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1772E2">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1772E2">
      <w:pP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1772E2">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1772E2">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1772E2">
      <w:pPr>
        <w:jc w:val="center"/>
        <w:rPr>
          <w:lang w:eastAsia="en-US"/>
        </w:rPr>
      </w:pPr>
    </w:p>
    <w:p w:rsidR="00541272" w:rsidRPr="00EB6336" w:rsidRDefault="00541272" w:rsidP="001772E2">
      <w:pPr>
        <w:spacing w:before="120" w:after="240" w:line="360" w:lineRule="auto"/>
        <w:jc w:val="center"/>
        <w:rPr>
          <w:rFonts w:ascii="Times New Roman" w:eastAsia="Cambria" w:hAnsi="Times New Roman" w:cs="Times New Roman"/>
          <w:b/>
          <w:bCs/>
          <w:iCs/>
          <w:color w:val="4DA4D8" w:themeColor="accent3" w:themeTint="99"/>
          <w:sz w:val="44"/>
          <w:szCs w:val="44"/>
          <w:lang w:eastAsia="en-US"/>
        </w:rPr>
      </w:pPr>
      <w:r w:rsidRPr="00EB6336">
        <w:rPr>
          <w:rFonts w:ascii="Times New Roman" w:eastAsia="Cambria" w:hAnsi="Times New Roman" w:cs="Times New Roman"/>
          <w:b/>
          <w:bCs/>
          <w:iCs/>
          <w:color w:val="4DA4D8" w:themeColor="accent3" w:themeTint="99"/>
          <w:sz w:val="44"/>
          <w:szCs w:val="44"/>
          <w:lang w:eastAsia="en-US"/>
        </w:rPr>
        <w:t>[ATAQUES BASADOS EN SPOOFING]</w:t>
      </w:r>
    </w:p>
    <w:p w:rsidR="00CB0A14" w:rsidRPr="0031552C" w:rsidRDefault="00CB0A14"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591DCB" w:rsidRPr="0031552C" w:rsidRDefault="00591DCB"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CC4575" w:rsidRPr="0031552C" w:rsidRDefault="009F0C73" w:rsidP="001772E2">
      <w:pPr>
        <w:snapToGrid w:val="0"/>
        <w:spacing w:before="120" w:after="240" w:line="360" w:lineRule="auto"/>
        <w:jc w:val="right"/>
        <w:rPr>
          <w:rFonts w:ascii="Times New Roman" w:eastAsia="Cambria" w:hAnsi="Times New Roman" w:cs="Times New Roman"/>
          <w:szCs w:val="24"/>
          <w:lang w:eastAsia="en-US"/>
        </w:rPr>
        <w:sectPr w:rsidR="00CC4575" w:rsidRPr="0031552C" w:rsidSect="001772E2">
          <w:pgSz w:w="11907" w:h="16840" w:code="9"/>
          <w:pgMar w:top="1417" w:right="1701" w:bottom="1417" w:left="1701"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1772E2">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1772E2">
      <w:pPr>
        <w:rPr>
          <w:lang w:eastAsia="en-US"/>
        </w:rPr>
      </w:pPr>
    </w:p>
    <w:p w:rsidR="00CB0A14" w:rsidRPr="0031552C" w:rsidRDefault="00CB0A14" w:rsidP="001772E2">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1772E2">
      <w:pPr>
        <w:rPr>
          <w:lang w:eastAsia="en-US"/>
        </w:rPr>
      </w:pPr>
    </w:p>
    <w:p w:rsidR="00CB0A14" w:rsidRDefault="00CB0A14" w:rsidP="001772E2">
      <w:pPr>
        <w:rPr>
          <w:lang w:eastAsia="en-US"/>
        </w:rPr>
      </w:pPr>
    </w:p>
    <w:p w:rsidR="00E46FB0" w:rsidRPr="0031552C" w:rsidRDefault="00E46FB0" w:rsidP="001772E2">
      <w:pPr>
        <w:rPr>
          <w:lang w:eastAsia="en-US"/>
        </w:rPr>
      </w:pPr>
    </w:p>
    <w:p w:rsidR="00CB0A14" w:rsidRPr="0031552C" w:rsidRDefault="00CB0A14" w:rsidP="001772E2">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5"/>
        <w:gridCol w:w="1206"/>
        <w:gridCol w:w="1492"/>
        <w:gridCol w:w="1229"/>
        <w:gridCol w:w="1468"/>
        <w:gridCol w:w="1261"/>
      </w:tblGrid>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1772E2">
      <w:pPr>
        <w:rPr>
          <w:lang w:eastAsia="en-US"/>
        </w:rPr>
      </w:pPr>
    </w:p>
    <w:p w:rsidR="00CB0A14" w:rsidRDefault="00CB0A14" w:rsidP="001772E2">
      <w:pPr>
        <w:rPr>
          <w:lang w:eastAsia="en-US"/>
        </w:rPr>
      </w:pPr>
    </w:p>
    <w:p w:rsidR="00E46FB0" w:rsidRDefault="00E46FB0" w:rsidP="001772E2">
      <w:pPr>
        <w:rPr>
          <w:lang w:eastAsia="en-US"/>
        </w:rPr>
      </w:pPr>
    </w:p>
    <w:p w:rsidR="00E46FB0" w:rsidRPr="0031552C" w:rsidRDefault="00E46FB0" w:rsidP="001772E2">
      <w:pPr>
        <w:rPr>
          <w:lang w:eastAsia="en-US"/>
        </w:rPr>
      </w:pPr>
    </w:p>
    <w:p w:rsidR="009F0C73" w:rsidRPr="0031552C" w:rsidRDefault="009F0C73" w:rsidP="001772E2">
      <w:pPr>
        <w:rPr>
          <w:lang w:eastAsia="en-US"/>
        </w:rPr>
      </w:pPr>
    </w:p>
    <w:p w:rsidR="00CC4575" w:rsidRPr="0031552C" w:rsidRDefault="00CB0A14" w:rsidP="000E4043">
      <w:pPr>
        <w:spacing w:before="240" w:after="240" w:line="360" w:lineRule="auto"/>
        <w:jc w:val="center"/>
        <w:rPr>
          <w:rFonts w:ascii="Times New Roman" w:eastAsia="Cambria" w:hAnsi="Times New Roman" w:cs="Times New Roman"/>
          <w:szCs w:val="24"/>
          <w:lang w:eastAsia="es-ES_tradnl"/>
        </w:rPr>
        <w:sectPr w:rsidR="00CC4575" w:rsidRPr="0031552C" w:rsidSect="001772E2">
          <w:type w:val="oddPage"/>
          <w:pgSz w:w="11907" w:h="16840" w:code="9"/>
          <w:pgMar w:top="1417" w:right="1701" w:bottom="1417" w:left="1701" w:header="720" w:footer="720" w:gutter="454"/>
          <w:cols w:space="720"/>
          <w:docGrid w:linePitch="299"/>
        </w:sectPr>
      </w:pPr>
      <w:r w:rsidRPr="0031552C">
        <w:rPr>
          <w:rFonts w:ascii="Times New Roman" w:eastAsia="SimSun" w:hAnsi="Times New Roman" w:cs="Times New Roman"/>
          <w:szCs w:val="24"/>
          <w:lang w:eastAsia="en-US"/>
        </w:rPr>
        <w:t>Lugar y fecha: Pozuelo de Alarcón, a ____ de ______________ de 201__</w:t>
      </w:r>
    </w:p>
    <w:p w:rsidR="00CB0A14" w:rsidRPr="00D27F16" w:rsidRDefault="00CB0A14" w:rsidP="00823B65">
      <w:pPr>
        <w:spacing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lastRenderedPageBreak/>
        <w:t>Resumen</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Este proyecto tiene como finalidad hacer un estudio sobre los diferentes tipos de ataques spoofing existentes que pueden actuar en redes wifi públicas, creando a través de los conocimientos adquiridos un entorno en donde demostrar este tipo de ataques y como último fin crear scripts que ayuden a defenderse.</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Para ello será necesario comprender las bases de funcionamiento de las conexiones y paso de datos en internet.</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A continuación será importante conocer mejor las diferentes herramientas de spoofing existentes, aprendiendo a utilizarlas y comprendiendo y analizando sus efectos.</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Como último requisito será necesario informarse y aprender a realizar scripts que permitan analizar paquetes de datos de internet, pudiendo de esta forma emplear todos los conocimientos adquiridos para crear las defensas a los ataques de spoofing.</w:t>
      </w:r>
    </w:p>
    <w:p w:rsidR="00CB0A14"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Palabras claves</w:t>
      </w:r>
    </w:p>
    <w:p w:rsidR="00CB0A14" w:rsidRPr="00D27F16" w:rsidRDefault="00D27F16" w:rsidP="00823B65">
      <w:pPr>
        <w:spacing w:line="240" w:lineRule="auto"/>
        <w:rPr>
          <w:color w:val="000000" w:themeColor="text1"/>
          <w:lang w:eastAsia="es-ES"/>
        </w:rPr>
      </w:pPr>
      <w:r w:rsidRPr="00D27F16">
        <w:rPr>
          <w:color w:val="000000" w:themeColor="text1"/>
          <w:lang w:eastAsia="es-ES"/>
        </w:rPr>
        <w:t>S</w:t>
      </w:r>
      <w:r>
        <w:rPr>
          <w:color w:val="000000" w:themeColor="text1"/>
          <w:lang w:eastAsia="es-ES"/>
        </w:rPr>
        <w:t>poofing, seguridad, ataques, defensa, wifi, scripts.</w:t>
      </w:r>
    </w:p>
    <w:p w:rsidR="00823B65"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Abstract</w:t>
      </w:r>
    </w:p>
    <w:p w:rsidR="00823B65" w:rsidRPr="00823B65" w:rsidRDefault="00823B65" w:rsidP="00823B65">
      <w:pPr>
        <w:spacing w:after="120" w:line="240" w:lineRule="auto"/>
        <w:rPr>
          <w:rFonts w:eastAsia="Cambria" w:cstheme="minorHAnsi"/>
          <w:color w:val="000000" w:themeColor="text1"/>
          <w:szCs w:val="24"/>
          <w:lang w:eastAsia="en-US"/>
        </w:rPr>
      </w:pPr>
      <w:r w:rsidRPr="00823B65">
        <w:rPr>
          <w:rFonts w:eastAsia="Cambria" w:cstheme="minorHAnsi"/>
          <w:color w:val="000000" w:themeColor="text1"/>
          <w:szCs w:val="24"/>
          <w:lang w:eastAsia="en-US"/>
        </w:rPr>
        <w:t xml:space="preserve">The purpose of this project is to study the different types of existing spoofing attacks that can act in public Wi-Fi networks, creating an environment in which to demonstrate this type of attacks and, as a final aim, create scripts that help defend themselves. </w:t>
      </w:r>
    </w:p>
    <w:p w:rsidR="00823B65" w:rsidRPr="00823B65" w:rsidRDefault="00823B65" w:rsidP="00823B65">
      <w:pPr>
        <w:spacing w:after="120" w:line="240" w:lineRule="auto"/>
        <w:rPr>
          <w:rFonts w:eastAsia="Cambria" w:cstheme="minorHAnsi"/>
          <w:color w:val="000000" w:themeColor="text1"/>
          <w:szCs w:val="24"/>
          <w:lang w:eastAsia="en-US"/>
        </w:rPr>
      </w:pPr>
      <w:r w:rsidRPr="00823B65">
        <w:rPr>
          <w:rFonts w:eastAsia="Cambria" w:cstheme="minorHAnsi"/>
          <w:color w:val="000000" w:themeColor="text1"/>
          <w:szCs w:val="24"/>
          <w:lang w:eastAsia="en-US"/>
        </w:rPr>
        <w:t>For this it will be necessary to understand the bases of operation of the connections and data passing on the internet.</w:t>
      </w:r>
    </w:p>
    <w:p w:rsidR="00823B65" w:rsidRPr="00823B65" w:rsidRDefault="00823B65" w:rsidP="00823B65">
      <w:pPr>
        <w:spacing w:after="120" w:line="240" w:lineRule="auto"/>
        <w:rPr>
          <w:rFonts w:eastAsia="Cambria" w:cstheme="minorHAnsi"/>
          <w:color w:val="000000" w:themeColor="text1"/>
          <w:szCs w:val="24"/>
          <w:lang w:eastAsia="en-US"/>
        </w:rPr>
      </w:pPr>
      <w:r w:rsidRPr="00823B65">
        <w:rPr>
          <w:rFonts w:eastAsia="Cambria" w:cstheme="minorHAnsi"/>
          <w:color w:val="000000" w:themeColor="text1"/>
          <w:szCs w:val="24"/>
          <w:lang w:eastAsia="en-US"/>
        </w:rPr>
        <w:t>Then it will be important to know better the different existing spoofing tools, learning to use them and understanding and analyzing their effects.</w:t>
      </w:r>
    </w:p>
    <w:p w:rsidR="00823B65" w:rsidRPr="005A4674" w:rsidRDefault="00823B65" w:rsidP="00823B65">
      <w:pPr>
        <w:spacing w:after="120" w:line="240" w:lineRule="auto"/>
        <w:rPr>
          <w:rFonts w:eastAsia="Cambria" w:cstheme="minorHAnsi"/>
          <w:color w:val="000000" w:themeColor="text1"/>
          <w:szCs w:val="24"/>
          <w:lang w:eastAsia="en-US"/>
        </w:rPr>
      </w:pPr>
      <w:r w:rsidRPr="00823B65">
        <w:rPr>
          <w:rFonts w:eastAsia="Cambria" w:cstheme="minorHAnsi"/>
          <w:color w:val="000000" w:themeColor="text1"/>
          <w:szCs w:val="24"/>
          <w:lang w:eastAsia="en-US"/>
        </w:rPr>
        <w:t>As a last requirement, it will be necessary to inform us and learn how to perform scripts that allow analyzing data packets from the Internet, and being able to use all the acquired knowledge to create defenses to spoofing attacks.</w:t>
      </w:r>
    </w:p>
    <w:p w:rsidR="00CB0A14"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Keywords</w:t>
      </w:r>
    </w:p>
    <w:p w:rsidR="00CB0A14" w:rsidRPr="0031552C" w:rsidRDefault="00D27F16" w:rsidP="001772E2">
      <w:pPr>
        <w:rPr>
          <w:rFonts w:ascii="Calibri Light" w:hAnsi="Calibri Light"/>
          <w:color w:val="000000"/>
        </w:rPr>
      </w:pPr>
      <w:r w:rsidRPr="00D27F16">
        <w:rPr>
          <w:lang w:eastAsia="es-ES"/>
        </w:rPr>
        <w:t>Spoofing, security, attacks, defense, wifi, scripts.</w:t>
      </w: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sectPr w:rsidR="00CB0A14" w:rsidRPr="0031552C" w:rsidSect="001772E2">
          <w:type w:val="oddPage"/>
          <w:pgSz w:w="11907" w:h="16840" w:code="9"/>
          <w:pgMar w:top="1417" w:right="1701" w:bottom="1417" w:left="1701" w:header="720" w:footer="720" w:gutter="454"/>
          <w:cols w:space="720"/>
          <w:docGrid w:linePitch="299"/>
        </w:sectPr>
      </w:pPr>
    </w:p>
    <w:p w:rsidR="00CB0A14" w:rsidRPr="00963953" w:rsidRDefault="0067575B" w:rsidP="001772E2">
      <w:pPr>
        <w:pStyle w:val="Ttulo"/>
        <w:rPr>
          <w:color w:val="4DA4D8" w:themeColor="accent3" w:themeTint="99"/>
        </w:rPr>
      </w:pPr>
      <w:r w:rsidRPr="00963953">
        <w:rPr>
          <w:color w:val="4DA4D8" w:themeColor="accent3" w:themeTint="99"/>
        </w:rPr>
        <w:lastRenderedPageBreak/>
        <w:t>Índice de Contenidos</w:t>
      </w:r>
    </w:p>
    <w:p w:rsidR="0067575B" w:rsidRPr="0031552C" w:rsidRDefault="0067575B" w:rsidP="001772E2"/>
    <w:bookmarkStart w:id="0" w:name="_GoBack"/>
    <w:bookmarkEnd w:id="0"/>
    <w:p w:rsidR="0099162A" w:rsidRDefault="00A32323">
      <w:pPr>
        <w:pStyle w:val="TDC1"/>
        <w:rPr>
          <w:rFonts w:asciiTheme="minorHAnsi" w:eastAsiaTheme="minorEastAsia" w:hAnsiTheme="minorHAnsi" w:cstheme="minorBidi"/>
          <w:b w:val="0"/>
          <w:color w:val="auto"/>
          <w:sz w:val="24"/>
          <w:szCs w:val="24"/>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515648493" w:history="1">
        <w:r w:rsidR="0099162A" w:rsidRPr="00926753">
          <w:rPr>
            <w:rStyle w:val="Hipervnculo"/>
            <w:rFonts w:ascii="Trebuchet MS" w:hAnsi="Trebuchet MS"/>
          </w:rPr>
          <w:t>1.</w:t>
        </w:r>
        <w:r w:rsidR="0099162A">
          <w:rPr>
            <w:rFonts w:asciiTheme="minorHAnsi" w:eastAsiaTheme="minorEastAsia" w:hAnsiTheme="minorHAnsi" w:cstheme="minorBidi"/>
            <w:b w:val="0"/>
            <w:color w:val="auto"/>
            <w:sz w:val="24"/>
            <w:szCs w:val="24"/>
            <w:lang w:eastAsia="es-ES"/>
          </w:rPr>
          <w:tab/>
        </w:r>
        <w:r w:rsidR="0099162A" w:rsidRPr="00926753">
          <w:rPr>
            <w:rStyle w:val="Hipervnculo"/>
            <w:rFonts w:ascii="Trebuchet MS" w:hAnsi="Trebuchet MS"/>
          </w:rPr>
          <w:t>Introducción</w:t>
        </w:r>
        <w:r w:rsidR="0099162A">
          <w:rPr>
            <w:webHidden/>
          </w:rPr>
          <w:tab/>
        </w:r>
        <w:r w:rsidR="0099162A">
          <w:rPr>
            <w:webHidden/>
          </w:rPr>
          <w:fldChar w:fldCharType="begin"/>
        </w:r>
        <w:r w:rsidR="0099162A">
          <w:rPr>
            <w:webHidden/>
          </w:rPr>
          <w:instrText xml:space="preserve"> PAGEREF _Toc515648493 \h </w:instrText>
        </w:r>
        <w:r w:rsidR="0099162A">
          <w:rPr>
            <w:webHidden/>
          </w:rPr>
        </w:r>
        <w:r w:rsidR="0099162A">
          <w:rPr>
            <w:webHidden/>
          </w:rPr>
          <w:fldChar w:fldCharType="separate"/>
        </w:r>
        <w:r w:rsidR="0099162A">
          <w:rPr>
            <w:webHidden/>
          </w:rPr>
          <w:t>1</w:t>
        </w:r>
        <w:r w:rsidR="0099162A">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494" w:history="1">
        <w:r w:rsidRPr="00926753">
          <w:rPr>
            <w:rStyle w:val="Hipervnculo"/>
            <w:noProof/>
            <w14:scene3d>
              <w14:camera w14:prst="orthographicFront"/>
              <w14:lightRig w14:rig="threePt" w14:dir="t">
                <w14:rot w14:lat="0" w14:lon="0" w14:rev="0"/>
              </w14:lightRig>
            </w14:scene3d>
          </w:rPr>
          <w:t>1.1.</w:t>
        </w:r>
        <w:r>
          <w:rPr>
            <w:noProof/>
            <w:szCs w:val="24"/>
            <w:lang w:eastAsia="es-ES"/>
          </w:rPr>
          <w:tab/>
        </w:r>
        <w:r w:rsidRPr="00926753">
          <w:rPr>
            <w:rStyle w:val="Hipervnculo"/>
            <w:noProof/>
          </w:rPr>
          <w:t>¿ A QUÉ LLAMAMOS SPOOFING ?</w:t>
        </w:r>
        <w:r>
          <w:rPr>
            <w:noProof/>
            <w:webHidden/>
          </w:rPr>
          <w:tab/>
        </w:r>
        <w:r>
          <w:rPr>
            <w:noProof/>
            <w:webHidden/>
          </w:rPr>
          <w:fldChar w:fldCharType="begin"/>
        </w:r>
        <w:r>
          <w:rPr>
            <w:noProof/>
            <w:webHidden/>
          </w:rPr>
          <w:instrText xml:space="preserve"> PAGEREF _Toc515648494 \h </w:instrText>
        </w:r>
        <w:r>
          <w:rPr>
            <w:noProof/>
            <w:webHidden/>
          </w:rPr>
        </w:r>
        <w:r>
          <w:rPr>
            <w:noProof/>
            <w:webHidden/>
          </w:rPr>
          <w:fldChar w:fldCharType="separate"/>
        </w:r>
        <w:r>
          <w:rPr>
            <w:noProof/>
            <w:webHidden/>
          </w:rPr>
          <w:t>1</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495" w:history="1">
        <w:r w:rsidRPr="00926753">
          <w:rPr>
            <w:rStyle w:val="Hipervnculo"/>
            <w:noProof/>
            <w14:scene3d>
              <w14:camera w14:prst="orthographicFront"/>
              <w14:lightRig w14:rig="threePt" w14:dir="t">
                <w14:rot w14:lat="0" w14:lon="0" w14:rev="0"/>
              </w14:lightRig>
            </w14:scene3d>
          </w:rPr>
          <w:t>1.2.</w:t>
        </w:r>
        <w:r>
          <w:rPr>
            <w:noProof/>
            <w:szCs w:val="24"/>
            <w:lang w:eastAsia="es-ES"/>
          </w:rPr>
          <w:tab/>
        </w:r>
        <w:r w:rsidRPr="00926753">
          <w:rPr>
            <w:rStyle w:val="Hipervnculo"/>
            <w:noProof/>
          </w:rPr>
          <w:t>Conceptos</w:t>
        </w:r>
        <w:r>
          <w:rPr>
            <w:noProof/>
            <w:webHidden/>
          </w:rPr>
          <w:tab/>
        </w:r>
        <w:r>
          <w:rPr>
            <w:noProof/>
            <w:webHidden/>
          </w:rPr>
          <w:fldChar w:fldCharType="begin"/>
        </w:r>
        <w:r>
          <w:rPr>
            <w:noProof/>
            <w:webHidden/>
          </w:rPr>
          <w:instrText xml:space="preserve"> PAGEREF _Toc515648495 \h </w:instrText>
        </w:r>
        <w:r>
          <w:rPr>
            <w:noProof/>
            <w:webHidden/>
          </w:rPr>
        </w:r>
        <w:r>
          <w:rPr>
            <w:noProof/>
            <w:webHidden/>
          </w:rPr>
          <w:fldChar w:fldCharType="separate"/>
        </w:r>
        <w:r>
          <w:rPr>
            <w:noProof/>
            <w:webHidden/>
          </w:rPr>
          <w:t>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496" w:history="1">
        <w:r w:rsidRPr="00926753">
          <w:rPr>
            <w:rStyle w:val="Hipervnculo"/>
            <w:noProof/>
          </w:rPr>
          <w:t>1.2.1.</w:t>
        </w:r>
        <w:r>
          <w:rPr>
            <w:rFonts w:cstheme="minorBidi"/>
            <w:noProof/>
            <w:sz w:val="24"/>
            <w:szCs w:val="24"/>
          </w:rPr>
          <w:tab/>
        </w:r>
        <w:r w:rsidRPr="00926753">
          <w:rPr>
            <w:rStyle w:val="Hipervnculo"/>
            <w:noProof/>
          </w:rPr>
          <w:t>¿ QUÉ ES EL PROTOCOLO TCP / IP ?</w:t>
        </w:r>
        <w:r>
          <w:rPr>
            <w:noProof/>
            <w:webHidden/>
          </w:rPr>
          <w:tab/>
        </w:r>
        <w:r>
          <w:rPr>
            <w:noProof/>
            <w:webHidden/>
          </w:rPr>
          <w:fldChar w:fldCharType="begin"/>
        </w:r>
        <w:r>
          <w:rPr>
            <w:noProof/>
            <w:webHidden/>
          </w:rPr>
          <w:instrText xml:space="preserve"> PAGEREF _Toc515648496 \h </w:instrText>
        </w:r>
        <w:r>
          <w:rPr>
            <w:noProof/>
            <w:webHidden/>
          </w:rPr>
        </w:r>
        <w:r>
          <w:rPr>
            <w:noProof/>
            <w:webHidden/>
          </w:rPr>
          <w:fldChar w:fldCharType="separate"/>
        </w:r>
        <w:r>
          <w:rPr>
            <w:noProof/>
            <w:webHidden/>
          </w:rPr>
          <w:t>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497" w:history="1">
        <w:r w:rsidRPr="00926753">
          <w:rPr>
            <w:rStyle w:val="Hipervnculo"/>
            <w:noProof/>
          </w:rPr>
          <w:t>1.2.2.</w:t>
        </w:r>
        <w:r>
          <w:rPr>
            <w:rFonts w:cstheme="minorBidi"/>
            <w:noProof/>
            <w:sz w:val="24"/>
            <w:szCs w:val="24"/>
          </w:rPr>
          <w:tab/>
        </w:r>
        <w:r w:rsidRPr="00926753">
          <w:rPr>
            <w:rStyle w:val="Hipervnculo"/>
            <w:noProof/>
          </w:rPr>
          <w:t>PROTOCOLO DE NEGOCIACIÓN EN 3 PASOS O 3-WAY HANDSHAKE</w:t>
        </w:r>
        <w:r>
          <w:rPr>
            <w:noProof/>
            <w:webHidden/>
          </w:rPr>
          <w:tab/>
        </w:r>
        <w:r>
          <w:rPr>
            <w:noProof/>
            <w:webHidden/>
          </w:rPr>
          <w:fldChar w:fldCharType="begin"/>
        </w:r>
        <w:r>
          <w:rPr>
            <w:noProof/>
            <w:webHidden/>
          </w:rPr>
          <w:instrText xml:space="preserve"> PAGEREF _Toc515648497 \h </w:instrText>
        </w:r>
        <w:r>
          <w:rPr>
            <w:noProof/>
            <w:webHidden/>
          </w:rPr>
        </w:r>
        <w:r>
          <w:rPr>
            <w:noProof/>
            <w:webHidden/>
          </w:rPr>
          <w:fldChar w:fldCharType="separate"/>
        </w:r>
        <w:r>
          <w:rPr>
            <w:noProof/>
            <w:webHidden/>
          </w:rPr>
          <w:t>2</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498" w:history="1">
        <w:r w:rsidRPr="00926753">
          <w:rPr>
            <w:rStyle w:val="Hipervnculo"/>
            <w:noProof/>
          </w:rPr>
          <w:t>1.2.2.1.</w:t>
        </w:r>
        <w:r>
          <w:rPr>
            <w:rFonts w:cstheme="minorBidi"/>
            <w:noProof/>
            <w:sz w:val="24"/>
            <w:szCs w:val="24"/>
          </w:rPr>
          <w:tab/>
        </w:r>
        <w:r w:rsidRPr="00926753">
          <w:rPr>
            <w:rStyle w:val="Hipervnculo"/>
            <w:noProof/>
          </w:rPr>
          <w:t>EJEMPLIFICACIÓN CON WIRESHARK</w:t>
        </w:r>
        <w:r>
          <w:rPr>
            <w:noProof/>
            <w:webHidden/>
          </w:rPr>
          <w:tab/>
        </w:r>
        <w:r>
          <w:rPr>
            <w:noProof/>
            <w:webHidden/>
          </w:rPr>
          <w:fldChar w:fldCharType="begin"/>
        </w:r>
        <w:r>
          <w:rPr>
            <w:noProof/>
            <w:webHidden/>
          </w:rPr>
          <w:instrText xml:space="preserve"> PAGEREF _Toc515648498 \h </w:instrText>
        </w:r>
        <w:r>
          <w:rPr>
            <w:noProof/>
            <w:webHidden/>
          </w:rPr>
        </w:r>
        <w:r>
          <w:rPr>
            <w:noProof/>
            <w:webHidden/>
          </w:rPr>
          <w:fldChar w:fldCharType="separate"/>
        </w:r>
        <w:r>
          <w:rPr>
            <w:noProof/>
            <w:webHidden/>
          </w:rPr>
          <w:t>3</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499" w:history="1">
        <w:r w:rsidRPr="00926753">
          <w:rPr>
            <w:rStyle w:val="Hipervnculo"/>
            <w:noProof/>
          </w:rPr>
          <w:t>1.2.3.</w:t>
        </w:r>
        <w:r>
          <w:rPr>
            <w:rFonts w:cstheme="minorBidi"/>
            <w:noProof/>
            <w:sz w:val="24"/>
            <w:szCs w:val="24"/>
          </w:rPr>
          <w:tab/>
        </w:r>
        <w:r w:rsidRPr="00926753">
          <w:rPr>
            <w:rStyle w:val="Hipervnculo"/>
            <w:noProof/>
          </w:rPr>
          <w:t>ARP</w:t>
        </w:r>
        <w:r>
          <w:rPr>
            <w:noProof/>
            <w:webHidden/>
          </w:rPr>
          <w:tab/>
        </w:r>
        <w:r>
          <w:rPr>
            <w:noProof/>
            <w:webHidden/>
          </w:rPr>
          <w:fldChar w:fldCharType="begin"/>
        </w:r>
        <w:r>
          <w:rPr>
            <w:noProof/>
            <w:webHidden/>
          </w:rPr>
          <w:instrText xml:space="preserve"> PAGEREF _Toc515648499 \h </w:instrText>
        </w:r>
        <w:r>
          <w:rPr>
            <w:noProof/>
            <w:webHidden/>
          </w:rPr>
        </w:r>
        <w:r>
          <w:rPr>
            <w:noProof/>
            <w:webHidden/>
          </w:rPr>
          <w:fldChar w:fldCharType="separate"/>
        </w:r>
        <w:r>
          <w:rPr>
            <w:noProof/>
            <w:webHidden/>
          </w:rPr>
          <w:t>5</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00" w:history="1">
        <w:r w:rsidRPr="00926753">
          <w:rPr>
            <w:rStyle w:val="Hipervnculo"/>
            <w:noProof/>
          </w:rPr>
          <w:t>1.2.4.</w:t>
        </w:r>
        <w:r>
          <w:rPr>
            <w:rFonts w:cstheme="minorBidi"/>
            <w:noProof/>
            <w:sz w:val="24"/>
            <w:szCs w:val="24"/>
          </w:rPr>
          <w:tab/>
        </w:r>
        <w:r w:rsidRPr="00926753">
          <w:rPr>
            <w:rStyle w:val="Hipervnculo"/>
            <w:noProof/>
          </w:rPr>
          <w:t>DNS</w:t>
        </w:r>
        <w:r>
          <w:rPr>
            <w:noProof/>
            <w:webHidden/>
          </w:rPr>
          <w:tab/>
        </w:r>
        <w:r>
          <w:rPr>
            <w:noProof/>
            <w:webHidden/>
          </w:rPr>
          <w:fldChar w:fldCharType="begin"/>
        </w:r>
        <w:r>
          <w:rPr>
            <w:noProof/>
            <w:webHidden/>
          </w:rPr>
          <w:instrText xml:space="preserve"> PAGEREF _Toc515648500 \h </w:instrText>
        </w:r>
        <w:r>
          <w:rPr>
            <w:noProof/>
            <w:webHidden/>
          </w:rPr>
        </w:r>
        <w:r>
          <w:rPr>
            <w:noProof/>
            <w:webHidden/>
          </w:rPr>
          <w:fldChar w:fldCharType="separate"/>
        </w:r>
        <w:r>
          <w:rPr>
            <w:noProof/>
            <w:webHidden/>
          </w:rPr>
          <w:t>6</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01" w:history="1">
        <w:r w:rsidRPr="00926753">
          <w:rPr>
            <w:rStyle w:val="Hipervnculo"/>
            <w:rFonts w:ascii="Trebuchet MS" w:hAnsi="Trebuchet MS"/>
          </w:rPr>
          <w:t>2.</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Estado del Arte</w:t>
        </w:r>
        <w:r>
          <w:rPr>
            <w:webHidden/>
          </w:rPr>
          <w:tab/>
        </w:r>
        <w:r>
          <w:rPr>
            <w:webHidden/>
          </w:rPr>
          <w:fldChar w:fldCharType="begin"/>
        </w:r>
        <w:r>
          <w:rPr>
            <w:webHidden/>
          </w:rPr>
          <w:instrText xml:space="preserve"> PAGEREF _Toc515648501 \h </w:instrText>
        </w:r>
        <w:r>
          <w:rPr>
            <w:webHidden/>
          </w:rPr>
        </w:r>
        <w:r>
          <w:rPr>
            <w:webHidden/>
          </w:rPr>
          <w:fldChar w:fldCharType="separate"/>
        </w:r>
        <w:r>
          <w:rPr>
            <w:webHidden/>
          </w:rPr>
          <w:t>7</w:t>
        </w:r>
        <w:r>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502" w:history="1">
        <w:r w:rsidRPr="00926753">
          <w:rPr>
            <w:rStyle w:val="Hipervnculo"/>
            <w:noProof/>
            <w14:scene3d>
              <w14:camera w14:prst="orthographicFront"/>
              <w14:lightRig w14:rig="threePt" w14:dir="t">
                <w14:rot w14:lat="0" w14:lon="0" w14:rev="0"/>
              </w14:lightRig>
            </w14:scene3d>
          </w:rPr>
          <w:t>2.1.</w:t>
        </w:r>
        <w:r>
          <w:rPr>
            <w:noProof/>
            <w:szCs w:val="24"/>
            <w:lang w:eastAsia="es-ES"/>
          </w:rPr>
          <w:tab/>
        </w:r>
        <w:r w:rsidRPr="00926753">
          <w:rPr>
            <w:rStyle w:val="Hipervnculo"/>
            <w:noProof/>
          </w:rPr>
          <w:t>TIPOS DE SPOOFING</w:t>
        </w:r>
        <w:r>
          <w:rPr>
            <w:noProof/>
            <w:webHidden/>
          </w:rPr>
          <w:tab/>
        </w:r>
        <w:r>
          <w:rPr>
            <w:noProof/>
            <w:webHidden/>
          </w:rPr>
          <w:fldChar w:fldCharType="begin"/>
        </w:r>
        <w:r>
          <w:rPr>
            <w:noProof/>
            <w:webHidden/>
          </w:rPr>
          <w:instrText xml:space="preserve"> PAGEREF _Toc515648502 \h </w:instrText>
        </w:r>
        <w:r>
          <w:rPr>
            <w:noProof/>
            <w:webHidden/>
          </w:rPr>
        </w:r>
        <w:r>
          <w:rPr>
            <w:noProof/>
            <w:webHidden/>
          </w:rPr>
          <w:fldChar w:fldCharType="separate"/>
        </w:r>
        <w:r>
          <w:rPr>
            <w:noProof/>
            <w:webHidden/>
          </w:rPr>
          <w:t>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03" w:history="1">
        <w:r w:rsidRPr="00926753">
          <w:rPr>
            <w:rStyle w:val="Hipervnculo"/>
            <w:noProof/>
          </w:rPr>
          <w:t>2.1.1.</w:t>
        </w:r>
        <w:r>
          <w:rPr>
            <w:rFonts w:cstheme="minorBidi"/>
            <w:noProof/>
            <w:sz w:val="24"/>
            <w:szCs w:val="24"/>
          </w:rPr>
          <w:tab/>
        </w:r>
        <w:r w:rsidRPr="00926753">
          <w:rPr>
            <w:rStyle w:val="Hipervnculo"/>
            <w:noProof/>
          </w:rPr>
          <w:t>IP SPOOFING</w:t>
        </w:r>
        <w:r>
          <w:rPr>
            <w:noProof/>
            <w:webHidden/>
          </w:rPr>
          <w:tab/>
        </w:r>
        <w:r>
          <w:rPr>
            <w:noProof/>
            <w:webHidden/>
          </w:rPr>
          <w:fldChar w:fldCharType="begin"/>
        </w:r>
        <w:r>
          <w:rPr>
            <w:noProof/>
            <w:webHidden/>
          </w:rPr>
          <w:instrText xml:space="preserve"> PAGEREF _Toc515648503 \h </w:instrText>
        </w:r>
        <w:r>
          <w:rPr>
            <w:noProof/>
            <w:webHidden/>
          </w:rPr>
        </w:r>
        <w:r>
          <w:rPr>
            <w:noProof/>
            <w:webHidden/>
          </w:rPr>
          <w:fldChar w:fldCharType="separate"/>
        </w:r>
        <w:r>
          <w:rPr>
            <w:noProof/>
            <w:webHidden/>
          </w:rPr>
          <w:t>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04" w:history="1">
        <w:r w:rsidRPr="00926753">
          <w:rPr>
            <w:rStyle w:val="Hipervnculo"/>
            <w:noProof/>
          </w:rPr>
          <w:t>2.1.2.</w:t>
        </w:r>
        <w:r>
          <w:rPr>
            <w:rFonts w:cstheme="minorBidi"/>
            <w:noProof/>
            <w:sz w:val="24"/>
            <w:szCs w:val="24"/>
          </w:rPr>
          <w:tab/>
        </w:r>
        <w:r w:rsidRPr="00926753">
          <w:rPr>
            <w:rStyle w:val="Hipervnculo"/>
            <w:noProof/>
          </w:rPr>
          <w:t>ARP SPOOFING</w:t>
        </w:r>
        <w:r>
          <w:rPr>
            <w:noProof/>
            <w:webHidden/>
          </w:rPr>
          <w:tab/>
        </w:r>
        <w:r>
          <w:rPr>
            <w:noProof/>
            <w:webHidden/>
          </w:rPr>
          <w:fldChar w:fldCharType="begin"/>
        </w:r>
        <w:r>
          <w:rPr>
            <w:noProof/>
            <w:webHidden/>
          </w:rPr>
          <w:instrText xml:space="preserve"> PAGEREF _Toc515648504 \h </w:instrText>
        </w:r>
        <w:r>
          <w:rPr>
            <w:noProof/>
            <w:webHidden/>
          </w:rPr>
        </w:r>
        <w:r>
          <w:rPr>
            <w:noProof/>
            <w:webHidden/>
          </w:rPr>
          <w:fldChar w:fldCharType="separate"/>
        </w:r>
        <w:r>
          <w:rPr>
            <w:noProof/>
            <w:webHidden/>
          </w:rPr>
          <w:t>10</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05" w:history="1">
        <w:r w:rsidRPr="00926753">
          <w:rPr>
            <w:rStyle w:val="Hipervnculo"/>
            <w:noProof/>
          </w:rPr>
          <w:t>2.1.3.</w:t>
        </w:r>
        <w:r>
          <w:rPr>
            <w:rFonts w:cstheme="minorBidi"/>
            <w:noProof/>
            <w:sz w:val="24"/>
            <w:szCs w:val="24"/>
          </w:rPr>
          <w:tab/>
        </w:r>
        <w:r w:rsidRPr="00926753">
          <w:rPr>
            <w:rStyle w:val="Hipervnculo"/>
            <w:noProof/>
          </w:rPr>
          <w:t>DNS SPOOFING</w:t>
        </w:r>
        <w:r>
          <w:rPr>
            <w:noProof/>
            <w:webHidden/>
          </w:rPr>
          <w:tab/>
        </w:r>
        <w:r>
          <w:rPr>
            <w:noProof/>
            <w:webHidden/>
          </w:rPr>
          <w:fldChar w:fldCharType="begin"/>
        </w:r>
        <w:r>
          <w:rPr>
            <w:noProof/>
            <w:webHidden/>
          </w:rPr>
          <w:instrText xml:space="preserve"> PAGEREF _Toc515648505 \h </w:instrText>
        </w:r>
        <w:r>
          <w:rPr>
            <w:noProof/>
            <w:webHidden/>
          </w:rPr>
        </w:r>
        <w:r>
          <w:rPr>
            <w:noProof/>
            <w:webHidden/>
          </w:rPr>
          <w:fldChar w:fldCharType="separate"/>
        </w:r>
        <w:r>
          <w:rPr>
            <w:noProof/>
            <w:webHidden/>
          </w:rPr>
          <w:t>11</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06" w:history="1">
        <w:r w:rsidRPr="00926753">
          <w:rPr>
            <w:rStyle w:val="Hipervnculo"/>
            <w:noProof/>
          </w:rPr>
          <w:t>2.1.3.1.</w:t>
        </w:r>
        <w:r>
          <w:rPr>
            <w:rFonts w:cstheme="minorBidi"/>
            <w:noProof/>
            <w:sz w:val="24"/>
            <w:szCs w:val="24"/>
          </w:rPr>
          <w:tab/>
        </w:r>
        <w:r w:rsidRPr="00926753">
          <w:rPr>
            <w:rStyle w:val="Hipervnculo"/>
            <w:noProof/>
          </w:rPr>
          <w:t>DNS CACHE POISONING</w:t>
        </w:r>
        <w:r>
          <w:rPr>
            <w:noProof/>
            <w:webHidden/>
          </w:rPr>
          <w:tab/>
        </w:r>
        <w:r>
          <w:rPr>
            <w:noProof/>
            <w:webHidden/>
          </w:rPr>
          <w:fldChar w:fldCharType="begin"/>
        </w:r>
        <w:r>
          <w:rPr>
            <w:noProof/>
            <w:webHidden/>
          </w:rPr>
          <w:instrText xml:space="preserve"> PAGEREF _Toc515648506 \h </w:instrText>
        </w:r>
        <w:r>
          <w:rPr>
            <w:noProof/>
            <w:webHidden/>
          </w:rPr>
        </w:r>
        <w:r>
          <w:rPr>
            <w:noProof/>
            <w:webHidden/>
          </w:rPr>
          <w:fldChar w:fldCharType="separate"/>
        </w:r>
        <w:r>
          <w:rPr>
            <w:noProof/>
            <w:webHidden/>
          </w:rPr>
          <w:t>12</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07" w:history="1">
        <w:r w:rsidRPr="00926753">
          <w:rPr>
            <w:rStyle w:val="Hipervnculo"/>
            <w:noProof/>
          </w:rPr>
          <w:t>2.1.4.</w:t>
        </w:r>
        <w:r>
          <w:rPr>
            <w:rFonts w:cstheme="minorBidi"/>
            <w:noProof/>
            <w:sz w:val="24"/>
            <w:szCs w:val="24"/>
          </w:rPr>
          <w:tab/>
        </w:r>
        <w:r w:rsidRPr="00926753">
          <w:rPr>
            <w:rStyle w:val="Hipervnculo"/>
            <w:noProof/>
          </w:rPr>
          <w:t>EMAIL SPOOFING</w:t>
        </w:r>
        <w:r>
          <w:rPr>
            <w:noProof/>
            <w:webHidden/>
          </w:rPr>
          <w:tab/>
        </w:r>
        <w:r>
          <w:rPr>
            <w:noProof/>
            <w:webHidden/>
          </w:rPr>
          <w:fldChar w:fldCharType="begin"/>
        </w:r>
        <w:r>
          <w:rPr>
            <w:noProof/>
            <w:webHidden/>
          </w:rPr>
          <w:instrText xml:space="preserve"> PAGEREF _Toc515648507 \h </w:instrText>
        </w:r>
        <w:r>
          <w:rPr>
            <w:noProof/>
            <w:webHidden/>
          </w:rPr>
        </w:r>
        <w:r>
          <w:rPr>
            <w:noProof/>
            <w:webHidden/>
          </w:rPr>
          <w:fldChar w:fldCharType="separate"/>
        </w:r>
        <w:r>
          <w:rPr>
            <w:noProof/>
            <w:webHidden/>
          </w:rPr>
          <w:t>14</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08" w:history="1">
        <w:r w:rsidRPr="00926753">
          <w:rPr>
            <w:rStyle w:val="Hipervnculo"/>
            <w:rFonts w:ascii="Trebuchet MS" w:hAnsi="Trebuchet MS"/>
          </w:rPr>
          <w:t>3.</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Objetivos</w:t>
        </w:r>
        <w:r>
          <w:rPr>
            <w:webHidden/>
          </w:rPr>
          <w:tab/>
        </w:r>
        <w:r>
          <w:rPr>
            <w:webHidden/>
          </w:rPr>
          <w:fldChar w:fldCharType="begin"/>
        </w:r>
        <w:r>
          <w:rPr>
            <w:webHidden/>
          </w:rPr>
          <w:instrText xml:space="preserve"> PAGEREF _Toc515648508 \h </w:instrText>
        </w:r>
        <w:r>
          <w:rPr>
            <w:webHidden/>
          </w:rPr>
        </w:r>
        <w:r>
          <w:rPr>
            <w:webHidden/>
          </w:rPr>
          <w:fldChar w:fldCharType="separate"/>
        </w:r>
        <w:r>
          <w:rPr>
            <w:webHidden/>
          </w:rPr>
          <w:t>16</w:t>
        </w:r>
        <w:r>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509" w:history="1">
        <w:r w:rsidRPr="00926753">
          <w:rPr>
            <w:rStyle w:val="Hipervnculo"/>
            <w:noProof/>
            <w14:scene3d>
              <w14:camera w14:prst="orthographicFront"/>
              <w14:lightRig w14:rig="threePt" w14:dir="t">
                <w14:rot w14:lat="0" w14:lon="0" w14:rev="0"/>
              </w14:lightRig>
            </w14:scene3d>
          </w:rPr>
          <w:t>3.1.</w:t>
        </w:r>
        <w:r>
          <w:rPr>
            <w:noProof/>
            <w:szCs w:val="24"/>
            <w:lang w:eastAsia="es-ES"/>
          </w:rPr>
          <w:tab/>
        </w:r>
        <w:r w:rsidRPr="00926753">
          <w:rPr>
            <w:rStyle w:val="Hipervnculo"/>
            <w:noProof/>
          </w:rPr>
          <w:t>Objetivo general</w:t>
        </w:r>
        <w:r>
          <w:rPr>
            <w:noProof/>
            <w:webHidden/>
          </w:rPr>
          <w:tab/>
        </w:r>
        <w:r>
          <w:rPr>
            <w:noProof/>
            <w:webHidden/>
          </w:rPr>
          <w:fldChar w:fldCharType="begin"/>
        </w:r>
        <w:r>
          <w:rPr>
            <w:noProof/>
            <w:webHidden/>
          </w:rPr>
          <w:instrText xml:space="preserve"> PAGEREF _Toc515648509 \h </w:instrText>
        </w:r>
        <w:r>
          <w:rPr>
            <w:noProof/>
            <w:webHidden/>
          </w:rPr>
        </w:r>
        <w:r>
          <w:rPr>
            <w:noProof/>
            <w:webHidden/>
          </w:rPr>
          <w:fldChar w:fldCharType="separate"/>
        </w:r>
        <w:r>
          <w:rPr>
            <w:noProof/>
            <w:webHidden/>
          </w:rPr>
          <w:t>16</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10" w:history="1">
        <w:r w:rsidRPr="00926753">
          <w:rPr>
            <w:rStyle w:val="Hipervnculo"/>
            <w:noProof/>
            <w14:scene3d>
              <w14:camera w14:prst="orthographicFront"/>
              <w14:lightRig w14:rig="threePt" w14:dir="t">
                <w14:rot w14:lat="0" w14:lon="0" w14:rev="0"/>
              </w14:lightRig>
            </w14:scene3d>
          </w:rPr>
          <w:t>3.2.</w:t>
        </w:r>
        <w:r>
          <w:rPr>
            <w:noProof/>
            <w:szCs w:val="24"/>
            <w:lang w:eastAsia="es-ES"/>
          </w:rPr>
          <w:tab/>
        </w:r>
        <w:r w:rsidRPr="00926753">
          <w:rPr>
            <w:rStyle w:val="Hipervnculo"/>
            <w:noProof/>
          </w:rPr>
          <w:t>Lista de objetivos específicos</w:t>
        </w:r>
        <w:r>
          <w:rPr>
            <w:noProof/>
            <w:webHidden/>
          </w:rPr>
          <w:tab/>
        </w:r>
        <w:r>
          <w:rPr>
            <w:noProof/>
            <w:webHidden/>
          </w:rPr>
          <w:fldChar w:fldCharType="begin"/>
        </w:r>
        <w:r>
          <w:rPr>
            <w:noProof/>
            <w:webHidden/>
          </w:rPr>
          <w:instrText xml:space="preserve"> PAGEREF _Toc515648510 \h </w:instrText>
        </w:r>
        <w:r>
          <w:rPr>
            <w:noProof/>
            <w:webHidden/>
          </w:rPr>
        </w:r>
        <w:r>
          <w:rPr>
            <w:noProof/>
            <w:webHidden/>
          </w:rPr>
          <w:fldChar w:fldCharType="separate"/>
        </w:r>
        <w:r>
          <w:rPr>
            <w:noProof/>
            <w:webHidden/>
          </w:rPr>
          <w:t>16</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11" w:history="1">
        <w:r w:rsidRPr="00926753">
          <w:rPr>
            <w:rStyle w:val="Hipervnculo"/>
            <w:rFonts w:ascii="Trebuchet MS" w:hAnsi="Trebuchet MS"/>
          </w:rPr>
          <w:t>4.</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Metodología y Plan de Proyecto</w:t>
        </w:r>
        <w:r>
          <w:rPr>
            <w:webHidden/>
          </w:rPr>
          <w:tab/>
        </w:r>
        <w:r>
          <w:rPr>
            <w:webHidden/>
          </w:rPr>
          <w:fldChar w:fldCharType="begin"/>
        </w:r>
        <w:r>
          <w:rPr>
            <w:webHidden/>
          </w:rPr>
          <w:instrText xml:space="preserve"> PAGEREF _Toc515648511 \h </w:instrText>
        </w:r>
        <w:r>
          <w:rPr>
            <w:webHidden/>
          </w:rPr>
        </w:r>
        <w:r>
          <w:rPr>
            <w:webHidden/>
          </w:rPr>
          <w:fldChar w:fldCharType="separate"/>
        </w:r>
        <w:r>
          <w:rPr>
            <w:webHidden/>
          </w:rPr>
          <w:t>17</w:t>
        </w:r>
        <w:r>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512" w:history="1">
        <w:r w:rsidRPr="00926753">
          <w:rPr>
            <w:rStyle w:val="Hipervnculo"/>
            <w:noProof/>
            <w14:scene3d>
              <w14:camera w14:prst="orthographicFront"/>
              <w14:lightRig w14:rig="threePt" w14:dir="t">
                <w14:rot w14:lat="0" w14:lon="0" w14:rev="0"/>
              </w14:lightRig>
            </w14:scene3d>
          </w:rPr>
          <w:t>4.1.</w:t>
        </w:r>
        <w:r>
          <w:rPr>
            <w:noProof/>
            <w:szCs w:val="24"/>
            <w:lang w:eastAsia="es-ES"/>
          </w:rPr>
          <w:tab/>
        </w:r>
        <w:r w:rsidRPr="00926753">
          <w:rPr>
            <w:rStyle w:val="Hipervnculo"/>
            <w:noProof/>
          </w:rPr>
          <w:t>Metodología a seguir</w:t>
        </w:r>
        <w:r>
          <w:rPr>
            <w:noProof/>
            <w:webHidden/>
          </w:rPr>
          <w:tab/>
        </w:r>
        <w:r>
          <w:rPr>
            <w:noProof/>
            <w:webHidden/>
          </w:rPr>
          <w:fldChar w:fldCharType="begin"/>
        </w:r>
        <w:r>
          <w:rPr>
            <w:noProof/>
            <w:webHidden/>
          </w:rPr>
          <w:instrText xml:space="preserve"> PAGEREF _Toc515648512 \h </w:instrText>
        </w:r>
        <w:r>
          <w:rPr>
            <w:noProof/>
            <w:webHidden/>
          </w:rPr>
        </w:r>
        <w:r>
          <w:rPr>
            <w:noProof/>
            <w:webHidden/>
          </w:rPr>
          <w:fldChar w:fldCharType="separate"/>
        </w:r>
        <w:r>
          <w:rPr>
            <w:noProof/>
            <w:webHidden/>
          </w:rPr>
          <w:t>17</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13" w:history="1">
        <w:r w:rsidRPr="00926753">
          <w:rPr>
            <w:rStyle w:val="Hipervnculo"/>
            <w:noProof/>
            <w14:scene3d>
              <w14:camera w14:prst="orthographicFront"/>
              <w14:lightRig w14:rig="threePt" w14:dir="t">
                <w14:rot w14:lat="0" w14:lon="0" w14:rev="0"/>
              </w14:lightRig>
            </w14:scene3d>
          </w:rPr>
          <w:t>4.2.</w:t>
        </w:r>
        <w:r>
          <w:rPr>
            <w:noProof/>
            <w:szCs w:val="24"/>
            <w:lang w:eastAsia="es-ES"/>
          </w:rPr>
          <w:tab/>
        </w:r>
        <w:r w:rsidRPr="00926753">
          <w:rPr>
            <w:rStyle w:val="Hipervnculo"/>
            <w:noProof/>
          </w:rPr>
          <w:t>Recursos necesarios. Condicionantes y limitaciones</w:t>
        </w:r>
        <w:r>
          <w:rPr>
            <w:noProof/>
            <w:webHidden/>
          </w:rPr>
          <w:tab/>
        </w:r>
        <w:r>
          <w:rPr>
            <w:noProof/>
            <w:webHidden/>
          </w:rPr>
          <w:fldChar w:fldCharType="begin"/>
        </w:r>
        <w:r>
          <w:rPr>
            <w:noProof/>
            <w:webHidden/>
          </w:rPr>
          <w:instrText xml:space="preserve"> PAGEREF _Toc515648513 \h </w:instrText>
        </w:r>
        <w:r>
          <w:rPr>
            <w:noProof/>
            <w:webHidden/>
          </w:rPr>
        </w:r>
        <w:r>
          <w:rPr>
            <w:noProof/>
            <w:webHidden/>
          </w:rPr>
          <w:fldChar w:fldCharType="separate"/>
        </w:r>
        <w:r>
          <w:rPr>
            <w:noProof/>
            <w:webHidden/>
          </w:rPr>
          <w:t>1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14" w:history="1">
        <w:r w:rsidRPr="00926753">
          <w:rPr>
            <w:rStyle w:val="Hipervnculo"/>
            <w:noProof/>
          </w:rPr>
          <w:t>4.2.1.</w:t>
        </w:r>
        <w:r>
          <w:rPr>
            <w:rFonts w:cstheme="minorBidi"/>
            <w:noProof/>
            <w:sz w:val="24"/>
            <w:szCs w:val="24"/>
          </w:rPr>
          <w:tab/>
        </w:r>
        <w:r w:rsidRPr="00926753">
          <w:rPr>
            <w:rStyle w:val="Hipervnculo"/>
            <w:noProof/>
          </w:rPr>
          <w:t>Recursos hardware</w:t>
        </w:r>
        <w:r>
          <w:rPr>
            <w:noProof/>
            <w:webHidden/>
          </w:rPr>
          <w:tab/>
        </w:r>
        <w:r>
          <w:rPr>
            <w:noProof/>
            <w:webHidden/>
          </w:rPr>
          <w:fldChar w:fldCharType="begin"/>
        </w:r>
        <w:r>
          <w:rPr>
            <w:noProof/>
            <w:webHidden/>
          </w:rPr>
          <w:instrText xml:space="preserve"> PAGEREF _Toc515648514 \h </w:instrText>
        </w:r>
        <w:r>
          <w:rPr>
            <w:noProof/>
            <w:webHidden/>
          </w:rPr>
        </w:r>
        <w:r>
          <w:rPr>
            <w:noProof/>
            <w:webHidden/>
          </w:rPr>
          <w:fldChar w:fldCharType="separate"/>
        </w:r>
        <w:r>
          <w:rPr>
            <w:noProof/>
            <w:webHidden/>
          </w:rPr>
          <w:t>1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15" w:history="1">
        <w:r w:rsidRPr="00926753">
          <w:rPr>
            <w:rStyle w:val="Hipervnculo"/>
            <w:noProof/>
          </w:rPr>
          <w:t>4.2.2.</w:t>
        </w:r>
        <w:r>
          <w:rPr>
            <w:rFonts w:cstheme="minorBidi"/>
            <w:noProof/>
            <w:sz w:val="24"/>
            <w:szCs w:val="24"/>
          </w:rPr>
          <w:tab/>
        </w:r>
        <w:r w:rsidRPr="00926753">
          <w:rPr>
            <w:rStyle w:val="Hipervnculo"/>
            <w:noProof/>
          </w:rPr>
          <w:t>Recursos software</w:t>
        </w:r>
        <w:r>
          <w:rPr>
            <w:noProof/>
            <w:webHidden/>
          </w:rPr>
          <w:tab/>
        </w:r>
        <w:r>
          <w:rPr>
            <w:noProof/>
            <w:webHidden/>
          </w:rPr>
          <w:fldChar w:fldCharType="begin"/>
        </w:r>
        <w:r>
          <w:rPr>
            <w:noProof/>
            <w:webHidden/>
          </w:rPr>
          <w:instrText xml:space="preserve"> PAGEREF _Toc515648515 \h </w:instrText>
        </w:r>
        <w:r>
          <w:rPr>
            <w:noProof/>
            <w:webHidden/>
          </w:rPr>
        </w:r>
        <w:r>
          <w:rPr>
            <w:noProof/>
            <w:webHidden/>
          </w:rPr>
          <w:fldChar w:fldCharType="separate"/>
        </w:r>
        <w:r>
          <w:rPr>
            <w:noProof/>
            <w:webHidden/>
          </w:rPr>
          <w:t>1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16" w:history="1">
        <w:r w:rsidRPr="00926753">
          <w:rPr>
            <w:rStyle w:val="Hipervnculo"/>
            <w:noProof/>
          </w:rPr>
          <w:t>4.2.3.</w:t>
        </w:r>
        <w:r>
          <w:rPr>
            <w:rFonts w:cstheme="minorBidi"/>
            <w:noProof/>
            <w:sz w:val="24"/>
            <w:szCs w:val="24"/>
          </w:rPr>
          <w:tab/>
        </w:r>
        <w:r w:rsidRPr="00926753">
          <w:rPr>
            <w:rStyle w:val="Hipervnculo"/>
            <w:noProof/>
          </w:rPr>
          <w:t>Documentos y libros</w:t>
        </w:r>
        <w:r>
          <w:rPr>
            <w:noProof/>
            <w:webHidden/>
          </w:rPr>
          <w:tab/>
        </w:r>
        <w:r>
          <w:rPr>
            <w:noProof/>
            <w:webHidden/>
          </w:rPr>
          <w:fldChar w:fldCharType="begin"/>
        </w:r>
        <w:r>
          <w:rPr>
            <w:noProof/>
            <w:webHidden/>
          </w:rPr>
          <w:instrText xml:space="preserve"> PAGEREF _Toc515648516 \h </w:instrText>
        </w:r>
        <w:r>
          <w:rPr>
            <w:noProof/>
            <w:webHidden/>
          </w:rPr>
        </w:r>
        <w:r>
          <w:rPr>
            <w:noProof/>
            <w:webHidden/>
          </w:rPr>
          <w:fldChar w:fldCharType="separate"/>
        </w:r>
        <w:r>
          <w:rPr>
            <w:noProof/>
            <w:webHidden/>
          </w:rPr>
          <w:t>18</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17" w:history="1">
        <w:r w:rsidRPr="00926753">
          <w:rPr>
            <w:rStyle w:val="Hipervnculo"/>
            <w:noProof/>
            <w14:scene3d>
              <w14:camera w14:prst="orthographicFront"/>
              <w14:lightRig w14:rig="threePt" w14:dir="t">
                <w14:rot w14:lat="0" w14:lon="0" w14:rev="0"/>
              </w14:lightRig>
            </w14:scene3d>
          </w:rPr>
          <w:t>4.3.</w:t>
        </w:r>
        <w:r>
          <w:rPr>
            <w:noProof/>
            <w:szCs w:val="24"/>
            <w:lang w:eastAsia="es-ES"/>
          </w:rPr>
          <w:tab/>
        </w:r>
        <w:r w:rsidRPr="00926753">
          <w:rPr>
            <w:rStyle w:val="Hipervnculo"/>
            <w:noProof/>
          </w:rPr>
          <w:t>Plan de Trabajo</w:t>
        </w:r>
        <w:r>
          <w:rPr>
            <w:noProof/>
            <w:webHidden/>
          </w:rPr>
          <w:tab/>
        </w:r>
        <w:r>
          <w:rPr>
            <w:noProof/>
            <w:webHidden/>
          </w:rPr>
          <w:fldChar w:fldCharType="begin"/>
        </w:r>
        <w:r>
          <w:rPr>
            <w:noProof/>
            <w:webHidden/>
          </w:rPr>
          <w:instrText xml:space="preserve"> PAGEREF _Toc515648517 \h </w:instrText>
        </w:r>
        <w:r>
          <w:rPr>
            <w:noProof/>
            <w:webHidden/>
          </w:rPr>
        </w:r>
        <w:r>
          <w:rPr>
            <w:noProof/>
            <w:webHidden/>
          </w:rPr>
          <w:fldChar w:fldCharType="separate"/>
        </w:r>
        <w:r>
          <w:rPr>
            <w:noProof/>
            <w:webHidden/>
          </w:rPr>
          <w:t>19</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18" w:history="1">
        <w:r w:rsidRPr="00926753">
          <w:rPr>
            <w:rStyle w:val="Hipervnculo"/>
            <w:noProof/>
            <w14:scene3d>
              <w14:camera w14:prst="orthographicFront"/>
              <w14:lightRig w14:rig="threePt" w14:dir="t">
                <w14:rot w14:lat="0" w14:lon="0" w14:rev="0"/>
              </w14:lightRig>
            </w14:scene3d>
          </w:rPr>
          <w:t>4.4.</w:t>
        </w:r>
        <w:r>
          <w:rPr>
            <w:noProof/>
            <w:szCs w:val="24"/>
            <w:lang w:eastAsia="es-ES"/>
          </w:rPr>
          <w:tab/>
        </w:r>
        <w:r w:rsidRPr="00926753">
          <w:rPr>
            <w:rStyle w:val="Hipervnculo"/>
            <w:noProof/>
          </w:rPr>
          <w:t>Paquetes de Trabajo</w:t>
        </w:r>
        <w:r>
          <w:rPr>
            <w:noProof/>
            <w:webHidden/>
          </w:rPr>
          <w:tab/>
        </w:r>
        <w:r>
          <w:rPr>
            <w:noProof/>
            <w:webHidden/>
          </w:rPr>
          <w:fldChar w:fldCharType="begin"/>
        </w:r>
        <w:r>
          <w:rPr>
            <w:noProof/>
            <w:webHidden/>
          </w:rPr>
          <w:instrText xml:space="preserve"> PAGEREF _Toc515648518 \h </w:instrText>
        </w:r>
        <w:r>
          <w:rPr>
            <w:noProof/>
            <w:webHidden/>
          </w:rPr>
        </w:r>
        <w:r>
          <w:rPr>
            <w:noProof/>
            <w:webHidden/>
          </w:rPr>
          <w:fldChar w:fldCharType="separate"/>
        </w:r>
        <w:r>
          <w:rPr>
            <w:noProof/>
            <w:webHidden/>
          </w:rPr>
          <w:t>2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19" w:history="1">
        <w:r w:rsidRPr="00926753">
          <w:rPr>
            <w:rStyle w:val="Hipervnculo"/>
            <w:noProof/>
          </w:rPr>
          <w:t>4.4.1.</w:t>
        </w:r>
        <w:r>
          <w:rPr>
            <w:rFonts w:cstheme="minorBidi"/>
            <w:noProof/>
            <w:sz w:val="24"/>
            <w:szCs w:val="24"/>
          </w:rPr>
          <w:tab/>
        </w:r>
        <w:r w:rsidRPr="00926753">
          <w:rPr>
            <w:rStyle w:val="Hipervnculo"/>
            <w:noProof/>
          </w:rPr>
          <w:t>PT 1-CREACIÓN DEL ENTORNO DE TRABAJO</w:t>
        </w:r>
        <w:r>
          <w:rPr>
            <w:noProof/>
            <w:webHidden/>
          </w:rPr>
          <w:tab/>
        </w:r>
        <w:r>
          <w:rPr>
            <w:noProof/>
            <w:webHidden/>
          </w:rPr>
          <w:fldChar w:fldCharType="begin"/>
        </w:r>
        <w:r>
          <w:rPr>
            <w:noProof/>
            <w:webHidden/>
          </w:rPr>
          <w:instrText xml:space="preserve"> PAGEREF _Toc515648519 \h </w:instrText>
        </w:r>
        <w:r>
          <w:rPr>
            <w:noProof/>
            <w:webHidden/>
          </w:rPr>
        </w:r>
        <w:r>
          <w:rPr>
            <w:noProof/>
            <w:webHidden/>
          </w:rPr>
          <w:fldChar w:fldCharType="separate"/>
        </w:r>
        <w:r>
          <w:rPr>
            <w:noProof/>
            <w:webHidden/>
          </w:rPr>
          <w:t>2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20" w:history="1">
        <w:r w:rsidRPr="00926753">
          <w:rPr>
            <w:rStyle w:val="Hipervnculo"/>
            <w:noProof/>
          </w:rPr>
          <w:t>4.4.2.</w:t>
        </w:r>
        <w:r>
          <w:rPr>
            <w:rFonts w:cstheme="minorBidi"/>
            <w:noProof/>
            <w:sz w:val="24"/>
            <w:szCs w:val="24"/>
          </w:rPr>
          <w:tab/>
        </w:r>
        <w:r w:rsidRPr="00926753">
          <w:rPr>
            <w:rStyle w:val="Hipervnculo"/>
            <w:noProof/>
          </w:rPr>
          <w:t>PT 2-REALIZACIÓN DE ATAQUES SPOOFING</w:t>
        </w:r>
        <w:r>
          <w:rPr>
            <w:noProof/>
            <w:webHidden/>
          </w:rPr>
          <w:tab/>
        </w:r>
        <w:r>
          <w:rPr>
            <w:noProof/>
            <w:webHidden/>
          </w:rPr>
          <w:fldChar w:fldCharType="begin"/>
        </w:r>
        <w:r>
          <w:rPr>
            <w:noProof/>
            <w:webHidden/>
          </w:rPr>
          <w:instrText xml:space="preserve"> PAGEREF _Toc515648520 \h </w:instrText>
        </w:r>
        <w:r>
          <w:rPr>
            <w:noProof/>
            <w:webHidden/>
          </w:rPr>
        </w:r>
        <w:r>
          <w:rPr>
            <w:noProof/>
            <w:webHidden/>
          </w:rPr>
          <w:fldChar w:fldCharType="separate"/>
        </w:r>
        <w:r>
          <w:rPr>
            <w:noProof/>
            <w:webHidden/>
          </w:rPr>
          <w:t>2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21" w:history="1">
        <w:r w:rsidRPr="00926753">
          <w:rPr>
            <w:rStyle w:val="Hipervnculo"/>
            <w:noProof/>
          </w:rPr>
          <w:t>4.4.3.</w:t>
        </w:r>
        <w:r>
          <w:rPr>
            <w:rFonts w:cstheme="minorBidi"/>
            <w:noProof/>
            <w:sz w:val="24"/>
            <w:szCs w:val="24"/>
          </w:rPr>
          <w:tab/>
        </w:r>
        <w:r w:rsidRPr="00926753">
          <w:rPr>
            <w:rStyle w:val="Hipervnculo"/>
            <w:noProof/>
          </w:rPr>
          <w:t>PT 3-DEFENSAS PARA EVITAR SPOOFING</w:t>
        </w:r>
        <w:r>
          <w:rPr>
            <w:noProof/>
            <w:webHidden/>
          </w:rPr>
          <w:tab/>
        </w:r>
        <w:r>
          <w:rPr>
            <w:noProof/>
            <w:webHidden/>
          </w:rPr>
          <w:fldChar w:fldCharType="begin"/>
        </w:r>
        <w:r>
          <w:rPr>
            <w:noProof/>
            <w:webHidden/>
          </w:rPr>
          <w:instrText xml:space="preserve"> PAGEREF _Toc515648521 \h </w:instrText>
        </w:r>
        <w:r>
          <w:rPr>
            <w:noProof/>
            <w:webHidden/>
          </w:rPr>
        </w:r>
        <w:r>
          <w:rPr>
            <w:noProof/>
            <w:webHidden/>
          </w:rPr>
          <w:fldChar w:fldCharType="separate"/>
        </w:r>
        <w:r>
          <w:rPr>
            <w:noProof/>
            <w:webHidden/>
          </w:rPr>
          <w:t>22</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22" w:history="1">
        <w:r w:rsidRPr="00926753">
          <w:rPr>
            <w:rStyle w:val="Hipervnculo"/>
            <w:rFonts w:ascii="Trebuchet MS" w:hAnsi="Trebuchet MS"/>
          </w:rPr>
          <w:t>5.</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Desarrollo del Proyecto</w:t>
        </w:r>
        <w:r>
          <w:rPr>
            <w:webHidden/>
          </w:rPr>
          <w:tab/>
        </w:r>
        <w:r>
          <w:rPr>
            <w:webHidden/>
          </w:rPr>
          <w:fldChar w:fldCharType="begin"/>
        </w:r>
        <w:r>
          <w:rPr>
            <w:webHidden/>
          </w:rPr>
          <w:instrText xml:space="preserve"> PAGEREF _Toc515648522 \h </w:instrText>
        </w:r>
        <w:r>
          <w:rPr>
            <w:webHidden/>
          </w:rPr>
        </w:r>
        <w:r>
          <w:rPr>
            <w:webHidden/>
          </w:rPr>
          <w:fldChar w:fldCharType="separate"/>
        </w:r>
        <w:r>
          <w:rPr>
            <w:webHidden/>
          </w:rPr>
          <w:t>23</w:t>
        </w:r>
        <w:r>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523" w:history="1">
        <w:r w:rsidRPr="00926753">
          <w:rPr>
            <w:rStyle w:val="Hipervnculo"/>
            <w:noProof/>
            <w14:scene3d>
              <w14:camera w14:prst="orthographicFront"/>
              <w14:lightRig w14:rig="threePt" w14:dir="t">
                <w14:rot w14:lat="0" w14:lon="0" w14:rev="0"/>
              </w14:lightRig>
            </w14:scene3d>
          </w:rPr>
          <w:t>5.1.</w:t>
        </w:r>
        <w:r>
          <w:rPr>
            <w:noProof/>
            <w:szCs w:val="24"/>
            <w:lang w:eastAsia="es-ES"/>
          </w:rPr>
          <w:tab/>
        </w:r>
        <w:r w:rsidRPr="00926753">
          <w:rPr>
            <w:rStyle w:val="Hipervnculo"/>
            <w:noProof/>
          </w:rPr>
          <w:t>PT1-Creación del entorno de trabajo</w:t>
        </w:r>
        <w:r>
          <w:rPr>
            <w:noProof/>
            <w:webHidden/>
          </w:rPr>
          <w:tab/>
        </w:r>
        <w:r>
          <w:rPr>
            <w:noProof/>
            <w:webHidden/>
          </w:rPr>
          <w:fldChar w:fldCharType="begin"/>
        </w:r>
        <w:r>
          <w:rPr>
            <w:noProof/>
            <w:webHidden/>
          </w:rPr>
          <w:instrText xml:space="preserve"> PAGEREF _Toc515648523 \h </w:instrText>
        </w:r>
        <w:r>
          <w:rPr>
            <w:noProof/>
            <w:webHidden/>
          </w:rPr>
        </w:r>
        <w:r>
          <w:rPr>
            <w:noProof/>
            <w:webHidden/>
          </w:rPr>
          <w:fldChar w:fldCharType="separate"/>
        </w:r>
        <w:r>
          <w:rPr>
            <w:noProof/>
            <w:webHidden/>
          </w:rPr>
          <w:t>23</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24" w:history="1">
        <w:r w:rsidRPr="00926753">
          <w:rPr>
            <w:rStyle w:val="Hipervnculo"/>
            <w:noProof/>
            <w14:scene3d>
              <w14:camera w14:prst="orthographicFront"/>
              <w14:lightRig w14:rig="threePt" w14:dir="t">
                <w14:rot w14:lat="0" w14:lon="0" w14:rev="0"/>
              </w14:lightRig>
            </w14:scene3d>
          </w:rPr>
          <w:t>5.2.</w:t>
        </w:r>
        <w:r>
          <w:rPr>
            <w:noProof/>
            <w:szCs w:val="24"/>
            <w:lang w:eastAsia="es-ES"/>
          </w:rPr>
          <w:tab/>
        </w:r>
        <w:r w:rsidRPr="00926753">
          <w:rPr>
            <w:rStyle w:val="Hipervnculo"/>
            <w:noProof/>
          </w:rPr>
          <w:t>PT2-Realización de ataques spoofing</w:t>
        </w:r>
        <w:r>
          <w:rPr>
            <w:noProof/>
            <w:webHidden/>
          </w:rPr>
          <w:tab/>
        </w:r>
        <w:r>
          <w:rPr>
            <w:noProof/>
            <w:webHidden/>
          </w:rPr>
          <w:fldChar w:fldCharType="begin"/>
        </w:r>
        <w:r>
          <w:rPr>
            <w:noProof/>
            <w:webHidden/>
          </w:rPr>
          <w:instrText xml:space="preserve"> PAGEREF _Toc515648524 \h </w:instrText>
        </w:r>
        <w:r>
          <w:rPr>
            <w:noProof/>
            <w:webHidden/>
          </w:rPr>
        </w:r>
        <w:r>
          <w:rPr>
            <w:noProof/>
            <w:webHidden/>
          </w:rPr>
          <w:fldChar w:fldCharType="separate"/>
        </w:r>
        <w:r>
          <w:rPr>
            <w:noProof/>
            <w:webHidden/>
          </w:rPr>
          <w:t>37</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25" w:history="1">
        <w:r w:rsidRPr="00926753">
          <w:rPr>
            <w:rStyle w:val="Hipervnculo"/>
            <w:noProof/>
          </w:rPr>
          <w:t>5.2.1.</w:t>
        </w:r>
        <w:r>
          <w:rPr>
            <w:rFonts w:cstheme="minorBidi"/>
            <w:noProof/>
            <w:sz w:val="24"/>
            <w:szCs w:val="24"/>
          </w:rPr>
          <w:tab/>
        </w:r>
        <w:r w:rsidRPr="00926753">
          <w:rPr>
            <w:rStyle w:val="Hipervnculo"/>
            <w:noProof/>
          </w:rPr>
          <w:t>IP SPOOFING</w:t>
        </w:r>
        <w:r>
          <w:rPr>
            <w:noProof/>
            <w:webHidden/>
          </w:rPr>
          <w:tab/>
        </w:r>
        <w:r>
          <w:rPr>
            <w:noProof/>
            <w:webHidden/>
          </w:rPr>
          <w:fldChar w:fldCharType="begin"/>
        </w:r>
        <w:r>
          <w:rPr>
            <w:noProof/>
            <w:webHidden/>
          </w:rPr>
          <w:instrText xml:space="preserve"> PAGEREF _Toc515648525 \h </w:instrText>
        </w:r>
        <w:r>
          <w:rPr>
            <w:noProof/>
            <w:webHidden/>
          </w:rPr>
        </w:r>
        <w:r>
          <w:rPr>
            <w:noProof/>
            <w:webHidden/>
          </w:rPr>
          <w:fldChar w:fldCharType="separate"/>
        </w:r>
        <w:r>
          <w:rPr>
            <w:noProof/>
            <w:webHidden/>
          </w:rPr>
          <w:t>37</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26" w:history="1">
        <w:r w:rsidRPr="00926753">
          <w:rPr>
            <w:rStyle w:val="Hipervnculo"/>
            <w:noProof/>
          </w:rPr>
          <w:t>5.2.1.1.</w:t>
        </w:r>
        <w:r>
          <w:rPr>
            <w:rFonts w:cstheme="minorBidi"/>
            <w:noProof/>
            <w:sz w:val="24"/>
            <w:szCs w:val="24"/>
          </w:rPr>
          <w:tab/>
        </w:r>
        <w:r w:rsidRPr="00926753">
          <w:rPr>
            <w:rStyle w:val="Hipervnculo"/>
            <w:noProof/>
          </w:rPr>
          <w:t>IP spoofing con iptables</w:t>
        </w:r>
        <w:r>
          <w:rPr>
            <w:noProof/>
            <w:webHidden/>
          </w:rPr>
          <w:tab/>
        </w:r>
        <w:r>
          <w:rPr>
            <w:noProof/>
            <w:webHidden/>
          </w:rPr>
          <w:fldChar w:fldCharType="begin"/>
        </w:r>
        <w:r>
          <w:rPr>
            <w:noProof/>
            <w:webHidden/>
          </w:rPr>
          <w:instrText xml:space="preserve"> PAGEREF _Toc515648526 \h </w:instrText>
        </w:r>
        <w:r>
          <w:rPr>
            <w:noProof/>
            <w:webHidden/>
          </w:rPr>
        </w:r>
        <w:r>
          <w:rPr>
            <w:noProof/>
            <w:webHidden/>
          </w:rPr>
          <w:fldChar w:fldCharType="separate"/>
        </w:r>
        <w:r>
          <w:rPr>
            <w:noProof/>
            <w:webHidden/>
          </w:rPr>
          <w:t>37</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27" w:history="1">
        <w:r w:rsidRPr="00926753">
          <w:rPr>
            <w:rStyle w:val="Hipervnculo"/>
            <w:noProof/>
          </w:rPr>
          <w:t>5.2.1.2.</w:t>
        </w:r>
        <w:r>
          <w:rPr>
            <w:rFonts w:cstheme="minorBidi"/>
            <w:noProof/>
            <w:sz w:val="24"/>
            <w:szCs w:val="24"/>
          </w:rPr>
          <w:tab/>
        </w:r>
        <w:r w:rsidRPr="00926753">
          <w:rPr>
            <w:rStyle w:val="Hipervnculo"/>
            <w:noProof/>
          </w:rPr>
          <w:t>IP spoofing con hping3</w:t>
        </w:r>
        <w:r>
          <w:rPr>
            <w:noProof/>
            <w:webHidden/>
          </w:rPr>
          <w:tab/>
        </w:r>
        <w:r>
          <w:rPr>
            <w:noProof/>
            <w:webHidden/>
          </w:rPr>
          <w:fldChar w:fldCharType="begin"/>
        </w:r>
        <w:r>
          <w:rPr>
            <w:noProof/>
            <w:webHidden/>
          </w:rPr>
          <w:instrText xml:space="preserve"> PAGEREF _Toc515648527 \h </w:instrText>
        </w:r>
        <w:r>
          <w:rPr>
            <w:noProof/>
            <w:webHidden/>
          </w:rPr>
        </w:r>
        <w:r>
          <w:rPr>
            <w:noProof/>
            <w:webHidden/>
          </w:rPr>
          <w:fldChar w:fldCharType="separate"/>
        </w:r>
        <w:r>
          <w:rPr>
            <w:noProof/>
            <w:webHidden/>
          </w:rPr>
          <w:t>39</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28" w:history="1">
        <w:r w:rsidRPr="00926753">
          <w:rPr>
            <w:rStyle w:val="Hipervnculo"/>
            <w:noProof/>
          </w:rPr>
          <w:t>5.2.2.</w:t>
        </w:r>
        <w:r>
          <w:rPr>
            <w:rFonts w:cstheme="minorBidi"/>
            <w:noProof/>
            <w:sz w:val="24"/>
            <w:szCs w:val="24"/>
          </w:rPr>
          <w:tab/>
        </w:r>
        <w:r w:rsidRPr="00926753">
          <w:rPr>
            <w:rStyle w:val="Hipervnculo"/>
            <w:noProof/>
          </w:rPr>
          <w:t>ARP SPOOFING</w:t>
        </w:r>
        <w:r>
          <w:rPr>
            <w:noProof/>
            <w:webHidden/>
          </w:rPr>
          <w:tab/>
        </w:r>
        <w:r>
          <w:rPr>
            <w:noProof/>
            <w:webHidden/>
          </w:rPr>
          <w:fldChar w:fldCharType="begin"/>
        </w:r>
        <w:r>
          <w:rPr>
            <w:noProof/>
            <w:webHidden/>
          </w:rPr>
          <w:instrText xml:space="preserve"> PAGEREF _Toc515648528 \h </w:instrText>
        </w:r>
        <w:r>
          <w:rPr>
            <w:noProof/>
            <w:webHidden/>
          </w:rPr>
        </w:r>
        <w:r>
          <w:rPr>
            <w:noProof/>
            <w:webHidden/>
          </w:rPr>
          <w:fldChar w:fldCharType="separate"/>
        </w:r>
        <w:r>
          <w:rPr>
            <w:noProof/>
            <w:webHidden/>
          </w:rPr>
          <w:t>40</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29" w:history="1">
        <w:r w:rsidRPr="00926753">
          <w:rPr>
            <w:rStyle w:val="Hipervnculo"/>
            <w:noProof/>
          </w:rPr>
          <w:t>5.2.3.</w:t>
        </w:r>
        <w:r>
          <w:rPr>
            <w:rFonts w:cstheme="minorBidi"/>
            <w:noProof/>
            <w:sz w:val="24"/>
            <w:szCs w:val="24"/>
          </w:rPr>
          <w:tab/>
        </w:r>
        <w:r w:rsidRPr="00926753">
          <w:rPr>
            <w:rStyle w:val="Hipervnculo"/>
            <w:noProof/>
          </w:rPr>
          <w:t>DNS SPOOFING</w:t>
        </w:r>
        <w:r>
          <w:rPr>
            <w:noProof/>
            <w:webHidden/>
          </w:rPr>
          <w:tab/>
        </w:r>
        <w:r>
          <w:rPr>
            <w:noProof/>
            <w:webHidden/>
          </w:rPr>
          <w:fldChar w:fldCharType="begin"/>
        </w:r>
        <w:r>
          <w:rPr>
            <w:noProof/>
            <w:webHidden/>
          </w:rPr>
          <w:instrText xml:space="preserve"> PAGEREF _Toc515648529 \h </w:instrText>
        </w:r>
        <w:r>
          <w:rPr>
            <w:noProof/>
            <w:webHidden/>
          </w:rPr>
        </w:r>
        <w:r>
          <w:rPr>
            <w:noProof/>
            <w:webHidden/>
          </w:rPr>
          <w:fldChar w:fldCharType="separate"/>
        </w:r>
        <w:r>
          <w:rPr>
            <w:noProof/>
            <w:webHidden/>
          </w:rPr>
          <w:t>42</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30" w:history="1">
        <w:r w:rsidRPr="00926753">
          <w:rPr>
            <w:rStyle w:val="Hipervnculo"/>
            <w:noProof/>
          </w:rPr>
          <w:t>5.2.4.</w:t>
        </w:r>
        <w:r>
          <w:rPr>
            <w:rFonts w:cstheme="minorBidi"/>
            <w:noProof/>
            <w:sz w:val="24"/>
            <w:szCs w:val="24"/>
          </w:rPr>
          <w:tab/>
        </w:r>
        <w:r w:rsidRPr="00926753">
          <w:rPr>
            <w:rStyle w:val="Hipervnculo"/>
            <w:noProof/>
          </w:rPr>
          <w:t>WEB SPOOFING</w:t>
        </w:r>
        <w:r>
          <w:rPr>
            <w:noProof/>
            <w:webHidden/>
          </w:rPr>
          <w:tab/>
        </w:r>
        <w:r>
          <w:rPr>
            <w:noProof/>
            <w:webHidden/>
          </w:rPr>
          <w:fldChar w:fldCharType="begin"/>
        </w:r>
        <w:r>
          <w:rPr>
            <w:noProof/>
            <w:webHidden/>
          </w:rPr>
          <w:instrText xml:space="preserve"> PAGEREF _Toc515648530 \h </w:instrText>
        </w:r>
        <w:r>
          <w:rPr>
            <w:noProof/>
            <w:webHidden/>
          </w:rPr>
        </w:r>
        <w:r>
          <w:rPr>
            <w:noProof/>
            <w:webHidden/>
          </w:rPr>
          <w:fldChar w:fldCharType="separate"/>
        </w:r>
        <w:r>
          <w:rPr>
            <w:noProof/>
            <w:webHidden/>
          </w:rPr>
          <w:t>46</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31" w:history="1">
        <w:r w:rsidRPr="00926753">
          <w:rPr>
            <w:rStyle w:val="Hipervnculo"/>
            <w:noProof/>
          </w:rPr>
          <w:t>5.2.5.</w:t>
        </w:r>
        <w:r>
          <w:rPr>
            <w:rFonts w:cstheme="minorBidi"/>
            <w:noProof/>
            <w:sz w:val="24"/>
            <w:szCs w:val="24"/>
          </w:rPr>
          <w:tab/>
        </w:r>
        <w:r w:rsidRPr="00926753">
          <w:rPr>
            <w:rStyle w:val="Hipervnculo"/>
            <w:noProof/>
          </w:rPr>
          <w:t>EMAIL SPOOFING</w:t>
        </w:r>
        <w:r>
          <w:rPr>
            <w:noProof/>
            <w:webHidden/>
          </w:rPr>
          <w:tab/>
        </w:r>
        <w:r>
          <w:rPr>
            <w:noProof/>
            <w:webHidden/>
          </w:rPr>
          <w:fldChar w:fldCharType="begin"/>
        </w:r>
        <w:r>
          <w:rPr>
            <w:noProof/>
            <w:webHidden/>
          </w:rPr>
          <w:instrText xml:space="preserve"> PAGEREF _Toc515648531 \h </w:instrText>
        </w:r>
        <w:r>
          <w:rPr>
            <w:noProof/>
            <w:webHidden/>
          </w:rPr>
        </w:r>
        <w:r>
          <w:rPr>
            <w:noProof/>
            <w:webHidden/>
          </w:rPr>
          <w:fldChar w:fldCharType="separate"/>
        </w:r>
        <w:r>
          <w:rPr>
            <w:noProof/>
            <w:webHidden/>
          </w:rPr>
          <w:t>55</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32" w:history="1">
        <w:r w:rsidRPr="00926753">
          <w:rPr>
            <w:rStyle w:val="Hipervnculo"/>
            <w:noProof/>
          </w:rPr>
          <w:t>5.2.5.1.</w:t>
        </w:r>
        <w:r>
          <w:rPr>
            <w:rFonts w:cstheme="minorBidi"/>
            <w:noProof/>
            <w:sz w:val="24"/>
            <w:szCs w:val="24"/>
          </w:rPr>
          <w:tab/>
        </w:r>
        <w:r w:rsidRPr="00926753">
          <w:rPr>
            <w:rStyle w:val="Hipervnculo"/>
            <w:noProof/>
          </w:rPr>
          <w:t>Email spoofing usando Sees</w:t>
        </w:r>
        <w:r>
          <w:rPr>
            <w:noProof/>
            <w:webHidden/>
          </w:rPr>
          <w:tab/>
        </w:r>
        <w:r>
          <w:rPr>
            <w:noProof/>
            <w:webHidden/>
          </w:rPr>
          <w:fldChar w:fldCharType="begin"/>
        </w:r>
        <w:r>
          <w:rPr>
            <w:noProof/>
            <w:webHidden/>
          </w:rPr>
          <w:instrText xml:space="preserve"> PAGEREF _Toc515648532 \h </w:instrText>
        </w:r>
        <w:r>
          <w:rPr>
            <w:noProof/>
            <w:webHidden/>
          </w:rPr>
        </w:r>
        <w:r>
          <w:rPr>
            <w:noProof/>
            <w:webHidden/>
          </w:rPr>
          <w:fldChar w:fldCharType="separate"/>
        </w:r>
        <w:r>
          <w:rPr>
            <w:noProof/>
            <w:webHidden/>
          </w:rPr>
          <w:t>55</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33" w:history="1">
        <w:r w:rsidRPr="00926753">
          <w:rPr>
            <w:rStyle w:val="Hipervnculo"/>
            <w:noProof/>
          </w:rPr>
          <w:t>5.2.5.2.</w:t>
        </w:r>
        <w:r>
          <w:rPr>
            <w:rFonts w:cstheme="minorBidi"/>
            <w:noProof/>
            <w:sz w:val="24"/>
            <w:szCs w:val="24"/>
          </w:rPr>
          <w:tab/>
        </w:r>
        <w:r w:rsidRPr="00926753">
          <w:rPr>
            <w:rStyle w:val="Hipervnculo"/>
            <w:noProof/>
          </w:rPr>
          <w:t>Email spoofing usando Email Spoof Master</w:t>
        </w:r>
        <w:r>
          <w:rPr>
            <w:noProof/>
            <w:webHidden/>
          </w:rPr>
          <w:tab/>
        </w:r>
        <w:r>
          <w:rPr>
            <w:noProof/>
            <w:webHidden/>
          </w:rPr>
          <w:fldChar w:fldCharType="begin"/>
        </w:r>
        <w:r>
          <w:rPr>
            <w:noProof/>
            <w:webHidden/>
          </w:rPr>
          <w:instrText xml:space="preserve"> PAGEREF _Toc515648533 \h </w:instrText>
        </w:r>
        <w:r>
          <w:rPr>
            <w:noProof/>
            <w:webHidden/>
          </w:rPr>
        </w:r>
        <w:r>
          <w:rPr>
            <w:noProof/>
            <w:webHidden/>
          </w:rPr>
          <w:fldChar w:fldCharType="separate"/>
        </w:r>
        <w:r>
          <w:rPr>
            <w:noProof/>
            <w:webHidden/>
          </w:rPr>
          <w:t>58</w:t>
        </w:r>
        <w:r>
          <w:rPr>
            <w:noProof/>
            <w:webHidden/>
          </w:rPr>
          <w:fldChar w:fldCharType="end"/>
        </w:r>
      </w:hyperlink>
    </w:p>
    <w:p w:rsidR="0099162A" w:rsidRDefault="0099162A">
      <w:pPr>
        <w:pStyle w:val="TDC3"/>
        <w:tabs>
          <w:tab w:val="left" w:pos="1440"/>
          <w:tab w:val="right" w:leader="dot" w:pos="8041"/>
        </w:tabs>
        <w:rPr>
          <w:rFonts w:cstheme="minorBidi"/>
          <w:noProof/>
          <w:sz w:val="24"/>
          <w:szCs w:val="24"/>
        </w:rPr>
      </w:pPr>
      <w:hyperlink w:anchor="_Toc515648534" w:history="1">
        <w:r w:rsidRPr="00926753">
          <w:rPr>
            <w:rStyle w:val="Hipervnculo"/>
            <w:noProof/>
          </w:rPr>
          <w:t>5.2.5.3.</w:t>
        </w:r>
        <w:r>
          <w:rPr>
            <w:rFonts w:cstheme="minorBidi"/>
            <w:noProof/>
            <w:sz w:val="24"/>
            <w:szCs w:val="24"/>
          </w:rPr>
          <w:tab/>
        </w:r>
        <w:r w:rsidRPr="00926753">
          <w:rPr>
            <w:rStyle w:val="Hipervnculo"/>
            <w:noProof/>
          </w:rPr>
          <w:t xml:space="preserve">Email spoofing usando </w:t>
        </w:r>
        <w:r w:rsidRPr="00926753">
          <w:rPr>
            <w:rStyle w:val="Hipervnculo"/>
            <w:b/>
            <w:noProof/>
          </w:rPr>
          <w:t>EMKEi´s MAILER</w:t>
        </w:r>
        <w:r>
          <w:rPr>
            <w:noProof/>
            <w:webHidden/>
          </w:rPr>
          <w:tab/>
        </w:r>
        <w:r>
          <w:rPr>
            <w:noProof/>
            <w:webHidden/>
          </w:rPr>
          <w:fldChar w:fldCharType="begin"/>
        </w:r>
        <w:r>
          <w:rPr>
            <w:noProof/>
            <w:webHidden/>
          </w:rPr>
          <w:instrText xml:space="preserve"> PAGEREF _Toc515648534 \h </w:instrText>
        </w:r>
        <w:r>
          <w:rPr>
            <w:noProof/>
            <w:webHidden/>
          </w:rPr>
        </w:r>
        <w:r>
          <w:rPr>
            <w:noProof/>
            <w:webHidden/>
          </w:rPr>
          <w:fldChar w:fldCharType="separate"/>
        </w:r>
        <w:r>
          <w:rPr>
            <w:noProof/>
            <w:webHidden/>
          </w:rPr>
          <w:t>60</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35" w:history="1">
        <w:r w:rsidRPr="00926753">
          <w:rPr>
            <w:rStyle w:val="Hipervnculo"/>
            <w:noProof/>
            <w14:scene3d>
              <w14:camera w14:prst="orthographicFront"/>
              <w14:lightRig w14:rig="threePt" w14:dir="t">
                <w14:rot w14:lat="0" w14:lon="0" w14:rev="0"/>
              </w14:lightRig>
            </w14:scene3d>
          </w:rPr>
          <w:t>5.3.</w:t>
        </w:r>
        <w:r>
          <w:rPr>
            <w:noProof/>
            <w:szCs w:val="24"/>
            <w:lang w:eastAsia="es-ES"/>
          </w:rPr>
          <w:tab/>
        </w:r>
        <w:r w:rsidRPr="00926753">
          <w:rPr>
            <w:rStyle w:val="Hipervnculo"/>
            <w:noProof/>
          </w:rPr>
          <w:t>PT3-defensas para evitar spoofing</w:t>
        </w:r>
        <w:r>
          <w:rPr>
            <w:noProof/>
            <w:webHidden/>
          </w:rPr>
          <w:tab/>
        </w:r>
        <w:r>
          <w:rPr>
            <w:noProof/>
            <w:webHidden/>
          </w:rPr>
          <w:fldChar w:fldCharType="begin"/>
        </w:r>
        <w:r>
          <w:rPr>
            <w:noProof/>
            <w:webHidden/>
          </w:rPr>
          <w:instrText xml:space="preserve"> PAGEREF _Toc515648535 \h </w:instrText>
        </w:r>
        <w:r>
          <w:rPr>
            <w:noProof/>
            <w:webHidden/>
          </w:rPr>
        </w:r>
        <w:r>
          <w:rPr>
            <w:noProof/>
            <w:webHidden/>
          </w:rPr>
          <w:fldChar w:fldCharType="separate"/>
        </w:r>
        <w:r>
          <w:rPr>
            <w:noProof/>
            <w:webHidden/>
          </w:rPr>
          <w:t>6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36" w:history="1">
        <w:r w:rsidRPr="00926753">
          <w:rPr>
            <w:rStyle w:val="Hipervnculo"/>
            <w:noProof/>
          </w:rPr>
          <w:t>5.3.1.</w:t>
        </w:r>
        <w:r>
          <w:rPr>
            <w:rFonts w:cstheme="minorBidi"/>
            <w:noProof/>
            <w:sz w:val="24"/>
            <w:szCs w:val="24"/>
          </w:rPr>
          <w:tab/>
        </w:r>
        <w:r w:rsidRPr="00926753">
          <w:rPr>
            <w:rStyle w:val="Hipervnculo"/>
            <w:noProof/>
          </w:rPr>
          <w:t>Defensa a IP spoofing</w:t>
        </w:r>
        <w:r>
          <w:rPr>
            <w:noProof/>
            <w:webHidden/>
          </w:rPr>
          <w:tab/>
        </w:r>
        <w:r>
          <w:rPr>
            <w:noProof/>
            <w:webHidden/>
          </w:rPr>
          <w:fldChar w:fldCharType="begin"/>
        </w:r>
        <w:r>
          <w:rPr>
            <w:noProof/>
            <w:webHidden/>
          </w:rPr>
          <w:instrText xml:space="preserve"> PAGEREF _Toc515648536 \h </w:instrText>
        </w:r>
        <w:r>
          <w:rPr>
            <w:noProof/>
            <w:webHidden/>
          </w:rPr>
        </w:r>
        <w:r>
          <w:rPr>
            <w:noProof/>
            <w:webHidden/>
          </w:rPr>
          <w:fldChar w:fldCharType="separate"/>
        </w:r>
        <w:r>
          <w:rPr>
            <w:noProof/>
            <w:webHidden/>
          </w:rPr>
          <w:t>61</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37" w:history="1">
        <w:r w:rsidRPr="00926753">
          <w:rPr>
            <w:rStyle w:val="Hipervnculo"/>
            <w:noProof/>
          </w:rPr>
          <w:t>5.3.2.</w:t>
        </w:r>
        <w:r>
          <w:rPr>
            <w:rFonts w:cstheme="minorBidi"/>
            <w:noProof/>
            <w:sz w:val="24"/>
            <w:szCs w:val="24"/>
          </w:rPr>
          <w:tab/>
        </w:r>
        <w:r w:rsidRPr="00926753">
          <w:rPr>
            <w:rStyle w:val="Hipervnculo"/>
            <w:noProof/>
          </w:rPr>
          <w:t>Defensa a ARP spoofing</w:t>
        </w:r>
        <w:r>
          <w:rPr>
            <w:noProof/>
            <w:webHidden/>
          </w:rPr>
          <w:tab/>
        </w:r>
        <w:r>
          <w:rPr>
            <w:noProof/>
            <w:webHidden/>
          </w:rPr>
          <w:fldChar w:fldCharType="begin"/>
        </w:r>
        <w:r>
          <w:rPr>
            <w:noProof/>
            <w:webHidden/>
          </w:rPr>
          <w:instrText xml:space="preserve"> PAGEREF _Toc515648537 \h </w:instrText>
        </w:r>
        <w:r>
          <w:rPr>
            <w:noProof/>
            <w:webHidden/>
          </w:rPr>
        </w:r>
        <w:r>
          <w:rPr>
            <w:noProof/>
            <w:webHidden/>
          </w:rPr>
          <w:fldChar w:fldCharType="separate"/>
        </w:r>
        <w:r>
          <w:rPr>
            <w:noProof/>
            <w:webHidden/>
          </w:rPr>
          <w:t>64</w:t>
        </w:r>
        <w:r>
          <w:rPr>
            <w:noProof/>
            <w:webHidden/>
          </w:rPr>
          <w:fldChar w:fldCharType="end"/>
        </w:r>
      </w:hyperlink>
    </w:p>
    <w:p w:rsidR="0099162A" w:rsidRDefault="0099162A">
      <w:pPr>
        <w:pStyle w:val="TDC3"/>
        <w:tabs>
          <w:tab w:val="left" w:pos="1200"/>
          <w:tab w:val="right" w:leader="dot" w:pos="8041"/>
        </w:tabs>
        <w:rPr>
          <w:rFonts w:cstheme="minorBidi"/>
          <w:noProof/>
          <w:sz w:val="24"/>
          <w:szCs w:val="24"/>
        </w:rPr>
      </w:pPr>
      <w:hyperlink w:anchor="_Toc515648538" w:history="1">
        <w:r w:rsidRPr="00926753">
          <w:rPr>
            <w:rStyle w:val="Hipervnculo"/>
            <w:noProof/>
          </w:rPr>
          <w:t>5.3.1.</w:t>
        </w:r>
        <w:r>
          <w:rPr>
            <w:rFonts w:cstheme="minorBidi"/>
            <w:noProof/>
            <w:sz w:val="24"/>
            <w:szCs w:val="24"/>
          </w:rPr>
          <w:tab/>
        </w:r>
        <w:r w:rsidRPr="00926753">
          <w:rPr>
            <w:rStyle w:val="Hipervnculo"/>
            <w:noProof/>
          </w:rPr>
          <w:t>Defensa a Mail spoofing</w:t>
        </w:r>
        <w:r>
          <w:rPr>
            <w:noProof/>
            <w:webHidden/>
          </w:rPr>
          <w:tab/>
        </w:r>
        <w:r>
          <w:rPr>
            <w:noProof/>
            <w:webHidden/>
          </w:rPr>
          <w:fldChar w:fldCharType="begin"/>
        </w:r>
        <w:r>
          <w:rPr>
            <w:noProof/>
            <w:webHidden/>
          </w:rPr>
          <w:instrText xml:space="preserve"> PAGEREF _Toc515648538 \h </w:instrText>
        </w:r>
        <w:r>
          <w:rPr>
            <w:noProof/>
            <w:webHidden/>
          </w:rPr>
        </w:r>
        <w:r>
          <w:rPr>
            <w:noProof/>
            <w:webHidden/>
          </w:rPr>
          <w:fldChar w:fldCharType="separate"/>
        </w:r>
        <w:r>
          <w:rPr>
            <w:noProof/>
            <w:webHidden/>
          </w:rPr>
          <w:t>65</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39" w:history="1">
        <w:r w:rsidRPr="00926753">
          <w:rPr>
            <w:rStyle w:val="Hipervnculo"/>
            <w:rFonts w:ascii="Trebuchet MS" w:hAnsi="Trebuchet MS"/>
          </w:rPr>
          <w:t>6.</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Presentación y Validación de Resultados</w:t>
        </w:r>
        <w:r>
          <w:rPr>
            <w:webHidden/>
          </w:rPr>
          <w:tab/>
        </w:r>
        <w:r>
          <w:rPr>
            <w:webHidden/>
          </w:rPr>
          <w:fldChar w:fldCharType="begin"/>
        </w:r>
        <w:r>
          <w:rPr>
            <w:webHidden/>
          </w:rPr>
          <w:instrText xml:space="preserve"> PAGEREF _Toc515648539 \h </w:instrText>
        </w:r>
        <w:r>
          <w:rPr>
            <w:webHidden/>
          </w:rPr>
        </w:r>
        <w:r>
          <w:rPr>
            <w:webHidden/>
          </w:rPr>
          <w:fldChar w:fldCharType="separate"/>
        </w:r>
        <w:r>
          <w:rPr>
            <w:webHidden/>
          </w:rPr>
          <w:t>67</w:t>
        </w:r>
        <w:r>
          <w:rPr>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40" w:history="1">
        <w:r w:rsidRPr="00926753">
          <w:rPr>
            <w:rStyle w:val="Hipervnculo"/>
            <w:rFonts w:ascii="Trebuchet MS" w:hAnsi="Trebuchet MS"/>
          </w:rPr>
          <w:t>7.</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Conclusiones, Impacto Social y Trabajo Futuro</w:t>
        </w:r>
        <w:r>
          <w:rPr>
            <w:webHidden/>
          </w:rPr>
          <w:tab/>
        </w:r>
        <w:r>
          <w:rPr>
            <w:webHidden/>
          </w:rPr>
          <w:fldChar w:fldCharType="begin"/>
        </w:r>
        <w:r>
          <w:rPr>
            <w:webHidden/>
          </w:rPr>
          <w:instrText xml:space="preserve"> PAGEREF _Toc515648540 \h </w:instrText>
        </w:r>
        <w:r>
          <w:rPr>
            <w:webHidden/>
          </w:rPr>
        </w:r>
        <w:r>
          <w:rPr>
            <w:webHidden/>
          </w:rPr>
          <w:fldChar w:fldCharType="separate"/>
        </w:r>
        <w:r>
          <w:rPr>
            <w:webHidden/>
          </w:rPr>
          <w:t>68</w:t>
        </w:r>
        <w:r>
          <w:rPr>
            <w:webHidden/>
          </w:rPr>
          <w:fldChar w:fldCharType="end"/>
        </w:r>
      </w:hyperlink>
    </w:p>
    <w:p w:rsidR="0099162A" w:rsidRDefault="0099162A">
      <w:pPr>
        <w:pStyle w:val="TDC2"/>
        <w:tabs>
          <w:tab w:val="left" w:pos="960"/>
          <w:tab w:val="right" w:leader="dot" w:pos="8041"/>
        </w:tabs>
        <w:rPr>
          <w:noProof/>
          <w:szCs w:val="24"/>
          <w:lang w:eastAsia="es-ES"/>
        </w:rPr>
      </w:pPr>
      <w:hyperlink w:anchor="_Toc515648541" w:history="1">
        <w:r w:rsidRPr="00926753">
          <w:rPr>
            <w:rStyle w:val="Hipervnculo"/>
            <w:noProof/>
            <w14:scene3d>
              <w14:camera w14:prst="orthographicFront"/>
              <w14:lightRig w14:rig="threePt" w14:dir="t">
                <w14:rot w14:lat="0" w14:lon="0" w14:rev="0"/>
              </w14:lightRig>
            </w14:scene3d>
          </w:rPr>
          <w:t>7.1.</w:t>
        </w:r>
        <w:r>
          <w:rPr>
            <w:noProof/>
            <w:szCs w:val="24"/>
            <w:lang w:eastAsia="es-ES"/>
          </w:rPr>
          <w:tab/>
        </w:r>
        <w:r w:rsidRPr="00926753">
          <w:rPr>
            <w:rStyle w:val="Hipervnculo"/>
            <w:noProof/>
          </w:rPr>
          <w:t>Conclusiones</w:t>
        </w:r>
        <w:r>
          <w:rPr>
            <w:noProof/>
            <w:webHidden/>
          </w:rPr>
          <w:tab/>
        </w:r>
        <w:r>
          <w:rPr>
            <w:noProof/>
            <w:webHidden/>
          </w:rPr>
          <w:fldChar w:fldCharType="begin"/>
        </w:r>
        <w:r>
          <w:rPr>
            <w:noProof/>
            <w:webHidden/>
          </w:rPr>
          <w:instrText xml:space="preserve"> PAGEREF _Toc515648541 \h </w:instrText>
        </w:r>
        <w:r>
          <w:rPr>
            <w:noProof/>
            <w:webHidden/>
          </w:rPr>
        </w:r>
        <w:r>
          <w:rPr>
            <w:noProof/>
            <w:webHidden/>
          </w:rPr>
          <w:fldChar w:fldCharType="separate"/>
        </w:r>
        <w:r>
          <w:rPr>
            <w:noProof/>
            <w:webHidden/>
          </w:rPr>
          <w:t>68</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42" w:history="1">
        <w:r w:rsidRPr="00926753">
          <w:rPr>
            <w:rStyle w:val="Hipervnculo"/>
            <w:noProof/>
            <w14:scene3d>
              <w14:camera w14:prst="orthographicFront"/>
              <w14:lightRig w14:rig="threePt" w14:dir="t">
                <w14:rot w14:lat="0" w14:lon="0" w14:rev="0"/>
              </w14:lightRig>
            </w14:scene3d>
          </w:rPr>
          <w:t>7.2.</w:t>
        </w:r>
        <w:r>
          <w:rPr>
            <w:noProof/>
            <w:szCs w:val="24"/>
            <w:lang w:eastAsia="es-ES"/>
          </w:rPr>
          <w:tab/>
        </w:r>
        <w:r w:rsidRPr="00926753">
          <w:rPr>
            <w:rStyle w:val="Hipervnculo"/>
            <w:noProof/>
          </w:rPr>
          <w:t>Impacto Social</w:t>
        </w:r>
        <w:r>
          <w:rPr>
            <w:noProof/>
            <w:webHidden/>
          </w:rPr>
          <w:tab/>
        </w:r>
        <w:r>
          <w:rPr>
            <w:noProof/>
            <w:webHidden/>
          </w:rPr>
          <w:fldChar w:fldCharType="begin"/>
        </w:r>
        <w:r>
          <w:rPr>
            <w:noProof/>
            <w:webHidden/>
          </w:rPr>
          <w:instrText xml:space="preserve"> PAGEREF _Toc515648542 \h </w:instrText>
        </w:r>
        <w:r>
          <w:rPr>
            <w:noProof/>
            <w:webHidden/>
          </w:rPr>
        </w:r>
        <w:r>
          <w:rPr>
            <w:noProof/>
            <w:webHidden/>
          </w:rPr>
          <w:fldChar w:fldCharType="separate"/>
        </w:r>
        <w:r>
          <w:rPr>
            <w:noProof/>
            <w:webHidden/>
          </w:rPr>
          <w:t>68</w:t>
        </w:r>
        <w:r>
          <w:rPr>
            <w:noProof/>
            <w:webHidden/>
          </w:rPr>
          <w:fldChar w:fldCharType="end"/>
        </w:r>
      </w:hyperlink>
    </w:p>
    <w:p w:rsidR="0099162A" w:rsidRDefault="0099162A">
      <w:pPr>
        <w:pStyle w:val="TDC2"/>
        <w:tabs>
          <w:tab w:val="left" w:pos="960"/>
          <w:tab w:val="right" w:leader="dot" w:pos="8041"/>
        </w:tabs>
        <w:rPr>
          <w:noProof/>
          <w:szCs w:val="24"/>
          <w:lang w:eastAsia="es-ES"/>
        </w:rPr>
      </w:pPr>
      <w:hyperlink w:anchor="_Toc515648543" w:history="1">
        <w:r w:rsidRPr="00926753">
          <w:rPr>
            <w:rStyle w:val="Hipervnculo"/>
            <w:noProof/>
            <w14:scene3d>
              <w14:camera w14:prst="orthographicFront"/>
              <w14:lightRig w14:rig="threePt" w14:dir="t">
                <w14:rot w14:lat="0" w14:lon="0" w14:rev="0"/>
              </w14:lightRig>
            </w14:scene3d>
          </w:rPr>
          <w:t>7.3.</w:t>
        </w:r>
        <w:r>
          <w:rPr>
            <w:noProof/>
            <w:szCs w:val="24"/>
            <w:lang w:eastAsia="es-ES"/>
          </w:rPr>
          <w:tab/>
        </w:r>
        <w:r w:rsidRPr="00926753">
          <w:rPr>
            <w:rStyle w:val="Hipervnculo"/>
            <w:noProof/>
          </w:rPr>
          <w:t>Trabajo futuro</w:t>
        </w:r>
        <w:r>
          <w:rPr>
            <w:noProof/>
            <w:webHidden/>
          </w:rPr>
          <w:tab/>
        </w:r>
        <w:r>
          <w:rPr>
            <w:noProof/>
            <w:webHidden/>
          </w:rPr>
          <w:fldChar w:fldCharType="begin"/>
        </w:r>
        <w:r>
          <w:rPr>
            <w:noProof/>
            <w:webHidden/>
          </w:rPr>
          <w:instrText xml:space="preserve"> PAGEREF _Toc515648543 \h </w:instrText>
        </w:r>
        <w:r>
          <w:rPr>
            <w:noProof/>
            <w:webHidden/>
          </w:rPr>
        </w:r>
        <w:r>
          <w:rPr>
            <w:noProof/>
            <w:webHidden/>
          </w:rPr>
          <w:fldChar w:fldCharType="separate"/>
        </w:r>
        <w:r>
          <w:rPr>
            <w:noProof/>
            <w:webHidden/>
          </w:rPr>
          <w:t>69</w:t>
        </w:r>
        <w:r>
          <w:rPr>
            <w:noProof/>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44" w:history="1">
        <w:r w:rsidRPr="00926753">
          <w:rPr>
            <w:rStyle w:val="Hipervnculo"/>
            <w:rFonts w:ascii="Trebuchet MS" w:hAnsi="Trebuchet MS"/>
          </w:rPr>
          <w:t>8.</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Otros Méritos del Proyecto</w:t>
        </w:r>
        <w:r>
          <w:rPr>
            <w:webHidden/>
          </w:rPr>
          <w:tab/>
        </w:r>
        <w:r>
          <w:rPr>
            <w:webHidden/>
          </w:rPr>
          <w:fldChar w:fldCharType="begin"/>
        </w:r>
        <w:r>
          <w:rPr>
            <w:webHidden/>
          </w:rPr>
          <w:instrText xml:space="preserve"> PAGEREF _Toc515648544 \h </w:instrText>
        </w:r>
        <w:r>
          <w:rPr>
            <w:webHidden/>
          </w:rPr>
        </w:r>
        <w:r>
          <w:rPr>
            <w:webHidden/>
          </w:rPr>
          <w:fldChar w:fldCharType="separate"/>
        </w:r>
        <w:r>
          <w:rPr>
            <w:webHidden/>
          </w:rPr>
          <w:t>70</w:t>
        </w:r>
        <w:r>
          <w:rPr>
            <w:webHidden/>
          </w:rPr>
          <w:fldChar w:fldCharType="end"/>
        </w:r>
      </w:hyperlink>
    </w:p>
    <w:p w:rsidR="0099162A" w:rsidRDefault="0099162A">
      <w:pPr>
        <w:pStyle w:val="TDC1"/>
        <w:rPr>
          <w:rFonts w:asciiTheme="minorHAnsi" w:eastAsiaTheme="minorEastAsia" w:hAnsiTheme="minorHAnsi" w:cstheme="minorBidi"/>
          <w:b w:val="0"/>
          <w:color w:val="auto"/>
          <w:sz w:val="24"/>
          <w:szCs w:val="24"/>
          <w:lang w:eastAsia="es-ES"/>
        </w:rPr>
      </w:pPr>
      <w:hyperlink w:anchor="_Toc515648545" w:history="1">
        <w:r w:rsidRPr="00926753">
          <w:rPr>
            <w:rStyle w:val="Hipervnculo"/>
            <w:rFonts w:ascii="Trebuchet MS" w:hAnsi="Trebuchet MS"/>
          </w:rPr>
          <w:t>9.</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Bibliografía</w:t>
        </w:r>
        <w:r>
          <w:rPr>
            <w:webHidden/>
          </w:rPr>
          <w:tab/>
        </w:r>
        <w:r>
          <w:rPr>
            <w:webHidden/>
          </w:rPr>
          <w:fldChar w:fldCharType="begin"/>
        </w:r>
        <w:r>
          <w:rPr>
            <w:webHidden/>
          </w:rPr>
          <w:instrText xml:space="preserve"> PAGEREF _Toc515648545 \h </w:instrText>
        </w:r>
        <w:r>
          <w:rPr>
            <w:webHidden/>
          </w:rPr>
        </w:r>
        <w:r>
          <w:rPr>
            <w:webHidden/>
          </w:rPr>
          <w:fldChar w:fldCharType="separate"/>
        </w:r>
        <w:r>
          <w:rPr>
            <w:webHidden/>
          </w:rPr>
          <w:t>71</w:t>
        </w:r>
        <w:r>
          <w:rPr>
            <w:webHidden/>
          </w:rPr>
          <w:fldChar w:fldCharType="end"/>
        </w:r>
      </w:hyperlink>
    </w:p>
    <w:p w:rsidR="0099162A" w:rsidRDefault="0099162A">
      <w:pPr>
        <w:pStyle w:val="TDC1"/>
        <w:tabs>
          <w:tab w:val="left" w:pos="960"/>
        </w:tabs>
        <w:rPr>
          <w:rFonts w:asciiTheme="minorHAnsi" w:eastAsiaTheme="minorEastAsia" w:hAnsiTheme="minorHAnsi" w:cstheme="minorBidi"/>
          <w:b w:val="0"/>
          <w:color w:val="auto"/>
          <w:sz w:val="24"/>
          <w:szCs w:val="24"/>
          <w:lang w:eastAsia="es-ES"/>
        </w:rPr>
      </w:pPr>
      <w:hyperlink w:anchor="_Toc515648546" w:history="1">
        <w:r w:rsidRPr="00926753">
          <w:rPr>
            <w:rStyle w:val="Hipervnculo"/>
            <w:rFonts w:ascii="Trebuchet MS" w:hAnsi="Trebuchet MS"/>
          </w:rPr>
          <w:t>10.</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Anexo A: Requisitos de Usuario</w:t>
        </w:r>
        <w:r>
          <w:rPr>
            <w:webHidden/>
          </w:rPr>
          <w:tab/>
        </w:r>
        <w:r>
          <w:rPr>
            <w:webHidden/>
          </w:rPr>
          <w:fldChar w:fldCharType="begin"/>
        </w:r>
        <w:r>
          <w:rPr>
            <w:webHidden/>
          </w:rPr>
          <w:instrText xml:space="preserve"> PAGEREF _Toc515648546 \h </w:instrText>
        </w:r>
        <w:r>
          <w:rPr>
            <w:webHidden/>
          </w:rPr>
        </w:r>
        <w:r>
          <w:rPr>
            <w:webHidden/>
          </w:rPr>
          <w:fldChar w:fldCharType="separate"/>
        </w:r>
        <w:r>
          <w:rPr>
            <w:webHidden/>
          </w:rPr>
          <w:t>75</w:t>
        </w:r>
        <w:r>
          <w:rPr>
            <w:webHidden/>
          </w:rPr>
          <w:fldChar w:fldCharType="end"/>
        </w:r>
      </w:hyperlink>
    </w:p>
    <w:p w:rsidR="0099162A" w:rsidRDefault="0099162A">
      <w:pPr>
        <w:pStyle w:val="TDC1"/>
        <w:tabs>
          <w:tab w:val="left" w:pos="960"/>
        </w:tabs>
        <w:rPr>
          <w:rFonts w:asciiTheme="minorHAnsi" w:eastAsiaTheme="minorEastAsia" w:hAnsiTheme="minorHAnsi" w:cstheme="minorBidi"/>
          <w:b w:val="0"/>
          <w:color w:val="auto"/>
          <w:sz w:val="24"/>
          <w:szCs w:val="24"/>
          <w:lang w:eastAsia="es-ES"/>
        </w:rPr>
      </w:pPr>
      <w:hyperlink w:anchor="_Toc515648547" w:history="1">
        <w:r w:rsidRPr="00926753">
          <w:rPr>
            <w:rStyle w:val="Hipervnculo"/>
            <w:rFonts w:ascii="Trebuchet MS" w:hAnsi="Trebuchet MS"/>
          </w:rPr>
          <w:t>11.</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Anexo B: Diseño del Sistema</w:t>
        </w:r>
        <w:r>
          <w:rPr>
            <w:webHidden/>
          </w:rPr>
          <w:tab/>
        </w:r>
        <w:r>
          <w:rPr>
            <w:webHidden/>
          </w:rPr>
          <w:fldChar w:fldCharType="begin"/>
        </w:r>
        <w:r>
          <w:rPr>
            <w:webHidden/>
          </w:rPr>
          <w:instrText xml:space="preserve"> PAGEREF _Toc515648547 \h </w:instrText>
        </w:r>
        <w:r>
          <w:rPr>
            <w:webHidden/>
          </w:rPr>
        </w:r>
        <w:r>
          <w:rPr>
            <w:webHidden/>
          </w:rPr>
          <w:fldChar w:fldCharType="separate"/>
        </w:r>
        <w:r>
          <w:rPr>
            <w:webHidden/>
          </w:rPr>
          <w:t>77</w:t>
        </w:r>
        <w:r>
          <w:rPr>
            <w:webHidden/>
          </w:rPr>
          <w:fldChar w:fldCharType="end"/>
        </w:r>
      </w:hyperlink>
    </w:p>
    <w:p w:rsidR="0099162A" w:rsidRDefault="0099162A">
      <w:pPr>
        <w:pStyle w:val="TDC1"/>
        <w:tabs>
          <w:tab w:val="left" w:pos="960"/>
        </w:tabs>
        <w:rPr>
          <w:rFonts w:asciiTheme="minorHAnsi" w:eastAsiaTheme="minorEastAsia" w:hAnsiTheme="minorHAnsi" w:cstheme="minorBidi"/>
          <w:b w:val="0"/>
          <w:color w:val="auto"/>
          <w:sz w:val="24"/>
          <w:szCs w:val="24"/>
          <w:lang w:eastAsia="es-ES"/>
        </w:rPr>
      </w:pPr>
      <w:hyperlink w:anchor="_Toc515648548" w:history="1">
        <w:r w:rsidRPr="00926753">
          <w:rPr>
            <w:rStyle w:val="Hipervnculo"/>
            <w:rFonts w:ascii="Trebuchet MS" w:hAnsi="Trebuchet MS"/>
          </w:rPr>
          <w:t>12.</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Anexo C: Manuales</w:t>
        </w:r>
        <w:r>
          <w:rPr>
            <w:webHidden/>
          </w:rPr>
          <w:tab/>
        </w:r>
        <w:r>
          <w:rPr>
            <w:webHidden/>
          </w:rPr>
          <w:fldChar w:fldCharType="begin"/>
        </w:r>
        <w:r>
          <w:rPr>
            <w:webHidden/>
          </w:rPr>
          <w:instrText xml:space="preserve"> PAGEREF _Toc515648548 \h </w:instrText>
        </w:r>
        <w:r>
          <w:rPr>
            <w:webHidden/>
          </w:rPr>
        </w:r>
        <w:r>
          <w:rPr>
            <w:webHidden/>
          </w:rPr>
          <w:fldChar w:fldCharType="separate"/>
        </w:r>
        <w:r>
          <w:rPr>
            <w:webHidden/>
          </w:rPr>
          <w:t>79</w:t>
        </w:r>
        <w:r>
          <w:rPr>
            <w:webHidden/>
          </w:rPr>
          <w:fldChar w:fldCharType="end"/>
        </w:r>
      </w:hyperlink>
    </w:p>
    <w:p w:rsidR="0099162A" w:rsidRDefault="0099162A">
      <w:pPr>
        <w:pStyle w:val="TDC2"/>
        <w:tabs>
          <w:tab w:val="right" w:leader="dot" w:pos="8041"/>
        </w:tabs>
        <w:rPr>
          <w:noProof/>
          <w:szCs w:val="24"/>
          <w:lang w:eastAsia="es-ES"/>
        </w:rPr>
      </w:pPr>
      <w:hyperlink w:anchor="_Toc515648549" w:history="1">
        <w:r w:rsidRPr="00926753">
          <w:rPr>
            <w:rStyle w:val="Hipervnculo"/>
            <w:noProof/>
          </w:rPr>
          <w:t>Manual de Instalación</w:t>
        </w:r>
        <w:r>
          <w:rPr>
            <w:noProof/>
            <w:webHidden/>
          </w:rPr>
          <w:tab/>
        </w:r>
        <w:r>
          <w:rPr>
            <w:noProof/>
            <w:webHidden/>
          </w:rPr>
          <w:fldChar w:fldCharType="begin"/>
        </w:r>
        <w:r>
          <w:rPr>
            <w:noProof/>
            <w:webHidden/>
          </w:rPr>
          <w:instrText xml:space="preserve"> PAGEREF _Toc515648549 \h </w:instrText>
        </w:r>
        <w:r>
          <w:rPr>
            <w:noProof/>
            <w:webHidden/>
          </w:rPr>
        </w:r>
        <w:r>
          <w:rPr>
            <w:noProof/>
            <w:webHidden/>
          </w:rPr>
          <w:fldChar w:fldCharType="separate"/>
        </w:r>
        <w:r>
          <w:rPr>
            <w:noProof/>
            <w:webHidden/>
          </w:rPr>
          <w:t>79</w:t>
        </w:r>
        <w:r>
          <w:rPr>
            <w:noProof/>
            <w:webHidden/>
          </w:rPr>
          <w:fldChar w:fldCharType="end"/>
        </w:r>
      </w:hyperlink>
    </w:p>
    <w:p w:rsidR="0099162A" w:rsidRDefault="0099162A">
      <w:pPr>
        <w:pStyle w:val="TDC2"/>
        <w:tabs>
          <w:tab w:val="right" w:leader="dot" w:pos="8041"/>
        </w:tabs>
        <w:rPr>
          <w:noProof/>
          <w:szCs w:val="24"/>
          <w:lang w:eastAsia="es-ES"/>
        </w:rPr>
      </w:pPr>
      <w:hyperlink w:anchor="_Toc515648550" w:history="1">
        <w:r w:rsidRPr="00926753">
          <w:rPr>
            <w:rStyle w:val="Hipervnculo"/>
            <w:noProof/>
          </w:rPr>
          <w:t>Manual de Usuario</w:t>
        </w:r>
        <w:r>
          <w:rPr>
            <w:noProof/>
            <w:webHidden/>
          </w:rPr>
          <w:tab/>
        </w:r>
        <w:r>
          <w:rPr>
            <w:noProof/>
            <w:webHidden/>
          </w:rPr>
          <w:fldChar w:fldCharType="begin"/>
        </w:r>
        <w:r>
          <w:rPr>
            <w:noProof/>
            <w:webHidden/>
          </w:rPr>
          <w:instrText xml:space="preserve"> PAGEREF _Toc515648550 \h </w:instrText>
        </w:r>
        <w:r>
          <w:rPr>
            <w:noProof/>
            <w:webHidden/>
          </w:rPr>
        </w:r>
        <w:r>
          <w:rPr>
            <w:noProof/>
            <w:webHidden/>
          </w:rPr>
          <w:fldChar w:fldCharType="separate"/>
        </w:r>
        <w:r>
          <w:rPr>
            <w:noProof/>
            <w:webHidden/>
          </w:rPr>
          <w:t>83</w:t>
        </w:r>
        <w:r>
          <w:rPr>
            <w:noProof/>
            <w:webHidden/>
          </w:rPr>
          <w:fldChar w:fldCharType="end"/>
        </w:r>
      </w:hyperlink>
    </w:p>
    <w:p w:rsidR="0099162A" w:rsidRDefault="0099162A">
      <w:pPr>
        <w:pStyle w:val="TDC1"/>
        <w:tabs>
          <w:tab w:val="left" w:pos="960"/>
        </w:tabs>
        <w:rPr>
          <w:rFonts w:asciiTheme="minorHAnsi" w:eastAsiaTheme="minorEastAsia" w:hAnsiTheme="minorHAnsi" w:cstheme="minorBidi"/>
          <w:b w:val="0"/>
          <w:color w:val="auto"/>
          <w:sz w:val="24"/>
          <w:szCs w:val="24"/>
          <w:lang w:eastAsia="es-ES"/>
        </w:rPr>
      </w:pPr>
      <w:hyperlink w:anchor="_Toc515648551" w:history="1">
        <w:r w:rsidRPr="00926753">
          <w:rPr>
            <w:rStyle w:val="Hipervnculo"/>
            <w:rFonts w:ascii="Trebuchet MS" w:hAnsi="Trebuchet MS"/>
          </w:rPr>
          <w:t>13.</w:t>
        </w:r>
        <w:r>
          <w:rPr>
            <w:rFonts w:asciiTheme="minorHAnsi" w:eastAsiaTheme="minorEastAsia" w:hAnsiTheme="minorHAnsi" w:cstheme="minorBidi"/>
            <w:b w:val="0"/>
            <w:color w:val="auto"/>
            <w:sz w:val="24"/>
            <w:szCs w:val="24"/>
            <w:lang w:eastAsia="es-ES"/>
          </w:rPr>
          <w:tab/>
        </w:r>
        <w:r w:rsidRPr="00926753">
          <w:rPr>
            <w:rStyle w:val="Hipervnculo"/>
            <w:rFonts w:ascii="Trebuchet MS" w:hAnsi="Trebuchet MS"/>
          </w:rPr>
          <w:t>Anexo D: Contenido del CD</w:t>
        </w:r>
        <w:r>
          <w:rPr>
            <w:webHidden/>
          </w:rPr>
          <w:tab/>
        </w:r>
        <w:r>
          <w:rPr>
            <w:webHidden/>
          </w:rPr>
          <w:fldChar w:fldCharType="begin"/>
        </w:r>
        <w:r>
          <w:rPr>
            <w:webHidden/>
          </w:rPr>
          <w:instrText xml:space="preserve"> PAGEREF _Toc515648551 \h </w:instrText>
        </w:r>
        <w:r>
          <w:rPr>
            <w:webHidden/>
          </w:rPr>
        </w:r>
        <w:r>
          <w:rPr>
            <w:webHidden/>
          </w:rPr>
          <w:fldChar w:fldCharType="separate"/>
        </w:r>
        <w:r>
          <w:rPr>
            <w:webHidden/>
          </w:rPr>
          <w:t>91</w:t>
        </w:r>
        <w:r>
          <w:rPr>
            <w:webHidden/>
          </w:rPr>
          <w:fldChar w:fldCharType="end"/>
        </w:r>
      </w:hyperlink>
    </w:p>
    <w:p w:rsidR="0067575B" w:rsidRPr="0031552C" w:rsidRDefault="00A32323" w:rsidP="001772E2">
      <w:r w:rsidRPr="0031552C">
        <w:fldChar w:fldCharType="end"/>
      </w:r>
    </w:p>
    <w:p w:rsidR="0067575B" w:rsidRPr="0031552C" w:rsidRDefault="0067575B" w:rsidP="001772E2"/>
    <w:p w:rsidR="0067575B" w:rsidRPr="0031552C" w:rsidRDefault="0067575B" w:rsidP="001772E2"/>
    <w:p w:rsidR="0067575B" w:rsidRPr="0031552C" w:rsidRDefault="0067575B" w:rsidP="001772E2"/>
    <w:p w:rsidR="0067575B" w:rsidRPr="0031552C" w:rsidRDefault="0067575B" w:rsidP="001772E2">
      <w:pPr>
        <w:sectPr w:rsidR="0067575B" w:rsidRPr="0031552C" w:rsidSect="001772E2">
          <w:footerReference w:type="even" r:id="rId10"/>
          <w:footerReference w:type="default" r:id="rId11"/>
          <w:type w:val="oddPage"/>
          <w:pgSz w:w="11907" w:h="16840" w:code="9"/>
          <w:pgMar w:top="1417" w:right="1701" w:bottom="1417" w:left="1701" w:header="720" w:footer="720" w:gutter="454"/>
          <w:pgNumType w:fmt="lowerRoman" w:start="1"/>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Tablas</w:t>
      </w:r>
    </w:p>
    <w:p w:rsidR="0067575B" w:rsidRPr="0031552C" w:rsidRDefault="0067575B" w:rsidP="001772E2"/>
    <w:p w:rsidR="0067575B" w:rsidRDefault="005B065D" w:rsidP="001772E2">
      <w:r w:rsidRPr="005B065D">
        <w:t xml:space="preserve">Tabla 1-Plan de trabajo. Fuente: propia </w:t>
      </w:r>
      <w:r>
        <w:t>………………………………………………………………</w:t>
      </w:r>
      <w:r w:rsidRPr="005B065D">
        <w:t>19</w:t>
      </w:r>
    </w:p>
    <w:p w:rsidR="005B065D" w:rsidRDefault="005B065D" w:rsidP="001772E2">
      <w:r w:rsidRPr="005B065D">
        <w:t>Tabla 2-PT1_ realización del entorno de trabajo. Fuente: propia</w:t>
      </w:r>
      <w:r>
        <w:t xml:space="preserve"> …………………………21</w:t>
      </w:r>
    </w:p>
    <w:p w:rsidR="005B065D" w:rsidRDefault="005B065D" w:rsidP="001772E2">
      <w:r w:rsidRPr="005B065D">
        <w:t>Tabla 3-PT2_realización de ataques spoofing. Fuente: propia</w:t>
      </w:r>
      <w:r>
        <w:t xml:space="preserve"> …………………………….21</w:t>
      </w:r>
    </w:p>
    <w:p w:rsidR="005B065D" w:rsidRPr="0031552C" w:rsidRDefault="005B065D" w:rsidP="001772E2">
      <w:r w:rsidRPr="005B065D">
        <w:t>Tabla 4-PT3_defensas para evitar spoofing. Fuente: propia</w:t>
      </w:r>
      <w:r>
        <w:t xml:space="preserve"> ……………………….………22</w:t>
      </w:r>
    </w:p>
    <w:p w:rsidR="0067575B" w:rsidRDefault="0067575B" w:rsidP="001772E2">
      <w:pPr>
        <w:pStyle w:val="Ttulo"/>
      </w:pPr>
    </w:p>
    <w:p w:rsidR="005B065D" w:rsidRPr="005B065D" w:rsidRDefault="005B065D" w:rsidP="005B065D">
      <w:pPr>
        <w:sectPr w:rsidR="005B065D" w:rsidRPr="005B065D" w:rsidSect="001772E2">
          <w:type w:val="oddPage"/>
          <w:pgSz w:w="11907" w:h="16840" w:code="9"/>
          <w:pgMar w:top="1417" w:right="1701" w:bottom="1417" w:left="1701" w:header="720" w:footer="720" w:gutter="454"/>
          <w:pgNumType w:fmt="lowerRoman"/>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Figuras</w:t>
      </w:r>
    </w:p>
    <w:p w:rsidR="0067575B" w:rsidRPr="009E31F9" w:rsidRDefault="0067575B" w:rsidP="001772E2">
      <w:pPr>
        <w:rPr>
          <w:color w:val="000000" w:themeColor="text1"/>
        </w:rPr>
      </w:pPr>
    </w:p>
    <w:p w:rsidR="00DC1C3F" w:rsidRPr="00DC1C3F" w:rsidRDefault="00155624">
      <w:pPr>
        <w:pStyle w:val="Tabladeilustraciones"/>
        <w:tabs>
          <w:tab w:val="right" w:leader="dot" w:pos="8041"/>
        </w:tabs>
        <w:rPr>
          <w:i w:val="0"/>
          <w:noProof/>
          <w:color w:val="000000" w:themeColor="text1"/>
          <w:sz w:val="24"/>
          <w:szCs w:val="24"/>
          <w:lang w:eastAsia="es-ES"/>
        </w:rPr>
      </w:pPr>
      <w:r w:rsidRPr="00DC1C3F">
        <w:rPr>
          <w:i w:val="0"/>
          <w:color w:val="000000" w:themeColor="text1"/>
        </w:rPr>
        <w:fldChar w:fldCharType="begin"/>
      </w:r>
      <w:r w:rsidRPr="00DC1C3F">
        <w:rPr>
          <w:i w:val="0"/>
          <w:color w:val="000000" w:themeColor="text1"/>
        </w:rPr>
        <w:instrText xml:space="preserve"> TOC \h \z \t "Pie de Figura;1" \c "Ilustración" </w:instrText>
      </w:r>
      <w:r w:rsidRPr="00DC1C3F">
        <w:rPr>
          <w:i w:val="0"/>
          <w:color w:val="000000" w:themeColor="text1"/>
        </w:rPr>
        <w:fldChar w:fldCharType="separate"/>
      </w:r>
      <w:hyperlink r:id="rId12" w:anchor="_Toc515646325" w:history="1">
        <w:r w:rsidR="00DC1C3F" w:rsidRPr="00DC1C3F">
          <w:rPr>
            <w:rStyle w:val="Hipervnculo"/>
            <w:rFonts w:eastAsiaTheme="minorHAnsi" w:cs="Helvetica Neue"/>
            <w:b/>
            <w:noProof/>
            <w:color w:val="000000" w:themeColor="text1"/>
            <w:lang w:eastAsia="en-US"/>
          </w:rPr>
          <w:t>1</w:t>
        </w:r>
        <w:r w:rsidR="00DC1C3F" w:rsidRPr="00DC1C3F">
          <w:rPr>
            <w:rStyle w:val="Hipervnculo"/>
            <w:noProof/>
            <w:color w:val="000000" w:themeColor="text1"/>
          </w:rPr>
          <w:t>-3-Way Handshake Wireshar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2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3" w:anchor="_Toc515646326" w:history="1">
        <w:r w:rsidR="00DC1C3F" w:rsidRPr="00DC1C3F">
          <w:rPr>
            <w:rStyle w:val="Hipervnculo"/>
            <w:rFonts w:eastAsiaTheme="minorHAnsi" w:cs="Helvetica Neue"/>
            <w:b/>
            <w:noProof/>
            <w:color w:val="000000" w:themeColor="text1"/>
            <w:lang w:eastAsia="en-US"/>
          </w:rPr>
          <w:t>2</w:t>
        </w:r>
        <w:r w:rsidR="00DC1C3F" w:rsidRPr="00DC1C3F">
          <w:rPr>
            <w:rStyle w:val="Hipervnculo"/>
            <w:noProof/>
            <w:color w:val="000000" w:themeColor="text1"/>
          </w:rPr>
          <w:t>-Paquete SY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2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4" w:anchor="_Toc515646327" w:history="1">
        <w:r w:rsidR="00DC1C3F" w:rsidRPr="00DC1C3F">
          <w:rPr>
            <w:rStyle w:val="Hipervnculo"/>
            <w:b/>
            <w:noProof/>
            <w:color w:val="000000" w:themeColor="text1"/>
          </w:rPr>
          <w:t>3</w:t>
        </w:r>
        <w:r w:rsidR="00DC1C3F" w:rsidRPr="00DC1C3F">
          <w:rPr>
            <w:rStyle w:val="Hipervnculo"/>
            <w:noProof/>
            <w:color w:val="000000" w:themeColor="text1"/>
          </w:rPr>
          <w:t>-Flag SY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2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5" w:anchor="_Toc515646328" w:history="1">
        <w:r w:rsidR="00DC1C3F" w:rsidRPr="00DC1C3F">
          <w:rPr>
            <w:rStyle w:val="Hipervnculo"/>
            <w:b/>
            <w:noProof/>
            <w:color w:val="000000" w:themeColor="text1"/>
          </w:rPr>
          <w:t>4</w:t>
        </w:r>
        <w:r w:rsidR="00DC1C3F" w:rsidRPr="00DC1C3F">
          <w:rPr>
            <w:rStyle w:val="Hipervnculo"/>
            <w:noProof/>
            <w:color w:val="000000" w:themeColor="text1"/>
          </w:rPr>
          <w:t>-Paquetes SYN AC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2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6" w:anchor="_Toc515646329" w:history="1">
        <w:r w:rsidR="00DC1C3F" w:rsidRPr="00DC1C3F">
          <w:rPr>
            <w:rStyle w:val="Hipervnculo"/>
            <w:b/>
            <w:noProof/>
            <w:color w:val="000000" w:themeColor="text1"/>
          </w:rPr>
          <w:t>5</w:t>
        </w:r>
        <w:r w:rsidR="00DC1C3F" w:rsidRPr="00DC1C3F">
          <w:rPr>
            <w:rStyle w:val="Hipervnculo"/>
            <w:noProof/>
            <w:color w:val="000000" w:themeColor="text1"/>
          </w:rPr>
          <w:t>-Flags SYN AC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2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7" w:anchor="_Toc515646330" w:history="1">
        <w:r w:rsidR="00DC1C3F" w:rsidRPr="00DC1C3F">
          <w:rPr>
            <w:rStyle w:val="Hipervnculo"/>
            <w:b/>
            <w:noProof/>
            <w:color w:val="000000" w:themeColor="text1"/>
          </w:rPr>
          <w:t>6</w:t>
        </w:r>
        <w:r w:rsidR="00DC1C3F" w:rsidRPr="00DC1C3F">
          <w:rPr>
            <w:rStyle w:val="Hipervnculo"/>
            <w:noProof/>
            <w:color w:val="000000" w:themeColor="text1"/>
          </w:rPr>
          <w:t>-Paquete AC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8" w:anchor="_Toc515646331" w:history="1">
        <w:r w:rsidR="00DC1C3F" w:rsidRPr="00DC1C3F">
          <w:rPr>
            <w:rStyle w:val="Hipervnculo"/>
            <w:b/>
            <w:noProof/>
            <w:color w:val="000000" w:themeColor="text1"/>
          </w:rPr>
          <w:t>7</w:t>
        </w:r>
        <w:r w:rsidR="00DC1C3F" w:rsidRPr="00DC1C3F">
          <w:rPr>
            <w:rStyle w:val="Hipervnculo"/>
            <w:noProof/>
            <w:color w:val="000000" w:themeColor="text1"/>
          </w:rPr>
          <w:t>-Flag AC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19" w:anchor="_Toc515646332" w:history="1">
        <w:r w:rsidR="00DC1C3F" w:rsidRPr="00DC1C3F">
          <w:rPr>
            <w:rStyle w:val="Hipervnculo"/>
            <w:b/>
            <w:noProof/>
            <w:color w:val="000000" w:themeColor="text1"/>
          </w:rPr>
          <w:t>8</w:t>
        </w:r>
        <w:r w:rsidR="00DC1C3F" w:rsidRPr="00DC1C3F">
          <w:rPr>
            <w:rStyle w:val="Hipervnculo"/>
            <w:noProof/>
            <w:color w:val="000000" w:themeColor="text1"/>
          </w:rPr>
          <w:t>-Conexión, paso de información y desconexió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0" w:anchor="_Toc515646333" w:history="1">
        <w:r w:rsidR="00DC1C3F" w:rsidRPr="00DC1C3F">
          <w:rPr>
            <w:rStyle w:val="Hipervnculo"/>
            <w:rFonts w:eastAsiaTheme="minorHAnsi" w:cs="Helvetica Neue"/>
            <w:b/>
            <w:noProof/>
            <w:color w:val="000000" w:themeColor="text1"/>
            <w:lang w:eastAsia="en-US"/>
          </w:rPr>
          <w:t>9</w:t>
        </w:r>
        <w:r w:rsidR="00DC1C3F" w:rsidRPr="00DC1C3F">
          <w:rPr>
            <w:rStyle w:val="Hipervnculo"/>
            <w:noProof/>
            <w:color w:val="000000" w:themeColor="text1"/>
          </w:rPr>
          <w:t>-Ejemplo de jerarquía del espacio de nombre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1" w:anchor="_Toc515646334" w:history="1">
        <w:r w:rsidR="00DC1C3F" w:rsidRPr="00DC1C3F">
          <w:rPr>
            <w:rStyle w:val="Hipervnculo"/>
            <w:rFonts w:ascii="Helvetica Neue" w:eastAsiaTheme="minorHAnsi" w:hAnsi="Helvetica Neue" w:cs="Helvetica Neue"/>
            <w:b/>
            <w:noProof/>
            <w:color w:val="000000" w:themeColor="text1"/>
            <w:lang w:eastAsia="en-US"/>
          </w:rPr>
          <w:t>10</w:t>
        </w:r>
        <w:r w:rsidR="00DC1C3F" w:rsidRPr="00DC1C3F">
          <w:rPr>
            <w:rStyle w:val="Hipervnculo"/>
            <w:noProof/>
            <w:color w:val="000000" w:themeColor="text1"/>
          </w:rPr>
          <w:t>-P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35" w:history="1">
        <w:r w:rsidR="00DC1C3F" w:rsidRPr="00DC1C3F">
          <w:rPr>
            <w:rStyle w:val="Hipervnculo"/>
            <w:b/>
            <w:noProof/>
            <w:color w:val="000000" w:themeColor="text1"/>
          </w:rPr>
          <w:t>11</w:t>
        </w:r>
        <w:r w:rsidR="00DC1C3F" w:rsidRPr="00DC1C3F">
          <w:rPr>
            <w:rStyle w:val="Hipervnculo"/>
            <w:noProof/>
            <w:color w:val="000000" w:themeColor="text1"/>
          </w:rPr>
          <w:t>-Tracerout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2" w:anchor="_Toc515646336" w:history="1">
        <w:r w:rsidR="00DC1C3F" w:rsidRPr="00DC1C3F">
          <w:rPr>
            <w:rStyle w:val="Hipervnculo"/>
            <w:b/>
            <w:noProof/>
            <w:color w:val="000000" w:themeColor="text1"/>
          </w:rPr>
          <w:t>12</w:t>
        </w:r>
        <w:r w:rsidR="00DC1C3F" w:rsidRPr="00DC1C3F">
          <w:rPr>
            <w:rStyle w:val="Hipervnculo"/>
            <w:noProof/>
            <w:color w:val="000000" w:themeColor="text1"/>
          </w:rPr>
          <w:t>-Man In The Middl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3" w:anchor="_Toc515646337" w:history="1">
        <w:r w:rsidR="00DC1C3F" w:rsidRPr="00DC1C3F">
          <w:rPr>
            <w:rStyle w:val="Hipervnculo"/>
            <w:b/>
            <w:noProof/>
            <w:color w:val="000000" w:themeColor="text1"/>
          </w:rPr>
          <w:t>13</w:t>
        </w:r>
        <w:r w:rsidR="00DC1C3F" w:rsidRPr="00DC1C3F">
          <w:rPr>
            <w:rStyle w:val="Hipervnculo"/>
            <w:noProof/>
            <w:color w:val="000000" w:themeColor="text1"/>
          </w:rPr>
          <w:t>-AR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4" w:anchor="_Toc515646338" w:history="1">
        <w:r w:rsidR="00DC1C3F" w:rsidRPr="00DC1C3F">
          <w:rPr>
            <w:rStyle w:val="Hipervnculo"/>
            <w:b/>
            <w:noProof/>
            <w:color w:val="000000" w:themeColor="text1"/>
          </w:rPr>
          <w:t>14</w:t>
        </w:r>
        <w:r w:rsidR="00DC1C3F" w:rsidRPr="00DC1C3F">
          <w:rPr>
            <w:rStyle w:val="Hipervnculo"/>
            <w:noProof/>
            <w:color w:val="000000" w:themeColor="text1"/>
          </w:rPr>
          <w:t>-Resolución DNS. Fuente: https://www.youtube.com/watch?v=lVifa7QSQDY</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5" w:anchor="_Toc515646339" w:history="1">
        <w:r w:rsidR="00DC1C3F" w:rsidRPr="00DC1C3F">
          <w:rPr>
            <w:rStyle w:val="Hipervnculo"/>
            <w:rFonts w:eastAsiaTheme="minorHAnsi" w:cs="Helvetica Neue"/>
            <w:b/>
            <w:noProof/>
            <w:color w:val="000000" w:themeColor="text1"/>
            <w:lang w:eastAsia="en-US"/>
          </w:rPr>
          <w:t>15</w:t>
        </w:r>
        <w:r w:rsidR="00DC1C3F" w:rsidRPr="00DC1C3F">
          <w:rPr>
            <w:rStyle w:val="Hipervnculo"/>
            <w:noProof/>
            <w:color w:val="000000" w:themeColor="text1"/>
          </w:rPr>
          <w:t>-Cache Poisoning-Atacante. Fuente: https://www.youtube.com/watch?v=lVifa7QSQDY</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3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6" w:anchor="_Toc515646340" w:history="1">
        <w:r w:rsidR="00DC1C3F" w:rsidRPr="00DC1C3F">
          <w:rPr>
            <w:rStyle w:val="Hipervnculo"/>
            <w:rFonts w:ascii="Helvetica Neue" w:eastAsiaTheme="minorHAnsi" w:hAnsi="Helvetica Neue" w:cs="Helvetica Neue"/>
            <w:b/>
            <w:noProof/>
            <w:color w:val="000000" w:themeColor="text1"/>
            <w:lang w:eastAsia="en-US"/>
          </w:rPr>
          <w:t>16</w:t>
        </w:r>
        <w:r w:rsidR="00DC1C3F" w:rsidRPr="00DC1C3F">
          <w:rPr>
            <w:rStyle w:val="Hipervnculo"/>
            <w:noProof/>
            <w:color w:val="000000" w:themeColor="text1"/>
          </w:rPr>
          <w:t>-Cache Poisoning-Víctima. Fuente: https://www.youtube.com/watch?v=lVifa7QSQDY</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7" w:anchor="_Toc515646341" w:history="1">
        <w:r w:rsidR="00DC1C3F" w:rsidRPr="00DC1C3F">
          <w:rPr>
            <w:rStyle w:val="Hipervnculo"/>
            <w:b/>
            <w:noProof/>
            <w:color w:val="000000" w:themeColor="text1"/>
          </w:rPr>
          <w:t>17</w:t>
        </w:r>
        <w:r w:rsidR="00DC1C3F" w:rsidRPr="00DC1C3F">
          <w:rPr>
            <w:rStyle w:val="Hipervnculo"/>
            <w:noProof/>
            <w:color w:val="000000" w:themeColor="text1"/>
          </w:rPr>
          <w:t>-Web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8" w:anchor="_Toc515646342" w:history="1">
        <w:r w:rsidR="00DC1C3F" w:rsidRPr="00DC1C3F">
          <w:rPr>
            <w:rStyle w:val="Hipervnculo"/>
            <w:b/>
            <w:noProof/>
            <w:color w:val="000000" w:themeColor="text1"/>
          </w:rPr>
          <w:t>18</w:t>
        </w:r>
        <w:r w:rsidR="00DC1C3F" w:rsidRPr="00DC1C3F">
          <w:rPr>
            <w:rStyle w:val="Hipervnculo"/>
            <w:noProof/>
            <w:color w:val="000000" w:themeColor="text1"/>
          </w:rPr>
          <w:t>-Email Spoofing-Simulando applesuppor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1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43" w:history="1">
        <w:r w:rsidR="00DC1C3F" w:rsidRPr="00DC1C3F">
          <w:rPr>
            <w:rStyle w:val="Hipervnculo"/>
            <w:b/>
            <w:noProof/>
            <w:color w:val="000000" w:themeColor="text1"/>
          </w:rPr>
          <w:t>19</w:t>
        </w:r>
        <w:r w:rsidR="00DC1C3F" w:rsidRPr="00DC1C3F">
          <w:rPr>
            <w:rStyle w:val="Hipervnculo"/>
            <w:noProof/>
            <w:color w:val="000000" w:themeColor="text1"/>
          </w:rPr>
          <w:t>-Gant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29" w:anchor="_Toc515646344" w:history="1">
        <w:r w:rsidR="00DC1C3F" w:rsidRPr="00DC1C3F">
          <w:rPr>
            <w:rStyle w:val="Hipervnculo"/>
            <w:b/>
            <w:noProof/>
            <w:color w:val="000000" w:themeColor="text1"/>
          </w:rPr>
          <w:t>20</w:t>
        </w:r>
        <w:r w:rsidR="00DC1C3F" w:rsidRPr="00DC1C3F">
          <w:rPr>
            <w:rStyle w:val="Hipervnculo"/>
            <w:noProof/>
            <w:color w:val="000000" w:themeColor="text1"/>
          </w:rPr>
          <w:t>-Archivo sistema operativo Ubuntu.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45" w:history="1">
        <w:r w:rsidR="00DC1C3F" w:rsidRPr="00DC1C3F">
          <w:rPr>
            <w:rStyle w:val="Hipervnculo"/>
            <w:b/>
            <w:noProof/>
            <w:color w:val="000000" w:themeColor="text1"/>
          </w:rPr>
          <w:t>21</w:t>
        </w:r>
        <w:r w:rsidR="00DC1C3F" w:rsidRPr="00DC1C3F">
          <w:rPr>
            <w:rStyle w:val="Hipervnculo"/>
            <w:noProof/>
            <w:color w:val="000000" w:themeColor="text1"/>
          </w:rPr>
          <w:t>-Aplicación VMware Fusio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0" w:anchor="_Toc515646346" w:history="1">
        <w:r w:rsidR="00DC1C3F" w:rsidRPr="00DC1C3F">
          <w:rPr>
            <w:rStyle w:val="Hipervnculo"/>
            <w:b/>
            <w:noProof/>
            <w:color w:val="000000" w:themeColor="text1"/>
          </w:rPr>
          <w:t>22</w:t>
        </w:r>
        <w:r w:rsidR="00DC1C3F" w:rsidRPr="00DC1C3F">
          <w:rPr>
            <w:rStyle w:val="Hipervnculo"/>
            <w:noProof/>
            <w:color w:val="000000" w:themeColor="text1"/>
          </w:rPr>
          <w:t>-Interfaz VMware Fusio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47" w:history="1">
        <w:r w:rsidR="00DC1C3F" w:rsidRPr="00DC1C3F">
          <w:rPr>
            <w:rStyle w:val="Hipervnculo"/>
            <w:b/>
            <w:noProof/>
            <w:color w:val="000000" w:themeColor="text1"/>
          </w:rPr>
          <w:t>23</w:t>
        </w:r>
        <w:r w:rsidR="00DC1C3F" w:rsidRPr="00DC1C3F">
          <w:rPr>
            <w:rStyle w:val="Hipervnculo"/>
            <w:noProof/>
            <w:color w:val="000000" w:themeColor="text1"/>
          </w:rPr>
          <w:t>-Menú de creación de nueva máquina virtual.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1" w:anchor="_Toc515646348" w:history="1">
        <w:r w:rsidR="00DC1C3F" w:rsidRPr="00DC1C3F">
          <w:rPr>
            <w:rStyle w:val="Hipervnculo"/>
            <w:b/>
            <w:noProof/>
            <w:color w:val="000000" w:themeColor="text1"/>
          </w:rPr>
          <w:t>24</w:t>
        </w:r>
        <w:r w:rsidR="00DC1C3F" w:rsidRPr="00DC1C3F">
          <w:rPr>
            <w:rStyle w:val="Hipervnculo"/>
            <w:noProof/>
            <w:color w:val="000000" w:themeColor="text1"/>
          </w:rPr>
          <w:t>-Creación de máquina virtual.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49" w:history="1">
        <w:r w:rsidR="00DC1C3F" w:rsidRPr="00DC1C3F">
          <w:rPr>
            <w:rStyle w:val="Hipervnculo"/>
            <w:b/>
            <w:noProof/>
            <w:color w:val="000000" w:themeColor="text1"/>
          </w:rPr>
          <w:t>25</w:t>
        </w:r>
        <w:r w:rsidR="00DC1C3F" w:rsidRPr="00DC1C3F">
          <w:rPr>
            <w:rStyle w:val="Hipervnculo"/>
            <w:noProof/>
            <w:color w:val="000000" w:themeColor="text1"/>
          </w:rPr>
          <w:t>-Zona de arrastrar el archivo IS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4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2" w:anchor="_Toc515646350" w:history="1">
        <w:r w:rsidR="00DC1C3F" w:rsidRPr="00DC1C3F">
          <w:rPr>
            <w:rStyle w:val="Hipervnculo"/>
            <w:b/>
            <w:noProof/>
            <w:color w:val="000000" w:themeColor="text1"/>
          </w:rPr>
          <w:t>26</w:t>
        </w:r>
        <w:r w:rsidR="00DC1C3F" w:rsidRPr="00DC1C3F">
          <w:rPr>
            <w:rStyle w:val="Hipervnculo"/>
            <w:noProof/>
            <w:color w:val="000000" w:themeColor="text1"/>
          </w:rPr>
          <w:t>-Datos de sesión de la máquina virtual.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3" w:anchor="_Toc515646351" w:history="1">
        <w:r w:rsidR="00DC1C3F" w:rsidRPr="00DC1C3F">
          <w:rPr>
            <w:rStyle w:val="Hipervnculo"/>
            <w:b/>
            <w:noProof/>
            <w:color w:val="000000" w:themeColor="text1"/>
          </w:rPr>
          <w:t>27</w:t>
        </w:r>
        <w:r w:rsidR="00DC1C3F" w:rsidRPr="00DC1C3F">
          <w:rPr>
            <w:rStyle w:val="Hipervnculo"/>
            <w:noProof/>
            <w:color w:val="000000" w:themeColor="text1"/>
          </w:rPr>
          <w:t>-Finalización de creación de la máquina virtual.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4" w:anchor="_Toc515646352" w:history="1">
        <w:r w:rsidR="00DC1C3F" w:rsidRPr="00DC1C3F">
          <w:rPr>
            <w:rStyle w:val="Hipervnculo"/>
            <w:b/>
            <w:noProof/>
            <w:color w:val="000000" w:themeColor="text1"/>
          </w:rPr>
          <w:t>28</w:t>
        </w:r>
        <w:r w:rsidR="00DC1C3F" w:rsidRPr="00DC1C3F">
          <w:rPr>
            <w:rStyle w:val="Hipervnculo"/>
            <w:noProof/>
            <w:color w:val="000000" w:themeColor="text1"/>
          </w:rPr>
          <w:t>-Edición de configuración hardwar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5" w:anchor="_Toc515646353" w:history="1">
        <w:r w:rsidR="00DC1C3F" w:rsidRPr="00DC1C3F">
          <w:rPr>
            <w:rStyle w:val="Hipervnculo"/>
            <w:b/>
            <w:noProof/>
            <w:color w:val="000000" w:themeColor="text1"/>
          </w:rPr>
          <w:t>29</w:t>
        </w:r>
        <w:r w:rsidR="00DC1C3F" w:rsidRPr="00DC1C3F">
          <w:rPr>
            <w:rStyle w:val="Hipervnculo"/>
            <w:noProof/>
            <w:color w:val="000000" w:themeColor="text1"/>
          </w:rPr>
          <w:t>-Adaptador de red.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6" w:anchor="_Toc515646354" w:history="1">
        <w:r w:rsidR="00DC1C3F" w:rsidRPr="00DC1C3F">
          <w:rPr>
            <w:rStyle w:val="Hipervnculo"/>
            <w:b/>
            <w:noProof/>
            <w:color w:val="000000" w:themeColor="text1"/>
          </w:rPr>
          <w:t>30</w:t>
        </w:r>
        <w:r w:rsidR="00DC1C3F" w:rsidRPr="00DC1C3F">
          <w:rPr>
            <w:rStyle w:val="Hipervnculo"/>
            <w:noProof/>
            <w:color w:val="000000" w:themeColor="text1"/>
          </w:rPr>
          <w:t>-Conexión bridge automátic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7" w:anchor="_Toc515646355" w:history="1">
        <w:r w:rsidR="00DC1C3F" w:rsidRPr="00DC1C3F">
          <w:rPr>
            <w:rStyle w:val="Hipervnculo"/>
            <w:b/>
            <w:noProof/>
            <w:color w:val="000000" w:themeColor="text1"/>
          </w:rPr>
          <w:t>31</w:t>
        </w:r>
        <w:r w:rsidR="00DC1C3F" w:rsidRPr="00DC1C3F">
          <w:rPr>
            <w:rStyle w:val="Hipervnculo"/>
            <w:noProof/>
            <w:color w:val="000000" w:themeColor="text1"/>
          </w:rPr>
          <w:t>-Acceso a termina Ubuntu.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56" w:history="1">
        <w:r w:rsidR="00DC1C3F" w:rsidRPr="00DC1C3F">
          <w:rPr>
            <w:rStyle w:val="Hipervnculo"/>
            <w:b/>
            <w:noProof/>
            <w:color w:val="000000" w:themeColor="text1"/>
          </w:rPr>
          <w:t>32</w:t>
        </w:r>
        <w:r w:rsidR="00DC1C3F" w:rsidRPr="00DC1C3F">
          <w:rPr>
            <w:rStyle w:val="Hipervnculo"/>
            <w:noProof/>
            <w:color w:val="000000" w:themeColor="text1"/>
          </w:rPr>
          <w:t>-Instalación de Wireshar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57" w:history="1">
        <w:r w:rsidR="00DC1C3F" w:rsidRPr="00DC1C3F">
          <w:rPr>
            <w:rStyle w:val="Hipervnculo"/>
            <w:b/>
            <w:noProof/>
            <w:color w:val="000000" w:themeColor="text1"/>
          </w:rPr>
          <w:t>33</w:t>
        </w:r>
        <w:r w:rsidR="00DC1C3F" w:rsidRPr="00DC1C3F">
          <w:rPr>
            <w:rStyle w:val="Hipervnculo"/>
            <w:noProof/>
            <w:color w:val="000000" w:themeColor="text1"/>
          </w:rPr>
          <w:t>-Instalación servidor web Apach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2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58" w:history="1">
        <w:r w:rsidR="00DC1C3F" w:rsidRPr="00DC1C3F">
          <w:rPr>
            <w:rStyle w:val="Hipervnculo"/>
            <w:b/>
            <w:noProof/>
            <w:color w:val="000000" w:themeColor="text1"/>
          </w:rPr>
          <w:t>34</w:t>
        </w:r>
        <w:r w:rsidR="00DC1C3F" w:rsidRPr="00DC1C3F">
          <w:rPr>
            <w:rStyle w:val="Hipervnculo"/>
            <w:noProof/>
            <w:color w:val="000000" w:themeColor="text1"/>
          </w:rPr>
          <w:t>-Apache instalad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8" w:anchor="_Toc515646359" w:history="1">
        <w:r w:rsidR="00DC1C3F" w:rsidRPr="00DC1C3F">
          <w:rPr>
            <w:rStyle w:val="Hipervnculo"/>
            <w:b/>
            <w:noProof/>
            <w:color w:val="000000" w:themeColor="text1"/>
          </w:rPr>
          <w:t>35</w:t>
        </w:r>
        <w:r w:rsidR="00DC1C3F" w:rsidRPr="00DC1C3F">
          <w:rPr>
            <w:rStyle w:val="Hipervnculo"/>
            <w:noProof/>
            <w:color w:val="000000" w:themeColor="text1"/>
          </w:rPr>
          <w:t>-Instalación hping3.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5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0" w:history="1">
        <w:r w:rsidR="00DC1C3F" w:rsidRPr="00DC1C3F">
          <w:rPr>
            <w:rStyle w:val="Hipervnculo"/>
            <w:b/>
            <w:noProof/>
            <w:color w:val="000000" w:themeColor="text1"/>
          </w:rPr>
          <w:t>36</w:t>
        </w:r>
        <w:r w:rsidR="00DC1C3F" w:rsidRPr="00DC1C3F">
          <w:rPr>
            <w:rStyle w:val="Hipervnculo"/>
            <w:noProof/>
            <w:color w:val="000000" w:themeColor="text1"/>
          </w:rPr>
          <w:t>-Instalación dSniff.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1" w:history="1">
        <w:r w:rsidR="00DC1C3F" w:rsidRPr="00DC1C3F">
          <w:rPr>
            <w:rStyle w:val="Hipervnculo"/>
            <w:b/>
            <w:noProof/>
            <w:color w:val="000000" w:themeColor="text1"/>
          </w:rPr>
          <w:t>37</w:t>
        </w:r>
        <w:r w:rsidR="00DC1C3F" w:rsidRPr="00DC1C3F">
          <w:rPr>
            <w:rStyle w:val="Hipervnculo"/>
            <w:noProof/>
            <w:color w:val="000000" w:themeColor="text1"/>
          </w:rPr>
          <w:t>-Instalar dependencias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2" w:history="1">
        <w:r w:rsidR="00DC1C3F" w:rsidRPr="00DC1C3F">
          <w:rPr>
            <w:rStyle w:val="Hipervnculo"/>
            <w:b/>
            <w:noProof/>
            <w:color w:val="000000" w:themeColor="text1"/>
          </w:rPr>
          <w:t>38</w:t>
        </w:r>
        <w:r w:rsidR="00DC1C3F" w:rsidRPr="00DC1C3F">
          <w:rPr>
            <w:rStyle w:val="Hipervnculo"/>
            <w:noProof/>
            <w:color w:val="000000" w:themeColor="text1"/>
          </w:rPr>
          <w:t>-Descarga de la aplicación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3" w:history="1">
        <w:r w:rsidR="00DC1C3F" w:rsidRPr="00DC1C3F">
          <w:rPr>
            <w:rStyle w:val="Hipervnculo"/>
            <w:b/>
            <w:noProof/>
            <w:color w:val="000000" w:themeColor="text1"/>
          </w:rPr>
          <w:t>39</w:t>
        </w:r>
        <w:r w:rsidR="00DC1C3F" w:rsidRPr="00DC1C3F">
          <w:rPr>
            <w:rStyle w:val="Hipervnculo"/>
            <w:noProof/>
            <w:color w:val="000000" w:themeColor="text1"/>
          </w:rPr>
          <w:t>-Aplicación setoolkit descargada en la carpeta /se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4" w:history="1">
        <w:r w:rsidR="00DC1C3F" w:rsidRPr="00DC1C3F">
          <w:rPr>
            <w:rStyle w:val="Hipervnculo"/>
            <w:b/>
            <w:noProof/>
            <w:color w:val="000000" w:themeColor="text1"/>
          </w:rPr>
          <w:t>40</w:t>
        </w:r>
        <w:r w:rsidR="00DC1C3F" w:rsidRPr="00DC1C3F">
          <w:rPr>
            <w:rStyle w:val="Hipervnculo"/>
            <w:noProof/>
            <w:color w:val="000000" w:themeColor="text1"/>
          </w:rPr>
          <w:t>-Instalación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39" w:anchor="_Toc515646365" w:history="1">
        <w:r w:rsidR="00DC1C3F" w:rsidRPr="00DC1C3F">
          <w:rPr>
            <w:rStyle w:val="Hipervnculo"/>
            <w:b/>
            <w:noProof/>
            <w:color w:val="000000" w:themeColor="text1"/>
          </w:rPr>
          <w:t>41</w:t>
        </w:r>
        <w:r w:rsidR="00DC1C3F" w:rsidRPr="00DC1C3F">
          <w:rPr>
            <w:rStyle w:val="Hipervnculo"/>
            <w:noProof/>
            <w:color w:val="000000" w:themeColor="text1"/>
          </w:rPr>
          <w:t>-Instalación de dependencias de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6" w:history="1">
        <w:r w:rsidR="00DC1C3F" w:rsidRPr="00DC1C3F">
          <w:rPr>
            <w:rStyle w:val="Hipervnculo"/>
            <w:b/>
            <w:noProof/>
            <w:color w:val="000000" w:themeColor="text1"/>
          </w:rPr>
          <w:t>42</w:t>
        </w:r>
        <w:r w:rsidR="00DC1C3F" w:rsidRPr="00DC1C3F">
          <w:rPr>
            <w:rStyle w:val="Hipervnculo"/>
            <w:noProof/>
            <w:color w:val="000000" w:themeColor="text1"/>
          </w:rPr>
          <w:t>-Instalación de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7" w:history="1">
        <w:r w:rsidR="00DC1C3F" w:rsidRPr="00DC1C3F">
          <w:rPr>
            <w:rStyle w:val="Hipervnculo"/>
            <w:b/>
            <w:noProof/>
            <w:color w:val="000000" w:themeColor="text1"/>
          </w:rPr>
          <w:t>43</w:t>
        </w:r>
        <w:r w:rsidR="00DC1C3F" w:rsidRPr="00DC1C3F">
          <w:rPr>
            <w:rStyle w:val="Hipervnculo"/>
            <w:noProof/>
            <w:color w:val="000000" w:themeColor="text1"/>
          </w:rPr>
          <w:t>-Instalación de interfaz gráfica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68" w:history="1">
        <w:r w:rsidR="00DC1C3F" w:rsidRPr="00DC1C3F">
          <w:rPr>
            <w:rStyle w:val="Hipervnculo"/>
            <w:b/>
            <w:noProof/>
            <w:color w:val="000000" w:themeColor="text1"/>
          </w:rPr>
          <w:t>44</w:t>
        </w:r>
        <w:r w:rsidR="00DC1C3F" w:rsidRPr="00DC1C3F">
          <w:rPr>
            <w:rStyle w:val="Hipervnculo"/>
            <w:noProof/>
            <w:color w:val="000000" w:themeColor="text1"/>
          </w:rPr>
          <w:t>-Ejecución de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0" w:anchor="_Toc515646369" w:history="1">
        <w:r w:rsidR="00DC1C3F" w:rsidRPr="00DC1C3F">
          <w:rPr>
            <w:rStyle w:val="Hipervnculo"/>
            <w:b/>
            <w:noProof/>
            <w:color w:val="000000" w:themeColor="text1"/>
          </w:rPr>
          <w:t>45</w:t>
        </w:r>
        <w:r w:rsidR="00DC1C3F" w:rsidRPr="00DC1C3F">
          <w:rPr>
            <w:rStyle w:val="Hipervnculo"/>
            <w:noProof/>
            <w:color w:val="000000" w:themeColor="text1"/>
          </w:rPr>
          <w:t>-Instalación de Postfix.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6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1" w:anchor="_Toc515646370" w:history="1">
        <w:r w:rsidR="00DC1C3F" w:rsidRPr="00DC1C3F">
          <w:rPr>
            <w:rStyle w:val="Hipervnculo"/>
            <w:b/>
            <w:noProof/>
            <w:color w:val="000000" w:themeColor="text1"/>
          </w:rPr>
          <w:t>46</w:t>
        </w:r>
        <w:r w:rsidR="00DC1C3F" w:rsidRPr="00DC1C3F">
          <w:rPr>
            <w:rStyle w:val="Hipervnculo"/>
            <w:noProof/>
            <w:color w:val="000000" w:themeColor="text1"/>
          </w:rPr>
          <w:t>-Configuración instalación Postfix.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1" w:history="1">
        <w:r w:rsidR="00DC1C3F" w:rsidRPr="00DC1C3F">
          <w:rPr>
            <w:rStyle w:val="Hipervnculo"/>
            <w:b/>
            <w:noProof/>
            <w:color w:val="000000" w:themeColor="text1"/>
          </w:rPr>
          <w:t>47</w:t>
        </w:r>
        <w:r w:rsidR="00DC1C3F" w:rsidRPr="00DC1C3F">
          <w:rPr>
            <w:rStyle w:val="Hipervnculo"/>
            <w:noProof/>
            <w:color w:val="000000" w:themeColor="text1"/>
          </w:rPr>
          <w:t>-Descarga de See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2" w:history="1">
        <w:r w:rsidR="00DC1C3F" w:rsidRPr="00DC1C3F">
          <w:rPr>
            <w:rStyle w:val="Hipervnculo"/>
            <w:b/>
            <w:noProof/>
            <w:color w:val="000000" w:themeColor="text1"/>
          </w:rPr>
          <w:t>48</w:t>
        </w:r>
        <w:r w:rsidR="00DC1C3F" w:rsidRPr="00DC1C3F">
          <w:rPr>
            <w:rStyle w:val="Hipervnculo"/>
            <w:noProof/>
            <w:color w:val="000000" w:themeColor="text1"/>
          </w:rPr>
          <w:t>-Dar permisos a sees.py.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3" w:history="1">
        <w:r w:rsidR="00DC1C3F" w:rsidRPr="00DC1C3F">
          <w:rPr>
            <w:rStyle w:val="Hipervnculo"/>
            <w:b/>
            <w:noProof/>
            <w:color w:val="000000" w:themeColor="text1"/>
          </w:rPr>
          <w:t>49</w:t>
        </w:r>
        <w:r w:rsidR="00DC1C3F" w:rsidRPr="00DC1C3F">
          <w:rPr>
            <w:rStyle w:val="Hipervnculo"/>
            <w:noProof/>
            <w:color w:val="000000" w:themeColor="text1"/>
          </w:rPr>
          <w:t>-Descarga de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2" w:anchor="_Toc515646374" w:history="1">
        <w:r w:rsidR="00DC1C3F" w:rsidRPr="00DC1C3F">
          <w:rPr>
            <w:rStyle w:val="Hipervnculo"/>
            <w:b/>
            <w:noProof/>
            <w:color w:val="000000" w:themeColor="text1"/>
          </w:rPr>
          <w:t>50</w:t>
        </w:r>
        <w:r w:rsidR="00DC1C3F" w:rsidRPr="00DC1C3F">
          <w:rPr>
            <w:rStyle w:val="Hipervnculo"/>
            <w:noProof/>
            <w:color w:val="000000" w:themeColor="text1"/>
          </w:rPr>
          <w:t>-Dar permisos a emailspoof.sh.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5" w:history="1">
        <w:r w:rsidR="00DC1C3F" w:rsidRPr="00DC1C3F">
          <w:rPr>
            <w:rStyle w:val="Hipervnculo"/>
            <w:b/>
            <w:noProof/>
            <w:color w:val="000000" w:themeColor="text1"/>
          </w:rPr>
          <w:t>51</w:t>
        </w:r>
        <w:r w:rsidR="00DC1C3F" w:rsidRPr="00DC1C3F">
          <w:rPr>
            <w:rStyle w:val="Hipervnculo"/>
            <w:noProof/>
            <w:color w:val="000000" w:themeColor="text1"/>
          </w:rPr>
          <w:t>-IP spoofing.IP atacante.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6" w:history="1">
        <w:r w:rsidR="00DC1C3F" w:rsidRPr="00DC1C3F">
          <w:rPr>
            <w:rStyle w:val="Hipervnculo"/>
            <w:b/>
            <w:noProof/>
            <w:color w:val="000000" w:themeColor="text1"/>
          </w:rPr>
          <w:t>52</w:t>
        </w:r>
        <w:r w:rsidR="00DC1C3F" w:rsidRPr="00DC1C3F">
          <w:rPr>
            <w:rStyle w:val="Hipervnculo"/>
            <w:noProof/>
            <w:color w:val="000000" w:themeColor="text1"/>
          </w:rPr>
          <w:t>-IP spoofing.IP suplantad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7" w:history="1">
        <w:r w:rsidR="00DC1C3F" w:rsidRPr="00DC1C3F">
          <w:rPr>
            <w:rStyle w:val="Hipervnculo"/>
            <w:b/>
            <w:noProof/>
            <w:color w:val="000000" w:themeColor="text1"/>
          </w:rPr>
          <w:t>53</w:t>
        </w:r>
        <w:r w:rsidR="00DC1C3F" w:rsidRPr="00DC1C3F">
          <w:rPr>
            <w:rStyle w:val="Hipervnculo"/>
            <w:noProof/>
            <w:color w:val="000000" w:themeColor="text1"/>
          </w:rPr>
          <w:t>-IP spoofing.IP víctima.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3" w:anchor="_Toc515646378" w:history="1">
        <w:r w:rsidR="00DC1C3F" w:rsidRPr="00DC1C3F">
          <w:rPr>
            <w:rStyle w:val="Hipervnculo"/>
            <w:b/>
            <w:noProof/>
            <w:color w:val="000000" w:themeColor="text1"/>
          </w:rPr>
          <w:t>54</w:t>
        </w:r>
        <w:r w:rsidR="00DC1C3F" w:rsidRPr="00DC1C3F">
          <w:rPr>
            <w:rStyle w:val="Hipervnculo"/>
            <w:noProof/>
            <w:color w:val="000000" w:themeColor="text1"/>
          </w:rPr>
          <w:t>-Pings desde atacante.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79" w:history="1">
        <w:r w:rsidR="00DC1C3F" w:rsidRPr="00DC1C3F">
          <w:rPr>
            <w:rStyle w:val="Hipervnculo"/>
            <w:b/>
            <w:noProof/>
            <w:color w:val="000000" w:themeColor="text1"/>
          </w:rPr>
          <w:t>55</w:t>
        </w:r>
        <w:r w:rsidR="00DC1C3F" w:rsidRPr="00DC1C3F">
          <w:rPr>
            <w:rStyle w:val="Hipervnculo"/>
            <w:noProof/>
            <w:color w:val="000000" w:themeColor="text1"/>
          </w:rPr>
          <w:t>-Ejecución IP spoofing iptables.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7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4" w:anchor="_Toc515646380" w:history="1">
        <w:r w:rsidR="00DC1C3F" w:rsidRPr="00DC1C3F">
          <w:rPr>
            <w:rStyle w:val="Hipervnculo"/>
            <w:b/>
            <w:noProof/>
            <w:color w:val="000000" w:themeColor="text1"/>
          </w:rPr>
          <w:t>56</w:t>
        </w:r>
        <w:r w:rsidR="00DC1C3F" w:rsidRPr="00DC1C3F">
          <w:rPr>
            <w:rStyle w:val="Hipervnculo"/>
            <w:noProof/>
            <w:color w:val="000000" w:themeColor="text1"/>
          </w:rPr>
          <w:t>-Ping IP spoofing equipo víctim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1" w:history="1">
        <w:r w:rsidR="00DC1C3F" w:rsidRPr="00DC1C3F">
          <w:rPr>
            <w:rStyle w:val="Hipervnculo"/>
            <w:b/>
            <w:noProof/>
            <w:color w:val="000000" w:themeColor="text1"/>
          </w:rPr>
          <w:t>57</w:t>
        </w:r>
        <w:r w:rsidR="00DC1C3F" w:rsidRPr="00DC1C3F">
          <w:rPr>
            <w:rStyle w:val="Hipervnculo"/>
            <w:noProof/>
            <w:color w:val="000000" w:themeColor="text1"/>
          </w:rPr>
          <w:t>-Ataque IP spoofing iptables wireshar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3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2" w:history="1">
        <w:r w:rsidR="00DC1C3F" w:rsidRPr="00DC1C3F">
          <w:rPr>
            <w:rStyle w:val="Hipervnculo"/>
            <w:b/>
            <w:noProof/>
            <w:color w:val="000000" w:themeColor="text1"/>
          </w:rPr>
          <w:t>58</w:t>
        </w:r>
        <w:r w:rsidR="00DC1C3F" w:rsidRPr="00DC1C3F">
          <w:rPr>
            <w:rStyle w:val="Hipervnculo"/>
            <w:noProof/>
            <w:color w:val="000000" w:themeColor="text1"/>
          </w:rPr>
          <w:t>-Ataque IP spoofing con hping3.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3" w:history="1">
        <w:r w:rsidR="00DC1C3F" w:rsidRPr="00DC1C3F">
          <w:rPr>
            <w:rStyle w:val="Hipervnculo"/>
            <w:b/>
            <w:noProof/>
            <w:color w:val="000000" w:themeColor="text1"/>
          </w:rPr>
          <w:t>59</w:t>
        </w:r>
        <w:r w:rsidR="00DC1C3F" w:rsidRPr="00DC1C3F">
          <w:rPr>
            <w:rStyle w:val="Hipervnculo"/>
            <w:noProof/>
            <w:color w:val="000000" w:themeColor="text1"/>
          </w:rPr>
          <w:t>-Ataque IP spoofing hping3 wireshark.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5" w:anchor="_Toc515646384" w:history="1">
        <w:r w:rsidR="00DC1C3F" w:rsidRPr="00DC1C3F">
          <w:rPr>
            <w:rStyle w:val="Hipervnculo"/>
            <w:b/>
            <w:noProof/>
            <w:color w:val="000000" w:themeColor="text1"/>
          </w:rPr>
          <w:t>60</w:t>
        </w:r>
        <w:r w:rsidR="00DC1C3F" w:rsidRPr="00DC1C3F">
          <w:rPr>
            <w:rStyle w:val="Hipervnculo"/>
            <w:noProof/>
            <w:color w:val="000000" w:themeColor="text1"/>
          </w:rPr>
          <w:t>-Activar enrutamient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5" w:history="1">
        <w:r w:rsidR="00DC1C3F" w:rsidRPr="00DC1C3F">
          <w:rPr>
            <w:rStyle w:val="Hipervnculo"/>
            <w:b/>
            <w:noProof/>
            <w:color w:val="000000" w:themeColor="text1"/>
          </w:rPr>
          <w:t>61</w:t>
        </w:r>
        <w:r w:rsidR="00DC1C3F" w:rsidRPr="00DC1C3F">
          <w:rPr>
            <w:rStyle w:val="Hipervnculo"/>
            <w:noProof/>
            <w:color w:val="000000" w:themeColor="text1"/>
          </w:rPr>
          <w:t>-Tablas ARP sin ataca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6" w:anchor="_Toc515646386" w:history="1">
        <w:r w:rsidR="00DC1C3F" w:rsidRPr="00DC1C3F">
          <w:rPr>
            <w:rStyle w:val="Hipervnculo"/>
            <w:b/>
            <w:noProof/>
            <w:color w:val="000000" w:themeColor="text1"/>
          </w:rPr>
          <w:t>62</w:t>
        </w:r>
        <w:r w:rsidR="00DC1C3F" w:rsidRPr="00DC1C3F">
          <w:rPr>
            <w:rStyle w:val="Hipervnculo"/>
            <w:noProof/>
            <w:color w:val="000000" w:themeColor="text1"/>
          </w:rPr>
          <w:t>-Ataque ARP spoofing con Arpspoof.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7" w:history="1">
        <w:r w:rsidR="00DC1C3F" w:rsidRPr="00DC1C3F">
          <w:rPr>
            <w:rStyle w:val="Hipervnculo"/>
            <w:b/>
            <w:noProof/>
            <w:color w:val="000000" w:themeColor="text1"/>
          </w:rPr>
          <w:t>63</w:t>
        </w:r>
        <w:r w:rsidR="00DC1C3F" w:rsidRPr="00DC1C3F">
          <w:rPr>
            <w:rStyle w:val="Hipervnculo"/>
            <w:noProof/>
            <w:color w:val="000000" w:themeColor="text1"/>
          </w:rPr>
          <w:t>-Tablas ARP atacada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8" w:history="1">
        <w:r w:rsidR="00DC1C3F" w:rsidRPr="00DC1C3F">
          <w:rPr>
            <w:rStyle w:val="Hipervnculo"/>
            <w:b/>
            <w:noProof/>
            <w:color w:val="000000" w:themeColor="text1"/>
          </w:rPr>
          <w:t>64</w:t>
        </w:r>
        <w:r w:rsidR="00DC1C3F" w:rsidRPr="00DC1C3F">
          <w:rPr>
            <w:rStyle w:val="Hipervnculo"/>
            <w:noProof/>
            <w:color w:val="000000" w:themeColor="text1"/>
          </w:rPr>
          <w:t>-Web de suplantación DNS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89" w:history="1">
        <w:r w:rsidR="00DC1C3F" w:rsidRPr="00DC1C3F">
          <w:rPr>
            <w:rStyle w:val="Hipervnculo"/>
            <w:b/>
            <w:noProof/>
            <w:color w:val="000000" w:themeColor="text1"/>
          </w:rPr>
          <w:t>65</w:t>
        </w:r>
        <w:r w:rsidR="00DC1C3F" w:rsidRPr="00DC1C3F">
          <w:rPr>
            <w:rStyle w:val="Hipervnculo"/>
            <w:noProof/>
            <w:color w:val="000000" w:themeColor="text1"/>
          </w:rPr>
          <w:t>-Dominios a suplantar en archivo etter.dn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8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0" w:history="1">
        <w:r w:rsidR="00DC1C3F" w:rsidRPr="00DC1C3F">
          <w:rPr>
            <w:rStyle w:val="Hipervnculo"/>
            <w:b/>
            <w:noProof/>
            <w:color w:val="000000" w:themeColor="text1"/>
          </w:rPr>
          <w:t>66</w:t>
        </w:r>
        <w:r w:rsidR="00DC1C3F" w:rsidRPr="00DC1C3F">
          <w:rPr>
            <w:rStyle w:val="Hipervnculo"/>
            <w:noProof/>
            <w:color w:val="000000" w:themeColor="text1"/>
          </w:rPr>
          <w:t>-Ataque DNS spoofing con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1" w:history="1">
        <w:r w:rsidR="00DC1C3F" w:rsidRPr="00DC1C3F">
          <w:rPr>
            <w:rStyle w:val="Hipervnculo"/>
            <w:b/>
            <w:noProof/>
            <w:color w:val="000000" w:themeColor="text1"/>
          </w:rPr>
          <w:t>67</w:t>
        </w:r>
        <w:r w:rsidR="00DC1C3F" w:rsidRPr="00DC1C3F">
          <w:rPr>
            <w:rStyle w:val="Hipervnculo"/>
            <w:noProof/>
            <w:color w:val="000000" w:themeColor="text1"/>
          </w:rPr>
          <w:t>-Dominios envenenados por DNS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7" w:anchor="_Toc515646392" w:history="1">
        <w:r w:rsidR="00DC1C3F" w:rsidRPr="00DC1C3F">
          <w:rPr>
            <w:rStyle w:val="Hipervnculo"/>
            <w:b/>
            <w:noProof/>
            <w:color w:val="000000" w:themeColor="text1"/>
          </w:rPr>
          <w:t>68</w:t>
        </w:r>
        <w:r w:rsidR="00DC1C3F" w:rsidRPr="00DC1C3F">
          <w:rPr>
            <w:rStyle w:val="Hipervnculo"/>
            <w:noProof/>
            <w:color w:val="000000" w:themeColor="text1"/>
          </w:rPr>
          <w:t>-Cierre de ataque DNS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3" w:history="1">
        <w:r w:rsidR="00DC1C3F" w:rsidRPr="00DC1C3F">
          <w:rPr>
            <w:rStyle w:val="Hipervnculo"/>
            <w:b/>
            <w:noProof/>
            <w:color w:val="000000" w:themeColor="text1"/>
          </w:rPr>
          <w:t>69</w:t>
        </w:r>
        <w:r w:rsidR="00DC1C3F" w:rsidRPr="00DC1C3F">
          <w:rPr>
            <w:rStyle w:val="Hipervnculo"/>
            <w:noProof/>
            <w:color w:val="000000" w:themeColor="text1"/>
          </w:rPr>
          <w:t>-Herramienta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4" w:history="1">
        <w:r w:rsidR="00DC1C3F" w:rsidRPr="00DC1C3F">
          <w:rPr>
            <w:rStyle w:val="Hipervnculo"/>
            <w:b/>
            <w:noProof/>
            <w:color w:val="000000" w:themeColor="text1"/>
          </w:rPr>
          <w:t>70</w:t>
        </w:r>
        <w:r w:rsidR="00DC1C3F" w:rsidRPr="00DC1C3F">
          <w:rPr>
            <w:rStyle w:val="Hipervnculo"/>
            <w:noProof/>
            <w:color w:val="000000" w:themeColor="text1"/>
          </w:rPr>
          <w:t>-Menú de la herramienta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8" w:anchor="_Toc515646395" w:history="1">
        <w:r w:rsidR="00DC1C3F" w:rsidRPr="00DC1C3F">
          <w:rPr>
            <w:rStyle w:val="Hipervnculo"/>
            <w:b/>
            <w:noProof/>
            <w:color w:val="000000" w:themeColor="text1"/>
          </w:rPr>
          <w:t>71</w:t>
        </w:r>
        <w:r w:rsidR="00DC1C3F" w:rsidRPr="00DC1C3F">
          <w:rPr>
            <w:rStyle w:val="Hipervnculo"/>
            <w:noProof/>
            <w:color w:val="000000" w:themeColor="text1"/>
          </w:rPr>
          <w:t>-Menú setoolkit ataque web.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49" w:anchor="_Toc515646396" w:history="1">
        <w:r w:rsidR="00DC1C3F" w:rsidRPr="00DC1C3F">
          <w:rPr>
            <w:rStyle w:val="Hipervnculo"/>
            <w:b/>
            <w:noProof/>
            <w:color w:val="000000" w:themeColor="text1"/>
          </w:rPr>
          <w:t>72</w:t>
        </w:r>
        <w:r w:rsidR="00DC1C3F" w:rsidRPr="00DC1C3F">
          <w:rPr>
            <w:rStyle w:val="Hipervnculo"/>
            <w:noProof/>
            <w:color w:val="000000" w:themeColor="text1"/>
          </w:rPr>
          <w:t>-Menú setoolkit ataque de credenciale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0" w:anchor="_Toc515646397" w:history="1">
        <w:r w:rsidR="00DC1C3F" w:rsidRPr="00DC1C3F">
          <w:rPr>
            <w:rStyle w:val="Hipervnculo"/>
            <w:b/>
            <w:noProof/>
            <w:color w:val="000000" w:themeColor="text1"/>
          </w:rPr>
          <w:t>73</w:t>
        </w:r>
        <w:r w:rsidR="00DC1C3F" w:rsidRPr="00DC1C3F">
          <w:rPr>
            <w:rStyle w:val="Hipervnculo"/>
            <w:noProof/>
            <w:color w:val="000000" w:themeColor="text1"/>
          </w:rPr>
          <w:t>-Menú setoolkit clonar web.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8" w:history="1">
        <w:r w:rsidR="00DC1C3F" w:rsidRPr="00DC1C3F">
          <w:rPr>
            <w:rStyle w:val="Hipervnculo"/>
            <w:b/>
            <w:noProof/>
            <w:color w:val="000000" w:themeColor="text1"/>
          </w:rPr>
          <w:t>74</w:t>
        </w:r>
        <w:r w:rsidR="00DC1C3F" w:rsidRPr="00DC1C3F">
          <w:rPr>
            <w:rStyle w:val="Hipervnculo"/>
            <w:noProof/>
            <w:color w:val="000000" w:themeColor="text1"/>
          </w:rPr>
          <w:t>-IP atacante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399" w:history="1">
        <w:r w:rsidR="00DC1C3F" w:rsidRPr="00DC1C3F">
          <w:rPr>
            <w:rStyle w:val="Hipervnculo"/>
            <w:b/>
            <w:noProof/>
            <w:color w:val="000000" w:themeColor="text1"/>
          </w:rPr>
          <w:t>75</w:t>
        </w:r>
        <w:r w:rsidR="00DC1C3F" w:rsidRPr="00DC1C3F">
          <w:rPr>
            <w:rStyle w:val="Hipervnculo"/>
            <w:noProof/>
            <w:color w:val="000000" w:themeColor="text1"/>
          </w:rPr>
          <w:t>-Web a clonar con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39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4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0" w:history="1">
        <w:r w:rsidR="00DC1C3F" w:rsidRPr="00DC1C3F">
          <w:rPr>
            <w:rStyle w:val="Hipervnculo"/>
            <w:b/>
            <w:noProof/>
            <w:color w:val="000000" w:themeColor="text1"/>
          </w:rPr>
          <w:t>76</w:t>
        </w:r>
        <w:r w:rsidR="00DC1C3F" w:rsidRPr="00DC1C3F">
          <w:rPr>
            <w:rStyle w:val="Hipervnculo"/>
            <w:noProof/>
            <w:color w:val="000000" w:themeColor="text1"/>
          </w:rPr>
          <w:t>-Desconexión del servidor web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1" w:history="1">
        <w:r w:rsidR="00DC1C3F" w:rsidRPr="00DC1C3F">
          <w:rPr>
            <w:rStyle w:val="Hipervnculo"/>
            <w:b/>
            <w:noProof/>
            <w:color w:val="000000" w:themeColor="text1"/>
          </w:rPr>
          <w:t>77</w:t>
        </w:r>
        <w:r w:rsidR="00DC1C3F" w:rsidRPr="00DC1C3F">
          <w:rPr>
            <w:rStyle w:val="Hipervnculo"/>
            <w:noProof/>
            <w:color w:val="000000" w:themeColor="text1"/>
          </w:rPr>
          <w:t>-Ejecución interfaz gráfica de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2" w:history="1">
        <w:r w:rsidR="00DC1C3F" w:rsidRPr="00DC1C3F">
          <w:rPr>
            <w:rStyle w:val="Hipervnculo"/>
            <w:b/>
            <w:noProof/>
            <w:color w:val="000000" w:themeColor="text1"/>
          </w:rPr>
          <w:t>78</w:t>
        </w:r>
        <w:r w:rsidR="00DC1C3F" w:rsidRPr="00DC1C3F">
          <w:rPr>
            <w:rStyle w:val="Hipervnculo"/>
            <w:noProof/>
            <w:color w:val="000000" w:themeColor="text1"/>
          </w:rPr>
          <w:t>-Sniffer de equipos en interfaz de red.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1" w:anchor="_Toc515646403" w:history="1">
        <w:r w:rsidR="00DC1C3F" w:rsidRPr="00DC1C3F">
          <w:rPr>
            <w:rStyle w:val="Hipervnculo"/>
            <w:b/>
            <w:noProof/>
            <w:color w:val="000000" w:themeColor="text1"/>
          </w:rPr>
          <w:t>79</w:t>
        </w:r>
        <w:r w:rsidR="00DC1C3F" w:rsidRPr="00DC1C3F">
          <w:rPr>
            <w:rStyle w:val="Hipervnculo"/>
            <w:noProof/>
            <w:color w:val="000000" w:themeColor="text1"/>
          </w:rPr>
          <w:t>-Listado de hosts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4" w:history="1">
        <w:r w:rsidR="00DC1C3F" w:rsidRPr="00DC1C3F">
          <w:rPr>
            <w:rStyle w:val="Hipervnculo"/>
            <w:b/>
            <w:noProof/>
            <w:color w:val="000000" w:themeColor="text1"/>
          </w:rPr>
          <w:t>80</w:t>
        </w:r>
        <w:r w:rsidR="00DC1C3F" w:rsidRPr="00DC1C3F">
          <w:rPr>
            <w:rStyle w:val="Hipervnculo"/>
            <w:noProof/>
            <w:color w:val="000000" w:themeColor="text1"/>
          </w:rPr>
          <w:t>-Escaneo de hosts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5" w:history="1">
        <w:r w:rsidR="00DC1C3F" w:rsidRPr="00DC1C3F">
          <w:rPr>
            <w:rStyle w:val="Hipervnculo"/>
            <w:b/>
            <w:noProof/>
            <w:color w:val="000000" w:themeColor="text1"/>
          </w:rPr>
          <w:t>81</w:t>
        </w:r>
        <w:r w:rsidR="00DC1C3F" w:rsidRPr="00DC1C3F">
          <w:rPr>
            <w:rStyle w:val="Hipervnculo"/>
            <w:noProof/>
            <w:color w:val="000000" w:themeColor="text1"/>
          </w:rPr>
          <w:t>-Objetivos Ettercap víctima y gateway.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2" w:anchor="_Toc515646406" w:history="1">
        <w:r w:rsidR="00DC1C3F" w:rsidRPr="00DC1C3F">
          <w:rPr>
            <w:rStyle w:val="Hipervnculo"/>
            <w:b/>
            <w:noProof/>
            <w:color w:val="000000" w:themeColor="text1"/>
          </w:rPr>
          <w:t>82</w:t>
        </w:r>
        <w:r w:rsidR="00DC1C3F" w:rsidRPr="00DC1C3F">
          <w:rPr>
            <w:rStyle w:val="Hipervnculo"/>
            <w:noProof/>
            <w:color w:val="000000" w:themeColor="text1"/>
          </w:rPr>
          <w:t>-Plugin dns_spoof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3" w:anchor="_Toc515646407" w:history="1">
        <w:r w:rsidR="00DC1C3F" w:rsidRPr="00DC1C3F">
          <w:rPr>
            <w:rStyle w:val="Hipervnculo"/>
            <w:b/>
            <w:noProof/>
            <w:color w:val="000000" w:themeColor="text1"/>
          </w:rPr>
          <w:t>83</w:t>
        </w:r>
        <w:r w:rsidR="00DC1C3F" w:rsidRPr="00DC1C3F">
          <w:rPr>
            <w:rStyle w:val="Hipervnculo"/>
            <w:noProof/>
            <w:color w:val="000000" w:themeColor="text1"/>
          </w:rPr>
          <w:t>-ARP envenenamiento por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08" w:history="1">
        <w:r w:rsidR="00DC1C3F" w:rsidRPr="00DC1C3F">
          <w:rPr>
            <w:rStyle w:val="Hipervnculo"/>
            <w:b/>
            <w:noProof/>
            <w:color w:val="000000" w:themeColor="text1"/>
          </w:rPr>
          <w:t>84</w:t>
        </w:r>
        <w:r w:rsidR="00DC1C3F" w:rsidRPr="00DC1C3F">
          <w:rPr>
            <w:rStyle w:val="Hipervnculo"/>
            <w:noProof/>
            <w:color w:val="000000" w:themeColor="text1"/>
          </w:rPr>
          <w:t>-Sniffer ARP envenenamiento Ettercap.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4" w:anchor="_Toc515646409" w:history="1">
        <w:r w:rsidR="00DC1C3F" w:rsidRPr="00DC1C3F">
          <w:rPr>
            <w:rStyle w:val="Hipervnculo"/>
            <w:b/>
            <w:noProof/>
            <w:color w:val="000000" w:themeColor="text1"/>
          </w:rPr>
          <w:t>85</w:t>
        </w:r>
        <w:r w:rsidR="00DC1C3F" w:rsidRPr="00DC1C3F">
          <w:rPr>
            <w:rStyle w:val="Hipervnculo"/>
            <w:noProof/>
            <w:color w:val="000000" w:themeColor="text1"/>
          </w:rPr>
          <w:t>-Clon de Facebook creado por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0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0" w:history="1">
        <w:r w:rsidR="00DC1C3F" w:rsidRPr="00DC1C3F">
          <w:rPr>
            <w:rStyle w:val="Hipervnculo"/>
            <w:b/>
            <w:noProof/>
            <w:color w:val="000000" w:themeColor="text1"/>
          </w:rPr>
          <w:t>86</w:t>
        </w:r>
        <w:r w:rsidR="00DC1C3F" w:rsidRPr="00DC1C3F">
          <w:rPr>
            <w:rStyle w:val="Hipervnculo"/>
            <w:noProof/>
            <w:color w:val="000000" w:themeColor="text1"/>
          </w:rPr>
          <w:t>-Credenciales de Facebook por Setoolki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5" w:anchor="_Toc515646411" w:history="1">
        <w:r w:rsidR="00DC1C3F" w:rsidRPr="00DC1C3F">
          <w:rPr>
            <w:rStyle w:val="Hipervnculo"/>
            <w:b/>
            <w:noProof/>
            <w:color w:val="000000" w:themeColor="text1"/>
          </w:rPr>
          <w:t>87</w:t>
        </w:r>
        <w:r w:rsidR="00DC1C3F" w:rsidRPr="00DC1C3F">
          <w:rPr>
            <w:rStyle w:val="Hipervnculo"/>
            <w:noProof/>
            <w:color w:val="000000" w:themeColor="text1"/>
          </w:rPr>
          <w:t>-Sees archivo mail.us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2" w:history="1">
        <w:r w:rsidR="00DC1C3F" w:rsidRPr="00DC1C3F">
          <w:rPr>
            <w:rStyle w:val="Hipervnculo"/>
            <w:b/>
            <w:noProof/>
            <w:color w:val="000000" w:themeColor="text1"/>
          </w:rPr>
          <w:t>88</w:t>
        </w:r>
        <w:r w:rsidR="00DC1C3F" w:rsidRPr="00DC1C3F">
          <w:rPr>
            <w:rStyle w:val="Hipervnculo"/>
            <w:noProof/>
            <w:color w:val="000000" w:themeColor="text1"/>
          </w:rPr>
          <w:t>-Sees archivo html.text editad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3" w:history="1">
        <w:r w:rsidR="00DC1C3F" w:rsidRPr="00DC1C3F">
          <w:rPr>
            <w:rStyle w:val="Hipervnculo"/>
            <w:b/>
            <w:noProof/>
            <w:color w:val="000000" w:themeColor="text1"/>
          </w:rPr>
          <w:t>89</w:t>
        </w:r>
        <w:r w:rsidR="00DC1C3F" w:rsidRPr="00DC1C3F">
          <w:rPr>
            <w:rStyle w:val="Hipervnculo"/>
            <w:noProof/>
            <w:color w:val="000000" w:themeColor="text1"/>
          </w:rPr>
          <w:t>-Comando Sees email sin archivos adjunto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4" w:history="1">
        <w:r w:rsidR="00DC1C3F" w:rsidRPr="00DC1C3F">
          <w:rPr>
            <w:rStyle w:val="Hipervnculo"/>
            <w:b/>
            <w:noProof/>
            <w:color w:val="000000" w:themeColor="text1"/>
          </w:rPr>
          <w:t>90</w:t>
        </w:r>
        <w:r w:rsidR="00DC1C3F" w:rsidRPr="00DC1C3F">
          <w:rPr>
            <w:rStyle w:val="Hipervnculo"/>
            <w:noProof/>
            <w:color w:val="000000" w:themeColor="text1"/>
          </w:rPr>
          <w:t>-Email spoofing con Sees completad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5" w:history="1">
        <w:r w:rsidR="00DC1C3F" w:rsidRPr="00DC1C3F">
          <w:rPr>
            <w:rStyle w:val="Hipervnculo"/>
            <w:b/>
            <w:noProof/>
            <w:color w:val="000000" w:themeColor="text1"/>
          </w:rPr>
          <w:t>91</w:t>
        </w:r>
        <w:r w:rsidR="00DC1C3F" w:rsidRPr="00DC1C3F">
          <w:rPr>
            <w:rStyle w:val="Hipervnculo"/>
            <w:noProof/>
            <w:color w:val="000000" w:themeColor="text1"/>
          </w:rPr>
          <w:t>-Email falso a través de See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6" w:history="1">
        <w:r w:rsidR="00DC1C3F" w:rsidRPr="00DC1C3F">
          <w:rPr>
            <w:rStyle w:val="Hipervnculo"/>
            <w:b/>
            <w:noProof/>
            <w:color w:val="000000" w:themeColor="text1"/>
          </w:rPr>
          <w:t>92</w:t>
        </w:r>
        <w:r w:rsidR="00DC1C3F" w:rsidRPr="00DC1C3F">
          <w:rPr>
            <w:rStyle w:val="Hipervnculo"/>
            <w:noProof/>
            <w:color w:val="000000" w:themeColor="text1"/>
          </w:rPr>
          <w:t>-Sees archivo attach.tex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7" w:history="1">
        <w:r w:rsidR="00DC1C3F" w:rsidRPr="00DC1C3F">
          <w:rPr>
            <w:rStyle w:val="Hipervnculo"/>
            <w:b/>
            <w:noProof/>
            <w:color w:val="000000" w:themeColor="text1"/>
          </w:rPr>
          <w:t>93</w:t>
        </w:r>
        <w:r w:rsidR="00DC1C3F" w:rsidRPr="00DC1C3F">
          <w:rPr>
            <w:rStyle w:val="Hipervnculo"/>
            <w:noProof/>
            <w:color w:val="000000" w:themeColor="text1"/>
          </w:rPr>
          <w:t>-Email spoofing y archivos adjuntos con Sees completado.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8" w:history="1">
        <w:r w:rsidR="00DC1C3F" w:rsidRPr="00DC1C3F">
          <w:rPr>
            <w:rStyle w:val="Hipervnculo"/>
            <w:b/>
            <w:noProof/>
            <w:color w:val="000000" w:themeColor="text1"/>
          </w:rPr>
          <w:t>94</w:t>
        </w:r>
        <w:r w:rsidR="00DC1C3F" w:rsidRPr="00DC1C3F">
          <w:rPr>
            <w:rStyle w:val="Hipervnculo"/>
            <w:noProof/>
            <w:color w:val="000000" w:themeColor="text1"/>
          </w:rPr>
          <w:t>-Email falso con archivos adjuntos a través de See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19" w:history="1">
        <w:r w:rsidR="00DC1C3F" w:rsidRPr="00DC1C3F">
          <w:rPr>
            <w:rStyle w:val="Hipervnculo"/>
            <w:b/>
            <w:noProof/>
            <w:color w:val="000000" w:themeColor="text1"/>
          </w:rPr>
          <w:t>95</w:t>
        </w:r>
        <w:r w:rsidR="00DC1C3F" w:rsidRPr="00DC1C3F">
          <w:rPr>
            <w:rStyle w:val="Hipervnculo"/>
            <w:noProof/>
            <w:color w:val="000000" w:themeColor="text1"/>
          </w:rPr>
          <w:t>-Ejecución de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1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0" w:history="1">
        <w:r w:rsidR="00DC1C3F" w:rsidRPr="00DC1C3F">
          <w:rPr>
            <w:rStyle w:val="Hipervnculo"/>
            <w:b/>
            <w:noProof/>
            <w:color w:val="000000" w:themeColor="text1"/>
          </w:rPr>
          <w:t>96</w:t>
        </w:r>
        <w:r w:rsidR="00DC1C3F" w:rsidRPr="00DC1C3F">
          <w:rPr>
            <w:rStyle w:val="Hipervnculo"/>
            <w:noProof/>
            <w:color w:val="000000" w:themeColor="text1"/>
          </w:rPr>
          <w:t>-Iniciar suplantación email con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1" w:history="1">
        <w:r w:rsidR="00DC1C3F" w:rsidRPr="00DC1C3F">
          <w:rPr>
            <w:rStyle w:val="Hipervnculo"/>
            <w:b/>
            <w:noProof/>
            <w:color w:val="000000" w:themeColor="text1"/>
          </w:rPr>
          <w:t>97</w:t>
        </w:r>
        <w:r w:rsidR="00DC1C3F" w:rsidRPr="00DC1C3F">
          <w:rPr>
            <w:rStyle w:val="Hipervnculo"/>
            <w:noProof/>
            <w:color w:val="000000" w:themeColor="text1"/>
          </w:rPr>
          <w:t>-Envío de un único email con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6" w:anchor="_Toc515646422" w:history="1">
        <w:r w:rsidR="00DC1C3F" w:rsidRPr="00DC1C3F">
          <w:rPr>
            <w:rStyle w:val="Hipervnculo"/>
            <w:b/>
            <w:noProof/>
            <w:color w:val="000000" w:themeColor="text1"/>
          </w:rPr>
          <w:t>98</w:t>
        </w:r>
        <w:r w:rsidR="00DC1C3F" w:rsidRPr="00DC1C3F">
          <w:rPr>
            <w:rStyle w:val="Hipervnculo"/>
            <w:noProof/>
            <w:color w:val="000000" w:themeColor="text1"/>
          </w:rPr>
          <w:t>-Email spoofing con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3" w:history="1">
        <w:r w:rsidR="00DC1C3F" w:rsidRPr="00DC1C3F">
          <w:rPr>
            <w:rStyle w:val="Hipervnculo"/>
            <w:b/>
            <w:noProof/>
            <w:color w:val="000000" w:themeColor="text1"/>
          </w:rPr>
          <w:t>99</w:t>
        </w:r>
        <w:r w:rsidR="00DC1C3F" w:rsidRPr="00DC1C3F">
          <w:rPr>
            <w:rStyle w:val="Hipervnculo"/>
            <w:noProof/>
            <w:color w:val="000000" w:themeColor="text1"/>
          </w:rPr>
          <w:t>-Email suplantado enviado con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5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4" w:history="1">
        <w:r w:rsidR="00DC1C3F" w:rsidRPr="00DC1C3F">
          <w:rPr>
            <w:rStyle w:val="Hipervnculo"/>
            <w:b/>
            <w:noProof/>
            <w:color w:val="000000" w:themeColor="text1"/>
          </w:rPr>
          <w:t>100</w:t>
        </w:r>
        <w:r w:rsidR="00DC1C3F" w:rsidRPr="00DC1C3F">
          <w:rPr>
            <w:rStyle w:val="Hipervnculo"/>
            <w:noProof/>
            <w:color w:val="000000" w:themeColor="text1"/>
          </w:rPr>
          <w:t>-Email falso de Email Spoof Maste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7" w:anchor="_Toc515646425" w:history="1">
        <w:r w:rsidR="00DC1C3F" w:rsidRPr="00DC1C3F">
          <w:rPr>
            <w:rStyle w:val="Hipervnculo"/>
            <w:b/>
            <w:noProof/>
            <w:color w:val="000000" w:themeColor="text1"/>
          </w:rPr>
          <w:t>101</w:t>
        </w:r>
        <w:r w:rsidR="00DC1C3F" w:rsidRPr="00DC1C3F">
          <w:rPr>
            <w:rStyle w:val="Hipervnculo"/>
            <w:noProof/>
            <w:color w:val="000000" w:themeColor="text1"/>
          </w:rPr>
          <w:t>-Email spoofing con Emkei.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6" w:history="1">
        <w:r w:rsidR="00DC1C3F" w:rsidRPr="00DC1C3F">
          <w:rPr>
            <w:rStyle w:val="Hipervnculo"/>
            <w:b/>
            <w:noProof/>
            <w:color w:val="000000" w:themeColor="text1"/>
          </w:rPr>
          <w:t>102</w:t>
        </w:r>
        <w:r w:rsidR="00DC1C3F" w:rsidRPr="00DC1C3F">
          <w:rPr>
            <w:rStyle w:val="Hipervnculo"/>
            <w:noProof/>
            <w:color w:val="000000" w:themeColor="text1"/>
          </w:rPr>
          <w:t>-Email falso de Enkei.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27" w:history="1">
        <w:r w:rsidR="00DC1C3F" w:rsidRPr="00DC1C3F">
          <w:rPr>
            <w:rStyle w:val="Hipervnculo"/>
            <w:b/>
            <w:noProof/>
            <w:color w:val="000000" w:themeColor="text1"/>
          </w:rPr>
          <w:t>103</w:t>
        </w:r>
        <w:r w:rsidR="00DC1C3F" w:rsidRPr="00DC1C3F">
          <w:rPr>
            <w:rStyle w:val="Hipervnculo"/>
            <w:noProof/>
            <w:color w:val="000000" w:themeColor="text1"/>
          </w:rPr>
          <w:t>-route -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8" w:anchor="_Toc515646428" w:history="1">
        <w:r w:rsidR="00DC1C3F" w:rsidRPr="00DC1C3F">
          <w:rPr>
            <w:rStyle w:val="Hipervnculo"/>
            <w:b/>
            <w:noProof/>
            <w:color w:val="000000" w:themeColor="text1"/>
          </w:rPr>
          <w:t>104</w:t>
        </w:r>
        <w:r w:rsidR="00DC1C3F" w:rsidRPr="00DC1C3F">
          <w:rPr>
            <w:rStyle w:val="Hipervnculo"/>
            <w:noProof/>
            <w:color w:val="000000" w:themeColor="text1"/>
          </w:rPr>
          <w:t>-IP neighbor.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59" w:anchor="_Toc515646429" w:history="1">
        <w:r w:rsidR="00DC1C3F" w:rsidRPr="00DC1C3F">
          <w:rPr>
            <w:rStyle w:val="Hipervnculo"/>
            <w:b/>
            <w:noProof/>
            <w:color w:val="000000" w:themeColor="text1"/>
          </w:rPr>
          <w:t>105</w:t>
        </w:r>
        <w:r w:rsidR="00DC1C3F" w:rsidRPr="00DC1C3F">
          <w:rPr>
            <w:rStyle w:val="Hipervnculo"/>
            <w:noProof/>
            <w:color w:val="000000" w:themeColor="text1"/>
          </w:rPr>
          <w:t>-Protocolo SPF. Fuente: https://www.webempresa.com/blog/que-es-el-mail-spoofing-y-como-evitarlo-usando-spf.html</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2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6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0" w:history="1">
        <w:r w:rsidR="00DC1C3F" w:rsidRPr="00DC1C3F">
          <w:rPr>
            <w:rStyle w:val="Hipervnculo"/>
            <w:b/>
            <w:noProof/>
            <w:color w:val="000000" w:themeColor="text1"/>
          </w:rPr>
          <w:t>106</w:t>
        </w:r>
        <w:r w:rsidR="00DC1C3F" w:rsidRPr="00DC1C3F">
          <w:rPr>
            <w:rStyle w:val="Hipervnculo"/>
            <w:noProof/>
            <w:color w:val="000000" w:themeColor="text1"/>
          </w:rPr>
          <w:t>-Diagrama de diseño del sistem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7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1" w:history="1">
        <w:r w:rsidR="00DC1C3F" w:rsidRPr="00DC1C3F">
          <w:rPr>
            <w:rStyle w:val="Hipervnculo"/>
            <w:b/>
            <w:noProof/>
            <w:color w:val="000000" w:themeColor="text1"/>
          </w:rPr>
          <w:t>107</w:t>
        </w:r>
        <w:r w:rsidR="00DC1C3F" w:rsidRPr="00DC1C3F">
          <w:rPr>
            <w:rStyle w:val="Hipervnculo"/>
            <w:noProof/>
            <w:color w:val="000000" w:themeColor="text1"/>
          </w:rPr>
          <w:t>-Archivos de aplicación de defens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7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2" w:history="1">
        <w:r w:rsidR="00DC1C3F" w:rsidRPr="00DC1C3F">
          <w:rPr>
            <w:rStyle w:val="Hipervnculo"/>
            <w:b/>
            <w:noProof/>
            <w:color w:val="000000" w:themeColor="text1"/>
          </w:rPr>
          <w:t>108</w:t>
        </w:r>
        <w:r w:rsidR="00DC1C3F" w:rsidRPr="00DC1C3F">
          <w:rPr>
            <w:rStyle w:val="Hipervnculo"/>
            <w:noProof/>
            <w:color w:val="000000" w:themeColor="text1"/>
          </w:rPr>
          <w:t>-Abrir aplicación a través de terminal.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0" w:anchor="_Toc515646433" w:history="1">
        <w:r w:rsidR="00DC1C3F" w:rsidRPr="00DC1C3F">
          <w:rPr>
            <w:rStyle w:val="Hipervnculo"/>
            <w:b/>
            <w:noProof/>
            <w:color w:val="000000" w:themeColor="text1"/>
          </w:rPr>
          <w:t>109</w:t>
        </w:r>
        <w:r w:rsidR="00DC1C3F" w:rsidRPr="00DC1C3F">
          <w:rPr>
            <w:rStyle w:val="Hipervnculo"/>
            <w:noProof/>
            <w:color w:val="000000" w:themeColor="text1"/>
          </w:rPr>
          <w:t>-Ejecutar aplicació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4" w:history="1">
        <w:r w:rsidR="00DC1C3F" w:rsidRPr="00DC1C3F">
          <w:rPr>
            <w:rStyle w:val="Hipervnculo"/>
            <w:b/>
            <w:noProof/>
            <w:color w:val="000000" w:themeColor="text1"/>
          </w:rPr>
          <w:t>110</w:t>
        </w:r>
        <w:r w:rsidR="00DC1C3F" w:rsidRPr="00DC1C3F">
          <w:rPr>
            <w:rStyle w:val="Hipervnculo"/>
            <w:noProof/>
            <w:color w:val="000000" w:themeColor="text1"/>
          </w:rPr>
          <w:t>-Añadir password para permiso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0</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5" w:history="1">
        <w:r w:rsidR="00DC1C3F" w:rsidRPr="00DC1C3F">
          <w:rPr>
            <w:rStyle w:val="Hipervnculo"/>
            <w:b/>
            <w:noProof/>
            <w:color w:val="000000" w:themeColor="text1"/>
          </w:rPr>
          <w:t>111</w:t>
        </w:r>
        <w:r w:rsidR="00DC1C3F" w:rsidRPr="00DC1C3F">
          <w:rPr>
            <w:rStyle w:val="Hipervnculo"/>
            <w:noProof/>
            <w:color w:val="000000" w:themeColor="text1"/>
          </w:rPr>
          <w:t>-Menú de aplicació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1</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6" w:history="1">
        <w:r w:rsidR="00DC1C3F" w:rsidRPr="00DC1C3F">
          <w:rPr>
            <w:rStyle w:val="Hipervnculo"/>
            <w:b/>
            <w:noProof/>
            <w:color w:val="000000" w:themeColor="text1"/>
          </w:rPr>
          <w:t>112</w:t>
        </w:r>
        <w:r w:rsidR="00DC1C3F" w:rsidRPr="00DC1C3F">
          <w:rPr>
            <w:rStyle w:val="Hipervnculo"/>
            <w:noProof/>
            <w:color w:val="000000" w:themeColor="text1"/>
          </w:rPr>
          <w:t>-Instalación de paquetes de dependencia.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7" w:history="1">
        <w:r w:rsidR="00DC1C3F" w:rsidRPr="00DC1C3F">
          <w:rPr>
            <w:rStyle w:val="Hipervnculo"/>
            <w:b/>
            <w:noProof/>
            <w:color w:val="000000" w:themeColor="text1"/>
          </w:rPr>
          <w:t>113</w:t>
        </w:r>
        <w:r w:rsidR="00DC1C3F" w:rsidRPr="00DC1C3F">
          <w:rPr>
            <w:rStyle w:val="Hipervnculo"/>
            <w:noProof/>
            <w:color w:val="000000" w:themeColor="text1"/>
          </w:rPr>
          <w:t>-Instalació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2</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8" w:history="1">
        <w:r w:rsidR="00DC1C3F" w:rsidRPr="00DC1C3F">
          <w:rPr>
            <w:rStyle w:val="Hipervnculo"/>
            <w:b/>
            <w:noProof/>
            <w:color w:val="000000" w:themeColor="text1"/>
          </w:rPr>
          <w:t>114</w:t>
        </w:r>
        <w:r w:rsidR="00DC1C3F" w:rsidRPr="00DC1C3F">
          <w:rPr>
            <w:rStyle w:val="Hipervnculo"/>
            <w:noProof/>
            <w:color w:val="000000" w:themeColor="text1"/>
          </w:rPr>
          <w:t>-Permisos de instalación de herramientas.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39" w:history="1">
        <w:r w:rsidR="00DC1C3F" w:rsidRPr="00DC1C3F">
          <w:rPr>
            <w:rStyle w:val="Hipervnculo"/>
            <w:b/>
            <w:noProof/>
            <w:color w:val="000000" w:themeColor="text1"/>
          </w:rPr>
          <w:t>115</w:t>
        </w:r>
        <w:r w:rsidR="00DC1C3F" w:rsidRPr="00DC1C3F">
          <w:rPr>
            <w:rStyle w:val="Hipervnculo"/>
            <w:noProof/>
            <w:color w:val="000000" w:themeColor="text1"/>
          </w:rPr>
          <w:t>-Ejecución de script de defensa I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3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3</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1" w:anchor="_Toc515646440" w:history="1">
        <w:r w:rsidR="00DC1C3F" w:rsidRPr="00DC1C3F">
          <w:rPr>
            <w:rStyle w:val="Hipervnculo"/>
            <w:rFonts w:ascii="Calibri" w:hAnsi="Calibri"/>
            <w:b/>
            <w:noProof/>
            <w:color w:val="000000" w:themeColor="text1"/>
          </w:rPr>
          <w:t>116</w:t>
        </w:r>
        <w:r w:rsidR="00DC1C3F" w:rsidRPr="00DC1C3F">
          <w:rPr>
            <w:rStyle w:val="Hipervnculo"/>
            <w:noProof/>
            <w:color w:val="000000" w:themeColor="text1"/>
          </w:rPr>
          <w:t>-Hosts de la red mostrados por scrip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4</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41" w:history="1">
        <w:r w:rsidR="00DC1C3F" w:rsidRPr="00DC1C3F">
          <w:rPr>
            <w:rStyle w:val="Hipervnculo"/>
            <w:rFonts w:ascii="Calibri" w:hAnsi="Calibri"/>
            <w:b/>
            <w:noProof/>
            <w:color w:val="000000" w:themeColor="text1"/>
          </w:rPr>
          <w:t>117</w:t>
        </w:r>
        <w:r w:rsidR="00DC1C3F" w:rsidRPr="00DC1C3F">
          <w:rPr>
            <w:rStyle w:val="Hipervnculo"/>
            <w:noProof/>
            <w:color w:val="000000" w:themeColor="text1"/>
          </w:rPr>
          <w:t>-Defensa IP spoofing_sin ataqu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2" w:anchor="_Toc515646442" w:history="1">
        <w:r w:rsidR="00DC1C3F" w:rsidRPr="00DC1C3F">
          <w:rPr>
            <w:rStyle w:val="Hipervnculo"/>
            <w:rFonts w:ascii="Calibri" w:hAnsi="Calibri"/>
            <w:b/>
            <w:noProof/>
            <w:color w:val="000000" w:themeColor="text1"/>
          </w:rPr>
          <w:t>118</w:t>
        </w:r>
        <w:r w:rsidR="00DC1C3F" w:rsidRPr="00DC1C3F">
          <w:rPr>
            <w:rStyle w:val="Hipervnculo"/>
            <w:noProof/>
            <w:color w:val="000000" w:themeColor="text1"/>
          </w:rPr>
          <w:t>-Defensa IP spoofing_con ataqu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2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5</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43" w:history="1">
        <w:r w:rsidR="00DC1C3F" w:rsidRPr="00DC1C3F">
          <w:rPr>
            <w:rStyle w:val="Hipervnculo"/>
            <w:rFonts w:ascii="Calibri" w:hAnsi="Calibri"/>
            <w:b/>
            <w:noProof/>
            <w:color w:val="000000" w:themeColor="text1"/>
          </w:rPr>
          <w:t>119</w:t>
        </w:r>
        <w:r w:rsidR="00DC1C3F" w:rsidRPr="00DC1C3F">
          <w:rPr>
            <w:rStyle w:val="Hipervnculo"/>
            <w:noProof/>
            <w:color w:val="000000" w:themeColor="text1"/>
          </w:rPr>
          <w:t>-Archivos creados por script de defensa I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3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44" w:history="1">
        <w:r w:rsidR="00DC1C3F" w:rsidRPr="00DC1C3F">
          <w:rPr>
            <w:rStyle w:val="Hipervnculo"/>
            <w:rFonts w:ascii="Calibri" w:hAnsi="Calibri"/>
            <w:b/>
            <w:noProof/>
            <w:color w:val="000000" w:themeColor="text1"/>
          </w:rPr>
          <w:t>120</w:t>
        </w:r>
        <w:r w:rsidR="00DC1C3F" w:rsidRPr="00DC1C3F">
          <w:rPr>
            <w:rStyle w:val="Hipervnculo"/>
            <w:noProof/>
            <w:color w:val="000000" w:themeColor="text1"/>
          </w:rPr>
          <w:t>-Archivo paquetes.pcap de defensa I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4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45" w:history="1">
        <w:r w:rsidR="00DC1C3F" w:rsidRPr="00DC1C3F">
          <w:rPr>
            <w:rStyle w:val="Hipervnculo"/>
            <w:rFonts w:ascii="Calibri" w:hAnsi="Calibri"/>
            <w:b/>
            <w:noProof/>
            <w:color w:val="000000" w:themeColor="text1"/>
          </w:rPr>
          <w:t>121</w:t>
        </w:r>
        <w:r w:rsidR="00DC1C3F" w:rsidRPr="00DC1C3F">
          <w:rPr>
            <w:rStyle w:val="Hipervnculo"/>
            <w:noProof/>
            <w:color w:val="000000" w:themeColor="text1"/>
          </w:rPr>
          <w:t>-Archivo LOG de defensa I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5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6</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3" w:anchor="_Toc515646446" w:history="1">
        <w:r w:rsidR="00DC1C3F" w:rsidRPr="00DC1C3F">
          <w:rPr>
            <w:rStyle w:val="Hipervnculo"/>
            <w:b/>
            <w:noProof/>
            <w:color w:val="000000" w:themeColor="text1"/>
          </w:rPr>
          <w:t>122</w:t>
        </w:r>
        <w:r w:rsidR="00DC1C3F" w:rsidRPr="00DC1C3F">
          <w:rPr>
            <w:rStyle w:val="Hipervnculo"/>
            <w:noProof/>
            <w:color w:val="000000" w:themeColor="text1"/>
          </w:rPr>
          <w:t>-Ejecución de script de defensa AR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6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4" w:anchor="_Toc515646447" w:history="1">
        <w:r w:rsidR="00DC1C3F" w:rsidRPr="00DC1C3F">
          <w:rPr>
            <w:rStyle w:val="Hipervnculo"/>
            <w:rFonts w:ascii="Calibri" w:hAnsi="Calibri"/>
            <w:b/>
            <w:noProof/>
            <w:color w:val="000000" w:themeColor="text1"/>
          </w:rPr>
          <w:t>123</w:t>
        </w:r>
        <w:r w:rsidR="00DC1C3F" w:rsidRPr="00DC1C3F">
          <w:rPr>
            <w:rStyle w:val="Hipervnculo"/>
            <w:noProof/>
            <w:color w:val="000000" w:themeColor="text1"/>
          </w:rPr>
          <w:t>-Hosts de la red mostrados por script.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7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7</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r:id="rId65" w:anchor="_Toc515646448" w:history="1">
        <w:r w:rsidR="00DC1C3F" w:rsidRPr="00DC1C3F">
          <w:rPr>
            <w:rStyle w:val="Hipervnculo"/>
            <w:rFonts w:ascii="Calibri" w:hAnsi="Calibri"/>
            <w:b/>
            <w:noProof/>
            <w:color w:val="000000" w:themeColor="text1"/>
          </w:rPr>
          <w:t>124</w:t>
        </w:r>
        <w:r w:rsidR="00DC1C3F" w:rsidRPr="00DC1C3F">
          <w:rPr>
            <w:rStyle w:val="Hipervnculo"/>
            <w:noProof/>
            <w:color w:val="000000" w:themeColor="text1"/>
          </w:rPr>
          <w:t>--Defensa ARP spoofing_sin ataqu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8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49" w:history="1">
        <w:r w:rsidR="00DC1C3F" w:rsidRPr="00DC1C3F">
          <w:rPr>
            <w:rStyle w:val="Hipervnculo"/>
            <w:rFonts w:ascii="Calibri" w:hAnsi="Calibri"/>
            <w:b/>
            <w:noProof/>
            <w:color w:val="000000" w:themeColor="text1"/>
          </w:rPr>
          <w:t>125</w:t>
        </w:r>
        <w:r w:rsidR="00DC1C3F" w:rsidRPr="00DC1C3F">
          <w:rPr>
            <w:rStyle w:val="Hipervnculo"/>
            <w:noProof/>
            <w:color w:val="000000" w:themeColor="text1"/>
          </w:rPr>
          <w:t>-Defensa ARP spoofing_con ataque.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49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8</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50" w:history="1">
        <w:r w:rsidR="00DC1C3F" w:rsidRPr="00DC1C3F">
          <w:rPr>
            <w:rStyle w:val="Hipervnculo"/>
            <w:rFonts w:ascii="Calibri" w:hAnsi="Calibri"/>
            <w:b/>
            <w:noProof/>
            <w:color w:val="000000" w:themeColor="text1"/>
          </w:rPr>
          <w:t>126</w:t>
        </w:r>
        <w:r w:rsidR="00DC1C3F" w:rsidRPr="00DC1C3F">
          <w:rPr>
            <w:rStyle w:val="Hipervnculo"/>
            <w:noProof/>
            <w:color w:val="000000" w:themeColor="text1"/>
          </w:rPr>
          <w:t>-Archivos creados por script de defensa ARP spoofing.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50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9</w:t>
        </w:r>
        <w:r w:rsidR="00DC1C3F" w:rsidRPr="00DC1C3F">
          <w:rPr>
            <w:noProof/>
            <w:webHidden/>
            <w:color w:val="000000" w:themeColor="text1"/>
          </w:rPr>
          <w:fldChar w:fldCharType="end"/>
        </w:r>
      </w:hyperlink>
    </w:p>
    <w:p w:rsidR="00DC1C3F" w:rsidRPr="00DC1C3F" w:rsidRDefault="00C810BF">
      <w:pPr>
        <w:pStyle w:val="Tabladeilustraciones"/>
        <w:tabs>
          <w:tab w:val="right" w:leader="dot" w:pos="8041"/>
        </w:tabs>
        <w:rPr>
          <w:i w:val="0"/>
          <w:noProof/>
          <w:color w:val="000000" w:themeColor="text1"/>
          <w:sz w:val="24"/>
          <w:szCs w:val="24"/>
          <w:lang w:eastAsia="es-ES"/>
        </w:rPr>
      </w:pPr>
      <w:hyperlink w:anchor="_Toc515646451" w:history="1">
        <w:r w:rsidR="00DC1C3F" w:rsidRPr="00DC1C3F">
          <w:rPr>
            <w:rStyle w:val="Hipervnculo"/>
            <w:rFonts w:ascii="Calibri" w:hAnsi="Calibri"/>
            <w:b/>
            <w:noProof/>
            <w:color w:val="000000" w:themeColor="text1"/>
          </w:rPr>
          <w:t>127</w:t>
        </w:r>
        <w:r w:rsidR="00DC1C3F" w:rsidRPr="00DC1C3F">
          <w:rPr>
            <w:rStyle w:val="Hipervnculo"/>
            <w:noProof/>
            <w:color w:val="000000" w:themeColor="text1"/>
          </w:rPr>
          <w:t>-Cierre de aplicación. Fuente: propia</w:t>
        </w:r>
        <w:r w:rsidR="00DC1C3F" w:rsidRPr="00DC1C3F">
          <w:rPr>
            <w:noProof/>
            <w:webHidden/>
            <w:color w:val="000000" w:themeColor="text1"/>
          </w:rPr>
          <w:tab/>
        </w:r>
        <w:r w:rsidR="00DC1C3F" w:rsidRPr="00DC1C3F">
          <w:rPr>
            <w:noProof/>
            <w:webHidden/>
            <w:color w:val="000000" w:themeColor="text1"/>
          </w:rPr>
          <w:fldChar w:fldCharType="begin"/>
        </w:r>
        <w:r w:rsidR="00DC1C3F" w:rsidRPr="00DC1C3F">
          <w:rPr>
            <w:noProof/>
            <w:webHidden/>
            <w:color w:val="000000" w:themeColor="text1"/>
          </w:rPr>
          <w:instrText xml:space="preserve"> PAGEREF _Toc515646451 \h </w:instrText>
        </w:r>
        <w:r w:rsidR="00DC1C3F" w:rsidRPr="00DC1C3F">
          <w:rPr>
            <w:noProof/>
            <w:webHidden/>
            <w:color w:val="000000" w:themeColor="text1"/>
          </w:rPr>
        </w:r>
        <w:r w:rsidR="00DC1C3F" w:rsidRPr="00DC1C3F">
          <w:rPr>
            <w:noProof/>
            <w:webHidden/>
            <w:color w:val="000000" w:themeColor="text1"/>
          </w:rPr>
          <w:fldChar w:fldCharType="separate"/>
        </w:r>
        <w:r w:rsidR="00DC1C3F" w:rsidRPr="00DC1C3F">
          <w:rPr>
            <w:noProof/>
            <w:webHidden/>
            <w:color w:val="000000" w:themeColor="text1"/>
          </w:rPr>
          <w:t>89</w:t>
        </w:r>
        <w:r w:rsidR="00DC1C3F" w:rsidRPr="00DC1C3F">
          <w:rPr>
            <w:noProof/>
            <w:webHidden/>
            <w:color w:val="000000" w:themeColor="text1"/>
          </w:rPr>
          <w:fldChar w:fldCharType="end"/>
        </w:r>
      </w:hyperlink>
    </w:p>
    <w:p w:rsidR="0067575B" w:rsidRPr="005B065D" w:rsidRDefault="00155624" w:rsidP="001772E2">
      <w:pPr>
        <w:rPr>
          <w:color w:val="000000" w:themeColor="text1"/>
        </w:rPr>
      </w:pPr>
      <w:r w:rsidRPr="00DC1C3F">
        <w:rPr>
          <w:i/>
          <w:color w:val="000000" w:themeColor="text1"/>
          <w:sz w:val="22"/>
        </w:rPr>
        <w:fldChar w:fldCharType="end"/>
      </w:r>
    </w:p>
    <w:p w:rsidR="004A4057" w:rsidRPr="005B065D" w:rsidRDefault="004A4057" w:rsidP="001772E2">
      <w:pPr>
        <w:rPr>
          <w:color w:val="000000" w:themeColor="text1"/>
        </w:rPr>
      </w:pPr>
    </w:p>
    <w:p w:rsidR="004A4057" w:rsidRPr="006A4CF1" w:rsidRDefault="004A4057" w:rsidP="001772E2">
      <w:pPr>
        <w:rPr>
          <w:color w:val="000000" w:themeColor="text1"/>
        </w:rPr>
      </w:pPr>
    </w:p>
    <w:p w:rsidR="004A4057" w:rsidRPr="0031552C" w:rsidRDefault="006F3A53" w:rsidP="001772E2">
      <w:pPr>
        <w:pStyle w:val="Ttulo"/>
        <w:sectPr w:rsidR="004A4057" w:rsidRPr="0031552C" w:rsidSect="001772E2">
          <w:type w:val="oddPage"/>
          <w:pgSz w:w="11907" w:h="16840" w:code="9"/>
          <w:pgMar w:top="1417" w:right="1701" w:bottom="1417" w:left="1701" w:header="720" w:footer="720" w:gutter="454"/>
          <w:pgNumType w:fmt="lowerRoman"/>
          <w:cols w:space="720"/>
          <w:docGrid w:linePitch="299"/>
        </w:sectPr>
      </w:pPr>
      <w:r>
        <w:lastRenderedPageBreak/>
        <w:t xml:space="preserve"> </w:t>
      </w:r>
    </w:p>
    <w:p w:rsidR="0067575B" w:rsidRPr="00963953" w:rsidRDefault="004A4057" w:rsidP="001772E2">
      <w:pPr>
        <w:pStyle w:val="Ttulo"/>
        <w:rPr>
          <w:color w:val="4DA4D8" w:themeColor="accent3" w:themeTint="99"/>
        </w:rPr>
      </w:pPr>
      <w:r w:rsidRPr="00963953">
        <w:rPr>
          <w:color w:val="4DA4D8" w:themeColor="accent3" w:themeTint="99"/>
        </w:rPr>
        <w:lastRenderedPageBreak/>
        <w:t>Lista de Acrónimos</w:t>
      </w:r>
    </w:p>
    <w:p w:rsidR="004A4057" w:rsidRPr="0031552C" w:rsidRDefault="004A4057" w:rsidP="001772E2"/>
    <w:tbl>
      <w:tblPr>
        <w:tblStyle w:val="Tablaconcuadrcula"/>
        <w:tblW w:w="0" w:type="auto"/>
        <w:tblLook w:val="04A0" w:firstRow="1" w:lastRow="0" w:firstColumn="1" w:lastColumn="0" w:noHBand="0" w:noVBand="1"/>
      </w:tblPr>
      <w:tblGrid>
        <w:gridCol w:w="1974"/>
        <w:gridCol w:w="6067"/>
      </w:tblGrid>
      <w:tr w:rsidR="00B14060" w:rsidRPr="00AE2575" w:rsidTr="00B14060">
        <w:tc>
          <w:tcPr>
            <w:tcW w:w="2122" w:type="dxa"/>
          </w:tcPr>
          <w:p w:rsidR="00B14060" w:rsidRPr="00AE2575" w:rsidRDefault="00B14060" w:rsidP="001772E2">
            <w:pPr>
              <w:spacing w:before="120" w:after="120"/>
              <w:rPr>
                <w:b/>
              </w:rPr>
            </w:pPr>
            <w:r w:rsidRPr="00AE2575">
              <w:rPr>
                <w:b/>
              </w:rPr>
              <w:t>Acrónimo</w:t>
            </w:r>
          </w:p>
        </w:tc>
        <w:tc>
          <w:tcPr>
            <w:tcW w:w="6827" w:type="dxa"/>
          </w:tcPr>
          <w:p w:rsidR="00B14060" w:rsidRPr="00AE2575" w:rsidRDefault="00B14060" w:rsidP="001772E2">
            <w:pPr>
              <w:spacing w:before="120" w:after="120"/>
              <w:rPr>
                <w:b/>
              </w:rPr>
            </w:pPr>
            <w:r w:rsidRPr="00AE2575">
              <w:rPr>
                <w:b/>
              </w:rPr>
              <w:t>Significado</w:t>
            </w:r>
          </w:p>
        </w:tc>
      </w:tr>
      <w:tr w:rsidR="00AE2575" w:rsidRPr="00AE2575" w:rsidTr="00B14060">
        <w:tc>
          <w:tcPr>
            <w:tcW w:w="2122" w:type="dxa"/>
          </w:tcPr>
          <w:p w:rsidR="00AE2575" w:rsidRPr="00AE2575" w:rsidRDefault="00AE2575" w:rsidP="001772E2">
            <w:r w:rsidRPr="00AE2575">
              <w:t>TCP</w:t>
            </w:r>
          </w:p>
        </w:tc>
        <w:tc>
          <w:tcPr>
            <w:tcW w:w="6827" w:type="dxa"/>
          </w:tcPr>
          <w:p w:rsidR="00AE2575" w:rsidRPr="00AE2575" w:rsidRDefault="00AE2575" w:rsidP="001772E2">
            <w:r w:rsidRPr="00AE2575">
              <w:rPr>
                <w:rFonts w:eastAsiaTheme="minorHAnsi" w:cs="Helvetica Neue"/>
                <w:color w:val="000000"/>
                <w:lang w:eastAsia="en-US"/>
              </w:rPr>
              <w:t>Transmission Control Protocol</w:t>
            </w:r>
          </w:p>
        </w:tc>
      </w:tr>
      <w:tr w:rsidR="00AE2575" w:rsidRPr="00AE2575" w:rsidTr="00B14060">
        <w:tc>
          <w:tcPr>
            <w:tcW w:w="2122" w:type="dxa"/>
          </w:tcPr>
          <w:p w:rsidR="00AE2575" w:rsidRPr="00AE2575" w:rsidRDefault="00AE2575" w:rsidP="001772E2">
            <w:r w:rsidRPr="00AE2575">
              <w:t>IP</w:t>
            </w:r>
          </w:p>
        </w:tc>
        <w:tc>
          <w:tcPr>
            <w:tcW w:w="6827" w:type="dxa"/>
          </w:tcPr>
          <w:p w:rsidR="00AE2575" w:rsidRPr="00AE2575" w:rsidRDefault="00AE2575" w:rsidP="001772E2">
            <w:r w:rsidRPr="00AE2575">
              <w:rPr>
                <w:rFonts w:eastAsiaTheme="minorHAnsi" w:cs="Helvetica Neue"/>
                <w:color w:val="000000"/>
                <w:lang w:eastAsia="en-US"/>
              </w:rPr>
              <w:t>Internet Protocol</w:t>
            </w:r>
          </w:p>
        </w:tc>
      </w:tr>
      <w:tr w:rsidR="00AE2575" w:rsidRPr="00AE2575" w:rsidTr="00B14060">
        <w:tc>
          <w:tcPr>
            <w:tcW w:w="2122" w:type="dxa"/>
          </w:tcPr>
          <w:p w:rsidR="00AE2575" w:rsidRPr="00AE2575" w:rsidRDefault="00AE2575" w:rsidP="001772E2">
            <w:r w:rsidRPr="00AE2575">
              <w:t>SYN</w:t>
            </w:r>
          </w:p>
        </w:tc>
        <w:tc>
          <w:tcPr>
            <w:tcW w:w="6827" w:type="dxa"/>
          </w:tcPr>
          <w:p w:rsidR="00AE2575" w:rsidRPr="00AE2575" w:rsidRDefault="00AE2575" w:rsidP="001772E2">
            <w:r w:rsidRPr="00AE2575">
              <w:rPr>
                <w:rFonts w:eastAsiaTheme="minorHAnsi" w:cs="Helvetica Neue"/>
                <w:color w:val="000000"/>
                <w:lang w:eastAsia="en-US"/>
              </w:rPr>
              <w:t>Synchronize</w:t>
            </w:r>
          </w:p>
        </w:tc>
      </w:tr>
      <w:tr w:rsidR="00AE2575" w:rsidRPr="00AE2575" w:rsidTr="00B14060">
        <w:tc>
          <w:tcPr>
            <w:tcW w:w="2122" w:type="dxa"/>
          </w:tcPr>
          <w:p w:rsidR="00AE2575" w:rsidRPr="00AE2575" w:rsidRDefault="00AE2575" w:rsidP="001772E2">
            <w:r w:rsidRPr="00AE2575">
              <w:t>ACK</w:t>
            </w:r>
          </w:p>
        </w:tc>
        <w:tc>
          <w:tcPr>
            <w:tcW w:w="6827" w:type="dxa"/>
          </w:tcPr>
          <w:p w:rsidR="00AE2575" w:rsidRPr="00AE2575" w:rsidRDefault="00AE2575" w:rsidP="001772E2">
            <w:r w:rsidRPr="00AE2575">
              <w:rPr>
                <w:rFonts w:eastAsiaTheme="minorHAnsi" w:cs="Helvetica Neue"/>
                <w:color w:val="000000"/>
                <w:lang w:eastAsia="en-US"/>
              </w:rPr>
              <w:t>Acknowledgement</w:t>
            </w:r>
          </w:p>
        </w:tc>
      </w:tr>
      <w:tr w:rsidR="00AE2575" w:rsidRPr="00AE2575" w:rsidTr="00B14060">
        <w:tc>
          <w:tcPr>
            <w:tcW w:w="2122" w:type="dxa"/>
          </w:tcPr>
          <w:p w:rsidR="00AE2575" w:rsidRPr="00AE2575" w:rsidRDefault="00AE2575" w:rsidP="001772E2">
            <w:r w:rsidRPr="00AE2575">
              <w:t>RST</w:t>
            </w:r>
          </w:p>
        </w:tc>
        <w:tc>
          <w:tcPr>
            <w:tcW w:w="6827" w:type="dxa"/>
          </w:tcPr>
          <w:p w:rsidR="00AE2575" w:rsidRPr="00AE2575" w:rsidRDefault="00AE2575" w:rsidP="001772E2">
            <w:r w:rsidRPr="00AE2575">
              <w:rPr>
                <w:rFonts w:eastAsiaTheme="minorHAnsi" w:cs="Helvetica Neue"/>
                <w:color w:val="000000"/>
                <w:lang w:eastAsia="en-US"/>
              </w:rPr>
              <w:t>Reset</w:t>
            </w:r>
          </w:p>
        </w:tc>
      </w:tr>
      <w:tr w:rsidR="00AE2575" w:rsidRPr="00AE2575" w:rsidTr="00B14060">
        <w:tc>
          <w:tcPr>
            <w:tcW w:w="2122" w:type="dxa"/>
          </w:tcPr>
          <w:p w:rsidR="00AE2575" w:rsidRPr="00AE2575" w:rsidRDefault="00AE2575" w:rsidP="001772E2">
            <w:r w:rsidRPr="00AE2575">
              <w:t>PSH</w:t>
            </w:r>
          </w:p>
        </w:tc>
        <w:tc>
          <w:tcPr>
            <w:tcW w:w="6827" w:type="dxa"/>
          </w:tcPr>
          <w:p w:rsidR="00AE2575" w:rsidRPr="00AE2575" w:rsidRDefault="00AE2575" w:rsidP="001772E2">
            <w:r w:rsidRPr="00AE2575">
              <w:rPr>
                <w:rFonts w:eastAsiaTheme="minorHAnsi" w:cs="Helvetica Neue"/>
                <w:color w:val="000000"/>
                <w:lang w:eastAsia="en-US"/>
              </w:rPr>
              <w:t>Push</w:t>
            </w:r>
          </w:p>
        </w:tc>
      </w:tr>
      <w:tr w:rsidR="00AE2575" w:rsidRPr="00AE2575" w:rsidTr="00B14060">
        <w:tc>
          <w:tcPr>
            <w:tcW w:w="2122" w:type="dxa"/>
          </w:tcPr>
          <w:p w:rsidR="00AE2575" w:rsidRPr="00AE2575" w:rsidRDefault="00AE2575" w:rsidP="001772E2">
            <w:r w:rsidRPr="00AE2575">
              <w:t>URG</w:t>
            </w:r>
          </w:p>
        </w:tc>
        <w:tc>
          <w:tcPr>
            <w:tcW w:w="6827" w:type="dxa"/>
          </w:tcPr>
          <w:p w:rsidR="00AE2575" w:rsidRPr="00AE2575" w:rsidRDefault="00AE2575" w:rsidP="001772E2">
            <w:r w:rsidRPr="00AE2575">
              <w:rPr>
                <w:rFonts w:eastAsiaTheme="minorHAnsi" w:cs="Helvetica Neue"/>
                <w:color w:val="000000"/>
                <w:lang w:eastAsia="en-US"/>
              </w:rPr>
              <w:t>Urgent</w:t>
            </w:r>
          </w:p>
        </w:tc>
      </w:tr>
      <w:tr w:rsidR="00AE2575" w:rsidRPr="00AE2575" w:rsidTr="00B14060">
        <w:tc>
          <w:tcPr>
            <w:tcW w:w="2122" w:type="dxa"/>
          </w:tcPr>
          <w:p w:rsidR="00AE2575" w:rsidRPr="00AE2575" w:rsidRDefault="00AE2575" w:rsidP="001772E2">
            <w:r w:rsidRPr="00AE2575">
              <w:t>FIN</w:t>
            </w:r>
          </w:p>
        </w:tc>
        <w:tc>
          <w:tcPr>
            <w:tcW w:w="6827" w:type="dxa"/>
          </w:tcPr>
          <w:p w:rsidR="00AE2575" w:rsidRPr="00AE2575" w:rsidRDefault="00AE2575" w:rsidP="001772E2">
            <w:r w:rsidRPr="00AE2575">
              <w:rPr>
                <w:rFonts w:eastAsiaTheme="minorHAnsi" w:cs="Helvetica Neue"/>
                <w:color w:val="000000"/>
                <w:lang w:eastAsia="en-US"/>
              </w:rPr>
              <w:t>Finalize</w:t>
            </w:r>
          </w:p>
        </w:tc>
      </w:tr>
      <w:tr w:rsidR="00AE2575" w:rsidRPr="00AE2575" w:rsidTr="00B14060">
        <w:tc>
          <w:tcPr>
            <w:tcW w:w="2122" w:type="dxa"/>
          </w:tcPr>
          <w:p w:rsidR="00AE2575" w:rsidRPr="00AE2575" w:rsidRDefault="00AE2575" w:rsidP="001772E2">
            <w:r w:rsidRPr="00AE2575">
              <w:t>LAN</w:t>
            </w:r>
          </w:p>
        </w:tc>
        <w:tc>
          <w:tcPr>
            <w:tcW w:w="6827" w:type="dxa"/>
          </w:tcPr>
          <w:p w:rsidR="00AE2575" w:rsidRPr="00AE2575" w:rsidRDefault="00AE2575" w:rsidP="001772E2">
            <w:r w:rsidRPr="00AE2575">
              <w:rPr>
                <w:rFonts w:eastAsiaTheme="minorHAnsi" w:cs="Helvetica Neue"/>
                <w:color w:val="1A1A1A"/>
                <w:lang w:eastAsia="en-US"/>
              </w:rPr>
              <w:t>Local Area Network</w:t>
            </w:r>
          </w:p>
        </w:tc>
      </w:tr>
      <w:tr w:rsidR="00AE2575" w:rsidRPr="00AE2575" w:rsidTr="00B14060">
        <w:tc>
          <w:tcPr>
            <w:tcW w:w="2122" w:type="dxa"/>
          </w:tcPr>
          <w:p w:rsidR="00AE2575" w:rsidRPr="00AE2575" w:rsidRDefault="00AE2575" w:rsidP="001772E2">
            <w:r w:rsidRPr="00AE2575">
              <w:t>IMCP</w:t>
            </w:r>
          </w:p>
        </w:tc>
        <w:tc>
          <w:tcPr>
            <w:tcW w:w="6827" w:type="dxa"/>
          </w:tcPr>
          <w:p w:rsidR="00AE2575" w:rsidRPr="00AE2575" w:rsidRDefault="00AE2575" w:rsidP="001772E2">
            <w:r w:rsidRPr="00AE2575">
              <w:rPr>
                <w:rFonts w:eastAsiaTheme="minorHAnsi" w:cs="Helvetica Neue"/>
                <w:color w:val="000000"/>
                <w:lang w:eastAsia="en-US"/>
              </w:rPr>
              <w:t>Internet Control Message Prontocol</w:t>
            </w:r>
          </w:p>
        </w:tc>
      </w:tr>
      <w:tr w:rsidR="00AE2575" w:rsidRPr="00AE2575" w:rsidTr="00B14060">
        <w:tc>
          <w:tcPr>
            <w:tcW w:w="2122" w:type="dxa"/>
          </w:tcPr>
          <w:p w:rsidR="00AE2575" w:rsidRPr="00AE2575" w:rsidRDefault="00AE2575" w:rsidP="001772E2">
            <w:r w:rsidRPr="00AE2575">
              <w:t>UDP</w:t>
            </w:r>
          </w:p>
        </w:tc>
        <w:tc>
          <w:tcPr>
            <w:tcW w:w="6827" w:type="dxa"/>
          </w:tcPr>
          <w:p w:rsidR="00AE2575" w:rsidRPr="00AE2575" w:rsidRDefault="00AE2575" w:rsidP="001772E2">
            <w:r w:rsidRPr="00AE2575">
              <w:rPr>
                <w:rFonts w:eastAsiaTheme="minorHAnsi" w:cs="Helvetica Neue"/>
                <w:color w:val="000000"/>
                <w:lang w:eastAsia="en-US"/>
              </w:rPr>
              <w:t>User Datagram Protocol</w:t>
            </w:r>
          </w:p>
        </w:tc>
      </w:tr>
      <w:tr w:rsidR="00AE2575" w:rsidRPr="00AE2575" w:rsidTr="00B14060">
        <w:tc>
          <w:tcPr>
            <w:tcW w:w="2122" w:type="dxa"/>
          </w:tcPr>
          <w:p w:rsidR="00AE2575" w:rsidRPr="00AE2575" w:rsidRDefault="00AE2575" w:rsidP="001772E2">
            <w:r w:rsidRPr="00AE2575">
              <w:t>DoS</w:t>
            </w:r>
          </w:p>
        </w:tc>
        <w:tc>
          <w:tcPr>
            <w:tcW w:w="6827" w:type="dxa"/>
          </w:tcPr>
          <w:p w:rsidR="00AE2575" w:rsidRPr="00AE2575" w:rsidRDefault="00AE2575" w:rsidP="001772E2">
            <w:r w:rsidRPr="00AE2575">
              <w:t>Denial of Service</w:t>
            </w:r>
          </w:p>
        </w:tc>
      </w:tr>
      <w:tr w:rsidR="00AE2575" w:rsidRPr="00AE2575" w:rsidTr="00B14060">
        <w:tc>
          <w:tcPr>
            <w:tcW w:w="2122" w:type="dxa"/>
          </w:tcPr>
          <w:p w:rsidR="00AE2575" w:rsidRPr="00AE2575" w:rsidRDefault="00AE2575" w:rsidP="001772E2">
            <w:r w:rsidRPr="00AE2575">
              <w:t>HTTP</w:t>
            </w:r>
          </w:p>
        </w:tc>
        <w:tc>
          <w:tcPr>
            <w:tcW w:w="6827" w:type="dxa"/>
          </w:tcPr>
          <w:p w:rsidR="00AE2575" w:rsidRPr="00AE2575" w:rsidRDefault="00AE2575" w:rsidP="001772E2">
            <w:r w:rsidRPr="00AE2575">
              <w:rPr>
                <w:rFonts w:eastAsiaTheme="minorHAnsi" w:cs="Helvetica Neue"/>
                <w:color w:val="1A1A1A"/>
                <w:lang w:eastAsia="en-US"/>
              </w:rPr>
              <w:t>Hypertext Transfer Protocol</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URL</w:t>
            </w:r>
          </w:p>
        </w:tc>
        <w:tc>
          <w:tcPr>
            <w:tcW w:w="6827" w:type="dxa"/>
          </w:tcPr>
          <w:p w:rsidR="00AE2575" w:rsidRPr="00AE2575" w:rsidRDefault="00AE2575" w:rsidP="001772E2">
            <w:r w:rsidRPr="00AE2575">
              <w:rPr>
                <w:rFonts w:eastAsiaTheme="minorHAnsi" w:cs="Helvetica Neue"/>
                <w:color w:val="1A1A1A"/>
                <w:lang w:eastAsia="en-US"/>
              </w:rPr>
              <w:t>Uniform Resource Identifier</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NTP</w:t>
            </w:r>
          </w:p>
        </w:tc>
        <w:tc>
          <w:tcPr>
            <w:tcW w:w="6827" w:type="dxa"/>
          </w:tcPr>
          <w:p w:rsidR="00AE2575" w:rsidRPr="00AE2575" w:rsidRDefault="00AE2575" w:rsidP="001772E2">
            <w:r w:rsidRPr="00AE2575">
              <w:rPr>
                <w:rFonts w:eastAsiaTheme="minorHAnsi" w:cs="Helvetica Neue"/>
                <w:color w:val="000000"/>
                <w:lang w:eastAsia="en-US"/>
              </w:rPr>
              <w:t>Network Time Protocol</w:t>
            </w:r>
          </w:p>
        </w:tc>
      </w:tr>
      <w:tr w:rsidR="00AE2575" w:rsidRPr="00AE2575" w:rsidTr="00B14060">
        <w:tc>
          <w:tcPr>
            <w:tcW w:w="2122" w:type="dxa"/>
          </w:tcPr>
          <w:p w:rsidR="00AE2575" w:rsidRPr="00AE2575" w:rsidRDefault="00AE2575" w:rsidP="001772E2">
            <w:r w:rsidRPr="00AE2575">
              <w:rPr>
                <w:rFonts w:eastAsiaTheme="minorHAnsi" w:cs="Helvetica Neue"/>
                <w:bCs/>
                <w:color w:val="000000"/>
                <w:lang w:eastAsia="en-US"/>
              </w:rPr>
              <w:t>MITM</w:t>
            </w:r>
          </w:p>
        </w:tc>
        <w:tc>
          <w:tcPr>
            <w:tcW w:w="6827" w:type="dxa"/>
          </w:tcPr>
          <w:p w:rsidR="00AE2575" w:rsidRPr="00AE2575" w:rsidRDefault="00AE2575" w:rsidP="001772E2">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ARP</w:t>
            </w:r>
          </w:p>
        </w:tc>
        <w:tc>
          <w:tcPr>
            <w:tcW w:w="6827" w:type="dxa"/>
          </w:tcPr>
          <w:p w:rsidR="00AE2575" w:rsidRPr="00AE2575" w:rsidRDefault="00AE2575" w:rsidP="001772E2">
            <w:r w:rsidRPr="00AE2575">
              <w:rPr>
                <w:rFonts w:eastAsiaTheme="minorHAnsi" w:cs="Helvetica Neue"/>
                <w:color w:val="000000"/>
                <w:lang w:eastAsia="en-US"/>
              </w:rPr>
              <w:t>Address Resolution Protocol</w:t>
            </w:r>
          </w:p>
        </w:tc>
      </w:tr>
      <w:tr w:rsidR="00B45777" w:rsidRPr="00AE2575" w:rsidTr="00B14060">
        <w:tc>
          <w:tcPr>
            <w:tcW w:w="2122" w:type="dxa"/>
          </w:tcPr>
          <w:p w:rsidR="00B45777" w:rsidRPr="00AE2575" w:rsidRDefault="00B45777" w:rsidP="001772E2">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1772E2">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MAC</w:t>
            </w:r>
          </w:p>
        </w:tc>
        <w:tc>
          <w:tcPr>
            <w:tcW w:w="6827" w:type="dxa"/>
          </w:tcPr>
          <w:p w:rsidR="00AE2575" w:rsidRPr="00AE2575" w:rsidRDefault="00AE2575" w:rsidP="001772E2">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DNS</w:t>
            </w:r>
          </w:p>
        </w:tc>
        <w:tc>
          <w:tcPr>
            <w:tcW w:w="6827" w:type="dxa"/>
          </w:tcPr>
          <w:p w:rsidR="00AE2575" w:rsidRPr="00AE2575" w:rsidRDefault="00AE2575" w:rsidP="001772E2">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SMTP</w:t>
            </w:r>
          </w:p>
        </w:tc>
        <w:tc>
          <w:tcPr>
            <w:tcW w:w="6827" w:type="dxa"/>
          </w:tcPr>
          <w:p w:rsidR="00AE2575" w:rsidRPr="00AE2575" w:rsidRDefault="00AE2575" w:rsidP="001772E2">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944632" w:rsidP="001772E2">
            <w:r>
              <w:t>SPF</w:t>
            </w:r>
          </w:p>
        </w:tc>
        <w:tc>
          <w:tcPr>
            <w:tcW w:w="6827" w:type="dxa"/>
          </w:tcPr>
          <w:p w:rsidR="00AE2575" w:rsidRPr="00AE2575" w:rsidRDefault="00944632" w:rsidP="001772E2">
            <w:r w:rsidRPr="00944632">
              <w:t>Sender Policy Framework</w:t>
            </w:r>
          </w:p>
        </w:tc>
      </w:tr>
      <w:tr w:rsidR="00AE2575" w:rsidRPr="00AE2575" w:rsidTr="00B14060">
        <w:tc>
          <w:tcPr>
            <w:tcW w:w="2122" w:type="dxa"/>
          </w:tcPr>
          <w:p w:rsidR="00AE2575" w:rsidRPr="00AE2575" w:rsidRDefault="00A25115" w:rsidP="001772E2">
            <w:r>
              <w:t>SMTP</w:t>
            </w:r>
          </w:p>
        </w:tc>
        <w:tc>
          <w:tcPr>
            <w:tcW w:w="6827" w:type="dxa"/>
          </w:tcPr>
          <w:p w:rsidR="00AE2575" w:rsidRPr="00AE2575" w:rsidRDefault="00A25115" w:rsidP="001772E2">
            <w:r w:rsidRPr="00A25115">
              <w:t>Simple Mail Transfer Protocol</w:t>
            </w:r>
          </w:p>
        </w:tc>
      </w:tr>
      <w:tr w:rsidR="00AE2575" w:rsidRPr="00AE2575" w:rsidTr="00B14060">
        <w:tc>
          <w:tcPr>
            <w:tcW w:w="2122" w:type="dxa"/>
          </w:tcPr>
          <w:p w:rsidR="00AE2575" w:rsidRPr="00AE2575" w:rsidRDefault="00AE2575" w:rsidP="001772E2"/>
        </w:tc>
        <w:tc>
          <w:tcPr>
            <w:tcW w:w="6827" w:type="dxa"/>
          </w:tcPr>
          <w:p w:rsidR="00AE2575" w:rsidRPr="00AE2575" w:rsidRDefault="00AE2575" w:rsidP="001772E2"/>
        </w:tc>
      </w:tr>
    </w:tbl>
    <w:p w:rsidR="004A4057" w:rsidRPr="0031552C" w:rsidRDefault="004A4057" w:rsidP="001772E2"/>
    <w:p w:rsidR="004A4057" w:rsidRPr="0031552C" w:rsidRDefault="004A4057" w:rsidP="001772E2"/>
    <w:p w:rsidR="004A4057" w:rsidRPr="0031552C" w:rsidRDefault="004A4057" w:rsidP="001772E2"/>
    <w:p w:rsidR="0067575B" w:rsidRPr="0031552C" w:rsidRDefault="0067575B" w:rsidP="001772E2"/>
    <w:p w:rsidR="0067575B" w:rsidRPr="0031552C" w:rsidRDefault="0067575B" w:rsidP="001772E2">
      <w:pPr>
        <w:pStyle w:val="Ttulo1"/>
        <w:ind w:left="0"/>
        <w:jc w:val="both"/>
        <w:rPr>
          <w:noProof w:val="0"/>
        </w:rPr>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FE49B5" w:rsidRPr="00541272" w:rsidRDefault="00FE49B5" w:rsidP="003C080C">
      <w:pPr>
        <w:pStyle w:val="Ttulo1"/>
        <w:ind w:left="0" w:firstLine="0"/>
        <w:jc w:val="both"/>
        <w:rPr>
          <w:rFonts w:ascii="Trebuchet MS" w:hAnsi="Trebuchet MS"/>
          <w:color w:val="4DA4D8" w:themeColor="accent3" w:themeTint="99"/>
        </w:rPr>
      </w:pPr>
      <w:bookmarkStart w:id="1" w:name="_Toc504910251"/>
      <w:bookmarkStart w:id="2" w:name="_Toc514841310"/>
      <w:bookmarkStart w:id="3" w:name="_Toc515648493"/>
      <w:r w:rsidRPr="00541272">
        <w:rPr>
          <w:rFonts w:ascii="Trebuchet MS" w:hAnsi="Trebuchet MS"/>
          <w:color w:val="4DA4D8" w:themeColor="accent3" w:themeTint="99"/>
        </w:rPr>
        <w:lastRenderedPageBreak/>
        <w:t>Introducción</w:t>
      </w:r>
      <w:bookmarkEnd w:id="1"/>
      <w:bookmarkEnd w:id="2"/>
      <w:bookmarkEnd w:id="3"/>
    </w:p>
    <w:p w:rsidR="00FE49B5" w:rsidRPr="001772E2" w:rsidRDefault="00FE49B5" w:rsidP="001772E2">
      <w:pPr>
        <w:pStyle w:val="Ttulo2"/>
        <w:rPr>
          <w:color w:val="4DA4D8" w:themeColor="accent3" w:themeTint="99"/>
        </w:rPr>
      </w:pPr>
      <w:bookmarkStart w:id="4" w:name="_Toc504910252"/>
      <w:bookmarkStart w:id="5" w:name="_Toc514841311"/>
      <w:bookmarkStart w:id="6" w:name="_Toc515648494"/>
      <w:r w:rsidRPr="001772E2">
        <w:rPr>
          <w:color w:val="4DA4D8" w:themeColor="accent3" w:themeTint="99"/>
        </w:rPr>
        <w:t>¿ A QUÉ LLAMAMOS SPOOFING ?</w:t>
      </w:r>
      <w:bookmarkEnd w:id="4"/>
      <w:bookmarkEnd w:id="5"/>
      <w:bookmarkEnd w:id="6"/>
    </w:p>
    <w:p w:rsidR="00FE49B5" w:rsidRPr="00724188" w:rsidRDefault="00FE49B5" w:rsidP="001772E2">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1772E2">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1772E2" w:rsidRDefault="00541272" w:rsidP="001772E2">
      <w:pPr>
        <w:pStyle w:val="Ttulo2"/>
        <w:rPr>
          <w:color w:val="4DA4D8" w:themeColor="accent3" w:themeTint="99"/>
        </w:rPr>
      </w:pPr>
      <w:bookmarkStart w:id="7" w:name="_Toc514841312"/>
      <w:bookmarkStart w:id="8" w:name="_Toc515648495"/>
      <w:r w:rsidRPr="001772E2">
        <w:rPr>
          <w:color w:val="4DA4D8" w:themeColor="accent3" w:themeTint="99"/>
        </w:rPr>
        <w:t>Conceptos</w:t>
      </w:r>
      <w:bookmarkEnd w:id="7"/>
      <w:bookmarkEnd w:id="8"/>
    </w:p>
    <w:p w:rsidR="00541272" w:rsidRPr="00453934" w:rsidRDefault="00541272" w:rsidP="00453934">
      <w:pPr>
        <w:pStyle w:val="Ttulo3"/>
        <w:rPr>
          <w:color w:val="4DA4D8" w:themeColor="accent3" w:themeTint="99"/>
        </w:rPr>
      </w:pPr>
      <w:bookmarkStart w:id="9" w:name="_Toc504910254"/>
      <w:bookmarkStart w:id="10" w:name="_Toc514841313"/>
      <w:bookmarkStart w:id="11" w:name="_Toc515648496"/>
      <w:r w:rsidRPr="00453934">
        <w:rPr>
          <w:color w:val="4DA4D8" w:themeColor="accent3" w:themeTint="99"/>
        </w:rPr>
        <w:t>¿ QUÉ ES EL PROTOCOLO TCP / IP ?</w:t>
      </w:r>
      <w:bookmarkEnd w:id="9"/>
      <w:bookmarkEnd w:id="10"/>
      <w:bookmarkEnd w:id="11"/>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Transmission Control Protocol) se encarga de controlar, ordenar y manejar los datos asegurando que llegan al destino todos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IP (Internet Protocol) se encarga de enviar los paquetes al destino correct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tos Source port (puerto origen) y Destination port (puerto destino) indicados con 16 bits y reconocidos en :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uertos conocidos(0-1023)</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egistrados(1024-49151)</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rivados(49152-65535)</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lastRenderedPageBreak/>
        <w:t>Los puertos pueden estar en 3 estados : filtrado , en caso de tener un firewall que lo bloquee, abierto o cerrad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 la técnica de detectar puertos abiertos se le denomina Port Scan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a cabecera TCP cuenta también con 6 flags cada uno de ellos de 1 bit siendo de valores 0 o 1, estos flags son SYN, ACK, RST, PSH, URG y FIN.</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n los paquetes con flag ACK se añade un número de 32 bit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os flags tienen estás fun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Synchronize)-&gt; inicia la conexión TCP.</w:t>
      </w: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Acknowledgement)-&gt; se ocupa de realizar confirma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Reset)-&gt; se ocupar de reiniciar conexiones debido a paquetes corruptos o a SYN duplicados o retardad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Push)-&gt; se ocupa de forzar envíos inmediatos de dat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Urgent)-&gt; se ocupa de definir un bloque de datos como urgente.</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Helvetica Neue"/>
          <w:color w:val="000000"/>
          <w:lang w:eastAsia="en-US"/>
        </w:rPr>
      </w:pPr>
      <w:r w:rsidRPr="003832CC">
        <w:rPr>
          <w:rFonts w:eastAsiaTheme="minorHAnsi" w:cs="Times New Roman"/>
          <w:color w:val="000000"/>
          <w:szCs w:val="24"/>
          <w:lang w:eastAsia="en-US"/>
        </w:rPr>
        <w:t>FIN (Finalize)-&gt; se ocupa de finalizar la conexión.</w:t>
      </w:r>
      <w:r w:rsidRPr="003832CC">
        <w:rPr>
          <w:rFonts w:eastAsiaTheme="minorHAnsi" w:cs="Helvetica Neue"/>
          <w:color w:val="000000"/>
          <w:lang w:eastAsia="en-US"/>
        </w:rPr>
        <w:fldChar w:fldCharType="begin"/>
      </w:r>
      <w:r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Pr="003832CC">
        <w:rPr>
          <w:rFonts w:eastAsiaTheme="minorHAnsi" w:cs="Helvetica Neue"/>
          <w:color w:val="000000"/>
          <w:lang w:eastAsia="en-US"/>
        </w:rPr>
        <w:fldChar w:fldCharType="separate"/>
      </w:r>
      <w:r w:rsidRPr="003832CC">
        <w:rPr>
          <w:rFonts w:eastAsiaTheme="minorHAnsi" w:cs="Helvetica Neue"/>
          <w:noProof/>
          <w:color w:val="000000"/>
          <w:lang w:eastAsia="en-US"/>
        </w:rPr>
        <w:t>[2]</w:t>
      </w:r>
      <w:r w:rsidRPr="003832CC">
        <w:rPr>
          <w:rFonts w:eastAsiaTheme="minorHAnsi" w:cs="Helvetica Neue"/>
          <w:color w:val="000000"/>
          <w:lang w:eastAsia="en-US"/>
        </w:rPr>
        <w:fldChar w:fldCharType="end"/>
      </w:r>
    </w:p>
    <w:p w:rsidR="00541272" w:rsidRPr="00E16CB2" w:rsidRDefault="00541272" w:rsidP="001772E2"/>
    <w:p w:rsidR="00541272" w:rsidRPr="003C080C" w:rsidRDefault="00541272" w:rsidP="00453934">
      <w:pPr>
        <w:pStyle w:val="Ttulo3"/>
        <w:rPr>
          <w:color w:val="4DA4D8" w:themeColor="accent3" w:themeTint="99"/>
        </w:rPr>
      </w:pPr>
      <w:bookmarkStart w:id="12" w:name="_Toc514841314"/>
      <w:bookmarkStart w:id="13" w:name="_Toc515648497"/>
      <w:r w:rsidRPr="003C080C">
        <w:rPr>
          <w:color w:val="4DA4D8" w:themeColor="accent3" w:themeTint="99"/>
        </w:rPr>
        <w:t>PROTOCOLO DE NEGOCIACIÓN EN 3 PASOS O 3-WAY HANDSHAKE</w:t>
      </w:r>
      <w:bookmarkEnd w:id="12"/>
      <w:bookmarkEnd w:id="13"/>
      <w:r w:rsidRPr="003C080C">
        <w:rPr>
          <w:color w:val="4DA4D8" w:themeColor="accent3" w:themeTint="99"/>
        </w:rPr>
        <w:t xml:space="preserve"> </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E</w:t>
      </w:r>
      <w:r w:rsidR="00541272" w:rsidRPr="00F573F4">
        <w:rPr>
          <w:rFonts w:eastAsiaTheme="minorHAnsi" w:cs="Helvetica Neue"/>
          <w:color w:val="000000"/>
          <w:lang w:eastAsia="en-US"/>
        </w:rPr>
        <w:t>stablecer conexión</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T</w:t>
      </w:r>
      <w:r w:rsidR="00541272" w:rsidRPr="00F573F4">
        <w:rPr>
          <w:rFonts w:eastAsiaTheme="minorHAnsi" w:cs="Helvetica Neue"/>
          <w:color w:val="000000"/>
          <w:lang w:eastAsia="en-US"/>
        </w:rPr>
        <w:t>ransferencia de datos</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F</w:t>
      </w:r>
      <w:r w:rsidR="00541272" w:rsidRPr="00F573F4">
        <w:rPr>
          <w:rFonts w:eastAsiaTheme="minorHAnsi" w:cs="Helvetica Neue"/>
          <w:color w:val="000000"/>
          <w:lang w:eastAsia="en-US"/>
        </w:rPr>
        <w:t>in de conexión</w:t>
      </w:r>
    </w:p>
    <w:p w:rsidR="00BA13E3" w:rsidRDefault="00BA13E3"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1772E2" w:rsidRPr="00F573F4" w:rsidRDefault="001772E2" w:rsidP="001772E2">
      <w:pPr>
        <w:autoSpaceDE w:val="0"/>
        <w:autoSpaceDN w:val="0"/>
        <w:adjustRightInd w:val="0"/>
        <w:spacing w:after="0" w:line="240" w:lineRule="auto"/>
        <w:rPr>
          <w:rFonts w:eastAsiaTheme="minorHAnsi" w:cs="Helvetica Neue"/>
          <w:color w:val="000000"/>
          <w:lang w:eastAsia="en-US"/>
        </w:rPr>
      </w:pPr>
    </w:p>
    <w:p w:rsidR="00777F7E"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w:t>
      </w:r>
      <w:r w:rsidRPr="00F573F4">
        <w:rPr>
          <w:rFonts w:eastAsiaTheme="minorHAnsi" w:cs="Helvetica Neue"/>
          <w:color w:val="000000"/>
          <w:lang w:eastAsia="en-US"/>
        </w:rPr>
        <w:lastRenderedPageBreak/>
        <w:t>de no estarlo se envía un paquete con el flag RST (bit de paquete que rechaza el intento de conexión). Si el puerto está abierto el servidor responderá a la petic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SYN con un paquete SYN/ACK (el paquete ACK o acknowledgement  informa sobre la confirmación de la recepción de mensaje). Finalmente el cliente responderá con un paquete ACK completando el establecimiento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os checksums cuya función es la detección de errores y las confirmaciones o asentimientos y temporizadores cuya función es la confirmación de paquetes recibidos y la detección de pérdidas o retras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732C8E"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p>
    <w:bookmarkStart w:id="14" w:name="_Toc515648498"/>
    <w:p w:rsidR="00541272" w:rsidRDefault="00F54F02" w:rsidP="001772E2">
      <w:pPr>
        <w:pStyle w:val="Ttulo3"/>
        <w:numPr>
          <w:ilvl w:val="3"/>
          <w:numId w:val="18"/>
        </w:numPr>
        <w:ind w:left="0" w:firstLine="0"/>
        <w:rPr>
          <w:color w:val="4DA4D8" w:themeColor="accent3" w:themeTint="99"/>
        </w:rPr>
      </w:pPr>
      <w:r>
        <w:rPr>
          <w:noProof/>
        </w:rPr>
        <mc:AlternateContent>
          <mc:Choice Requires="wps">
            <w:drawing>
              <wp:anchor distT="0" distB="0" distL="114300" distR="114300" simplePos="0" relativeHeight="251659264" behindDoc="0" locked="0" layoutInCell="1" allowOverlap="1" wp14:anchorId="17631140" wp14:editId="4E999180">
                <wp:simplePos x="0" y="0"/>
                <wp:positionH relativeFrom="column">
                  <wp:posOffset>-727710</wp:posOffset>
                </wp:positionH>
                <wp:positionV relativeFrom="paragraph">
                  <wp:posOffset>457793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5A4674" w:rsidRPr="00EF6D64" w:rsidRDefault="005A4674"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5" w:name="_Toc514947076"/>
                            <w:bookmarkStart w:id="16" w:name="_Toc514947094"/>
                            <w:bookmarkStart w:id="17" w:name="_Toc515561212"/>
                            <w:bookmarkStart w:id="18" w:name="_Toc515646325"/>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5"/>
                            <w:bookmarkEnd w:id="16"/>
                            <w:r>
                              <w:t>. Fuente: propia</w:t>
                            </w:r>
                            <w:bookmarkEnd w:id="17"/>
                            <w:bookmarkEnd w:id="18"/>
                          </w:p>
                          <w:p w:rsidR="005A4674" w:rsidRPr="001D7788" w:rsidRDefault="005A4674"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57.3pt;margin-top:360.45pt;width:500.15pt;height:1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MGF8AnmAAAAEQEAAA8AAABk&#13;&#10;cnMvZG93bnJldi54bWxMT01Pg0AQvZv4HzZj4sW0C2gppSyNFnvTQ2vT85bdApGdJexS6L93POll&#13;&#10;kpn35n1km8m07Kp711gUEM4DYBpLqxqsBBy/drMEmPMSlWwtagE37WCT399lMlV2xL2+HnzFSARd&#13;&#10;KgXU3ncp566stZFubjuNhF1sb6Snta+46uVI4qblURDE3MgGyaGWnd7Wuvw+DEZAXPTDuMftU3F8&#13;&#10;/5CfXRWd3m4nIR4fpmJN43UNzOvJ/33AbwfKDzkFO9sBlWOtgFkYvsTEFbCMghUwoiTJYgnsTJdF&#13;&#10;8Aw8z/j/JvkPAAAA//8DAFBLAQItABQABgAIAAAAIQC2gziS/gAAAOEBAAATAAAAAAAAAAAAAAAA&#13;&#10;AAAAAABbQ29udGVudF9UeXBlc10ueG1sUEsBAi0AFAAGAAgAAAAhADj9If/WAAAAlAEAAAsAAAAA&#13;&#10;AAAAAAAAAAAALwEAAF9yZWxzLy5yZWxzUEsBAi0AFAAGAAgAAAAhAKaUIi40AgAAZwQAAA4AAAAA&#13;&#10;AAAAAAAAAAAALgIAAGRycy9lMm9Eb2MueG1sUEsBAi0AFAAGAAgAAAAhAMGF8AnmAAAAEQEAAA8A&#13;&#10;AAAAAAAAAAAAAAAAjgQAAGRycy9kb3ducmV2LnhtbFBLBQYAAAAABAAEAPMAAAChBQAAAAA=&#13;&#10;" stroked="f">
                <v:textbox inset="0,0,0,0">
                  <w:txbxContent>
                    <w:p w:rsidR="005A4674" w:rsidRPr="00EF6D64" w:rsidRDefault="005A4674"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9" w:name="_Toc514947076"/>
                      <w:bookmarkStart w:id="20" w:name="_Toc514947094"/>
                      <w:bookmarkStart w:id="21" w:name="_Toc515561212"/>
                      <w:bookmarkStart w:id="22" w:name="_Toc515646325"/>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9"/>
                      <w:bookmarkEnd w:id="20"/>
                      <w:r>
                        <w:t>. Fuente: propia</w:t>
                      </w:r>
                      <w:bookmarkEnd w:id="21"/>
                      <w:bookmarkEnd w:id="22"/>
                    </w:p>
                    <w:p w:rsidR="005A4674" w:rsidRPr="001D7788" w:rsidRDefault="005A4674"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541272">
        <w:rPr>
          <w:color w:val="4DA4D8" w:themeColor="accent3" w:themeTint="99"/>
        </w:rPr>
        <w:t>EJEMPLIFICACIÓN CON WIRESHARK</w:t>
      </w:r>
      <w:bookmarkEnd w:id="14"/>
    </w:p>
    <w:p w:rsidR="00F54F02" w:rsidRDefault="00F54F02" w:rsidP="001772E2"/>
    <w:p w:rsidR="009847DB" w:rsidRDefault="00D0573B" w:rsidP="001772E2">
      <w:r w:rsidRPr="00362434">
        <w:rPr>
          <w:rFonts w:ascii="Helvetica Neue" w:eastAsiaTheme="minorHAnsi" w:hAnsi="Helvetica Neue" w:cs="Helvetica Neue"/>
          <w:i/>
          <w:noProof/>
          <w:color w:val="F07F09" w:themeColor="accent1"/>
          <w:lang w:eastAsia="en-US"/>
        </w:rPr>
        <w:drawing>
          <wp:anchor distT="0" distB="0" distL="114300" distR="114300" simplePos="0" relativeHeight="251657216" behindDoc="0" locked="0" layoutInCell="1" allowOverlap="1" wp14:anchorId="15D5A971" wp14:editId="40D20D12">
            <wp:simplePos x="0" y="0"/>
            <wp:positionH relativeFrom="column">
              <wp:posOffset>-635</wp:posOffset>
            </wp:positionH>
            <wp:positionV relativeFrom="paragraph">
              <wp:posOffset>146685</wp:posOffset>
            </wp:positionV>
            <wp:extent cx="5115560" cy="3181985"/>
            <wp:effectExtent l="0" t="0" r="2540" b="571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rotWithShape="1">
                    <a:blip r:embed="rId66" cstate="print">
                      <a:extLst>
                        <a:ext uri="{28A0092B-C50C-407E-A947-70E740481C1C}">
                          <a14:useLocalDpi xmlns:a14="http://schemas.microsoft.com/office/drawing/2010/main" val="0"/>
                        </a:ext>
                      </a:extLst>
                    </a:blip>
                    <a:srcRect l="1155" t="709" r="1274" b="2532"/>
                    <a:stretch/>
                  </pic:blipFill>
                  <pic:spPr bwMode="auto">
                    <a:xfrm>
                      <a:off x="0" y="0"/>
                      <a:ext cx="5115560" cy="3181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4F02" w:rsidRDefault="00F54F02" w:rsidP="001772E2"/>
    <w:p w:rsidR="00F54F02" w:rsidRDefault="009E31F9" w:rsidP="001772E2">
      <w:r>
        <w:rPr>
          <w:noProof/>
        </w:rPr>
        <w:lastRenderedPageBreak/>
        <mc:AlternateContent>
          <mc:Choice Requires="wps">
            <w:drawing>
              <wp:anchor distT="0" distB="0" distL="114300" distR="114300" simplePos="0" relativeHeight="251667456" behindDoc="0" locked="0" layoutInCell="1" allowOverlap="1" wp14:anchorId="78C560F8" wp14:editId="47260FC4">
                <wp:simplePos x="0" y="0"/>
                <wp:positionH relativeFrom="column">
                  <wp:posOffset>797498</wp:posOffset>
                </wp:positionH>
                <wp:positionV relativeFrom="paragraph">
                  <wp:posOffset>494925</wp:posOffset>
                </wp:positionV>
                <wp:extent cx="3816350" cy="206375"/>
                <wp:effectExtent l="0" t="0" r="6350" b="0"/>
                <wp:wrapTopAndBottom/>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5A4674" w:rsidRPr="00EF6D64" w:rsidRDefault="005A4674"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9" w:name="_Toc514947078"/>
                            <w:bookmarkStart w:id="20" w:name="_Toc514947096"/>
                            <w:bookmarkStart w:id="21" w:name="_Toc515561213"/>
                            <w:bookmarkStart w:id="22" w:name="_Toc515646326"/>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w:t>
                            </w:r>
                            <w:bookmarkEnd w:id="19"/>
                            <w:bookmarkEnd w:id="20"/>
                            <w:r w:rsidRPr="009E31F9">
                              <w:t>Paquete SYN. Fuente: propia</w:t>
                            </w:r>
                            <w:bookmarkEnd w:id="21"/>
                            <w:bookmarkEnd w:id="22"/>
                          </w:p>
                          <w:p w:rsidR="005A4674" w:rsidRPr="0058398E" w:rsidRDefault="005A4674"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7" type="#_x0000_t202" style="position:absolute;left:0;text-align:left;margin-left:62.8pt;margin-top:38.95pt;width:300.5pt;height:1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QWUNAIAAHAEAAAOAAAAZHJzL2Uyb0RvYy54bWysVE1v2zAMvQ/YfxB0X5wPNCuCOEWWIsOA&#13;&#10;oC2QDj0rshQLkEWNUmJnv36UP9Ku22nYRaZI6knvkfTyrqksOysMBlzOJ6MxZ8pJKIw75vz78/bT&#13;&#10;LWchClcIC07l/KICv1t9/LCs/UJNoQRbKGQE4sKi9jkvY/SLLAuyVJUII/DKUVADViLSFo9ZgaIm&#13;&#10;9Mpm0/F4ntWAhUeQKgTy3ndBvmrxtVYyPmodVGQ25/S22K7Yroe0ZqulWBxR+NLI/hniH15RCePo&#13;&#10;0ivUvYiCndD8AVUZiRBAx5GEKgOtjVQtB2IzGb9jsy+FVy0XEif4q0zh/8HKh/MTMlNQ7UgeJyqq&#13;&#10;0eYkCgRWKBZVE4FRhGSqfVhQ9t5Tfmy+QENHBn8gZ2LfaKzSl3gxihPi5SoyQTFJztntZD67oZCk&#13;&#10;2HQ8n32+STDZ62mPIX5VULFk5BypiK224rwLsUsdUtJlAawptsbatEmBjUV2FlTwujRR9eC/ZVmX&#13;&#10;ch2kUx1g8mSJYkclWbE5NJ0yA80DFBdij9C1UfBya+i+nQjxSSD1DbGiWYiPtGgLdc6htzgrAX/+&#13;&#10;zZ/yqZwU5aymPsx5+HESqDiz3xwVmiDjYOBgHAbDnaoNENMJTZmXrUkHMNrB1AjVC43IOt1CIeEk&#13;&#10;3ZXzOJib2E0DjZhU63WbRK3pRdy5vZcJetD1uXkR6PuqpNZ4gKFDxeJdcbrcTuX1KYI2beWSrp2K&#13;&#10;vdzU1m3t+xFMc/N232a9/ihWvwAAAP//AwBQSwMEFAAGAAgAAAAhALS25+7iAAAADwEAAA8AAABk&#13;&#10;cnMvZG93bnJldi54bWxMT8FOg0AQvZv4D5sx8WLsUqKglKXRord6aG16nrIrENlZwi6F/r3jSS+T&#13;&#10;vHlv3ryXr2fbibMZfOtIwXIRgTBUOd1SreDw+X7/BMIHJI2dI6PgYjysi+urHDPtJtqZ8z7Ugk3I&#13;&#10;Z6igCaHPpPRVYyz6hesNMfflBouB4VBLPeDE5raTcRQl0mJL/KHB3mwaU33vR6sgKYdx2tHmrjy8&#13;&#10;bfGjr+Pj6+Wo1O3NXK54vKxABDOHvwv47cD5oeBgJzeS9qJjHD8mLFWQps8gWJDGCS9OzCyjB5BF&#13;&#10;Lv/3KH4AAAD//wMAUEsBAi0AFAAGAAgAAAAhALaDOJL+AAAA4QEAABMAAAAAAAAAAAAAAAAAAAAA&#13;&#10;AFtDb250ZW50X1R5cGVzXS54bWxQSwECLQAUAAYACAAAACEAOP0h/9YAAACUAQAACwAAAAAAAAAA&#13;&#10;AAAAAAAvAQAAX3JlbHMvLnJlbHNQSwECLQAUAAYACAAAACEA1aUFlDQCAABwBAAADgAAAAAAAAAA&#13;&#10;AAAAAAAuAgAAZHJzL2Uyb0RvYy54bWxQSwECLQAUAAYACAAAACEAtLbn7uIAAAAPAQAADwAAAAAA&#13;&#10;AAAAAAAAAACOBAAAZHJzL2Rvd25yZXYueG1sUEsFBgAAAAAEAAQA8wAAAJ0FAAAAAA==&#13;&#10;" stroked="f">
                <v:textbox inset="0,0,0,0">
                  <w:txbxContent>
                    <w:p w:rsidR="005A4674" w:rsidRPr="00EF6D64" w:rsidRDefault="005A4674"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7" w:name="_Toc514947078"/>
                      <w:bookmarkStart w:id="28" w:name="_Toc514947096"/>
                      <w:bookmarkStart w:id="29" w:name="_Toc515561213"/>
                      <w:bookmarkStart w:id="30" w:name="_Toc515646326"/>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w:t>
                      </w:r>
                      <w:bookmarkEnd w:id="27"/>
                      <w:bookmarkEnd w:id="28"/>
                      <w:r w:rsidRPr="009E31F9">
                        <w:t>Paquete SYN. Fuente: propia</w:t>
                      </w:r>
                      <w:bookmarkEnd w:id="29"/>
                      <w:bookmarkEnd w:id="30"/>
                    </w:p>
                    <w:p w:rsidR="005A4674" w:rsidRPr="0058398E" w:rsidRDefault="005A4674"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topAndBottom"/>
              </v:shape>
            </w:pict>
          </mc:Fallback>
        </mc:AlternateContent>
      </w:r>
      <w:r w:rsidR="00D0573B">
        <w:rPr>
          <w:noProof/>
        </w:rPr>
        <w:drawing>
          <wp:anchor distT="0" distB="0" distL="114300" distR="114300" simplePos="0" relativeHeight="251810816" behindDoc="0" locked="0" layoutInCell="1" allowOverlap="1" wp14:anchorId="36ECB00D">
            <wp:simplePos x="0" y="0"/>
            <wp:positionH relativeFrom="column">
              <wp:posOffset>-671979</wp:posOffset>
            </wp:positionH>
            <wp:positionV relativeFrom="paragraph">
              <wp:posOffset>302260</wp:posOffset>
            </wp:positionV>
            <wp:extent cx="6809740" cy="97790"/>
            <wp:effectExtent l="0" t="0" r="0" b="381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809740" cy="97790"/>
                    </a:xfrm>
                    <a:prstGeom prst="rect">
                      <a:avLst/>
                    </a:prstGeom>
                  </pic:spPr>
                </pic:pic>
              </a:graphicData>
            </a:graphic>
            <wp14:sizeRelH relativeFrom="page">
              <wp14:pctWidth>0</wp14:pctWidth>
            </wp14:sizeRelH>
            <wp14:sizeRelV relativeFrom="page">
              <wp14:pctHeight>0</wp14:pctHeight>
            </wp14:sizeRelV>
          </wp:anchor>
        </w:drawing>
      </w:r>
    </w:p>
    <w:p w:rsidR="009847DB" w:rsidRDefault="009E31F9" w:rsidP="001772E2">
      <w:pPr>
        <w:tabs>
          <w:tab w:val="left" w:pos="5311"/>
        </w:tabs>
      </w:pPr>
      <w:r>
        <w:rPr>
          <w:noProof/>
        </w:rPr>
        <mc:AlternateContent>
          <mc:Choice Requires="wps">
            <w:drawing>
              <wp:anchor distT="0" distB="0" distL="114300" distR="114300" simplePos="0" relativeHeight="251663360" behindDoc="0" locked="0" layoutInCell="1" allowOverlap="1" wp14:anchorId="7AF0332D" wp14:editId="6BE84D57">
                <wp:simplePos x="0" y="0"/>
                <wp:positionH relativeFrom="column">
                  <wp:posOffset>-1066956</wp:posOffset>
                </wp:positionH>
                <wp:positionV relativeFrom="paragraph">
                  <wp:posOffset>2174282</wp:posOffset>
                </wp:positionV>
                <wp:extent cx="7436485" cy="186690"/>
                <wp:effectExtent l="0" t="0" r="5715" b="3810"/>
                <wp:wrapTopAndBottom/>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5A4674" w:rsidRPr="00EF6D64" w:rsidRDefault="005A4674"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3" w:name="_Toc514947077"/>
                            <w:bookmarkStart w:id="24" w:name="_Toc514947095"/>
                            <w:bookmarkStart w:id="25" w:name="_Toc515561214"/>
                            <w:bookmarkStart w:id="26" w:name="_Toc515646327"/>
                            <w:r>
                              <w:rPr>
                                <w:b/>
                                <w:i w:val="0"/>
                                <w:noProof/>
                                <w:color w:val="4DA4D8" w:themeColor="accent3" w:themeTint="99"/>
                              </w:rPr>
                              <w:t>3</w:t>
                            </w:r>
                            <w:r w:rsidRPr="009847DB">
                              <w:rPr>
                                <w:b/>
                                <w:i w:val="0"/>
                                <w:noProof/>
                                <w:color w:val="4DA4D8" w:themeColor="accent3" w:themeTint="99"/>
                              </w:rPr>
                              <w:fldChar w:fldCharType="end"/>
                            </w:r>
                            <w:bookmarkEnd w:id="23"/>
                            <w:bookmarkEnd w:id="24"/>
                            <w:r>
                              <w:t>-Flag SYN. Fuente: propia</w:t>
                            </w:r>
                            <w:bookmarkEnd w:id="25"/>
                            <w:bookmarkEnd w:id="26"/>
                          </w:p>
                          <w:p w:rsidR="005A4674" w:rsidRPr="00DE3A05" w:rsidRDefault="005A4674"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8" type="#_x0000_t202" style="position:absolute;left:0;text-align:left;margin-left:-84pt;margin-top:171.2pt;width:585.55pt;height:14.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ZomOQIAAG4EAAAOAAAAZHJzL2Uyb0RvYy54bWysVFFv2jAQfp+0/2D5fQRYxwARKkbFNAm1&#13;&#10;lejUZ+M4xJLj886GhP36nR1Cu25P016c89357O/77rK4bWvDTgq9Bpvz0WDImbISCm0POf/+tPkw&#13;&#10;5cwHYQthwKqcn5Xnt8v37xaNm6sxVGAKhYyKWD9vXM6rENw8y7ysVC38AJyyFCwBaxFoi4esQNFQ&#13;&#10;9dpk4+FwkjWAhUOQynvy3nVBvkz1y1LJ8FCWXgVmck5vC2nFtO7jmi0XYn5A4SotL88Q//CKWmhL&#13;&#10;l15L3Ykg2BH1H6VqLRE8lGEgoc6gLLVUCQOhGQ3foNlVwqmEhcjx7kqT/39l5f3pEZkucj7jzIqa&#13;&#10;JFofRYHACsWCagOwWSSpcX5OuTtH2aH9Ai2J3fs9OSP2tsQ6fgkVozjRfb5STJWYJOfnm4+Tm+kn&#13;&#10;ziTFRtPJZJY0yF5OO/Thq4KaRSPnSBImZsVp6wO9hFL7lHiZB6OLjTYmbmJgbZCdBMndVDqo+EY6&#13;&#10;8VuWsTHXQjzVhaMnixA7KNEK7b5NvIx7mHsozoQeoWsi7+RG031b4cOjQOoaAkyTEB5oKQ00OYeL&#13;&#10;xVkF+PNv/phPYlKUs4a6MOf+x1Gg4sx8syRzbNnewN7Y94Y91msgpCOaMSeTSQcwmN4sEepnGpBV&#13;&#10;vIVCwkq6K+ehN9ehmwUaMKlWq5REjelE2Nqdk7F0z+tT+yzQXVSJnXEPfX+K+RtxutyO5dUxQKmT&#13;&#10;cpHXjsUL3dTUSZ7LAMapeb1PWS+/ieUvAAAA//8DAFBLAwQUAAYACAAAACEAf3bBCOYAAAASAQAA&#13;&#10;DwAAAGRycy9kb3ducmV2LnhtbEyPzU7DMBCE70i8g7VIXFBrJ61ClMapoIEbHFqqnt3EJBHxOrKd&#13;&#10;Jn17tie4rLR/M/Pl29n07KKd7yxKiJYCmMbK1h02Eo5f74sUmA8Ka9Vb1BKu2sO2uL/LVVbbCff6&#13;&#10;cggNIxH0mZLQhjBknPuq1Ub5pR000u7bOqMCta7htVMTiZuex0Ik3KgOyaFVg961uvo5jEZCUrpx&#13;&#10;2uPuqTy+fajPoYlPr9eTlI8Pc7mh8rIBFvQc/j7gxkD5oaBgZzti7VkvYRElKREFCat1vAZ2OxFi&#13;&#10;FQE70+g5SoEXOf+PUvwCAAD//wMAUEsBAi0AFAAGAAgAAAAhALaDOJL+AAAA4QEAABMAAAAAAAAA&#13;&#10;AAAAAAAAAAAAAFtDb250ZW50X1R5cGVzXS54bWxQSwECLQAUAAYACAAAACEAOP0h/9YAAACUAQAA&#13;&#10;CwAAAAAAAAAAAAAAAAAvAQAAX3JlbHMvLnJlbHNQSwECLQAUAAYACAAAACEAgzmaJjkCAABuBAAA&#13;&#10;DgAAAAAAAAAAAAAAAAAuAgAAZHJzL2Uyb0RvYy54bWxQSwECLQAUAAYACAAAACEAf3bBCOYAAAAS&#13;&#10;AQAADwAAAAAAAAAAAAAAAACTBAAAZHJzL2Rvd25yZXYueG1sUEsFBgAAAAAEAAQA8wAAAKYFAAAA&#13;&#10;AA==&#13;&#10;" stroked="f">
                <v:textbox inset="0,0,0,0">
                  <w:txbxContent>
                    <w:p w:rsidR="005A4674" w:rsidRPr="00EF6D64" w:rsidRDefault="005A4674"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5" w:name="_Toc514947077"/>
                      <w:bookmarkStart w:id="36" w:name="_Toc514947095"/>
                      <w:bookmarkStart w:id="37" w:name="_Toc515561214"/>
                      <w:bookmarkStart w:id="38" w:name="_Toc515646327"/>
                      <w:r>
                        <w:rPr>
                          <w:b/>
                          <w:i w:val="0"/>
                          <w:noProof/>
                          <w:color w:val="4DA4D8" w:themeColor="accent3" w:themeTint="99"/>
                        </w:rPr>
                        <w:t>3</w:t>
                      </w:r>
                      <w:r w:rsidRPr="009847DB">
                        <w:rPr>
                          <w:b/>
                          <w:i w:val="0"/>
                          <w:noProof/>
                          <w:color w:val="4DA4D8" w:themeColor="accent3" w:themeTint="99"/>
                        </w:rPr>
                        <w:fldChar w:fldCharType="end"/>
                      </w:r>
                      <w:bookmarkEnd w:id="35"/>
                      <w:bookmarkEnd w:id="36"/>
                      <w:r>
                        <w:t>-Flag SYN. Fuente: propia</w:t>
                      </w:r>
                      <w:bookmarkEnd w:id="37"/>
                      <w:bookmarkEnd w:id="38"/>
                    </w:p>
                    <w:p w:rsidR="005A4674" w:rsidRPr="00DE3A05" w:rsidRDefault="005A4674" w:rsidP="009847DB">
                      <w:pPr>
                        <w:pStyle w:val="Descripcin"/>
                        <w:jc w:val="center"/>
                        <w:rPr>
                          <w:noProof/>
                          <w:szCs w:val="22"/>
                        </w:rPr>
                      </w:pPr>
                    </w:p>
                  </w:txbxContent>
                </v:textbox>
                <w10:wrap type="topAndBottom"/>
              </v:shape>
            </w:pict>
          </mc:Fallback>
        </mc:AlternateContent>
      </w:r>
      <w:r w:rsidR="00D0573B" w:rsidRPr="00362434">
        <w:rPr>
          <w:rFonts w:ascii="Helvetica Neue" w:eastAsiaTheme="minorHAnsi" w:hAnsi="Helvetica Neue" w:cs="Helvetica Neue"/>
          <w:i/>
          <w:noProof/>
          <w:color w:val="F07F09" w:themeColor="accent1"/>
          <w:lang w:eastAsia="en-US"/>
        </w:rPr>
        <w:drawing>
          <wp:anchor distT="0" distB="0" distL="114300" distR="114300" simplePos="0" relativeHeight="251665408" behindDoc="0" locked="0" layoutInCell="1" allowOverlap="1" wp14:anchorId="5748E322" wp14:editId="223E8212">
            <wp:simplePos x="0" y="0"/>
            <wp:positionH relativeFrom="column">
              <wp:posOffset>802005</wp:posOffset>
            </wp:positionH>
            <wp:positionV relativeFrom="paragraph">
              <wp:posOffset>466090</wp:posOffset>
            </wp:positionV>
            <wp:extent cx="3816350" cy="1626235"/>
            <wp:effectExtent l="0" t="0" r="635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68">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D0573B" w:rsidRDefault="00D0573B" w:rsidP="00D0573B">
      <w:pPr>
        <w:keepNext/>
        <w:tabs>
          <w:tab w:val="left" w:pos="4723"/>
          <w:tab w:val="left" w:pos="5357"/>
        </w:tabs>
      </w:pPr>
      <w:r>
        <w:rPr>
          <w:noProof/>
        </w:rPr>
        <w:drawing>
          <wp:anchor distT="0" distB="0" distL="114300" distR="114300" simplePos="0" relativeHeight="251669504" behindDoc="0" locked="0" layoutInCell="1" allowOverlap="1" wp14:anchorId="26B7A8E6" wp14:editId="6ED74F5A">
            <wp:simplePos x="0" y="0"/>
            <wp:positionH relativeFrom="column">
              <wp:posOffset>-766258</wp:posOffset>
            </wp:positionH>
            <wp:positionV relativeFrom="paragraph">
              <wp:posOffset>258445</wp:posOffset>
            </wp:positionV>
            <wp:extent cx="6905289" cy="114935"/>
            <wp:effectExtent l="0" t="0" r="381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rotWithShape="1">
                    <a:blip r:embed="rId69" cstate="print">
                      <a:extLst>
                        <a:ext uri="{28A0092B-C50C-407E-A947-70E740481C1C}">
                          <a14:useLocalDpi xmlns:a14="http://schemas.microsoft.com/office/drawing/2010/main" val="0"/>
                        </a:ext>
                      </a:extLst>
                    </a:blip>
                    <a:srcRect l="3748" b="-1"/>
                    <a:stretch/>
                  </pic:blipFill>
                  <pic:spPr bwMode="auto">
                    <a:xfrm>
                      <a:off x="0" y="0"/>
                      <a:ext cx="6905289"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1552" behindDoc="0" locked="0" layoutInCell="1" allowOverlap="1" wp14:anchorId="26F70918" wp14:editId="6E24A3A0">
                <wp:simplePos x="0" y="0"/>
                <wp:positionH relativeFrom="column">
                  <wp:posOffset>-790575</wp:posOffset>
                </wp:positionH>
                <wp:positionV relativeFrom="paragraph">
                  <wp:posOffset>467360</wp:posOffset>
                </wp:positionV>
                <wp:extent cx="7142480" cy="147320"/>
                <wp:effectExtent l="0" t="0" r="0" b="5080"/>
                <wp:wrapTopAndBottom/>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5A4674" w:rsidRPr="00EF6D64" w:rsidRDefault="005A4674"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7" w:name="_Toc514947079"/>
                            <w:bookmarkStart w:id="28" w:name="_Toc514947097"/>
                            <w:bookmarkStart w:id="29" w:name="_Toc515561215"/>
                            <w:bookmarkStart w:id="30" w:name="_Toc515646328"/>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7"/>
                            <w:bookmarkEnd w:id="28"/>
                            <w:r>
                              <w:rPr>
                                <w:noProof/>
                              </w:rPr>
                              <w:t xml:space="preserve">. </w:t>
                            </w:r>
                            <w:r>
                              <w:t>Fuente: propia</w:t>
                            </w:r>
                            <w:bookmarkEnd w:id="29"/>
                            <w:bookmarkEnd w:id="30"/>
                          </w:p>
                          <w:p w:rsidR="005A4674" w:rsidRPr="006F1DF2" w:rsidRDefault="005A4674"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2.25pt;margin-top:36.8pt;width:562.4pt;height:1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M4W4LHjAAAAEAEAAA8A&#13;&#10;AABkcnMvZG93bnJldi54bWxMT89PwjAUvpv4PzTPxIuBlqEDxt6IMrnpASScy1a3xfV1aTs2/nvL&#13;&#10;SS8v+fK+n+lm1C27KOsaQwizqQCmqDBlQxXC8Ws3WQJzXlIpW0MK4aocbLL7u1QmpRlory4HX7Fg&#13;&#10;Qi6RCLX3XcK5K2qlpZuaTlH4fRurpQ/QVry0cgjmuuWREDHXsqGQUMtObWtV/Bx6jRDnth/2tH3K&#13;&#10;j+8f8rOrotPb9YT4+DDm63Be18C8Gv2fAm4bQn/IQrGz6al0rEWYzKLnl8BFWMxjYDeGEGIO7Iyw&#13;&#10;ipfAs5T/H5L9AgAA//8DAFBLAQItABQABgAIAAAAIQC2gziS/gAAAOEBAAATAAAAAAAAAAAAAAAA&#13;&#10;AAAAAABbQ29udGVudF9UeXBlc10ueG1sUEsBAi0AFAAGAAgAAAAhADj9If/WAAAAlAEAAAsAAAAA&#13;&#10;AAAAAAAAAAAALwEAAF9yZWxzLy5yZWxzUEsBAi0AFAAGAAgAAAAhAGn0YSU3AgAAcAQAAA4AAAAA&#13;&#10;AAAAAAAAAAAALgIAAGRycy9lMm9Eb2MueG1sUEsBAi0AFAAGAAgAAAAhAM4W4LHjAAAAEAEAAA8A&#13;&#10;AAAAAAAAAAAAAAAAkQQAAGRycy9kb3ducmV2LnhtbFBLBQYAAAAABAAEAPMAAAChBQAAAAA=&#13;&#10;" stroked="f">
                <v:textbox inset="0,0,0,0">
                  <w:txbxContent>
                    <w:p w:rsidR="005A4674" w:rsidRPr="00EF6D64" w:rsidRDefault="005A4674"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43" w:name="_Toc514947079"/>
                      <w:bookmarkStart w:id="44" w:name="_Toc514947097"/>
                      <w:bookmarkStart w:id="45" w:name="_Toc515561215"/>
                      <w:bookmarkStart w:id="46" w:name="_Toc515646328"/>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43"/>
                      <w:bookmarkEnd w:id="44"/>
                      <w:r>
                        <w:rPr>
                          <w:noProof/>
                        </w:rPr>
                        <w:t xml:space="preserve">. </w:t>
                      </w:r>
                      <w:r>
                        <w:t>Fuente: propia</w:t>
                      </w:r>
                      <w:bookmarkEnd w:id="45"/>
                      <w:bookmarkEnd w:id="46"/>
                    </w:p>
                    <w:p w:rsidR="005A4674" w:rsidRPr="006F1DF2" w:rsidRDefault="005A4674" w:rsidP="009847DB">
                      <w:pPr>
                        <w:pStyle w:val="Descripcin"/>
                        <w:jc w:val="center"/>
                        <w:rPr>
                          <w:noProof/>
                          <w:szCs w:val="22"/>
                        </w:rPr>
                      </w:pPr>
                    </w:p>
                  </w:txbxContent>
                </v:textbox>
                <w10:wrap type="topAndBottom"/>
              </v:shape>
            </w:pict>
          </mc:Fallback>
        </mc:AlternateContent>
      </w:r>
    </w:p>
    <w:p w:rsidR="00D0573B" w:rsidRDefault="00BA1EFC" w:rsidP="00D0573B">
      <w:pPr>
        <w:keepNext/>
        <w:tabs>
          <w:tab w:val="left" w:pos="4723"/>
          <w:tab w:val="left" w:pos="5357"/>
        </w:tabs>
      </w:pPr>
      <w:r>
        <w:rPr>
          <w:noProof/>
        </w:rPr>
        <mc:AlternateContent>
          <mc:Choice Requires="wps">
            <w:drawing>
              <wp:anchor distT="0" distB="0" distL="114300" distR="114300" simplePos="0" relativeHeight="251832320" behindDoc="0" locked="0" layoutInCell="1" allowOverlap="1" wp14:anchorId="5BA31457" wp14:editId="1A502A4B">
                <wp:simplePos x="0" y="0"/>
                <wp:positionH relativeFrom="column">
                  <wp:posOffset>565150</wp:posOffset>
                </wp:positionH>
                <wp:positionV relativeFrom="paragraph">
                  <wp:posOffset>2392045</wp:posOffset>
                </wp:positionV>
                <wp:extent cx="4342130" cy="635"/>
                <wp:effectExtent l="0" t="0" r="1270" b="12065"/>
                <wp:wrapTopAndBottom/>
                <wp:docPr id="32" name="Cuadro de texto 32"/>
                <wp:cNvGraphicFramePr/>
                <a:graphic xmlns:a="http://schemas.openxmlformats.org/drawingml/2006/main">
                  <a:graphicData uri="http://schemas.microsoft.com/office/word/2010/wordprocessingShape">
                    <wps:wsp>
                      <wps:cNvSpPr txBox="1"/>
                      <wps:spPr>
                        <a:xfrm>
                          <a:off x="0" y="0"/>
                          <a:ext cx="4342130" cy="635"/>
                        </a:xfrm>
                        <a:prstGeom prst="rect">
                          <a:avLst/>
                        </a:prstGeom>
                        <a:solidFill>
                          <a:prstClr val="white"/>
                        </a:solidFill>
                        <a:ln>
                          <a:noFill/>
                        </a:ln>
                      </wps:spPr>
                      <wps:txbx>
                        <w:txbxContent>
                          <w:p w:rsidR="005A4674" w:rsidRPr="003049A2" w:rsidRDefault="005A4674" w:rsidP="00BA1EFC">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31" w:name="_Toc515561216"/>
                            <w:bookmarkStart w:id="32" w:name="_Toc515646329"/>
                            <w:r>
                              <w:rPr>
                                <w:b/>
                                <w:i w:val="0"/>
                                <w:noProof/>
                                <w:color w:val="4DA4D8" w:themeColor="accent3" w:themeTint="99"/>
                              </w:rPr>
                              <w:t>5</w:t>
                            </w:r>
                            <w:r w:rsidRPr="00F73E3A">
                              <w:rPr>
                                <w:b/>
                                <w:i w:val="0"/>
                                <w:noProof/>
                                <w:color w:val="4DA4D8" w:themeColor="accent3" w:themeTint="99"/>
                              </w:rPr>
                              <w:fldChar w:fldCharType="end"/>
                            </w:r>
                            <w:r>
                              <w:t>-Flags</w:t>
                            </w:r>
                            <w:r w:rsidRPr="00BD0D1D">
                              <w:t xml:space="preserve"> SYN ACK. Fuente: propia</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31457" id="Cuadro de texto 32" o:spid="_x0000_s1030" type="#_x0000_t202" style="position:absolute;left:0;text-align:left;margin-left:44.5pt;margin-top:188.35pt;width:341.9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6CqUMwIAAG0EAAAOAAAAZHJzL2Uyb0RvYy54bWysVE1v2zAMvQ/YfxB0X5yvFYMRp8hSZBgQ&#13;&#10;tAXSoWdFlmMBsqhRSuzu14+S7XTrdhp2kSmSovTeI7267RrDLgq9Blvw2WTKmbISSm1PBf/2tPvw&#13;&#10;iTMfhC2FAasK/qI8v12/f7dqXa7mUIMpFTIqYn3euoLXIbg8y7ysVSP8BJyyFKwAGxFoi6esRNFS&#13;&#10;9cZk8+n0JmsBS4cglffkveuDfJ3qV5WS4aGqvArMFJzeFtKKaT3GNVuvRH5C4Woth2eIf3hFI7Sl&#13;&#10;S6+l7kQQ7Iz6j1KNlggeqjCR0GRQVVqqhIHQzKZv0Bxq4VTCQuR4d6XJ/7+y8v7yiEyXBV/MObOi&#13;&#10;IY22Z1EisFKxoLoAjCJEU+t8TtkHR/mh+wwdyT36PTkj+q7CJn4JF6M4Ef5yJZlKMUnO5WI5ny0o&#13;&#10;JCl2s/gYa2SvRx368EVBw6JRcCQFE7HisvehTx1T4k0ejC532pi4iYGtQXYRpHZb66CG4r9lGRtz&#13;&#10;LcRTfcHoySK+Hke0QnfsEi3LEeMRyheCjtD3kHdyp+m+vfDhUSA1DUGiQQgPtFQG2oLDYHFWA/74&#13;&#10;mz/mk5YU5aylJiy4/34WqDgzXy2pHDt2NHA0jqNhz80WCOmMRszJZNIBDGY0K4TmmeZjE2+hkLCS&#13;&#10;7ip4GM1t6EeB5kuqzSYlUV86Efb24GQsPfL61D0LdIMqsS/uYWxPkb8Rp89N8rjNORDTSbnIa8/i&#13;&#10;QDf1dNJ+mL84NL/uU9brX2L9EwAA//8DAFBLAwQUAAYACAAAACEAFAaKFuQAAAAPAQAADwAAAGRy&#13;&#10;cy9kb3ducmV2LnhtbEyPP0/DMBDFdyS+g3VILIg6tFUS0jhVVWCApSJ0YXNjNw7E58h22vDtOVhg&#13;&#10;Oen+vfd+5XqyPTtpHzqHAu5mCTCNjVMdtgL2b0+3ObAQJSrZO9QCvnSAdXV5UcpCuTO+6lMdW0Yi&#13;&#10;GAopwMQ4FJyHxmgrw8wNGml3dN7KSK1vufLyTOK25/MkSbmVHZKDkYPeGt181qMVsFu+78zNeHx8&#13;&#10;2SwX/nk/btOPthbi+mp6WFHZrIBFPcW/D/hhoPxQUbCDG1EF1gvI74knClhkaQaMDrJsTkCH30kO&#13;&#10;vCr5f47qGwAA//8DAFBLAQItABQABgAIAAAAIQC2gziS/gAAAOEBAAATAAAAAAAAAAAAAAAAAAAA&#13;&#10;AABbQ29udGVudF9UeXBlc10ueG1sUEsBAi0AFAAGAAgAAAAhADj9If/WAAAAlAEAAAsAAAAAAAAA&#13;&#10;AAAAAAAALwEAAF9yZWxzLy5yZWxzUEsBAi0AFAAGAAgAAAAhAJvoKpQzAgAAbQQAAA4AAAAAAAAA&#13;&#10;AAAAAAAALgIAAGRycy9lMm9Eb2MueG1sUEsBAi0AFAAGAAgAAAAhABQGihbkAAAADwEAAA8AAAAA&#13;&#10;AAAAAAAAAAAAjQQAAGRycy9kb3ducmV2LnhtbFBLBQYAAAAABAAEAPMAAACeBQAAAAA=&#13;&#10;" stroked="f">
                <v:textbox style="mso-fit-shape-to-text:t" inset="0,0,0,0">
                  <w:txbxContent>
                    <w:p w:rsidR="005A4674" w:rsidRPr="003049A2" w:rsidRDefault="005A4674" w:rsidP="00BA1EFC">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49" w:name="_Toc515561216"/>
                      <w:bookmarkStart w:id="50" w:name="_Toc515646329"/>
                      <w:r>
                        <w:rPr>
                          <w:b/>
                          <w:i w:val="0"/>
                          <w:noProof/>
                          <w:color w:val="4DA4D8" w:themeColor="accent3" w:themeTint="99"/>
                        </w:rPr>
                        <w:t>5</w:t>
                      </w:r>
                      <w:r w:rsidRPr="00F73E3A">
                        <w:rPr>
                          <w:b/>
                          <w:i w:val="0"/>
                          <w:noProof/>
                          <w:color w:val="4DA4D8" w:themeColor="accent3" w:themeTint="99"/>
                        </w:rPr>
                        <w:fldChar w:fldCharType="end"/>
                      </w:r>
                      <w:r>
                        <w:t>-Flags</w:t>
                      </w:r>
                      <w:r w:rsidRPr="00BD0D1D">
                        <w:t xml:space="preserve"> SYN ACK. Fuente: propia</w:t>
                      </w:r>
                      <w:bookmarkEnd w:id="49"/>
                      <w:bookmarkEnd w:id="50"/>
                    </w:p>
                  </w:txbxContent>
                </v:textbox>
                <w10:wrap type="topAndBottom"/>
              </v:shape>
            </w:pict>
          </mc:Fallback>
        </mc:AlternateContent>
      </w:r>
      <w:r w:rsidR="00D0573B">
        <w:rPr>
          <w:noProof/>
        </w:rPr>
        <w:drawing>
          <wp:anchor distT="0" distB="0" distL="114300" distR="114300" simplePos="0" relativeHeight="251812864" behindDoc="0" locked="0" layoutInCell="1" allowOverlap="1" wp14:anchorId="40D674F5">
            <wp:simplePos x="0" y="0"/>
            <wp:positionH relativeFrom="column">
              <wp:posOffset>565150</wp:posOffset>
            </wp:positionH>
            <wp:positionV relativeFrom="paragraph">
              <wp:posOffset>536874</wp:posOffset>
            </wp:positionV>
            <wp:extent cx="4342321" cy="1798655"/>
            <wp:effectExtent l="0" t="0" r="1270" b="508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70">
                      <a:extLst>
                        <a:ext uri="{28A0092B-C50C-407E-A947-70E740481C1C}">
                          <a14:useLocalDpi xmlns:a14="http://schemas.microsoft.com/office/drawing/2010/main" val="0"/>
                        </a:ext>
                      </a:extLst>
                    </a:blip>
                    <a:stretch>
                      <a:fillRect/>
                    </a:stretch>
                  </pic:blipFill>
                  <pic:spPr>
                    <a:xfrm>
                      <a:off x="0" y="0"/>
                      <a:ext cx="4342321" cy="1798655"/>
                    </a:xfrm>
                    <a:prstGeom prst="rect">
                      <a:avLst/>
                    </a:prstGeom>
                  </pic:spPr>
                </pic:pic>
              </a:graphicData>
            </a:graphic>
            <wp14:sizeRelH relativeFrom="page">
              <wp14:pctWidth>0</wp14:pctWidth>
            </wp14:sizeRelH>
            <wp14:sizeRelV relativeFrom="page">
              <wp14:pctHeight>0</wp14:pctHeight>
            </wp14:sizeRelV>
          </wp:anchor>
        </w:drawing>
      </w:r>
    </w:p>
    <w:p w:rsidR="00F54F02" w:rsidRDefault="00F54F02" w:rsidP="001772E2">
      <w:pPr>
        <w:pStyle w:val="Descripcin"/>
        <w:ind w:firstLine="709"/>
        <w:jc w:val="center"/>
      </w:pPr>
    </w:p>
    <w:p w:rsidR="001772E2" w:rsidRDefault="004B26F9" w:rsidP="001772E2">
      <w:pPr>
        <w:keepNext/>
        <w:tabs>
          <w:tab w:val="left" w:pos="4723"/>
          <w:tab w:val="left" w:pos="5357"/>
        </w:tabs>
      </w:pPr>
      <w:r>
        <w:rPr>
          <w:noProof/>
        </w:rPr>
        <mc:AlternateContent>
          <mc:Choice Requires="wps">
            <w:drawing>
              <wp:anchor distT="0" distB="0" distL="114300" distR="114300" simplePos="0" relativeHeight="251675648" behindDoc="0" locked="0" layoutInCell="1" allowOverlap="1" wp14:anchorId="0AAD7E44" wp14:editId="3CD1AA8E">
                <wp:simplePos x="0" y="0"/>
                <wp:positionH relativeFrom="column">
                  <wp:posOffset>-1064739</wp:posOffset>
                </wp:positionH>
                <wp:positionV relativeFrom="paragraph">
                  <wp:posOffset>512288</wp:posOffset>
                </wp:positionV>
                <wp:extent cx="7543165" cy="176530"/>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165" cy="176530"/>
                        </a:xfrm>
                        <a:prstGeom prst="rect">
                          <a:avLst/>
                        </a:prstGeom>
                        <a:solidFill>
                          <a:prstClr val="white"/>
                        </a:solidFill>
                        <a:ln>
                          <a:noFill/>
                        </a:ln>
                      </wps:spPr>
                      <wps:txbx>
                        <w:txbxContent>
                          <w:p w:rsidR="005A4674" w:rsidRPr="00EF6D64" w:rsidRDefault="005A4674"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33" w:name="_Toc515561217"/>
                            <w:bookmarkStart w:id="34" w:name="_Toc515646330"/>
                            <w:r>
                              <w:rPr>
                                <w:b/>
                                <w:i w:val="0"/>
                                <w:noProof/>
                                <w:color w:val="4DA4D8" w:themeColor="accent3" w:themeTint="99"/>
                              </w:rPr>
                              <w:t>6</w:t>
                            </w:r>
                            <w:r w:rsidRPr="008E39A5">
                              <w:rPr>
                                <w:b/>
                                <w:i w:val="0"/>
                                <w:noProof/>
                                <w:color w:val="4DA4D8" w:themeColor="accent3" w:themeTint="99"/>
                              </w:rPr>
                              <w:fldChar w:fldCharType="end"/>
                            </w:r>
                            <w:r>
                              <w:t>-Paquete ACK. Fuente: propia</w:t>
                            </w:r>
                            <w:bookmarkEnd w:id="33"/>
                            <w:bookmarkEnd w:id="34"/>
                          </w:p>
                          <w:p w:rsidR="005A4674" w:rsidRPr="002D3057" w:rsidRDefault="005A4674"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1" type="#_x0000_t202" style="position:absolute;left:0;text-align:left;margin-left:-83.85pt;margin-top:40.35pt;width:593.95pt;height:1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WugNwIAAHAEAAAOAAAAZHJzL2Uyb0RvYy54bWysVFFvGjEMfp+0/xDlfRy0g06Io2JUTJOq&#13;&#10;thKd+hxyCRcpF2dO4I79+jk5jm7dnqa9BJ/t2Pm+z2Zx2zWWHRUGA67kk9GYM+UkVMbtS/7tefPh&#13;&#10;E2chClcJC06V/KQCv12+f7do/VxdQQ22UsioiAvz1pe8jtHPiyLIWjUijMArR0EN2IhIn7gvKhQt&#13;&#10;VW9scTUez4oWsPIIUoVA3rs+yJe5vtZKxketg4rMlpzeFvOJ+dyls1guxHyPwtdGnp8h/uEVjTCO&#13;&#10;ml5K3Yko2AHNH6UaIxEC6DiS0BSgtZEqYyA0k/EbNNtaeJWxEDnBX2gK/6+sfDg+ITMVaTflzImG&#13;&#10;NFofRIXAKsWi6iIwihBNrQ9zyt56yo/dZ+joyuAP5EzoO41N+iVcjOJE+OlCMpVikpw304/Xkxk1&#13;&#10;kxSb3Mym11mF4vW2xxC/KGhYMkqOJGLmVhzvQ6SXUOqQkpoFsKbaGGvTRwqsLbKjIMHb2kSV3kg3&#13;&#10;fsuyLuU6SLf6cPIUCWIPJVmx23WZmQv8HVQnQo/Qj1HwcmOo370I8UkgzQ0Bpl2Ij3RoC23J4Wxx&#13;&#10;VgP++Js/5ZOcFOWspTksefh+EKg4s18dCZ2GdjBwMHaD4Q7NGgjphLbMy2zSBYx2MDVC80Irskpd&#13;&#10;KCScpF4lj4O5jv020IpJtVrlJBpNL+K923qZSg+8PncvAv1ZlTQaDzBMqJi/EafP7VleHSJok5VL&#13;&#10;vPYsnummsc7ynFcw7c2v3znr9Y9i+RMAAP//AwBQSwMEFAAGAAgAAAAhABpiMADiAAAAEQEAAA8A&#13;&#10;AABkcnMvZG93bnJldi54bWxMTztvgzAQ3iv1P1hXqUuV2EEqQQQTtaHd2iFplNkBB1DwGdkmkH/f&#13;&#10;Y2qXe+i++x7ZdjIdu2nnW4sSVksBTGNpqxZrCcefz0UCzAeFleosagl37WGbPz5kKq3siHt9O4Sa&#13;&#10;EQn6VEloQuhTzn3ZaKP80vYa6XaxzqhAq6t55dRI5KbjkRAxN6pFUmhUr3eNLq+HwUiICzeMe9y9&#13;&#10;FMePL/Xd19Hp/X6S8vlpKjZU3jbAgp7C3wfMGcg/5GTsbAesPOskLFbxek1YCYmgPiNEJCJg53lK&#13;&#10;XoHnGf+fJP8FAAD//wMAUEsBAi0AFAAGAAgAAAAhALaDOJL+AAAA4QEAABMAAAAAAAAAAAAAAAAA&#13;&#10;AAAAAFtDb250ZW50X1R5cGVzXS54bWxQSwECLQAUAAYACAAAACEAOP0h/9YAAACUAQAACwAAAAAA&#13;&#10;AAAAAAAAAAAvAQAAX3JlbHMvLnJlbHNQSwECLQAUAAYACAAAACEAALFroDcCAABwBAAADgAAAAAA&#13;&#10;AAAAAAAAAAAuAgAAZHJzL2Uyb0RvYy54bWxQSwECLQAUAAYACAAAACEAGmIwAOIAAAARAQAADwAA&#13;&#10;AAAAAAAAAAAAAACRBAAAZHJzL2Rvd25yZXYueG1sUEsFBgAAAAAEAAQA8wAAAKAFAAAAAA==&#13;&#10;" stroked="f">
                <v:textbox inset="0,0,0,0">
                  <w:txbxContent>
                    <w:p w:rsidR="005A4674" w:rsidRPr="00EF6D64" w:rsidRDefault="005A4674"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3" w:name="_Toc515561217"/>
                      <w:bookmarkStart w:id="54" w:name="_Toc515646330"/>
                      <w:r>
                        <w:rPr>
                          <w:b/>
                          <w:i w:val="0"/>
                          <w:noProof/>
                          <w:color w:val="4DA4D8" w:themeColor="accent3" w:themeTint="99"/>
                        </w:rPr>
                        <w:t>6</w:t>
                      </w:r>
                      <w:r w:rsidRPr="008E39A5">
                        <w:rPr>
                          <w:b/>
                          <w:i w:val="0"/>
                          <w:noProof/>
                          <w:color w:val="4DA4D8" w:themeColor="accent3" w:themeTint="99"/>
                        </w:rPr>
                        <w:fldChar w:fldCharType="end"/>
                      </w:r>
                      <w:r>
                        <w:t>-Paquete ACK. Fuente: propia</w:t>
                      </w:r>
                      <w:bookmarkEnd w:id="53"/>
                      <w:bookmarkEnd w:id="54"/>
                    </w:p>
                    <w:p w:rsidR="005A4674" w:rsidRPr="002D3057" w:rsidRDefault="005A4674"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3600" behindDoc="0" locked="0" layoutInCell="1" allowOverlap="1" wp14:anchorId="60C241E8" wp14:editId="17673C52">
            <wp:simplePos x="0" y="0"/>
            <wp:positionH relativeFrom="column">
              <wp:posOffset>-474980</wp:posOffset>
            </wp:positionH>
            <wp:positionV relativeFrom="paragraph">
              <wp:posOffset>345440</wp:posOffset>
            </wp:positionV>
            <wp:extent cx="6376035" cy="109220"/>
            <wp:effectExtent l="0" t="0" r="0" b="508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76035" cy="109220"/>
                    </a:xfrm>
                    <a:prstGeom prst="rect">
                      <a:avLst/>
                    </a:prstGeom>
                  </pic:spPr>
                </pic:pic>
              </a:graphicData>
            </a:graphic>
            <wp14:sizeRelH relativeFrom="page">
              <wp14:pctWidth>0</wp14:pctWidth>
            </wp14:sizeRelH>
            <wp14:sizeRelV relativeFrom="page">
              <wp14:pctHeight>0</wp14:pctHeight>
            </wp14:sizeRelV>
          </wp:anchor>
        </w:drawing>
      </w:r>
    </w:p>
    <w:p w:rsidR="001772E2" w:rsidRDefault="00DD586B" w:rsidP="001772E2">
      <w:pPr>
        <w:pStyle w:val="Descripcin"/>
        <w:ind w:firstLine="709"/>
        <w:jc w:val="center"/>
        <w:rPr>
          <w:b/>
          <w:i w:val="0"/>
          <w:iCs w:val="0"/>
          <w:noProof/>
          <w:color w:val="4DA4D8" w:themeColor="accent3" w:themeTint="99"/>
        </w:rPr>
      </w:pPr>
      <w:r>
        <w:rPr>
          <w:noProof/>
        </w:rPr>
        <w:drawing>
          <wp:anchor distT="0" distB="0" distL="114300" distR="114300" simplePos="0" relativeHeight="251811840" behindDoc="0" locked="0" layoutInCell="1" allowOverlap="1" wp14:anchorId="3AA252F1">
            <wp:simplePos x="0" y="0"/>
            <wp:positionH relativeFrom="column">
              <wp:posOffset>802005</wp:posOffset>
            </wp:positionH>
            <wp:positionV relativeFrom="paragraph">
              <wp:posOffset>640788</wp:posOffset>
            </wp:positionV>
            <wp:extent cx="4037965" cy="1698625"/>
            <wp:effectExtent l="0" t="0" r="635" b="31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72">
                      <a:extLst>
                        <a:ext uri="{28A0092B-C50C-407E-A947-70E740481C1C}">
                          <a14:useLocalDpi xmlns:a14="http://schemas.microsoft.com/office/drawing/2010/main" val="0"/>
                        </a:ext>
                      </a:extLst>
                    </a:blip>
                    <a:stretch>
                      <a:fillRect/>
                    </a:stretch>
                  </pic:blipFill>
                  <pic:spPr>
                    <a:xfrm>
                      <a:off x="0" y="0"/>
                      <a:ext cx="4037965" cy="1698625"/>
                    </a:xfrm>
                    <a:prstGeom prst="rect">
                      <a:avLst/>
                    </a:prstGeom>
                  </pic:spPr>
                </pic:pic>
              </a:graphicData>
            </a:graphic>
            <wp14:sizeRelH relativeFrom="page">
              <wp14:pctWidth>0</wp14:pctWidth>
            </wp14:sizeRelH>
            <wp14:sizeRelV relativeFrom="page">
              <wp14:pctHeight>0</wp14:pctHeight>
            </wp14:sizeRelV>
          </wp:anchor>
        </w:drawing>
      </w:r>
      <w:r w:rsidR="004B26F9">
        <w:rPr>
          <w:noProof/>
        </w:rPr>
        <mc:AlternateContent>
          <mc:Choice Requires="wps">
            <w:drawing>
              <wp:anchor distT="0" distB="0" distL="114300" distR="114300" simplePos="0" relativeHeight="251826176" behindDoc="0" locked="0" layoutInCell="1" allowOverlap="1" wp14:anchorId="50F22EA3" wp14:editId="75F40B4A">
                <wp:simplePos x="0" y="0"/>
                <wp:positionH relativeFrom="column">
                  <wp:posOffset>802005</wp:posOffset>
                </wp:positionH>
                <wp:positionV relativeFrom="paragraph">
                  <wp:posOffset>2428272</wp:posOffset>
                </wp:positionV>
                <wp:extent cx="4037965" cy="635"/>
                <wp:effectExtent l="0" t="0" r="635" b="12065"/>
                <wp:wrapTopAndBottom/>
                <wp:docPr id="4" name="Cuadro de texto 4"/>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rsidR="005A4674" w:rsidRPr="00AE6318" w:rsidRDefault="005A4674"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35" w:name="_Toc515561218"/>
                            <w:bookmarkStart w:id="36" w:name="_Toc515646331"/>
                            <w:r>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22EA3" id="Cuadro de texto 4" o:spid="_x0000_s1032" type="#_x0000_t202" style="position:absolute;left:0;text-align:left;margin-left:63.15pt;margin-top:191.2pt;width:317.9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6ZNAIAAGsEAAAOAAAAZHJzL2Uyb0RvYy54bWysVMFu2zAMvQ/YPwi6L07aNOuCOEWWIsOA&#13;&#10;oC2QDj0rshwbkESNUmJnXz9KttOt22nYRaZIitJ7j/TirjWanRT6GmzOJ6MxZ8pKKGp7yPm3582H&#13;&#10;W858ELYQGqzK+Vl5frd8/27RuLm6ggp0oZBREevnjct5FYKbZ5mXlTLCj8ApS8ES0IhAWzxkBYqG&#13;&#10;qhudXY3Hs6wBLByCVN6T974L8mWqX5ZKhsey9CownXN6W0grpnUf12y5EPMDClfVsn+G+IdXGFFb&#13;&#10;uvRS6l4EwY5Y/1HK1BLBQxlGEkwGZVlLlTAQmsn4DZpdJZxKWIgc7y40+f9XVj6cnpDVRc6nnFlh&#13;&#10;SKL1URQIrFAsqDYAm0aSGufnlLtzlB3az9CS2IPfkzNib0s08UuoGMWJ7vOFYqrEJDmn4+uPn2Y3&#13;&#10;nEmKza5vYo3s9ahDH74oMCwaOUfSL9EqTlsfutQhJd7kQdfFptY6bmJgrZGdBGndVHVQffHfsrSN&#13;&#10;uRbiqa5g9GQRX4cjWqHdt4mU2YBxD8WZoCN0HeSd3NR031b48CSQWobQ0hiER1pKDU3Oobc4qwB/&#13;&#10;/M0f80lJinLWUAvm3H8/ClSc6a+WNI79Ohg4GPvBsEezBkI6oQFzMpl0AIMezBLBvNB0rOItFBJW&#13;&#10;0l05D4O5Dt0g0HRJtVqlJOpKJ8LW7pyMpQden9sXga5XJbbFAwzNKeZvxOlykzxudQzEdFIu8tqx&#13;&#10;2NNNHZ2076cvjsyv+5T1+o9Y/gQAAP//AwBQSwMEFAAGAAgAAAAhAC29kDvkAAAAEAEAAA8AAABk&#13;&#10;cnMvZG93bnJldi54bWxMTz1PwzAQ3ZH4D9YhsaDWwQmhSuNUVYGBLhVpFzY3duNAbEe204Z/z8EC&#13;&#10;y0nv7t37KFeT6clZ+dA5y+F+ngBRtnGysy2Hw/5ltgASorBS9M4qDl8qwKq6vipFId3FvqlzHVuC&#13;&#10;IjYUgoOOcSgoDY1WRoS5G5TF28l5IyJC31LpxQXFTU9ZkuTUiM6igxaD2mjVfNaj4bDL3nf6bjw9&#13;&#10;b9dZ6l8P4yb/aGvOb2+mpyWO9RJIVFP8+4CfDpgfKgx2dKOVgfSIWZ4ilUO6YBkQZDzmjAE5/m4e&#13;&#10;gFYl/V+k+gYAAP//AwBQSwECLQAUAAYACAAAACEAtoM4kv4AAADhAQAAEwAAAAAAAAAAAAAAAAAA&#13;&#10;AAAAW0NvbnRlbnRfVHlwZXNdLnhtbFBLAQItABQABgAIAAAAIQA4/SH/1gAAAJQBAAALAAAAAAAA&#13;&#10;AAAAAAAAAC8BAABfcmVscy8ucmVsc1BLAQItABQABgAIAAAAIQA/nG6ZNAIAAGsEAAAOAAAAAAAA&#13;&#10;AAAAAAAAAC4CAABkcnMvZTJvRG9jLnhtbFBLAQItABQABgAIAAAAIQAtvZA75AAAABABAAAPAAAA&#13;&#10;AAAAAAAAAAAAAI4EAABkcnMvZG93bnJldi54bWxQSwUGAAAAAAQABADzAAAAnwUAAAAA&#13;&#10;" stroked="f">
                <v:textbox style="mso-fit-shape-to-text:t" inset="0,0,0,0">
                  <w:txbxContent>
                    <w:p w:rsidR="005A4674" w:rsidRPr="00AE6318" w:rsidRDefault="005A4674"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57" w:name="_Toc515561218"/>
                      <w:bookmarkStart w:id="58" w:name="_Toc515646331"/>
                      <w:r>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57"/>
                      <w:bookmarkEnd w:id="58"/>
                    </w:p>
                  </w:txbxContent>
                </v:textbox>
                <w10:wrap type="topAndBottom"/>
              </v:shape>
            </w:pict>
          </mc:Fallback>
        </mc:AlternateContent>
      </w:r>
    </w:p>
    <w:p w:rsidR="00B53452" w:rsidRDefault="00BA1EFC" w:rsidP="00453934">
      <w:r>
        <w:rPr>
          <w:noProof/>
        </w:rPr>
        <w:lastRenderedPageBreak/>
        <mc:AlternateContent>
          <mc:Choice Requires="wps">
            <w:drawing>
              <wp:anchor distT="0" distB="0" distL="114300" distR="114300" simplePos="0" relativeHeight="251834368" behindDoc="0" locked="0" layoutInCell="1" allowOverlap="1" wp14:anchorId="6C062B62" wp14:editId="43BB35A1">
                <wp:simplePos x="0" y="0"/>
                <wp:positionH relativeFrom="column">
                  <wp:posOffset>143510</wp:posOffset>
                </wp:positionH>
                <wp:positionV relativeFrom="paragraph">
                  <wp:posOffset>2505710</wp:posOffset>
                </wp:positionV>
                <wp:extent cx="4874260" cy="635"/>
                <wp:effectExtent l="0" t="0" r="2540" b="12065"/>
                <wp:wrapSquare wrapText="bothSides"/>
                <wp:docPr id="35" name="Cuadro de texto 35"/>
                <wp:cNvGraphicFramePr/>
                <a:graphic xmlns:a="http://schemas.openxmlformats.org/drawingml/2006/main">
                  <a:graphicData uri="http://schemas.microsoft.com/office/word/2010/wordprocessingShape">
                    <wps:wsp>
                      <wps:cNvSpPr txBox="1"/>
                      <wps:spPr>
                        <a:xfrm>
                          <a:off x="0" y="0"/>
                          <a:ext cx="4874260" cy="635"/>
                        </a:xfrm>
                        <a:prstGeom prst="rect">
                          <a:avLst/>
                        </a:prstGeom>
                        <a:solidFill>
                          <a:prstClr val="white"/>
                        </a:solidFill>
                        <a:ln>
                          <a:noFill/>
                        </a:ln>
                      </wps:spPr>
                      <wps:txbx>
                        <w:txbxContent>
                          <w:p w:rsidR="005A4674" w:rsidRPr="00BC531B" w:rsidRDefault="005A4674" w:rsidP="00BA1EFC">
                            <w:pPr>
                              <w:pStyle w:val="Descripcin"/>
                              <w:jc w:val="center"/>
                              <w:rPr>
                                <w:noProof/>
                                <w:szCs w:val="22"/>
                              </w:rPr>
                            </w:pP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37" w:name="_Toc515561219"/>
                            <w:bookmarkStart w:id="38" w:name="_Toc515646332"/>
                            <w:r>
                              <w:rPr>
                                <w:b/>
                                <w:noProof/>
                                <w:color w:val="4DA4D8" w:themeColor="accent3" w:themeTint="99"/>
                              </w:rPr>
                              <w:t>8</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62B62" id="Cuadro de texto 35" o:spid="_x0000_s1033" type="#_x0000_t202" style="position:absolute;left:0;text-align:left;margin-left:11.3pt;margin-top:197.3pt;width:383.8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zO2NgIAAG0EAAAOAAAAZHJzL2Uyb0RvYy54bWysVMFu2zAMvQ/YPwi6L06yLi2COEWWIsOA&#13;&#10;oi2QDj0rshwLkESNUmJnXz9KjtOt22nYRaZIitJ7j/TitrOGHRUGDa7kk9GYM+UkVNrtS/7tefPh&#13;&#10;hrMQhauEAadKflKB3y7fv1u0fq6m0ICpFDIq4sK89SVvYvTzogiyUVaEEXjlKFgDWhFpi/uiQtFS&#13;&#10;dWuK6Xg8K1rAyiNIFQJ57/ogX+b6da1kfKzroCIzJae3xbxiXndpLZYLMd+j8I2W52eIf3iFFdrR&#13;&#10;pZdSdyIKdkD9RymrJUKAOo4k2ALqWkuVMRCayfgNmm0jvMpYiJzgLzSF/1dWPhyfkOmq5B8/ceaE&#13;&#10;JY3WB1EhsEqxqLoIjCJEU+vDnLK3nvJj9xk6knvwB3Im9F2NNn0JF6M4EX66kEylmCTn1c311XRG&#13;&#10;IUmxWV+7eD3qMcQvCixLRsmRFMzEiuN9iPQMSh1S0k0BjK422pi0SYG1QXYUpHbb6KjSA+nEb1nG&#13;&#10;pVwH6VQfTp4i4etxJCt2uy7Tcj1g3EF1IugIfQ8FLzea7rsXIT4JpKYhSDQI8ZGW2kBbcjhbnDWA&#13;&#10;P/7mT/mkJUU5a6kJSx6+HwQqzsxXRyqnjh0MHIzdYLiDXQMhndCIeZlNOoDRDGaNYF9oPlbpFgoJ&#13;&#10;J+muksfBXMd+FGi+pFqtchL1pRfx3m29TKUHXp+7F4H+rErqiwcY2lPM34jT52Z5/OoQiemsXOK1&#13;&#10;Z/FMN/V0luc8f2loft3nrNe/xPInAAAA//8DAFBLAwQUAAYACAAAACEA3DAfwOMAAAAPAQAADwAA&#13;&#10;AGRycy9kb3ducmV2LnhtbExPO0/DMBDekfgP1iGxIOqQRilN41RVgQGWitCFzY3dOBCfI9tpw7/n&#13;&#10;YIHldI/vvke5nmzPTtqHzqGAu1kCTGPjVIetgP3b0+09sBAlKtk71AK+dIB1dXlRykK5M77qUx1b&#13;&#10;RiQYCinAxDgUnIfGaCvDzA0a6XZ03spIo2+58vJM5LbnaZLk3MoOScHIQW+Nbj7r0QrYZe87czMe&#13;&#10;H1822dw/78dt/tHWQlxfTQ8rKpsVsKin+PcBPxnIP1Rk7OBGVIH1AtI0J6SA+TKjhgCLZZICO/xu&#13;&#10;FsCrkv/PUX0DAAD//wMAUEsBAi0AFAAGAAgAAAAhALaDOJL+AAAA4QEAABMAAAAAAAAAAAAAAAAA&#13;&#10;AAAAAFtDb250ZW50X1R5cGVzXS54bWxQSwECLQAUAAYACAAAACEAOP0h/9YAAACUAQAACwAAAAAA&#13;&#10;AAAAAAAAAAAvAQAAX3JlbHMvLnJlbHNQSwECLQAUAAYACAAAACEAzHcztjYCAABtBAAADgAAAAAA&#13;&#10;AAAAAAAAAAAuAgAAZHJzL2Uyb0RvYy54bWxQSwECLQAUAAYACAAAACEA3DAfwOMAAAAPAQAADwAA&#13;&#10;AAAAAAAAAAAAAACQBAAAZHJzL2Rvd25yZXYueG1sUEsFBgAAAAAEAAQA8wAAAKAFAAAAAA==&#13;&#10;" stroked="f">
                <v:textbox style="mso-fit-shape-to-text:t" inset="0,0,0,0">
                  <w:txbxContent>
                    <w:p w:rsidR="005A4674" w:rsidRPr="00BC531B" w:rsidRDefault="005A4674" w:rsidP="00BA1EFC">
                      <w:pPr>
                        <w:pStyle w:val="Descripcin"/>
                        <w:jc w:val="center"/>
                        <w:rPr>
                          <w:noProof/>
                          <w:szCs w:val="22"/>
                        </w:rPr>
                      </w:pP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61" w:name="_Toc515561219"/>
                      <w:bookmarkStart w:id="62" w:name="_Toc515646332"/>
                      <w:r>
                        <w:rPr>
                          <w:b/>
                          <w:noProof/>
                          <w:color w:val="4DA4D8" w:themeColor="accent3" w:themeTint="99"/>
                        </w:rPr>
                        <w:t>8</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61"/>
                      <w:bookmarkEnd w:id="62"/>
                    </w:p>
                  </w:txbxContent>
                </v:textbox>
                <w10:wrap type="square"/>
              </v:shape>
            </w:pict>
          </mc:Fallback>
        </mc:AlternateContent>
      </w:r>
      <w:r w:rsidR="00EB6336">
        <w:rPr>
          <w:noProof/>
        </w:rPr>
        <mc:AlternateContent>
          <mc:Choice Requires="wpg">
            <w:drawing>
              <wp:anchor distT="0" distB="0" distL="114300" distR="114300" simplePos="0" relativeHeight="251677696" behindDoc="0" locked="0" layoutInCell="1" allowOverlap="1" wp14:anchorId="60B130CD" wp14:editId="08AA1A84">
                <wp:simplePos x="0" y="0"/>
                <wp:positionH relativeFrom="column">
                  <wp:posOffset>143510</wp:posOffset>
                </wp:positionH>
                <wp:positionV relativeFrom="paragraph">
                  <wp:posOffset>87107</wp:posOffset>
                </wp:positionV>
                <wp:extent cx="4874260" cy="2361565"/>
                <wp:effectExtent l="0" t="0" r="2540" b="635"/>
                <wp:wrapSquare wrapText="bothSides"/>
                <wp:docPr id="33" name="Grupo 33"/>
                <wp:cNvGraphicFramePr/>
                <a:graphic xmlns:a="http://schemas.openxmlformats.org/drawingml/2006/main">
                  <a:graphicData uri="http://schemas.microsoft.com/office/word/2010/wordprocessingGroup">
                    <wpg:wgp>
                      <wpg:cNvGrpSpPr/>
                      <wpg:grpSpPr>
                        <a:xfrm>
                          <a:off x="0" y="0"/>
                          <a:ext cx="4874260" cy="2361565"/>
                          <a:chOff x="0" y="0"/>
                          <a:chExt cx="5396230" cy="2566426"/>
                        </a:xfrm>
                      </wpg:grpSpPr>
                      <pic:pic xmlns:pic="http://schemas.openxmlformats.org/drawingml/2006/picture">
                        <pic:nvPicPr>
                          <pic:cNvPr id="24" name="Imagen 24"/>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C21C6E" id="Grupo 33" o:spid="_x0000_s1026" style="position:absolute;margin-left:11.3pt;margin-top:6.85pt;width:383.8pt;height:185.95pt;z-index:251677696;mso-width-relative:margin;mso-height-relative:margin"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2Liy4QIAANEIAAAOAAAAZHJzL2Uyb0RvYy54bWzsVttu2zAMfR+wfxD8&#13;&#10;nvqeOEaTokvaoMCwBbt8gKLItlDrAkm5FMP+fZTspG1SYEWxlwJ7qEtdSJGHPGQur/a8RVuqDZNi&#13;&#10;EsQXUYCoIHLNRD0Jfv64HRQBMhaLNW6loJPggZrgavrxw+VOlTSRjWzXVCMwIky5U5OgsVaVYWhI&#13;&#10;Qzk2F1JRAYeV1BxbWOo6XGu8A+u8DZMoGoY7qddKS0KNgd15dxhMvf2qosR+rSpDLWonAfhm/Vf7&#13;&#10;78p9w+klLmuNVcNI7wZ+gxccMwGPHk3NscVoo9mZKc6IlkZW9oJIHsqqYoT6GCCaODqJZqHlRvlY&#13;&#10;6nJXqyNMAO0JTm82S75slxqx9SRI0wAJzCFHC71REsEawNmpuoQ7C62+q6XuN+pu5eLdV5q7/xAJ&#13;&#10;2ntYH46w0r1FBDazYpQlQ0CfwFmSDuN8mHfAkwayc6ZHmpteM0/HwyQ9aObDIdhxmuHh4dD5d3RH&#13;&#10;MVLCX48TSGc4/b2eQMtuNA16I/xVNjjW9xs1gJQqbNmKtcw++PKE5DmnxHbJyFJ3i0fIk+wA+R3H&#13;&#10;NRUINiA6p+EudSrYhfRZknuDhJw1WNT02igobKCbx+L59dAtn723apm6ZW3r0uTkPjIgwUkRvQBO&#13;&#10;V6BzSTacCtsxTtMWgpTCNEyZAOmS8hWFAtJ369hzAPL+2Vj3nKsAz4JfSXEdRePk02CWR7NBFo1u&#13;&#10;BtfjbDQYRTejLMqKeBbPfjvtOCs3hkK8uJ0r1vsKu2fevljyfXPoyORJibbYU7+rGnDIV8/BRSgk&#13;&#10;B4nz1VhNLWmcWAFa3wDhTud44KF9RNMBbYAUTuM1NHhezElSFLnvP8dihkxrYxdUcuQEQBR88Iji&#13;&#10;LQDaeXO4AmE8OuBFWHa1A8L7oUB+SgHfGlxo75MCyX8K+I4+itIUZr/r+EkeFanvVV1HcDMhj2Am&#13;&#10;FJB8NxPSOM/HPu//lAt+OMDc9IzvZ7wbzE/XID/9JTL9Aw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qSVDdOQAAAAOAQAADwAAAGRycy9kb3ducmV2LnhtbExPS2vC&#13;&#10;QBC+F/oflin0VjcPjDZmI2IfJxGqhdLbmoxJMDsbsmsS/32np/YyMPN98z2y9WRaMWDvGksKwlkA&#13;&#10;AqmwZUOVgs/j29MShPOaSt1aQgU3dLDO7+8ynZZ2pA8cDr4SLEIu1Qpq77tUSlfUaLSb2Q6JsbPt&#13;&#10;jfa89pUsez2yuGllFASJNLohdqh1h9sai8vhahS8j3rcxOHrsLuct7fv43z/tQtRqceH6WXFY7MC&#13;&#10;4XHyfx/w24HzQ87BTvZKpROtgihKmMn3eAGC8cVzEIE4KYiX8wRknsn/NfIfAAAA//8DAFBLAwQK&#13;&#10;AAAAAAAAACEAxdj8VyicAQAonAEAFAAAAGRycy9tZWRpYS9pbWFnZTEucG5niVBORw0KGgoAAAAN&#13;&#10;SUhEUgAAA7oAAAGKCAYAAAAi4T3pAAAMKGlDQ1BJQ0MgUHJvZmlsZQAASImVVwdYU8kWnluSkJDQ&#13;&#10;AhGQEnoTpVepoUUQkCrYCEkgoYSQEETsyKICa0HFghVdFVF0LYAsNuxlUez9YUFFWRcLNtS8SQLo&#13;&#10;6vfe+975vrn3v2fOnPOfc2fmmwFAM5YjFuegWgDkigokceHBzPEpqUzSQ4AAHDCABSBzuFJxUGxs&#13;&#10;FIAy+P6nvLsOraFccVT4+rn/v4o2jy/lAoDEQpzOk3JzId4PAO7BFUsKACD0QL3F1AIxxETIEuhK&#13;&#10;IEGILRU4U4W9FDhdhaOUNglxLIjTAFCjcjiSTAA0FLyYhdxM6EejEmInEU8ogrgVYn+ugMOD+DPE&#13;&#10;I3Jz8yDWtIXYNv07P5n/8Jk+5JPDyRzCqlyUohYilIpzONP+z3L8b8nNkQ3GsICNKpBExClyVtQt&#13;&#10;Oy9SgakQnxGlR8dArAPxVSFPaa/ATwSyiMQB+w9cKQvWDP5ngFJ5nJBIiI0gNhflREcN6P0zhGFs&#13;&#10;iGHt0QRhATtBNRblSfLiBvyjRXxpaPwg5kiUsRQ25bLsxKABn+sFfPagz5ZiQUKyiid6qVCYFA2x&#13;&#10;BsR3pdnxkQM2z4sFrOhBG4ksTsEZ/nMMZEjC4lQ2mGWudDAvzEcgZEcP4KgCQUKEaiw2mctRctOH&#13;&#10;OIsvHR81yJPHDwlV5YWV8EWJA/yxKnFBcNyA/RZxTuyAPdbKzwlX6M0hbpcWxg+O7S2Ak02VLw7E&#13;&#10;BbEJKm64bhZnTKyKA24PogALhAAmkMGWDvJAFhC29zT1wC9VTxjgAAnIBHzgOKAZHJGs7BHBZzwo&#13;&#10;Bn9BxAfSoXHByl4+KIT6L0Na1dMRZCh7C5UjssETiHNBJMiB3zLlKNFQtCTwGGqEP0XnQq45sCn6&#13;&#10;ftIxNQd1xFBiCDGCGEa0ww1xf9wXj4LPQNhccC/ce5DXN3vCE0IH4SHhGqGTcGuKsETyA3MmGAs6&#13;&#10;IcewgezSv88Ot4Ze3fFg3A/6h75xBm4IHHE3GCkID4Cx3aH2e66yoYy/1XLAF9mJjJKHkQPJtj8y&#13;&#10;0LDXcB/yoqjU97VQ8UofqhZrqOfHPFjf1Y8H35E/WmILsH3YaewYdhZrxZoAEzuCNWMXsEMKPDQ3&#13;&#10;HivnxmC0OCWfbOhH+FM8zkBMRdWkTvVO3U6fB/pAAb+oQLFYWHniaRJhpqCAGQR3az6TLeKOHMF0&#13;&#10;cXKGu6hi71dtLW8Yyj0dYZz7pispBMDPTi6Xt37TRXkDsL8ZAEr3N52tNVzOpgCcWcCVSQpVOlzx&#13;&#10;IAAK0IQrxQCYwL3LFmbkAjyALwgEoWAMiAEJIAVMhnUWwHkqAVPBDDAXlIEKsASsAGvABrAZbAe7&#13;&#10;wF7QBFrBMXAKnAeXwDVwB86VLvAC9IJ3oB9BEBJCQ+iIAWKKWCEOiAvihfgjoUgUEoekIGlIJiJC&#13;&#10;ZMgMZB5SgVQha5BNSB3yO3IQOYacRTqQW8gDpBt5jXxCMZSK6qLGqDU6CvVCg9BINAGdhGai+Wgx&#13;&#10;WoouQlehtehOtBE9hp5Hr6Gd6Au0DwOYOsbAzDBHzAtjYTFYKpaBSbBZWDlWjdViDVgL/NNXsE6s&#13;&#10;B/uIE3E6zsQd4XyNwBNxLp6Pz8Ir8TX4drwRP4FfwR/gvfhXAo1gRHAg+BDYhPGETMJUQhmhmrCV&#13;&#10;cIBwEq6dLsI7IpHIINoQPeHaSyFmEacTK4nriLuJR4kdxEfEPhKJZEByIPmRYkgcUgGpjLSatJN0&#13;&#10;hHSZ1EX6oKauZqrmohamlqomUitRq1bboXZY7bLaU7V+shbZiuxDjiHzyNPIi8lbyC3ki+Qucj9F&#13;&#10;m2JD8aMkULIocymrKA2Uk5S7lDfq6urm6t7q49SF6nPUV6nvUT+j/kD9I1WHak9lUSdSZdRF1G3U&#13;&#10;o9Rb1Dc0Gs2aFkhLpRXQFtHqaMdp92kfNOgaIzXYGjyN2Ro1Go0alzVeapI1rTSDNCdrFmtWa+7T&#13;&#10;vKjZo0XWstZiaXG0ZmnVaB3UuqHVp03XdtaO0c7VrtTeoX1W+5kOScdaJ1SHp1Oqs1nnuM4jOka3&#13;&#10;oLPoXPo8+hb6SXqXLlHXRpetm6VbobtLt123V09Hz00vSa9Ir0bvkF4nA2NYM9iMHMZixl7Gdcan&#13;&#10;YcbDgobxhy0c1jDs8rD3+sP1A/X5+uX6u/Wv6X8yYBqEGmQbLDVoMrhniBvaG44znGq43vCkYc9w&#13;&#10;3eG+w7nDy4fvHX7bCDWyN4ozmm602eiCUZ+xiXG4sdh4tfFx4x4ThkmgSZbJcpPDJt2mdFN/U6Hp&#13;&#10;ctMjps+ZeswgZg5zFfMEs9fMyCzCTGa2yazdrN/cxjzRvMR8t/k9C4qFl0WGxXKLNoteS1PLsZYz&#13;&#10;LOstb1uRrbysBFYrrU5bvbe2sU62nm/dZP3MRt+GbVNsU29z15ZmG2Cbb1tre9WOaOdll223zu6S&#13;&#10;PWrvbi+wr7G/6IA6eDgIHdY5dIwgjPAeIRpRO+KGI9UxyLHQsd7xwUjGyKiRJSObRr4cZTkqddTS&#13;&#10;UadHfXVyd8px2uJ0x1nHeYxziXOL82sXexeuS43LVVeaa5jrbNdm11duDm58t/VuN93p7mPd57u3&#13;&#10;uX/x8PSQeDR4dHtaeqZ5rvW84aXrFetV6XXGm+Ad7D3bu9X7o4+HT4HPXp+/fR19s313+D4bbTOa&#13;&#10;P3rL6Ed+5n4cv01+nf5M/zT/jf6dAWYBnIDagIeBFoG8wK2BT4PsgrKCdga9DHYKlgQfCH7P8mHN&#13;&#10;ZB0NwULCQ8pD2kN1QhND14TeDzMPywyrD+sNdw+fHn40ghARGbE04gbbmM1l17F7x3iOmTnmRCQ1&#13;&#10;Mj5yTeTDKPsoSVTLWHTsmLHLxt6NtooWRTfFgBh2zLKYe7E2sfmxf4wjjosdVzPuSZxz3Iy40/H0&#13;&#10;+CnxO+LfJQQnLE64k2ibKEtsS9JMmphUl/Q+OSS5Krlz/KjxM8efTzFMEaY0p5JSk1K3pvZNCJ2w&#13;&#10;YkLXRPeJZROvT7KZVDTp7GTDyTmTD03RnMKZsi+NkJactiPtMyeGU8vpS2enr03v5bK4K7kveIG8&#13;&#10;5bxuvh+/iv80wy+jKuNZpl/mssxuQYCgWtAjZAnXCF9lRWRtyHqfHZO9LVuek5yzO1ctNy33oEhH&#13;&#10;lC06kWeSV5TXIXYQl4k7833yV+T3SiIlW6WIdJK0uUAXHrIvyGxlv8geFPoX1hR+mJo0dV+RdpGo&#13;&#10;6MI0+2kLpz0tDiv+bTo+nTu9bYbZjLkzHswMmrlpFjIrfVbbbIvZpbO75oTP2T6XMjd77p8lTiVV&#13;&#10;JW/nJc9rKTUunVP66JfwX+rLNMokZTfm+87fsABfIFzQvtB14eqFX8t55ecqnCqqKz5XcivP/er8&#13;&#10;66pf5YsyFrUv9li8fglxiWjJ9aUBS7dXaVcVVz1aNnZZ43Lm8vLlb1dMWXG22q16w0rKStnKzlVR&#13;&#10;q5pXW65esvrzGsGaazXBNbvXGq1duPb9Ot66y+sD1zdsMN5QseHTRuHGm5vCNzXWWtdWbyZuLtz8&#13;&#10;ZEvSltO/ef1Wt9Vwa8XWL9tE2zq3x20/UedZV7fDaMfierReVt+9c+LOS7tCdjU3ODZs2s3YXbEH&#13;&#10;7JHtef572u/X90bubdvnta9hv9X+tQfoB8obkcZpjb1NgqbO5pTmjoNjDra1+LYc+GPkH9tazVpr&#13;&#10;DukdWnyYcrj0sPxI8ZG+o+KjPccyjz1qm9J25/j441dPjDvRfjLy5JlTYaeOnw46feSM35nWsz5n&#13;&#10;D57zOtd03uN84wX3Cwf+dP/zQLtHe+NFz4vNl7wvtXSM7jh8OeDysSshV05dZV89fy36Wsf1xOs3&#13;&#10;b0y80XmTd/PZrZxbr24X3u6/M+cu4W75Pa171feN7tf+y+5fuzs9Og89CHlw4WH8wzuPuI9ePJY+&#13;&#10;/txV+oT2pPqp6dO6Zy7PWrvDui89n/C864X4RX9P2V/af619afty/9+Bf1/oHd/b9UrySv668o3B&#13;&#10;m21v3d629cX23X+X+67/ffkHgw/bP3p9PP0p+dPT/qmfSZ9XfbH70vI18utdea5cLuZIOMqjAAYb&#13;&#10;mpEBwOttANBSAKBfgueHCaq7mVIQ1X1SicB/wqr7m1I8AGiAL8UxnHUUgD2wWcNGCwRAcQRPCASo&#13;&#10;q+tQGxBphquLyhcV3lgIH+TyN8YAkFoA+CKRy/vXyeVftkCytwA4mq+6EypEcQfdqPRxmZElBj/I&#13;&#10;vwEXdXBaBAPvVgAAAAlwSFlzAAAWJQAAFiUBSVIk8AAAAgZpVFh0WE1MOmNvbS5hZG9iZS54bXAA&#13;&#10;AAAAADx4OnhtcG1ldGEgeG1sbnM6eD0iYWRvYmU6bnM6bWV0YS8iIHg6eG1wdGs9IlhNUCBDb3Jl&#13;&#10;IDUuN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EzNjI8L2V4aWY6UGl4ZWxZRGltZW5zaW9uPgog&#13;&#10;ICAgICAgICA8ZXhpZjpQaXhlbFhEaW1lbnNpb24+Mjk1MjwvZXhpZjpQaXhlbFhEaW1lbnNpb24+&#13;&#10;CiAgICAgICAgIDx0aWZmOk9yaWVudGF0aW9uPjE8L3RpZmY6T3JpZW50YXRpb24+CiAgICAgIDwv&#13;&#10;cmRmOkRlc2NyaXB0aW9uPgogICA8L3JkZjpSREY+CjwveDp4bXBtZXRhPgoONXSzAABAAElEQVR4&#13;&#10;AeydCZxN9f//XzJmLIOMkCFEjJYhO5WMJVSWISLbV2WLslQi9bN80/hLZStbvihLZMpaUWJafGXr&#13;&#10;i1GoMGQpMrZhGKb7/7zPvefMXc69c7dhltfn8bhzzvms78/zc+6Z+z7vz+f9yWdRAQwkQAIkQAIk&#13;&#10;QAIkQAIkQAIkQAIkkEsI3JJL+sFukAAJkAAJkAAJkAAJkAAJkAAJkIBGgIoubwQSIAESIAESIAES&#13;&#10;IAESIAESIIFcRYCKbq4aTnaGBEiABEiABEiABEiABEiABEiAii7vARIgARIgARIgARIgARIgARIg&#13;&#10;gVxFgIpurhpOdoYESIAESIAESIAESIAESIAESICKLu8BEiABEiABEiABEiABEiABEiCBXEWAim6u&#13;&#10;Gk52hgRIgARIgARIgARIgARIgARIgIou7wESIAESIAESIAESIAESIAESIIFcRYCKbq4aTnaGBEiA&#13;&#10;BEiABEiABEiABEiABEiAii7vARIgARIgARIgARIgARIgARIggVxFgIpurhpOdoYESIAESIAESIAE&#13;&#10;SIAESIAESICKLu8BEiABEiABEiABEiABEiABEiCBXEWAim6uGk52hgRIgARIgARIgARIgARIgARI&#13;&#10;IIQISIAESCCvEvjnn3+wefNmnD59Gvnz50fp0qVRt25dFChQwGskv/32G3755ReEhIRoHylfsmRJ&#13;&#10;r8sHM6P054cffsDx48cRFhaGW2+9FfXr10d4eLjXzezduxcHDx7U+iKF7r//fpQrV87r8jcyY3Zi&#13;&#10;fyP7zbZIgARIgARIgAS8IGBhIAESIIFcQmDGjBmWYsWKWYoXL265++67LampqaY9S09Pt4wePdoS&#13;&#10;GhpqUY9Jh49SeC3PPvus27J6hUqhtFSuXNmhrF5Xq1atLGfOnNGz+n30tj/SwLx58yyFChVykeeW&#13;&#10;W26xPPnkk5aUlBSPcsyfP9+iFGOX8tInpexa9uzZ47G8N4m+9MdTfTeCvaf2mUYCJEACJEACJJD9&#13;&#10;CeQTEb3Qh5mFBEiABLItgcuXLyM2NhZff/21IWOZMmU0y2SRIkWMODm5dOkS6tWrh3379jnEO1+I&#13;&#10;FVMstUpxdk7CzJkzMXDgQJd4+4iCBQtix44duPfee+2jvTr3pT9S4bBhwzBlyhSPdSvlX+tPZGSk&#13;&#10;Qz75F9CrVy8sWrTIId75QinMWLx4Mbp27eqclOm1r/3xVGFWs/fUNtNIgARIgARIgARyDgGu0c05&#13;&#10;Y0VJSYAETAjIVF1Rau2VXD2bTEe2D6LUde/e3UHJfeihh/DFF19gy5Yt6NGjh5Fdpv9KXufw66+/&#13;&#10;YujQoUb0XXfdhY8//lhTau3jr1y5gnbt2kGOvgRf+iP1vvPOOw5KbnR0tNafjRs34qmnnjKaPn/+&#13;&#10;PJSlGTK92T588sknDkquTL1et24d9u/fryn0Mv1ZgpTr06cPlKXavnim5772x1OFWc3eU9tMIwES&#13;&#10;IAESIAESyGEExKLLQAIkQAI5kcBrr73mMNVWWW+Na6X8ukw/VhZWI109qi0TJkxw6faGDRssMn1Z&#13;&#10;0uX4/fffO+R54YUXjDqUkmyRadD2YefOncaUaJk2rBRw+2SP577259y5c9o0bZFVPt26dXOpX9rX&#13;&#10;++Msj1JeLW3atDH6Y1ZeKciW22+/3cgzffp0lzbcRfjaH3f16PFZyV5vg0cSIAESIAESIIHcQYAW&#13;&#10;XfXrkIEESCDnEbh27Rri4+MNwZs3b46///5bc75kRDqdrFixwohp1qwZRo4caVzrJ1KPHq+UWLz7&#13;&#10;7rt6EuR606ZN2rVYi5XSB5nSax9q166N3r17a1FiBZXpz94Ef/rz2WefQSy1EqKiorBgwQLt3P5P&#13;&#10;ixYt8MQTT2hRIo84cNKDXCclJWmX0p8RI0boScZRpm6PGTPGuJYy3gR/+uOp3qxk76ldppEACZAA&#13;&#10;CZAACeRMAo6/0HJmHyg1CZBAHiQgCmZaWpqmaMr6VGWJ1bwly3pQd+HChQtGkqe1ps899xyUYyct&#13;&#10;77Zt24zpx9KmeCGW6byyzrd69epGffYnsh7W1+Brf0ThVA6kjGZeeuklt96ily1bBuWYC1evXoX0&#13;&#10;TQ9ShyikmQVZb+xrsO/P5MmTvRofT21kJXtP7TKNBEiABEiABEggZxLg9kI5c9woNQnkeQJigRw/&#13;&#10;fjyUd2XUqlXL4CHx7kK+fPmMpOvXrxvnzifKG7O23ZDEy9ZDst2OOJWS8gsXLnTO7nCtJvtg69at&#13;&#10;WpzIIhZeb4Kv/RH5ZR2xBFFEO3bsqFmcZb3wt99+C1H4RZYmTZrgmWee0fI4yyHbKDVo0AAHDhzQ&#13;&#10;yoqjJ/nYB1GO33jjDSPK262GfO2P0YCbk6xk76ZJRpMACZAACZAACeRgAlR0c/DgUXQSyOsE1JpS&#13;&#10;nxDYO4Y6efKk27Kyl6zajkdLF6unTJv1Nogi/N1332nZZS9bUcS9Db70R6Zp631Qa2g1Z1yi0Irl&#13;&#10;1j6I4jt48GB89NFH6NKli32Sdv76669j6dKlmnV81qxZOHz4sKbY3nbbbVBbCuH555/HsWPHtLz3&#13;&#10;3Xef5mDLpRI3Eb70x00VPkUHwt6nhpiZBEiABEiABEgg2xPg1OVsP0QUkARIIFgEHnjgAaMq8VZ8&#13;&#10;4sQJ41o/kam8ohjaB09WYvt8sv51wIABRtS///1vlCxZ0rgO5klISIhhdZZ1tuJhWVdyZZqvvcwy&#13;&#10;xVumar///vsuIlStWhU//fQTwsPDtbT169dr65zVHsHalk26kivsfvzxR7fTo10qvsERN5L9De4a&#13;&#10;myMBEiABEiABEvCDABVdP6CxCAmQQM4k0KFDB5QoUUITXqb2ylY8X331ldEZmcIrVkux6PoaxMIq&#13;&#10;yqCubIpTK1k3eyOD7Bkse92Ksi4fUVrtFe2XX37ZVLlPSEjI1GotU7hle5/sGLID++zIhTKRAAmQ&#13;&#10;AAmQQF4mQEU3L48++04CeYyAeBCeO3eu0evk5GRtb1lZ/ykfcS7ljzInU6JlrasoXBJkHeuqVauM&#13;&#10;dm7EifRNZJfpwmLRlf60bNkShw4dgkxDliByTpw40UGc4cOHa9OTdQVdLLxvvvmmthZZpi3rTrnE&#13;&#10;Ylq/fn2o7ZYcyt/si+zA/mYzYPskQAIkQAIkQAKuBKjoujJhDAmQQC4mIE6bPv/8c0OBM+uqrFt9&#13;&#10;/PHHjSRPa3TFcqr209UUSikgHpfFU7NYV7M62Msl1trIyEiXJkUBjouLM+LttxcSxVg8Iuvhrbfe&#13;&#10;0pTlUaNGoUePHtr2SbJ9UevWrbUs4gCrb9++Xnlq1uvMyuPNZJ+V/WLdJEACJEACJEACgROgM6rA&#13;&#10;GbIGEiCBHEbgsccew5kzZ/DBBx9g7dq1EAVOrKBilZXtd8qUKYO77rpL65XEFy5c2LSH4qhKlMCd&#13;&#10;O3dq6eL9eMeOHaYKp2kFAUSKxVZfhyvrdUWBdxfE87J4kpa1unoZySvbDunKcvfu3SHWXecgnpll&#13;&#10;/+E777wTf/75p+aBet++fahRo4Zz1ht6fTPZ39COsjESIAESIAESIAG/CFDR9QubXaHrqUi9VkBZ&#13;&#10;h4jSjgpPSSDbE5ApueJ0ytnxlAguiuvRo0e1PpQvXx4VK1Z06Y9s3SPK4caNG7U0USQ3b95sKMgu&#13;&#10;BYIcERERgSpVqmD37t3aNkLigVm2QDILYpUVJdc5yLpbPYgy7C6IsivKvyi6EuyVZXdlsjL+ZrPP&#13;&#10;yr6xbhIgARIgARIggeAQ4NTlADim7I9HjQKFlbWnADpMy17r1gLoFouSQK4lsGnTJoj1Uz6NGzd2&#13;&#10;20+ZwqsHWecqip5zeOGFF7RteSRe6lu3bp3Xe+Y61+XPtSibIpsEscrOmzfPbTXx8fGmaWIV1oPu&#13;&#10;XVm/tj+K9VScd+lBtwLr1zf6eLPZ3+j+sj0SIAESIAESIAHfCeRdRTd1P15rWgM1mjZFUx8+NWrk&#13;&#10;w7D4/RrpA18tRqKN+cohi7HfcftK30eDJUiABLKUgDiJEgVRFLX//ve/WLJkiUt706ZNwyeffKLF&#13;&#10;iwIra1Kdgzhr0rfqkTzi3VieI96ElStXolatWpqH5sRE/QniTUnXPDLNWizJEkRmqds5/PDDD5Ct&#13;&#10;lPQgnqf1YC+zOKkS67BZkHW8+tpeaU93biV5RQHu1asXoqKiMGLECIhSHEjIjE8g7AORi2VJgARI&#13;&#10;gARIgARyFoG8O982/Rz+m5BoKKq+DFvJQ+e07KUiK2UUi74HZQplXPKMBEgg+xEQj8JiBZV1uaKQ&#13;&#10;ydTjL774AgMHDkRYWBimTp2qeRvWJW/Tpo2LlXbOnDkQZ1V6EMX5ww8/NBRfPV6O4hH4kUcewdCh&#13;&#10;Q7XoCxcuoHfv3pCpxBLE4ZM75VLLkMkfWTfbp08fzJgxQ1PeRYmVPg0bNkwrOX/+fAe5ZG/cnj17&#13;&#10;GrU2a9ZMU1rFW/TVq1dRp04dTdZ+/fppVuy//vpL6+s333xjlGnXrp3DGmRRohcuXKiliyVc+tui&#13;&#10;RQsjvy8nmfEJhL0vcjAvCZAACZAACZBAzieQT611suT8bvjRg+tHMWvMZBy4LFOP7cpf/gVxU2xW&#13;&#10;kehYjGp7j12isl4oBzZRT47CgGYVVHwKdm7chvNq6VtknYdRvVTefW/gAIkXJHCTCIil9v7779f2&#13;&#10;wZU1pUlJSRAHUfZBlCmxPurrTe3T7M9lKx2xhtpPWxYvv7IOVrdu2ud3dy776W7YsEFLPnXqFCpV&#13;&#10;qmTstSvrf6UuZxn1urzpj6y9lT6LgyhPITw8HNu3b9e2ULLP99NPP6FRo0ama3jt88l5tWrVIPnt&#13;&#10;PUrLGufp06cbWUUZNbOCS4bM+uOJT6DsDQF5QgIkQAIkQAIkkDcIiKLLYEfg2h5LD0CUf0vszD12&#13;&#10;CTwlARLI7gSUImV5+OGHte+vmqZsUXvDmop86dIlS5cuXbR88l13/igLr0Xqcg729TuXcXfdqVMn&#13;&#10;oxplRbaofW6N9iZMmGCkmZ3Yt+epP0rZtSjl0qjXWRa1VZJFWZHNmtDilFMqi7Jeuy2vFHHL6NGj&#13;&#10;TZkoi7RFOfbSyqrtjSxnz551205m/fHEx76sc//cXduzdysUE0iABEiABEiABHIlgbxr0VW/jExD&#13;&#10;yk70LFoXi1Ri7NQdWDG4jmk2a2QqTh89DVmaWygiEqXCMyy6Z08cxcXrKiEkAhUiw3E95QR2bNuD&#13;&#10;Y8kpaopkBCrVrI/oCuEZdaeeRuKORCT9lYyrKjbizlpoVKcKPM+Gvo4T+3dg595jWhkgDGWiaqJu&#13;&#10;dIVMymU0yzMSyMsExOuwOKiScO7cOYhzpvbt26N06dI5EsvFixeRkJCgTY2WKdUyPTsmJgayNtmb&#13;&#10;IOXFi/Qff/yBsmXLQiys0dHR2npi2WaJgQRIgARIgARIgARyCgEqus4jlaoU3cJeKropP6Jp0UZI&#13;&#10;UHVET9yBPa/oSnEKptUoiiHiZyZ2Kra8ADRqPsS5JcSO+xLLR7fGkTVv4a52I1zSEd0f362bjMaR&#13;&#10;rupu6onvMar7w5iS4FpMyn2zdjKaVXAtZ5KbUSRAAiRAAiRAAiRAAiRAAiSQqwjwFX0gw5m/AMrb&#13;&#10;yldxXAaIolVsCSuHmCq5krpyzKN4RDmPMVVyJUPibDxcbhJOyLldSNm/BIXLuVFyJZ8q17xiYSxJ&#13;&#10;TLErxVMSIAESIAESIAESIAESIAESyBsEqOjeoHHuP/MbJF++hmsXj+PLqf2NVhNs24H0mLgaxy9e&#13;&#10;g+XaZez7ZiqijRxjEL/TXmE9igl3dzdSo/vPxL5TFyGOWi6e2oep/TNKdu/+rouSbBTkCQmQAAmQ&#13;&#10;AAmQAAmQAAmQAAnkUgJUdG/AwMbO3IFZA5qhRKEQhIRHovXg97B6aIZCGj3qSyx8pS0iZY1vSCFU&#13;&#10;bzYYnyzOUIaBa4aUp79fgDj9qv9ybJ01QHl7Dofs5RleqjoGz/oWM2NtGRLHYNGPp/XcPJIACZAA&#13;&#10;CZAACZAACZAACZBAniBARTfLhzkWI3roa3f1xkJQqUZN/QJ9Oj5knOsnFaMb6Kd2x+v48bN423UM&#13;&#10;vpnQycTpVAn0mTDPKPPltoPGOU9IgARIgARIgARIgARIgARIIC8QyHATnBd6e5P6WMCsXXGtrIVY&#13;&#10;1K9s533ZFptu86Nsu7QdruB4kni4kpCANcuW4M9i1quMv6HA31uNy1th2rqRzhMSIAESIAESIAES&#13;&#10;IAESIAESyG0EqOhmgxEt4IMuGmYn75TnMtbq2kU7nK5csR0paoskV1XaIRsvSIAESIAESIAESIAE&#13;&#10;SIAESCDXEKCim4OHMrZHf5Qp4r4Dly79hSL1qsHJIbT7AkwhARIgARIgARIgARIgARIggVxAgIpu&#13;&#10;jhrEa7h6The4B/49fxaiOYI6EB5JgARIgARIgARIgARIgARIQCNAZ1Q56kYogXubxtgkXoQvt7j3&#13;&#10;qJyakoIU9UnNUf2jsCRAAiRAAiRAAiRAAiRAAiQQOAEquoEzvKE11OrQxWhvxMP/h51njUvjZOf8&#13;&#10;AShctCiKqs+weHpdNsDwhARIgARIgARIgARIgARIIE8Q4MTXHDbM4dFd1D65z+G5lSL4bNSNOICZ&#13;&#10;qyfgsZqRuHz6d3y16A0MmZJg61Us+rauYjvngQRIgARIgARIgARIgARyJ4Fjx45h7969uHz5MkJD&#13;&#10;QxEVFYWqVasGpbNXr17Fli1bcO6cdQ1hxYoVUatWraDUbVZJVvbFrL3M4oTrwYMHERJiVR3vv/9+&#13;&#10;lCtXLrNiNz2dFl2TIUgxiTONSgfc5TV2D1IFr5kWzihpnm5aSEWWwIB5OzA0Wk9PwHPtGkG+cHfX&#13;&#10;bW6n5AKjvpyKOnS3rIPikQRIgARIgARIgASyLYGZM2eiePHiuPXWW3HPPffgypUrhqznz5/XfutJ&#13;&#10;eokSJTL9FCxYEH369DHKezrZs2cPihQpotUZHh7u0ransu7SPPXFXRk93ld5RAmrXbs27rjjDjz6&#13;&#10;6KN44okn0LZtW1SrVg2RkZFYu3atXrXPx/T0dAwYMADCs2nTpujQoYP2kfZknBYsWJBpncnJyWjU&#13;&#10;qJHGuIDaamXevHluy2RlX/RGfRkb6Z/cb9HR0YiNjUWbNm20T/ny5TVFPzFR3/ZUrz3zo6/jm3mN&#13;&#10;HnJYGBwJXN5j6QFYFDJL/8X7HNOcr67tswy15e0xb49d6mXLl+NitTqA/pY9l+2SbKf7Fg+1pfew&#13;&#10;7Ljomn5532JbOiwzzTJYTllWT+1v5BF59U9s/4mW735Pdq2UMSRAAiRAAiRAAiRAAtmKwKVLlyyP&#13;&#10;PPKI8TtOfs+VKVPGonytGHIqC59FWSkd8ui/+9wdlVJilHd3kpaWZlFWT4d6ndt2V9Ys3pu+mJXT&#13;&#10;43yV54svvnCQ3R2LkSNH6k14fbx48aKlcuXKmdb/r3/9y22dn376qcu4TZ061TR/VvZFGvRlbP75&#13;&#10;5x9Ljx49Mu37LbfcYvn4449N+2MW6ev4mtXhSxx8ycy82ZDA5YuW40eOWE4lJ1uOHz9uuXj5WjYU&#13;&#10;kiKRAAmQAAmQAAmQAAk4E/j+++8tyorqolCIspmammpkF6W3VatWlgceeMDtp0mTJg51KeumUd7d&#13;&#10;yejRozNt211Z53hv++Jczv7aF3lOnz5tURZuQ35lYbW88847lp9++smiLJEWZXU00vLnz28R+XwJ&#13;&#10;Tz75pFFeFLpBgwZZduzYYfnss88salq0kSbK9YcffuhQ9fXr1y2iAJsp3maKblb3xdexWbp0qYPs&#13;&#10;devWtaxbt86yf/9+i7IIW4S13jc1G8Dy999/O/Tf3YUv4+uuDl/iqej6Qot5SYAESIAESIAESIAE&#13;&#10;SCAIBF577TVDWRClQRQGXXlwVnS9aU5Ns7XUr1/fqGPx4sUeix04cMAiCqDepn70p+1g9MVXeUSZ&#13;&#10;1WUWy6v9iwHpuFgP69SpY+RR04498rBP/OuvvyyFChXSyqp1qZaNGzfaJ1uEtdSnty/c9XD06FHL&#13;&#10;7bffbqRJnsKFCxvXZopuVvbF17ERa67MBtD71q1bN71rxlFNpXfo4/Tp0400dye+jq+7enyJ5xpd&#13;&#10;NYoMJEACJEACJEACJEACJHCjCFy7dg3x8fFGc82bN4eyikEpTEacrycrVqzAtm3btGLiiKlz585u&#13;&#10;q5C1p8piCTlKmDBhAho3buw2v6eEYPTFH3kSEhIMsZ577jltHa0RoU5kPewrr7xiRImc3obt27dD&#13;&#10;Kc5admUp19bn2pdVFl4o5Q5KGdaiDx8+DDU1WDvfuXMn/vzzT+1cnGKtXr0aX3/9tX1xl/Os6os/&#13;&#10;Y6MUXSQlJWkyqhchGDFihIu8xYoVw5gxY4x4KeMp+DO+nurzNo2KrrekmI8ESIAESIAESIAESIAE&#13;&#10;gkBAFCVlcYQcp0yZgg0bNmiKmXgM9ieIQvPqq68aRf/9739r9RkRTifvvvsudu/ercXefffdmkJ4&#13;&#10;4cIFp1zeXQajL/7I88Ybb0BZQrFkyRL07dvXVFg1hdg0PrPIChUqoHTp0oiIiMDTTz9tml2UWFEE&#13;&#10;3YV7770Xalmh5hjr7FmT/UDtCmZVX/Lly+fzfSZKqzcvBXQl364bbk/9GV+3lfmQwO2FfIDFrCRA&#13;&#10;AiRAAiRAAiRAAiQQKAFRkMaPHw9RMu23qfGkOHlqU60bxW+//aZlEWtup06d3GY/cuSIYY2T7WLU&#13;&#10;ekxZymhYd90WdJMQaF/8lUc8/6p1sG6kUvOFVZ+kb3qQ/N4G8TKspi97zP77779DrZ3W8sg4iudq&#13;&#10;CWodtWbtHThwoPYiQ4vM5E9W9UXG19f7TCzhDRo0gJpqrN0T4qVZPvZBtluSlyl68LTVkL/jq9cd&#13;&#10;yJEW3UDosSwJkAAJkAAJkAAJkAAJ+EFArX10UHL9qEIrIpbh//u//zOKv/nmm24VLLHW9ezZ05iW&#13;&#10;O2zYMNSoUUMr66+SLYX97UtWySPKVbt27bBmzRqtb7I9kD0jLTKAP8LcXsmWfWX1IJbg559/3u0Y&#13;&#10;6Pm8PQbaF3/G5vXXX9f2IhYZZ82ahdatW0Omc8sU7VWrVuGuu+7CoUOHtC7cd999Gmuz/mTV+Jq1&#13;&#10;ZRZHi64ZFcaRAAmQAAmQAAmQAAmQQA4goLZ3May5YlmUvV7dhWXLlkF54NWSxYpob5VzVyYr44Ml&#13;&#10;z6lTp1ClShXDwmovc8mSJfHDDz9oe+raxwdy/uyzzxrMxZopU4+DFW50X8zkVltOQXmvRsOGDTWm&#13;&#10;69evh3ycg1ivv/rqK7fT5IM1vs7tentNi663pJiPBEiABEiABEiABEiABLIRAbEsqi1bDIlkmqqs&#13;&#10;mTULsgZXbZGjJUme//znPy4OnMzKZVVcMOWRNaXCwizIFOZ9+/aZJfkVJxbzRYsWaWVlarA4ARPn&#13;&#10;TMEKN7IvnmQWB1m6szJ3+dS2SPj1119Nk4M5vqYNeBFJi64XkJiFBEiABEiABEiABEiABLIbAbV/&#13;&#10;K9R2NppYYs2NjY11K+Lw4cOhO0WSab0tW7Z0m/dGJARTnrJly0IcHu3atQthYWEQq+jatWu1KdrJ&#13;&#10;ycno2LEjRo4cqXmXDqRvc+bMgUzr1YM4EqtXr55+GZTjjeqLJ2FlbN5++20ji1h4e/fuDXHStXXr&#13;&#10;Vu0liXillnXh4ilcbb/k4rU7mONrCOLriS97ETEvCZAACZAACZAACZAACZBA8AkoD8GWmjVravuX&#13;&#10;erOX7ZUrVyxq2qyx36naxsatUHv37jX2zC1evLhFbWXkkFdZ7oy21ZRmbQ9ahww+XmTWlxshj/Rp&#13;&#10;8ODBBh/lJdki7fobPv30U6MupW9Zhg4d6nVVSuk2yprto5tZRcHsS2Zj47zf7VtvveUinrKeW9S6&#13;&#10;XaNPygGawz1zI8bXRSiTCFp0fX0zwPwkQAIkQAIkQAIkQAIkcJMJiHVRtq+RIA6BHn/8cVOJxCGQ&#13;&#10;OEfSp6HKmlKZlnru3Dkjvzii0vdOlemo4mVX4h588EHYO1oyCgRwcqPk0bdukmnLso+tTG2Wdaay&#13;&#10;7Y+vQXjJvsN6EEdUkydP1i+z/BjMvmQmrKyr1e+V7t27QyyzzkE8M8uU7TvvvFPbM/jgwYPa9HBx&#13;&#10;bHajxtdZJrNrKrpmVBhHAiRAAiRAAiRAAiRAAtmUgLLmOjiSiouLc7s2Vxm6oCy4Rk9++eUXj9sP&#13;&#10;ydYxQ4YM0fI3bdpUm5ZqFA7CSTDkkTo2bdqEkydP4tZbb8Wjjz5q2n/ZR/a2224zpJY1tb6GxMRE&#13;&#10;tGrVylD+xNmX7N8brHAj++KNzPKiQw9NmjTRT12OouyqmQeaoiuJutfuYIyvS2N+Rvg+2n42xGIk&#13;&#10;QAIkQAIkQAIkQAIkQAKBE/jggw8M5dWTNVdvSRwc+RNkW56sCIHKI9bZLl26aAwKFy6sWbZF4TUL&#13;&#10;RYsWNYv2Kk629hHPwrqjK1H84+PjvSrrbaYb1Rdv5ZGXA3o4duyYfupyFMvt5cuXjXjdCiwRgY6v&#13;&#10;UWmAJ1R0AwTI4iRAAiRAAiRAAiRAAiRwowjYW3NlSuvEiRNNrZm6PGJp27x5s+agSY9zPko9zZs3&#13;&#10;1xRGtYYX3377rbaP6h133GFkXblyJcaNG4dChQph9uzZiI6ONtJ8OQmGPGJNrFy5sqboirIl3qQX&#13;&#10;L17sIob0W7xL60H2f9WDlBswYIDmXEmceE2YMMGBo1jB69ata2xZ1KJFC20KtF4+WMdg9EVkCdb4&#13;&#10;iDI/bdo0rXtyb4kjL7V23KW7MnVbnFFJUOufDct5MMbXpTF/I5R5mYEESIAESIAESIAESIAESOAm&#13;&#10;EsjMSZAumjgHUr/7tY+y5lrEUVGgwb5tcXClPOo6VHn+/HmLOLHS21VrMR3SnS/s6/PGsZan8mby&#13;&#10;SP6lS5ca8ohc1atXt4jDKGWFtOzevduilFiHdGeHSWoPYYd0tY7XEOPixYsWpUg7pDdr1szSuXNn&#13;&#10;i1L8HD5qKrNFKcqWP//80yjvfJKZM6pA++LL+GQ2NlKXmu5t9F0prpaXXnrJIk6qDh06ZNmyZYtF&#13;&#10;vRQx0oV9165dnbvs8dpeBnfj67ECLxNp0VWjw0ACJEACJEACJEACJEACN5uA/fRPM1nEyiiWRwne&#13;&#10;WHPN6nAXp7etlBBjPaqeV6zI+vRdiZMteyTO09RmvT69Dl+PenkzeaQumbq8bt06Y73s/v378cQT&#13;&#10;T5g2I1ZqcUQl1lM92K9FlbjDhw/rSdiwYQOUUmdcy4lsoeMuiBVTrN2yZtWfEGhffB0fna2ZrLIn&#13;&#10;sLBq1KiRNuaS95133tE+ZvmrVauGuXPnmiV5jNNlcDe+Hgt7mWi+o7SXhZmNBEiABEiABEiABEiA&#13;&#10;BEggcAKyNjIiIkKryJ3TJPEgrO+FW6dOHagtXgJvWNVg37Yog6K42YdSpUpBnDDpQaYKe1Jy7etz&#13;&#10;1xe9LrOjfXkzefQy8+fPx8KFCzWHVHqc/VFeBvTs2VNzmFSxYkX7JPTp00ebhi2RkZGRUNZaI71k&#13;&#10;yZLGuTcnwsuZmX05UR71YK9s63FyDKQvvoyPPVt3Y1O7dm1tGnubNm3sRXQ4l/EfPXq05m25SJEi&#13;&#10;DmmZXdjL4Gl8M6sns/R8YvnNLBPTSYAESIAESIAESIAESIAESCC7Eti5cye2b9+uOUISBbdChQqQ&#13;&#10;9abh4eHZVWS3cmWnvqhp3Jo1+48//kDZsmW1td6yPlucdAnn7Byo6Gbn0aFsJEACJEACJEACJEAC&#13;&#10;JEACJEACPhPI3mq4z91hARIgARIgARIgARIgARIgARIggbxOgIpuXr8D2H8SIAESIAESIAESIAES&#13;&#10;IAESyGUEqOjmsgFld0iABEiABEiABEiABEiABEggrxOgopvX7wD2nwRIgARIgARIgARIgARIgARy&#13;&#10;GQEqurlsQNkdEiABEiABEiABEiABEiABEsjrBKjo5vU7gP0nARIgARIgARIgARIgARIggVxGgIpu&#13;&#10;LhtQdocESIAESIAESIAESIAESIAE8joBKrp5/Q5g/0mABEiABEiABEiABEiABEgglxGgopvLBpTd&#13;&#10;IQESIAESIAESIAESIAESIIG8TiAkrwNg/30nkJCQ4HshliABEiABEiABEiABEiABEiCBG0SAiu4N&#13;&#10;Ap3bmomJicltXWJ/SCBXEBg3bpzWjzFjxuSK/rATJEACJEACJJCVBPh/Myvp3ty6OXX55vJn6yRA&#13;&#10;AiRAAiRAAiRAAiRAAiRAAkEmQEU3yEBZHQmQAAmQAAmQAAmQAAmQAAmQwM0lQEX35vJn6yRAAiRA&#13;&#10;AiRAAiRAAiRAAiRAAkEmQEU3yEBZHQmQAAmQAAmQAAmQAAmQAAmQwM0lkM+iws0Vga3nNALidZnO&#13;&#10;qHLaqFFeEiABEiABEiABEiABEsg7BGjRzTtjzZ6SAAmQAAmQAAmQAAmQAAmQQJ4gQEU3TwwzO0kC&#13;&#10;JJBXCMg2CfpWCXmlz+wnCZAACZAACfhLgP83/SWX/ctR0c3+Y0QJSYAESIAESIAESIAESIAESIAE&#13;&#10;fCBARdcHWMxKAiRAAiRAAiRAAiRAAiRAAiSQ/QlQ0c3+Y0QJSYAESIAESIAESIAESIAESIAEfCBA&#13;&#10;RdcHWMxKAiRAAiRAAiRAAiRAAiRAAiSQ/QlQ0c3+Y0QJSYAESIAESIAESIAESIAESIAEfCBARdcH&#13;&#10;WMxKAiRAAiRAAiRAAiRAAiRAAiSQ/QlQ0c3+Y0QJSYAESIAESIAESIAESIAESIAEfCBARdcHWMxK&#13;&#10;AiRAAiRAAiRAAiRAAiRAAiSQ/QlQ0c3+Y0QJSYAESIAESIAESIAESIAESIAEfCCQz6KCD/mZlQSQ&#13;&#10;kJCAmJgYkiABEiABEiABEiABEiABEiCBbEmAFt1sOSwUigRIgARIgARIgARIgARIgARIwF8CVHT9&#13;&#10;JcdyJEACJJANCYwbNw7yYSABEiABEiABEsicAP9vZs4op+agoptTR45ykwAJkAAJkAAJkAAJkAAJ&#13;&#10;kAAJmBKgomuKhZEkQAIkQAIkQAIkQAIkQAIkQAI5lQAV3Zw6cpSbBEiABEiABEiABEiABEiABEjA&#13;&#10;lAAVXVMsjCQBEiCBnElAvKLLh4EESIAESIAESCBzAvy/mTmjnJojJKcKTrlvLoE1+29u+2ydBEjA&#13;&#10;nEDZ+2K0BH5HzfkwlgRIgARIgATsCfD/pj2N3HVOi27uGk/2hgRIgARIgARIgARIgARIgATyPAEq&#13;&#10;unn+FiAAEiABEiABEiABEiABEiABEshdBKjo5q7xZG9IgARIgARIgARIgARIgARIIM8ToKKb528B&#13;&#10;AiABEiABEiABEiABEiABEiCB3EWAim7uGk/2hgRIgARIgARIgARIgARIgATyPAEqunn+FiAAEiAB&#13;&#10;EiABEiABEiABEiABEshdBKjo5q7xZG9IgARIgARIgARIgARIgARIIM8T4D66ef4WIAASIAESIIHc&#13;&#10;TeA6zp88gsvXbL28DoSVqYiIIjnjJ8D5kwczZMc15A8vj9IR4bl7yHJC766fxp51n+JE6P1o0rIh&#13;&#10;CuUEmSkjCZBAniKQz6JCnuoxOxswgYSEBFy8PSbgelgBCZDAzSSQij3LpuOXv4HQgq5ypF25grIP&#13;&#10;9UGTmpGuiXYxB7+ahu2/XQHSruCersNRo6zJz135QbxmJtZ8OAZbD1gLV6rXH4/1G4RHHopGfrv6&#13;&#10;3J161Y4qnJ68E19//DnOpRVU8rxgLo+7RrIy3i8G15G06V18MHAEEm2yVWoxCv1HvY57zTi7k//q&#13;&#10;Trx2f12jDi3b81uwelBDo8Sp3WuwbvG7iF+TYIuLRoMundC213OoUbmUkS/l1zVY+/n/1E1zB5r1&#13;&#10;fxqlTXXls9i2cDoOXbiKUnX6o3nDCqp8Kn5eMR07k66g+uMvoH61Ekad9idpJ7/HZ0vXIbRqR7Rv&#13;&#10;U0fdG2fx2d0RWGCfKWoqlq0c7L1idekotn02G6s+jUOicf/F4oEOL+DRts1Q3LQP9g1ml/PA7gf5&#13;&#10;bnzx4We4VKwWWj7bCRFO3UrevQRrN/6M0Mjm6NilGUKd0k/+MAtfb/8DpRv1R2s1pqk/T0OXTkO0&#13;&#10;XH3jL6LtvTfy5YOfzy+/voeOILx7FgU2VtYW9e8M0OBfLyIqIsfcqI7AEAwWTlXykgS8JEBF10tQ&#13;&#10;zJZBgIpuBguekUDOJZCCdb2KYsZ2Dz1wUoacc6b+Oh9d2j9jRPeNT1Y/dp0UmEuJeL9uDaw3cjmd&#13;&#10;dFmOZWM7eVRavGpHVXvyx1mY8PRzSLI1YSqPU/NeXaofx6eSw1G6tIkS700FfjFQP+Tffwyvv5dg&#13;&#10;2sJLqy6iSTUvFQul6L6rFN2EqFj0fqoVCqRcQETDp/HgvaLApmDzhAcw8SNdlXZtLiZuB17sUEdL&#13;&#10;SD+1DsOaPKoxbjBqC17rmaEs6yVPbRqGPgOnaJcDVyWjtabU2t9v/TFj1yyUD9NLZBwN5Ukps0uU&#13;&#10;MhuuFOQDaz/Ar5dCcW3fMixYlgC0mIll0wd4vGf0GlMPLcGIx7sb94Qen3Hsj8lbZ6FKsYyY7HkW&#13;&#10;hPtBjV07NXYSXv/2Guo7vKW4jm1jC2D8MkmNxaQdKxBVRM71cBZrekXgA/W8iInbp+6H6kj7dRY6&#13;&#10;tX9Oy/DS+stoUsHP74fehE9H+/vJTUHn55df30PHur17FgVhrLRmM/rYe2kyOtZ0erY6ipZNr4LF&#13;&#10;Ipt2j2JlewJco5vth4gCkgAJkID3BD5+fxzkk3lIxWUtUzR6T/0S4z/4EmPtPzNWY1LH+zxUcxTL&#13;&#10;7ZRcdxmPffWWoeT2nrEDS3ZdQ/yO4xg7qoe1yLLO+HL3aXfFVbwX7Vw/gc2TO6C/nZLroUIfk05g&#13;&#10;zbDS6NPkMWw7mupjWWt2fxic/3GSoeQ2ePlLLFTclm3cgnZR1jrfaf8yjqkpyD6FO9qhTZcBaPvs&#13;&#10;KzYlV9lZf15kKLmVukzFpPXHsWRHMuau+gbdWkRr1SeMqotvbX3PX7o1XpnUX4vfGtcP2046CXFp&#13;&#10;p7JAW5Xc6Oe/sym5VikLFNelnY2B765Bun5pfyxgsyMWC7VZ+gshqs1gtFVyt+/Vy5rzvH0BT+dn&#13;&#10;8e1kXcmNQd8ZW7BgazKWbD6C8XHjUEkrOhvDxscjzVM12SAtKPdD6Trobbt/9v96wrFX13/Hdk3J&#13;&#10;leiV+PX3s47plw5gj+2lWIM6FbW00Gp9sPDbI5j7bfINVnKled+fX/58Dx0hePEsUgWCMla2hvXv&#13;&#10;TIEcaswNJgvHsQjulff/N4PbLmvLegJ+f3W2bduGgwcPIiwsDPnz50dMTAyKFzf+iwUseaD1B1r+&#13;&#10;woUL2LhxI/755x9cv34dlStXRt26db3uV6DlpaFA+xBoea87y4wkQAI5j4CazrlP++HaFjEtW7tM&#13;&#10;Y8ysQwcWDkG8ZKo3Di81+Q3vvL3IpEgK9m60xreb+js6Nq1izRMWido95+P1Y7sxXlkSd+45qqwV&#13;&#10;GdNj7Svypp2kjwdh4pyVWrFOk5Yj9JPOWGL7UW5fl7/n1zTFKgHjWykL6/ovUN8ny5U/DFKwZfEY&#13;&#10;TdxKvVZj5LOtrUpf2Ybo89F3+KvBw9iK2fhhx2h0beh5arljn6+6KJcnfrLZ2rssxttjuxnTVcOr&#13;&#10;NUPX6euQdnc5bZw//Xo3mjxrtd6WbzMavefOxoIDiUphXKisq0/brKvX8dOcp5VsEvrjuT6NHZu3&#13;&#10;v/qoHZY3Pe6T/GnXr9rXkPn5pUPYucGa7aXPv0CTyrrFsQRqdBiNsaWuonffOGDN+zg8ppOTBVPZ&#13;&#10;uk8dxbkramGz0uWLqjXNxT2uaU5F8tETEAnzF4xQ1n+r9S3tUopaEB2OUL9/bYn8wbofSuHeJ2KB&#13;&#10;uJXYsf0X9HpIppRbQ9rRLcYLKYn5ccdetK2ZMX6pSbts4zoKVY37PwTFI0qplwQFbLXoh+tIvXQN&#13;&#10;oUUKqftWrQ8/dQKXr6jXagWKoWTZSOMe03P7dfT5+eXP99BRMm+eRcEbK8e2fb3K/N69jrRLaslJ&#13;&#10;SEGEhoUg/dJpnDlzAWnqXi98m1q/XyygG9YmbrDuW197z/wkkEHA5zv5l19+QatWrXDs2LGMWtTZ&#13;&#10;LbfcgldffRXjx493iPf1ItD6Ay0vS5ZHjBiBSZMmuYh+5513Yv369ahatapLmh4RaHmpJ9A+BFpe&#13;&#10;7wuPJEACuZhASKhVOWlxl5oe6ltIPxqP4erHsoSXxg9HtZ39Mq2gTLkyTnlCULpyTRWXiMJOKfql&#13;&#10;t+2k46AqEovXV81Taz+L4hu386T1mn05RqLjR0eAXhWxYLu/yq61Pa8ZJG/D9zYFrUvvR22WTZvM&#13;&#10;xRoj9vkYbFVTmpd8loCODTOUU196pefNH2od/eg7KpsoIJFo//l3qH7kEkpWt7fuR6LNu4uxQE0J&#13;&#10;xoZnsOrHVprCmvbrQoydY50C3W3+G6ZTk/V25bjk6UGI3roC92bVtGH1C8eq2sbgttt0JTdDgoiG&#13;&#10;QzHhg4a4GhKJCkUy4nFhJ5a+VhdLbGOgp7SL24JeHRq6cEo7ug4fDH4U6w/oOdWx7USM71gMr6tZ&#13;&#10;Bqinplp/5N1Ua7saMk6DeD9UqN1U1bsSSd9uQ/KwjBdcJ7ZvzGhPnSWu2YTkZxsbL8BO7LV+qSr1&#13;&#10;a4zSes6riWpKfA0kqO/e5F0rUCXMmpCkZmkMHrsSvdWskLTP2jlyjOqP8TMnB752PoDnl9ffQ72f&#13;&#10;6ujtswhBHCu75r0/9fbevbQbk5TxZmuLiRjb6grGDre+WNMbajXqG/Tt6bpOW0/36nizWXglJDPl&#13;&#10;dgI+TV3evHkzatSo4aLkCiSxfL755pvo2LGj38wCrT/Q8tKHtm3bmiq50qnDhw/jvvvuw08//WTa&#13;&#10;x0DLS6WB9iHQ8qYdC0JkoB7PWD6wQSA/8nMmkPZXovqBqsL50zi8ex0+mzwM748doD7DsG7Tj2pi&#13;&#10;YEZwvH9OY9XgzlqiTE2VdXlX3c77DEfV+jFa3g8mvotjlzLqFOVg8dhFWsTdNSpnJBhn9u1867Gd&#13;&#10;Ox5fgQVqTaHVwZGyUjgFR/mdEr24tKCCUnaPo28LyWxVdr2fxuw7g9STe62Oo6LGoWrZEDjLX/Gh&#13;&#10;Dlap/1QWGG/k9+hzUlkcVUh8ux8++0qNu7Lo2IfilRujXtPWqFLW8XVIaOVuGK8UbglLnp6Ek1dP&#13;&#10;Y/34Z7RrtF2sFPAMC72z/AMXfYdO2hTalXj1tfkO95q1Ase/zuUdUz1fWe/jBMwe/xYOnLT21SgR&#13;&#10;oiycD7VF7YZ1bAqxSrnwI95skKHkRteLQbRtuu/qUY0w7j/fG8W1k1Mb8XKrDCU3um1/xNRTKWtG&#13;&#10;WJVcyRTgZLfUE473g9au3Z/M7gd7foUqPYgYKXsgHknJ+mCfxf4frN/FgUu3oJv0V9JPWdMtyqL8&#13;&#10;2w/WF1sPNKohpW0hzRg7NfHNLljvlQUDrUpupRY9EGObBo8Ds/F6s/E4ZZc7s1N7+fW8vj+/fP8e&#13;&#10;6m1ZlLTePvOcv7tSh738mY2V3qZfR1/uXf0l0IYRNiU3GjFdetim8wPr45rjo01HNTHs5fdFLjMW&#13;&#10;9uW9ZeFv+3pbLK+T8O+Y0/nd4m23T58+jdatWyM93bqqJiIiAp988gkSExPx1FNPGdWsWLECo0eP&#13;&#10;Nq69PQm0/kDLi5zDhw/H559/bojctWtX7N69Gx9//LExLTstLQ3NmjXDuXPnjHz6SaDlA+1DoOX1&#13;&#10;fmTFMV+AlbJ8YADJj/ycCaRfuWCN2j4Cw7s+igVzpmD9stnqMwUzBjZCl9jXkGRTTO3vn2Nr/09N&#13;&#10;WZWiampq/4ypjc7169dV2k9DJ/nhv30MBiqnVO9qynQHdFLKwVYVHd1rMVqaOFlxbOdhvTrTY2hE&#13;&#10;FbVVjmmSFmkvv1kumbZ36uRRt5/TknaqAB4c/g1sq1a1aczeKrs+M9DXqd5RGkWVwM7y5y8UatYN&#13;&#10;t3H58jnXkJG10iMvoJJ2mYgFQ9S4R6sxmvBvfLvpe5xMtiqG7krX6DMNrbSyU9D//tKaoyLlqgjj&#13;&#10;RzpamV3Kl2iE7u/OswqhLMLz1u63nrv561LeTT6X6LCaaGtTxpOU4jm8WVEM7tUTSxcuwc+/HnRR&#13;&#10;6qX8zwtftU7RjRqFSZsv482PNuHNldcwKa6/Vn3i26OxJ1lvSU3VXjwUSdplLMauv4g335qFFz+y&#13;&#10;YNrUUXom9TIp41TWln47Nh/a3e358+bCnRmFQm3jbbsfMhKsZ5ndDw78ikShZlspl4hff7WpmxcO&#13;&#10;2KZ498B9NRviniZylyfip59PaA3ku3oAv2yQ0xjcU81xqrxuJ1d6k0mIxsBFRzBt+kK8OH0PFiyd&#13;&#10;acsTh60/Z7x0SFMOwzzxaK+x6oADtueRVOLP88vn76FN2uNrR3v/zHP67koV9vwzGytbk34dfLt3&#13;&#10;7ZpoOxNzd+3Bi2MXYlricQzU7g9g9fwvtBcZVvn9uG9NWNi1Cm9Z2POzL+/tOct7S8o8X07n57Wi&#13;&#10;K1OSU1KsD6bbbrtNPSB/RefOnTUL55IlSzBy5EiD0LvvvmuqCBoZTE4CrT/Q8qdOncKcOXMMyaQ/&#13;&#10;ouCKBVsU3v379xvK7vnz5/H2228beeUk0PJSR6B9CLS8yMBAAiSQNwikp9rZAusNxYj5OzDj8x0Y&#13;&#10;8bL1Bz0OxGHwOCcnPckbMXP4bA1Q70Vqaqr5r1tHgMXuwv1NYmxxyoqsKdNW65BERjdu4Dp12p92&#13;&#10;bC34c0ha+iT6NKvo+dOkNHq3am61tGqNiGW3G5KuetGiPwykWgcFKaOd0KLlUEkut6/Hcbsf/xk5&#13;&#10;fDiLaIa3N36DdvIyQgtqjD4ag3cGPoz+DxZFuxdewx5nS6ieNSwaPeaP06+0Y0zcTNSIcIhyubiW&#13;&#10;egX5Kz+NSaNitbT1w590dWrlUsqfiBDUGLQG48cONQonbV+EJXHd8Wr7u5RSnw8fLfvesEpCTcVd&#13;&#10;r6aESxjy7ji1nUuGGhfVYTIGtpCUBPyiO3K6ug8JxlTtOahdIcPqXanlmxjbTxRG55CO1EPOca7X&#13;&#10;hcJNXmYE5X4IR9TD1u/4f3daXzCk/PadVbnv0h5llSgVG3XSBFqtpjeLaSP1yHbVaxXqdUDFTMZW&#13;&#10;sumhUr8paF2ngn6JiJo9MNC4z/RNnZXSmvq3kcf9STjUUlIj+PX88ud76O+zKChjZXQ38xNf712j&#13;&#10;xmj1YmoASofZItQ0/ib/mmqkZpzc7Ps2QxKekYAvBOweG+6LXb16FZ9++qmWQdbiLl68GCVLlnQo&#13;&#10;IErW2rVrsXfvXly6dAlr1qxBz549HfK4uwi0/kDLi1yrVq0yFPn7778fEyZMcBD39ttvx4cffojY&#13;&#10;WOs/ZlGCx4wZgwIFrE4YAi0faB8CLe/QWV6QAAnkegJpStmopOyTRbsMwytjnzZmV5avXAdzK5dU&#13;&#10;28PEqemX/8bekbGore3fmIrN02yKnpqa2qZOKRNGzk5pUrFtQmHlcMqaNeb5mWil5nUWvHJCeXh9&#13;&#10;DUvWJGJJ37twZuo+DGpZ3VafP+2YiOJDVOHKTdGgRXkU0vUaN2XDShTB+o+sir5kqdSrO8roPxDd&#13;&#10;lBELnu8MbJW5mfKadvE4kiRLVC2U8mDJttWS6SG0bDPl5OoaOp/8HUcSE7Drv+sRv8z2MmJDHF5X&#13;&#10;nxFq+5gHDSdEGVUWb/giXuqiFONlKq7eRPRW285kHqxKTlTP99Ht05VYIk6tnnsXC1e+kjGFOPNK&#13;&#10;vMwRjhpdJmNF7Cic3J+IvTu+wc41yqJ4wFo8fuzDiD+0GvGvtkXo9YypuFNnjcFppfXpr4PEqHpQ&#13;&#10;s2oqW+dvJ21OtPT8sagV7fp9uLvlQGDOc05yhuORDy6jmVOs82X+MJObMUj3Q9kaMkNiNpK+3oGU&#13;&#10;Qc1w5McvtebbNamvrQcvfk9T9WQYg8RlG3BKbf2V/vNmLb3BI/WN54SzvGbXUVUdrb9AQZSupZT/&#13;&#10;7Y5bWRW6dyDid/U1qyIjLn8BB4de/jy/fP8eBvAsCtJYZQDI5Mzne1ev7wHleEo/tx5DI+7UXqQl&#13;&#10;OfTh5t+3jlLyigS8I+CVovvDDz/g+PHjWo2RkZF4+GF5SDoG8bzcr18/DB48WEuQKczeKrqB1h9o&#13;&#10;eVlbO3fuXKNDAweqf04mQaZuizX777//1tYpHzp0CFFRUdr65EDKS1OB9iHQ8ibdZRQJkEAuJhDR&#13;&#10;8BVM2/eKaQ9LNx2ktiGJ07zqHv/jolJ0SyDl5w8wUZQZFUY830EpBdc1a09+9V8kPc062+eaTIe+&#13;&#10;XhDpISHaD+a0oysMJbfvolNoayjHdVClTlvUqtMTw9U63fVDpqC9bV9Vf9qxSuX/37JNR+O1ppmX&#13;&#10;T/11CQ4oRTdJZa3Uazkmvup5/1+p0R8G0I1d59NcvCRLnUZQU1lN1CEj2bcT5UG3bHXlJEh9Wg5A&#13;&#10;r9fP4sC66WpJzxitmomLN2CFUgbzu1QajirKUodli9Dg8UcN50Uu2UwjItF55mr8t1k7JB0YgfeW&#13;&#10;PYoXGzn96jYt53tk/rBSKF+zmfZp/eybSDn6PdZOGqQcJSmlS3mA3t77Gh5U1kqDp1KGl3jRjJ7f&#13;&#10;9MeU83sfW32ixLpy9NBYkO+H/JEN0E41t/rAFhxPPooDXyeoq2jUvtdmfS1WC41bKIV+w2wcOjoa&#13;&#10;2L1IE65G7Sjt6O2fKtXKO2UNQURkTRXnqOgCIZrnX6fMHi99fX758z3061kU5LHyCME+Ud2A+r0I&#13;&#10;L+9drXiL+1HS6ebNH1HJquja16/Ob/Z96yQOL0nAKwJOt7d5mWvX9G8u8Mgjj6BgwYKmGcUbc6h6&#13;&#10;7SnrWLdv344rV664zWtfQaD1B1pePCWLRVSCbJckCq1ZkLSYmBjEx6vpfKqP3333naboBlpe2gq0&#13;&#10;D4GWN+sv40iABHIvgdRTB/HXucsofPvdKO2ylUQJFL9D9V2sXrb/En/9tMmAMbFVYePc/mRBj3JY&#13;&#10;oCL6xiej7b0lkH5RKb4SWsxEC0PJtUbJ36gnXkGMUnQT8BcuXVcRyjrqTzsZNWbd2fnd09Cz6xCt&#13;&#10;AW+VXMnsD4P8RW+zdmT7Chy5MNjFK/EZm4VNpjbL1NJAgmxDcjE9xHXbl5ASav/a0Zh26X+aB13s&#13;&#10;O6xN8c2YnJvRqjImWYP6v+hryF+2rbYv70A1JX7r2O5Y9XJzX6twn//qWZz6Kxkht0Yqq5WhBmj5&#13;&#10;wys0Rte35+Pg/crzrIpJTr4IKB3b6rwqGq9//g3uuTWDb7q6P+WljoTQIiWsJyrOml/bgcgaZ/fX&#13;&#10;YXqtEX9drQMejvUHU+V2Nw+XlZfrFq+hq22WQ9Dvh5CKqN0rGqs/WomtnzfCAfmeR/VAFcOdcjju&#13;&#10;a9ZfedRWY/J1PMJ2iZg9cM9dtn6bS+0Sa/+7xCXRLiJdOfSar8biamH30xOuXo7Ek2+MNjx5+/r8&#13;&#10;8ud76M+zKOhjZcfJ46lxL3p573qszOx7nA3uW48yM5EEzAl4peju2LHDKN2oUSPj3Pnk1ltv1fbU&#13;&#10;lXh5wOmOq5zzOV8HWn+g5WXt8dGjRzWxxGJbqpTrFCRd5rJly+qnSE21/osLtLxUGGgfAi1vdIon&#13;&#10;JEACeYLAoeUd8Op7yrLS7xusHuY0kfLCDvy4wYqhcCGrWUrfhsYvOH+c0hQCR1VD1XRB7d3oVGFA&#13;&#10;7TjVFazL87tn+aXkOrTvA4PQCvUhqyTj1SuAhO8O4t42VeyqOo1tHy7SrmMef9B1fbNdzkxP1bq+&#13;&#10;qU1qaIpeN2Vx72ryMgJGC6G+WSEzbTwjQ/k2b2PId7MxVaayv+1s7cvI5+tZ0spnrEo6JmKhmr3g&#13;&#10;MBPTVlnGPanu85AiULqtCok4pPw01a/s+Fsg/cIJnPw7FUWLlLJaz/QtbtR2Pd9vO4qopjaLqFbH&#13;&#10;dexeYX0xol0af67g0KdTkCDKpYdQKWooutrSg38/hKBS47bKkp2I+LgRWisNnmjuwKdsnRYqfjYS&#13;&#10;3rb1oe2juMOtZu6hI14kpZ3ei9VrrPe0++wxeHyMsi7bZPD1+WXU68P30J9nUfDHyip5AZe9io0e&#13;&#10;WU98vXedimd+mR3u28ylZA4ScCbglaIrjpb0oCt3+rX9sXjx4pqSqCuNMp3ZmxBo/YGWlzXFYn2W&#13;&#10;cN3RR76L+Pfcc49LXKDlpcJA+xBoeZdOMYIEsi2BVOxZNh2/KP8loSaTS9LUd7nsQ33QpKbz+jDH&#13;&#10;Dh38ahq2/6a+92lXcE/X4eb7Ol4/jT1rZmLNh2OMNX2V6vXHY/0G4ZGHor364e9VO0q09OSd+Prj&#13;&#10;z3EuraCS5wVzeRy7YHr11CDrVFPTRLvISYv1kgAAQABJREFUiKpiOVNKxZyhWPfw2gynMZf247PX&#13;&#10;HrY6p8FQ3FPZasOr1GU+4mPn2NVgPc0fVgC/L+ys7avbe9FxdKxZWpu6LKmhETbL5AG1hnPyPXjl&#13;&#10;hU4obvuvk56ciOVDbWt+7daa+tOOi1DBjLi6E291fU6r0RdLri6CPwygtjN6UDlqild7Fa8f3gHV&#13;&#10;q32L5tXEmpaKn97vZ/MAq7YDaXq33ox/x7A7IfrMVvVSY0mPF3HH0jfRsGYF232dimM/fKAURasC&#13;&#10;EtMhJmNqpH+teSgVjuavf4cf1+j3nYesPiSVqdVK5Za1xmpa9PuV1b6gj6vZC1bVNi15P9b/v6fV&#13;&#10;qwQJPRB9l7rPw6qjxcsxWP+22qP46Sdxx6pP8GA1q7KbvHs+xnZ9Bkkqd9/4i2rGguSPRqvnY5Dw&#13;&#10;XgJWD2yDO5euQ3PtuZOCn5e9bEz1lxYyQjhazDuCWinX3D8/lHWucJmKGUWy4H6IuKe5mp4ap/VH&#13;&#10;GmrYIMquPWW9Nl62WKNbPVwboQ45gndRKOoZzF3/uOfZCQWKobSdwdfX55c/30P/nkVZ8909dfYv&#13;&#10;pF26hjSXKRwFES73tK/3rs/Dd7PvW/Xsm/yY2qc7AQ1e/gYjn22mvj/Xsec/nfH62ysR3e9LjFH7&#13;&#10;QofKM9IlX+ad9fb/pruazh/aiC8/mo4lum8DtRQgpt9AdPxXH1TSfFy4lpT/gaumDcaCZQm2xGh0&#13;&#10;insfXTs0zrLvmqsUuT/GK0XX09YE9ohC1LqsEiVKGNZR+zRP54HWH2h5kdtbpfzOO+906Uqg5aXC&#13;&#10;QPsQaHmXTjGCBLItgXSc+HwElmz3JGBLj4pu6q/zMWxIhrWlb0sTxfJSIt5X2+Gsd2omaftszJBP&#13;&#10;l+VYphy1WH82O2WyXXrVjsp78sdZmPD0c8aPzr4t+/qt6JpL4hpbtuVwtV/mFM0R0IweFTGjXixa&#13;&#10;VVb7Jxr/qIHe84drXlitpd2vowsLtSrDBQqquZ+29blSJn/ZTpj0ciyGqx8iiXM6o+ecaOX0qYpi&#13;&#10;dg4JGxKs1aq/nV7uY7e20/d2jIpsJxmLbZxT/LgOq4Mh86di+c478cygth7H26x2/xgAVZ6coH70&#13;&#10;rFRWXWV1bR+BjS1igT8UR5slsMFY5eW3tFf/ws3EssWFo9nw5ZixobO6XoSJXUWptY7RXxtWGvcj&#13;&#10;EIv2hrMwD9UFklSsMZ5THpy3Pp3xosblN72P9Req9i+M6DUDE5Xlcut7ndVHra1W93kZHMRWO4dI&#13;&#10;DcYORaUwa+VRXdWWSW/L9z4BE9urubz1YhB9IcHgrrRUtBAl1xbu7TkBDd5rpF4MqXHqWg5T9QQP&#13;&#10;x0IRFVBerQf2JQT9fohQP8SVbrtAu5/6I8r2QitDpgqoo5T4eKXES7i/hr3irUVp87XNp26n2DJ4&#13;&#10;eQgJR2k7j9XelPL1+eXf99C/Z1HQx0oBie97l3oWmIVYTN61AlXU/evTvatepuhjZ1arFnfeMeWm&#13;&#10;3reXfsGXSsmVsHXNXqQqRTccF3HiW3mRpV7ZzpmNPwaq/b5hlk/LkmV/klYMwOBRs53qV97rlSM6&#13;&#10;+bz0+UU0cfp+pZ9ch9HNHlVPDfugZliMUs7xdi9Wvy26+fy/xr4mnmcQuCXjNPAzmap8+fLlwCty&#13;&#10;U0Og9bsrL1Zcb6dZ//nnny7SBVrepUIPEe764KGIQ1Kg5R0q4wUJ3BQCqbA+ZaLRe+qXGP/Blxhr&#13;&#10;/5mxGpM63udBsqNY3v4ZD+nWpGNfvWUoub1n7MCSXdcQv+M4xo7qYc2wrDO+3H3aQz1etHP9BDZP&#13;&#10;7oD+dkquhwq9Svr4/XGQT+YhEl2XHcGQXkqBkrBdWQ8NJbcHXopX1tmGnq3i1oIZf81870Q9uxzT&#13;&#10;ZkxV6pMEpXAoBcpQcpV1fIRqp9dDgbeTIUV+FC1pbU33ip+R5t9Z6YaDMcgPJVdvzS8GykLTa8c+&#13;&#10;9G5hrSVRcdOV3HZxWzCyS0O9ep+OzspjaIVOiN/4Hbq1tTLTxyjJVmuDfvMwY+tyVLGzpjk3GFLE&#13;&#10;mnir8krtMdjeChWzTYd3zhvRcJTakifGGn17sSBYNQrhwVf/iwmTxmnOdaTiJHWfG0puVCwGzt+n&#13;&#10;WNaxtil/i0Rj0K7fMdD4XuhKbjTajVqNBZOfdvwBWqwhRm7egW4tdH7WqqJ7zcMk9YIkaCHo90Mp&#13;&#10;1HzC+t2v1C8WZU3emVR8qINVfLWncFUTj9sIK6JeGkgo47D1T1iJSlqs2fNAS1B/Av9u+v788ut7&#13;&#10;qAvs5mjax2COlac3qZpM6qWLUlq14Mu9a4ydrazZobjt7Y9ZmrdxwWJR5B7EqHXlEio1udP2bCiI&#13;&#10;iFox1rgu3a1T68PM8mlZPP7x/v+mUzVq+cdnupLbdiImb0zGisTLWLBqNWJsWd8ZO89pp7gTWG4o&#13;&#10;uT0w9vNTqsxFtVf3UGuJZd0z3VvcSQpeeiBg8mhzzV20aFEjspCH/Rd0b8SSWayc3oZA6w+0vDxw&#13;&#10;xYmWTMvOTO6dO3e6dCvQ8lJhoH0ItLxLpxhBAtmVwKWj2LddhGuLmJat7SyB3gl8YOEQ65vxeuPw&#13;&#10;UpPf8M7bi0wKpmDvRmt8u6m/o2NT2xrJsEjU7jkfrx/brbwJJ2LnnqNqqq7jOj69Mm/aSfp4ECbO&#13;&#10;WakV6TRpOUI/6ZyJpVqvPUjHsApo/uoKNB50AqfU2sPQEDU1TnnkKV0h0iclo1KXhVitPuZBrQds&#13;&#10;Ohhv7uuL5KNH1EuKwsh/Xb2qCC+DsqVLmBdxE+u5Hb2QUm7G7sHqsfp1djj6yaBIdXScfg3Nj/6u&#13;&#10;bBeFgSvnEWrqPMz7PpotKAotqxwzvbUHHV+X++ACQpUielmZe0qo6bPFi2T+v7x8m1lYrT6eg5qe&#13;&#10;/JZFfTzlCkHtYZvUmnHzPGaym+e0jw1Xa5yVU63Ww5F8Qr//zisXtbejdNlS5tOHw6qgtfpePDL4&#13;&#10;LFKuKi1C/Z4pVLiEw/Y29i3kj6iDrtP3oL1ac56msucPK4FwxS3t18yY2NfixXmQ74cqPVdgdU/3&#13;&#10;7YbXHIzV+wa7zxBSHX32WdDHKUfZlpNVuclOsdZL777DpkVdI31+fvn5PXRtGZn2Iyhj5c13xkk4&#13;&#10;b+9dN2On1RZWBy+qcX3RqWq/L4PCQl5aqef6q/ZSFEJ9l+eFWT77MsE9Tz2y2bb8YShmx71ivDCK&#13;&#10;qNYWQzauRpJ4lN++CX9eGqyepda2U39dbfPoHq22bZuv9t+2PmNlr+5JyUnaDKj1cz/BU+q55ePE&#13;&#10;j+B2LpfUlvl/MNXRhx56yOiu7JPrLojnYt0y6ouVM9D6Ay0fERGBSpUqYffu3Th79qzyvpgM2UbJ&#13;&#10;LFy4cMElOtDyUmGgfQi0vEunGEEC2ZWA7gCmxV2GmxxvRU0/Gq+tJZX8L40fjmo7+2VatEw5q80i&#13;&#10;I2MISleuqS4TRfUwDd62k66mUMq00NdXzUP9akXxzXrT6rI8MrRYJMqrWcdZGwohokL1PP6P2x8G&#13;&#10;atsfxa14gIOjTVPc8BxGxC5T3rQTUGPSPvRpU92hVut9YP6/zyHjDb1IwbdjH8A7u0qikpLbGjLZ&#13;&#10;dslMvhDf2edX3pX1H6dmVTrHFSpmc1JlSzCs54EOnkNDwbkfHKrM4Re+P798vxf8Q3TzxsrXe9e/&#13;&#10;/vlS6say2LR6IZbPjkPth1rjodadEVWzIfLdEtRJrI6drxeFW500qvwRkdqMhyTHnDj0tXoGS+gy&#13;&#10;Gg1tSq41Qk0/7/wiomWpj/Jr8b9DL6K505RnPR+P3hPwatTt13+uXbvWYSsc+6Zkux3ZdkdCnTp1&#13;&#10;UMQ2nck+j9l5oPUHWt5eJpl6/c0339hHGefSt02bNmnXYvmVrYacg7/lA+1DoOWd+8FrEsiuBNL+&#13;&#10;UmtfRLjzp3F49zp8NnkY3h87QH2GYd2mHz2sOzqNVYNlLaJahfj8d2iipuJdtT6utDjHP+GoWj9G&#13;&#10;i/pg4rs4dikjNe3oOiy2Oei5u0bljATjzPt27nh8BRbsWKGUXLFsKsdYDCSQJQRCbd6E1dRdpSwm&#13;&#10;qTYu2G0bmCVNBrHS62fUSjab3FJtdK37HKcPB7GtoFZ1zfaA+cMPxTyogrAyEshbBCaP6IVjh/ar&#13;&#10;LbSm4JVuD+KZZhUwd8Iw7P/ff2H555+gwShU7n7rspztz2HVpv129abgp7njrU4do5qinLGq4yz+&#13;&#10;2Jqg5evU4gHXGSXF7kPDetZqLqcG1duEnWx569Tp/YN555s0aQLZdkemJh85cgS7du1CvXq2kbAV&#13;&#10;+UfdOP/5z3+MCmRPXW9DoPUHWl4cUfXs2VOz6IrMCxYs0K6d5ZctfHSP0mXKlEG1atW0LIGWl0oC&#13;&#10;7UOg5Z37ymsSyK4E0q/YZlVsH4HhXZ2kXDYFM9R6smmL30Ql4x+LNc+xtf9nOF55rn9jp4Kul1Xa&#13;&#10;T0Onr2sgfvsYDKwbj5guDyBM7feqr2ON7rUYLWu6Tr31pZ3QiCp53MLpyp0xWUBAeQcepKYiDsqC&#13;&#10;qrO+SjV9c7qa8pz1DQW9hUKVHsfrk24DyjbIGYp50AmwQhLIHgTO/HVcU3pF8S1ZphwebNU5OJbe&#13;&#10;Ig3Rd+ooDB4ShyUD78Z/W/RAVMkiOLdL7UGtOXqLwUtv9bSbfaY2irLN8Chd2mwaVUZ69iCX86Xw&#13;&#10;yqJbsGBBtG/fXuutTE1+8sknIVvq2Ic5c+bg+++/16Ikf6dOneyTNSdVvXr1QlRUFEaMGAFRjPUQ&#13;&#10;aP2Blhc5unbtqq3TlfONGzdi1izHtTWy/VC3bt0kWQuPP/44pF09BFo+0D4EWl7vB48kkN0JpKfa&#13;&#10;mWHrDcWI+Tsw4/MdGPFyf6voB+IweFy8WmtqF5I3YuZwq1fE3oveQHlvXvEVuwv3N4mxVaKsyMtm&#13;&#10;G0quREY3bmD3z8uWzZ92bEV5IAESyGUEilRB/TbdUL9OFVfLTS7rKrtDAjmFgK702lt6/z75BywW&#13;&#10;i19diIxubnO2qGbMbFikfifoSq5U1xTVKrq+EJeUa6azapSDrUir060ffzok2RgCJODNzz2tidde&#13;&#10;ew0LFy7UpiYnJSXh3nvvxccff4yKFStqSuEbb7xhiPLUU0+5rHF95513tPKS6a233sIjjzyCFi1a&#13;&#10;GGUCrT/Q8uXKlUPnzp2xePFiTaZBgwbhjz/+wMCBAzUrtii5Ys2WEBYWhpEjR2rn+p9Ay0s9gfYh&#13;&#10;0PJ6X3gkgexMIC31ivKgGo2iXYbhlbFPG2sXy1eug7mVS6LPwDhgzb+xd2Qsamv716Vi8zTbfq1t&#13;&#10;F6NNnVIm3XP2nZmKbRMKK4dT1qwxz89Eq5h6KHjlBLYvew1L1iRiidru4czUfRhkbLviTzsmogQY&#13;&#10;9fF7Y7Ua9GOA1bE4CZAACZAACeRKArrSq3eu2/Nj9VOvjmnK70cnZR3WQlQPDBzSD1XLFcaZnz/H&#13;&#10;olFj1DKRMeh//1nM2DUZ5cO8qfIKLp6wbjoUfWdZbwowTyYEvFZ0Zf9YUXS7dOmiVSlK3wMPPOBS&#13;&#10;fd26dTF7ttVyYp94+vRp+0scPnzY4TrQ+gMtL8LMmzcPP//8szY1WyzOcXFx2sde0FvUYvalS5dC&#13;&#10;2nMOgZYPtA+BlnfuTzCv5T1ZvgAqZHny0++fiIavYNq+V0zvptJNB6F3VJyaopyI439cVIpuCaT8&#13;&#10;/AEm2nw/jHi+A0JlOzFVOr96+qWnpWj1XJPp0NcLIl2tvRfPrmlHVxhKbt9FpzTl2Np+HVSp0xa1&#13;&#10;6vTEcLVOd/2QKWi/a5b2D8yfdkw7YRIZ6P1vUiWjSIAESIAESIAEMiHg/v9vKrbPsym5LWZi4fQB&#13;&#10;xov3KtXqoH7zlni3QSPlU2QKPvm6P160Of8zVt7q20K5af/WEtapze7bd1PQKTqvl/da0RVuMmW5&#13;&#10;VKlSaNeuHVJSrD8Q7XmKRVSUQFEGnUOfPn0wd+5cbQsf8WgseZ1DIPVLXYGWly2Gtm3bhu7du2P5&#13;&#10;8uXO4iE8PBzijEvWw5qFQMtLnYH2IdDyZv0KRpyupPhbF8v7S85aLjfxSz11EH+dU5vUmG6zoryk&#13;&#10;3qH6LGtjbE+3v37aZMCb2MrcT/KCHuWwQOXqG5+MtveWQPpF2zpg9c+rhbIAO/OLeuIVxChFN0Gt&#13;&#10;2b0k/6zUm1p/2jEEy+TEuX1P2Z+yvZF+atAYT9mYRgIkQAIkQAK5kkC7u737r3nb7eXxQMtOSL18&#13;&#10;Ua3dLW/Kwn1N6bh4xlpk4As9DCXXqETtsf3k2B5IUL8VUs9eskXLPu/W0x937EXbmk7+Qq4exu4N&#13;&#10;1vRrsKrE7ts3WvJ4ktfL+6ToCsmmTZvi/Pnz+Oyzz3Ds2DGULl0aJ0+e1JTfqlWruoVdo0YNbZ2u&#13;&#10;2wy2BH/r1+sNtLzsifvJJ5/g999/15TasmXL4sSJE6hQoQI6dOhgqsTrbcsx0PJSR6B9CLS8yMBA&#13;&#10;AtmVwKHlHfDqe2pqT79v1H6bzRzFvLADP9r+SRRWe4FKyB8a7pjHl6s/TmlenAs5l1H7Zdr+vxkp&#13;&#10;AbVj1MITEiABEiABEiCBrCKgK7cPPfokomo00LYd+vj9cQE1d+qUejlezfW3RvLfx7R61c7xtlAI&#13;&#10;d7cYBSyLQ+LbSo/6V2MHnyHn936pXqBL6IF7Kpmv7dWS+cdrAvnU4muxajOQgNcEEhIScPH2GK/z&#13;&#10;MyMJBJPAya+Gob+aMqzcQWHgorVoXaeCtfpL+/HZyLuxQFN01ebt+ybDusLlOtKuGpOFDFHyhxXA&#13;&#10;7ws7a/vq9l50HB1rljamLqefjEeHZtZZJ9H9luOVFzqhuO21YHpyIpYPrYEl21VVUeOwYKW+qbvv&#13;&#10;7RjCaCcp+OaFopiq5Ncty47pvCIBEiABEiABEsiMgLNF10y5zayOzNOvK18eBWzLnJR35fhP0OTe&#13;&#10;UrZi15H0lXKMOcQ6s6rb/OPo2jDSmnZpJ95Uyzy3qqtKXRYjbmw3zbFl2sl1mNTsUeuWRP2+VC/y&#13;&#10;W2cuAnNkSsBni26mNTIDCZAACWQhgbIth6Nb1BQsUetwZ/SoiBn1YtGqMhw8IveeP9ym5IogIQgN&#13;&#10;M3/UhdmsvQUKqrUwtvW5UiJ/2U6Y9HIshsvG7XM6o+ecaDRoUUVtEXIOCRsSJIsWOr3cx257IN/b&#13;&#10;0evRj67quJ7CIwmQAAmQAAmQgDcEhk38CMtnx6H2Q61hb7n1pqz3eUJQv/93aPDRw0o5TcA7nUrj&#13;&#10;U/V7pEzxcFz+YxESZQmVFsahpa7kynWROnhm6lBsVS/sk5Z1R7ddH6CBWnK11fht0QOTnqWSa2UX&#13;&#10;+F/XxbSB18kaSIAESCALCUSi67IjGNIr1trG9pV2Sm4P9VZVWWft/6l4IYmzz2UpEvXsckybMdW2&#13;&#10;bUCi+ie0MkPJrdcfI1Q7vR6yvaH1og3JYtZORlFZu2PdVkCWQPgbZApWoNOw/G2b5UiABEiABEjg&#13;&#10;ZhNo2q6n2nZwH/q8OhnV72+kTU/2JJPf/zcjGmPk5j3o2yVGqz5J/R7ZqrYY0pXcVi8vx4Jd+qyv&#13;&#10;DAnKtpyMGTMmWiMOJGQouVFDMWnzfESZbbGbUZxnPhDg1GUfYDGrlQCnLvNOyC4E0i6cwKm/UxEa&#13;&#10;ck3tm1sMpStEIjTowqUi+egRKPdXyH9drbQJL4OypbPv2hldyaUzqqDfCKyQBEiABEggFxIIxv9N&#13;&#10;6++RCwhV/kHSUoFby1VBeGZbCl06jWPHzyC0IHD5ejHcUTmSe24H+f4yn88X5EZYHQmQAAlkBYHQ&#13;&#10;YpEon+VvPgshokJ1uynKWdET1kkCJEACJEACJJBTCVh/j/g2ywtFSqF8NX1db07tefaWm1OXs/f4&#13;&#10;UDoSIAESIAESIAESIAESIAESIAEfCVDR9REYs5MACZAACZAACZAACZAACZAACWRvAlR0s/f4UDoS&#13;&#10;IAESIAESIAESIAESIAESIAEfCVDR9REYs5MACZAACZAACZAACZAACZAACWRvAlR0s/f4UDoSIAES&#13;&#10;IAESIAESIAESIAESIAEfCVDR9REYs5MACZAACZAACZAACZAACZAACWRvAlR0s/f4UDoSIAESIAES&#13;&#10;IAESIAESIAESIAEfCeSzqOBjGWbP4wQSEhJw8faYPE6B3ScBEiABEiABEiABEiABEsiuBGjRza4j&#13;&#10;k8vkCvRtCssHdkOQH/kFQoD3TyD0APIjv0AI8P4JhB6/f7x/eP8EQiCn3z9UdAMZfZb1mkA+r3Oa&#13;&#10;Z2R5cy7expKft6TM8+UkfiuXzoJ87ENOkt9ebv2c8usk/DuSn3/c9FLkp5Pw70h+/nHTS5GfTsK/&#13;&#10;ozf8zP5v6q15U17Pa3ZkeTMq3scFyi/E+6aYkwQyCNSu/mPGBc9IgASyDYGttx3TZOF3NNsMCQUh&#13;&#10;ARIgARLIxgT4fzMbD06AotGiGyBAFicBEiABEiABEiABEiABEiABEsheBKjoZq/xoDQkQAIkQAIk&#13;&#10;QAIkQAIkQAIkQAIBEqCiGyBAFicBEiABEiABEiABEiABEiABEsheBKjoZq/xoDQkQAIkQAIkQAIk&#13;&#10;QAIkQAIkQAIBEqCiGyBAFicBEiABEiABEiABEiABEiABEsheBKjoZq/xoDQkQAIkQAIkQAIkQAIk&#13;&#10;QAIkQAIBEqCiGyBAFicBEiABEiABEiABEiABEiABEsheBLiPbvYaD0pDAiRAAiRAAgESSMeZo3/h&#13;&#10;4nVbNdeAQuXKoEx4/gDrZXG/CaSeQ9LRy0ABaw3XkR9lK5RBEf4K8xtpVhdMTzmDw8cvoWi5crn+&#13;&#10;u3PmwC58ueE4qrVthvoVCmU1WtZPAjeMQD6LCjesNTaUKwgkJCSgakzBXNEXdoIE8hoB+UGz8P21&#13;&#10;mPfVH1rX/0E4mndthucGtUb1UuaKUPrpw/jgjbmY8dXfRpmeo3pjSK9oZI8nwVVsnrsa208BBU0E&#13;&#10;unLlKiq1eBSx9Ut6HO7Ez1bgm/1KO0y7inrPdMaDFcJM8/vD0KGis79h3tStSAsFrpS+DwP63O+G&#13;&#10;Yzr2f74O63afQsHSddG7j5e8U39D11qT8AvyGc3+02so9o6627g+vm0LFs1ei8WbM8a0Ucta6D2o&#13;&#10;DR6MutXId37vFsyPPwiElkLnV1qhnKlidhEb3l+FveevIfKBx/BkTBlV/iq2fbQamw5dRZ1O7dHi&#13;&#10;vqJGnfYnV44mYta8HShY/SH07VpVqX/BCFZ5dp4G6jz1BFpEefHDPeUvfDFnJabM2Yk/bdxuv+sO&#13;&#10;PPZkKzzVuR7KOFVx5eguJff/3MqdlLAeK/97GlfTwvDYkM6onLQcjZ7a4NC5oR9PwTO1nCp2yOF4&#13;&#10;4e2YOZbKfldZ8Tyx3qf7gVL3oe+geigShG4nvv8auk//G7f3G4qvXsz47gShaqcqfP+eJy5dgS/2&#13;&#10;n0PUYx3Ucy3j+6pVfP0MVk77EgcuAA16dUZMZafnWOoJLJq8HscRiS7DWqFSoVTMazwEU07nwz+l&#13;&#10;2mHr948HhZ9TJ91eWr9Le1GwmJOcWomruIJyeGpwU5Qxffa4rZYJJKAR4G3DG4EESIAE8giB/R9N&#13;&#10;x5Nxex16ewtSsGmpUkjU59+rpiDWSSlIP7od3Vt+4KA0SZnFce9h4Y6u2DqtaVB+FJ1XFsgwZeEy&#13;&#10;0VMd5DW/+AeHV36Neb9nKHbO+f5BHY+K7qW969F91DqjWLH27U0VXX8YGpVqJ6n45OVJmLLZKus/&#13;&#10;dxXB02aKrvwYHfEO3voqRSv1z1234ilvFV1VQlTNvaXuwPP/qoXQC5dxe9OyWj1AKr545XWMXG2t&#13;&#10;1xYJGdOtX32vfZqOehlTe1XVksJLhuCLpd9pyt/PxSvgg0GuP/iPf74EL07/Scv/SrtOtir/wa+f&#13;&#10;fI3FakwWLj2Llf97AXeZ6HTpZ37HvKU/qh/Yqn9K0S2uCxTA8cqhHUqe77UaFiZXwO5pD3tUoM/v&#13;&#10;/Q79Oy2y3eMZ99Cfv/+BeXFzMTduJd5a9Toes/tupJ857FbuM5tXoN0A6730T8uuGFACyH+lOob2&#13;&#10;C0FosUtY+/Z3trZ0k3tmnfVtzDKr7WamZ83z5Co2TZ6Pedp36kdllayNxyoE/sqkQJgaOPyNimFZ&#13;&#10;+FPZz+/5mf0/YPHSFPxz+T60rV/P4f5OP/EzRs+x3v//K9UAMYOs32V93C/t34q3PlLfOVRFe6Xo&#13;&#10;Sggvp/6oF0OoVtihLknL6pB+4bj6LlnlNWtLXsY+0E8puuFmqYwjAc8EsvDb67lhppIACZAACQSf&#13;&#10;wMz31mqVPvd8G8fKUw9jZlyiilNv7R9sgY/HtMY9kaH4e/9PiOs0H5tU/OsvrUPjtR2QYfc8g+k2&#13;&#10;JVd+FL23qg8aVwnDniUf4V9xP+GWr5Zi/NIqmNC1gmNbPl6d2bYCTXutw+29+mD1qHp+KLtXlZoG&#13;&#10;9cMtHM/HdUW0Mh6q2boZIe06ikdXyrh2OfsL73X6VMVmKDkuWSTCL4aONR3/XDGzKblaSngonP8R&#13;&#10;n/nfdxj0lK542cqb5HOs2eSqXD1lBW7lwPPS/zYaSu7tLVtj4tCHUbl0KFKSDmL5+IWYt0u9+Ih7&#13;&#10;GysfmoZYZQnKX7YeZoz9ER3H7sWW6XOxoe1baGGvRKT8hrEv7VSN58M9vZ5HDzvLbajth+kt2IvY&#13;&#10;MVuw+61Grj+iCyiztoTirhysCb7/3bPSznL61XfYk/Iwarn5kZx+cjs6KyVXt+I+E/c8nmpcCSHX&#13;&#10;LyLx640YHPe9egnwN15p/z7u2PEyovV63Mh9ae8mNH3WpuQ+2BGb1YsgTXkvG41nXoxWnUnH/2fv&#13;&#10;SuCiKP/3o3iARx5I4BkaeAUF3kQqGOKNZmoYikdmal6ZmZIZlqGZmmkeKVp5JOVRkmii5hV5plTk&#13;&#10;yV8J8yA0LxRQoP/3O7OzO7s7u+wu6E/rfT+f3Zl55z2fmXlnnvd7vGW2E9FNtr1f9l4z20u+3ynv&#13;&#10;0Xhy9RTikgx9WfHdKXTWmJAxpHgw9orynPu2bwXE0X0en4JLM5uTzNMQzv30i/4gZUsKrhPRVU8g&#13;&#10;nfnpd/l8aCC8pcknFzwfOxOBf+eigpujk436Ku3eyblOKv0UeDyK6lnLZPDOQx6q4QnlubO7dNsy&#13;&#10;WHxv2pZdpHqAESgWZ1Q3btzAt99+iw0bNuDrr7/G4cOHi7XLBw8exJo1a6TyN27ciOvXrxdr+bYU&#13;&#10;lp6ejq+++kpqA/f19991A4Utmf+HaR4E7P6H3RdVCwQEAjoEbv3fMYnMFqAJNn3aG751KsKpVFm4&#13;&#10;+wRgTuIgeICsWFJ/R7pK0HcrZT+WMzEmAjlz82sIIpVWp1Iu8I98BV8MrS2V/N2CPcgoIsp5d/Ok&#13;&#10;Ei6tiMXA6EOkqmZnyMrEz6mcxwfP9WyOwPbNEaT+dQmAvxW7s6MLlmI199OrNd4daiz9ULfEEQzV&#13;&#10;+XH1OJHCfVJURFRPBDPmpoHUjhWSy+2ZE91aTqG6LqZZLB/nEa0yDmd+OipFsKQxft5z8K/nikoV&#13;&#10;KqKmjx/GxkUhQtemhd+e0Wf0Cn8RI9z+kaS+Yydsxy39mXzsmrUYB6R7xAfTXmMipx1Kxn+O+buu&#13;&#10;aJ8szti8dHyzhEVTciiJc4jfbekOzcfej+IkkltAH9NzNs/D2J6+cHerCNfqNRAU2Q9Hdw5BY8Kk&#13;&#10;JE5j3henlWI1tyytfKnXGulcgVdH7FjWwYhgyJnuaOa1FunINVOXd/1iBlLPXEDqyQu4kmV6R6hT&#13;&#10;kir91StIo7RpZzJwPVt3Li8Xt7JyjRM6cHSvxpO0nbuMNE5S5u9BmjykWG5l9k2cP5NOmKST7fQ1&#13;&#10;u8ecnKxsCRPraFquHkV8zl0b+6Cl9Kym4PRFdStykbyNJzR1IfUwTl5VDnh7E7/sTZcieneop594&#13;&#10;cqIxwJW0KioYaV3kg/uZky2Xn591jTCT76OMq+o61eXbv38h+aSU6dlubRAUZDJ2tw9ASHvvYtEa&#13;&#10;sr9lIse/AYEiEV02750wYQIqVaqE5557Ds8//zxeeOEFNG/eHPXq1cPp09ZfCoUBeOzYMdSuXRst&#13;&#10;W7bEiy++KJXfo0cPVK1aFZMnTy4su9l5bm+fPn3IhssZVapUQdmyZbF69WqzdOqIq1evIiQkBI89&#13;&#10;9hjCw8OlNnBffXx8UKNGDaxbt06dXNp///334eTkJNXB9Vj7Va5cGRUrVkRqaqpE4LkextNaHuUc&#13;&#10;92PIkCFm9XNEcWOnWYmIFAgIBB4+BLxqwc1EhOjkVg2PafTk9/if5NjQ7uhQz1gV0H9Qd5kAZO7F&#13;&#10;7pPKF7FGITZEuQf2xrbFIVLKY3EOkF2nUijHuf1qaBAL6w3IP7MHA+afkxJNm9cbftWsp5fO2oGh&#13;&#10;obRcbH7nI5kUBkZgzIuNDKfUe/l5+JuOW0YORNKmfgj2d1OfLfJ+6bKycriPp4eRpFcu2BVDNo7C&#13;&#10;nNlDMLuXp6ouVwyM7Ssdl0zegKU6wpqTsh2jSX2Sw5DF/TVVk6WTur/YYYtw0OijW322ePavHzmA&#13;&#10;BCbefmFYrbun1i46DM3p8avHsDj+plRx79mjEUISbNPAEu23RskaC/u2nFKRfJOUNIkxTtF+cGuF&#13;&#10;Td8+J6mPm6Ry6NCxa0ZVkS343PChaB08BT07T0XP7lMR3GwEpq44rkHsspG0YD5aBEQhjNKGdZ6C&#13;&#10;1v6vYPGGZKwaNwoBzUZj+dGiPef3Zjy5hh+Wy8Ru7LLxGOvFkxJH8MNv8nU1B5zsYTesRaj/6+jU&#13;&#10;+X3C5H2Ehb6JZg2n4eskSxMi6lKysT36LbRoNlbCZKcRyVSnK2S/qM95lVpo6wdp8ulAyjVDZdnp&#13;&#10;2KmSbrM2wk+/qCaYsi5hN2kT8ORl2yaGwe5E7HS08B+NYbFnDWVlncGoZmPQbNAG7IpbBf9mbxJm&#13;&#10;8n3UPmAEJi1I1riPDNlt3StdUR6Tala/x2JbWxsk0v2rEHCY6BYUFKBbt2748MMPNQE5e/asRAaP&#13;&#10;HJHtdjQTWYlMSkrCk08+iT///NMsFdfNZLJnz55m56xFsLR57dq1yM3NxbVr13Dnzh1cuaIaAEwy&#13;&#10;sxS3bt262LFjh8kZ+fDixYvo3bs3XnvtNaPzaWlp4DZyHYX9WDqdk5OD27dvIysrC5cuXQJLyAvL&#13;&#10;x+e5HxkZ5gPzvcDOqIMOHGjILewqReS3Cy6zxAI/M0jsivg34Ffes55MTFPjsTRBntGXQcjGro++&#13;&#10;kggY3J5APf23xk2cImc6HPp3bayf+Zfz0H8VT4R6yUdZt62LT2zBzz2oN3Yu6ygVaEp2C8ufczFN&#13;&#10;klYj6waOHzyExdGfYtLo+fT7FKsSjlsmJ7iGpQNWSXWy2i2r6uZoCNyU+u3HUMaH819JisfERJaO&#13;&#10;V8OnM9rA+W4uZIU9OY3+v0I9LNk4HUujAiTSnqOTduvPO7CjtF/OKsvLU5bEEokhbEwunWsDX4R0&#13;&#10;aU4Sf4Noh/M7NwjGokj5wzh22DqkkRfhLyeul4osCCQ71KDKFlv2RuyriJAkwucwePhWK9dDuwjj&#13;&#10;9munkWPzcWjVNmn32c7+8A1qJkvNU3/AoXRzCdSttFRJElhAmgAvtHO3WLDPq+Oxd98sHFjb0Vyy&#13;&#10;VIFsGvMy8EHARzqNCR+s2zIInqUMxdnefkMe9d4/OjphzzVj7YGXAz4kVXRZHb+xVzU0pmvAYX3M&#13;&#10;XAyco5L6kdw/KWYahs9Pkc4X0MRXl1BZs2Fh1CKyE1dU+k1uFil14X9yrarxpNsTdo0n1vDLT/8V&#13;&#10;c8kOnE0r2gTSr0d9qUFz1qTotRnU+X+L/Qh9orbrpfjB1E/WZmHJ/7SXpmD5QQ2CrPfZmkskdxrG&#13;&#10;xV2W6pi8ZhZCqhtPAGqhoa5ff96O51wzPyqiWYjc1x1J8kQdl33rxCn5PiS1+S9mk3ozhc27/k/a&#13;&#10;8t+ttFO6sd4fjYzarvOOkKu6xtQ1nkAsmUwTWtF7JXKs4MVlJcxfhA8SzL9B+Zw6aLdfSZGLM4dP&#13;&#10;SQeX/ziDXSvWYiqP3S/Nx9SYBBxNz9bpmCjp7d9ar7/w8kT+wjGyluJ/jZ9qKLbWTPNzb7zxBhIS&#13;&#10;EvQnWNo5adIkSZI4bNgwSTrJRLJdu3Zg4seSS1tDZmYmOnbsiPx8+cXEEtzFixejUaNGiImJkdSY&#13;&#10;uaxvvvkGU6ZMwbvvvlto0UwoX3nllULTKQmYbDZt2lSvJs0S2okTJ6I7OShh8j516lQw0eUwb948&#13;&#10;tG/fHp07d5aOW7dujaNHj0oSYylC44+ly/v27TM6wxgFBwfj5k2NgVaXsnTp0vj5558lUsxRCkZK&#13;&#10;QfcCO6XsomyV16SjZYj8jiIn5xP4CfxQoRGiYwLoI4/UkV9/H5tXeqPpo2Vx+ehvOMDeNomATVsU&#13;&#10;opKIkuMcHemtWaO8BoCG8xonjaJKkAfeKzaoB5aq3waLRh2mD+7LkMgumW9+boPNbj5NFHIombod&#13;&#10;AyKNqkZC4hHMmNFKIh8N9SReTpMatxILpb6T2u0EX+OMqiP982M3hnIhJci2d9ZLTMBKoFv0Kwhk&#13;&#10;IS0JQiUptKoeebcsPBuUNYstSoS+/VRIw+5d4TFrIX3oZ2Fh1Fx8EkVet8P8Edz2Kfi18IKnm4Hg&#13;&#10;KnUq+QNfG4IuK6aTxPQIwvx5Elsh7sEa0mElN6WiCZTxsc9jdfcN9NG8gey6G9ll163UbyjRwl7W&#13;&#10;KXyVKEurnmsvE9duYRWxkxxvfZV4BiFDjNXSnUrrroBffdQ277a+khLUu0pVdERAH6vbOZ+Eqf02&#13;&#10;SVJkjpm7dxRM7zOb229atu64kQPX7OCiVbL2AEmXV254Ef5ufE/l4+iKhWRfn4KUJXFI6u8r34sX&#13;&#10;6ZtmBU9qlSBNgiGYS88cP/HTr57FB/2nSw7FdE3Rb3JO7kSL7nH6Y62dAtQmh3WTdfbRhvGiZnWt&#13;&#10;O99w3rQsa/j9+t0eKXmN8Lbgebd8sjvFLNImjN+BY1MCJJtqff7MZLw+i0kV2ZOHD8Sn0fJkErIz&#13;&#10;sGrk25hJtvNz5vyEF+I6GE9olCjNJRPJfdeI5PbxryjVzX/242H7c65vv742ecezNY1Z1NcLO1KQ&#13;&#10;Ee0naRCc+kk2TXi2rS/8n65KJH4fLsT9jvPRLSQ73nP7j0uZfTo9ZZfGQUFgGLZ+0gU1+Tkhr86r&#13;&#10;Xpkk4cXaEuO7yF6a7ceAm1KAv/+SmkTvpbnyjvKflIL15Lk9ImYi3uxZV4m1e2sJP1sLEvltRUo7&#13;&#10;3f8aP4eI7l9//YUlS5boe8QEcPr06dIxS2GDgoLQsGFDiSQywZw1axamTZumT1/YDqdl6SaHatWq&#13;&#10;4cSJE3B1dZWOv/zyS0mNeMaMGdLxnDlzMG7cuEKJNKv42mPbO3v2bFy+LM/asYrzTz/9hCZNmkh1&#13;&#10;smo2lxcaGooffvhBkt4y8VWIbmRkJPhnLezZswdt27aVkjz++OMSiWcS+/3331vLJtUVEBAAtr3l&#13;&#10;0K9fP6P09wI7owrEgUBAIPDQIuDZzJ+kuvskKdal5NP0cc5BeQ01gt/jhg83dSfvaEoVy8CD7HxB&#13;&#10;zosSf7pEy6Ro55XKIRW4vqEfSVIUdbmF7R8jm91Rj1bD0iF1rSbNu31Hf77Aqwlmjm+H+tWBU7Q0&#13;&#10;z8QlKSiZuR+9xjyOw8tIkqqkpI/eydEs1SqBkctI7dbGt6EjGB78KFZWp3ULwXjFcVfhgiClpcW7&#13;&#10;dfNDfOIIfDBiIdaTJEzyuh2/l8jgXqmeAr9W+HRmOHmc1mB+LnUxfnEbJAyT03KGZ6N0xN1KK+/Q&#13;&#10;9XHy74AvRh2S1MS/i/4Yzz5t4tTKSn5bT53fvUeWVvm1Q3OdtKp5r2eI9HyPfbN+xHkiujVVhV06&#13;&#10;lSYfZamkWKrztuyWzDyHBFnxQUr+88ELJBGvYUtW29PYe81oYmW1jrhOiY0kkqvcbE5kXz8UEzaP&#13;&#10;wszkyzj0+xUEBrnSEla7ZQmnW2tM05FcqXFV6uLNpYOwI/gzs2c3//Y1G9rvDBelalXqIo8nSll5&#13;&#10;FxA/n7VTSiC8e0Mp1qmOj6S+PJc8Zm/elwFf3YQHn0zdopPkUj8/Vkgun3BxR78ZryGL/A1cd6vK&#13;&#10;MUahXNnr2LVgukWSy4mLgodRZXYcOD/eCF1I3vld5nGk0j3o7nYNB7bIeAQ/QxM9VcqhJ02qLaTx&#13;&#10;75czkahZ7w5+3S4T/aC2tW2uidWcP52hI7mcq5QrnhvZiYiu8feqYxjk4o78uS+15/lREegZ4onS&#13;&#10;l9PwxcRV9GyVwOqoGWjwBDnHK+YJQJsBEAkfagRsfLUb95EdQilE1M/PT09ylVQeHh744osvwPa0&#13;&#10;HNiR1DvvvAMmcoUFVsddv369lKxkyZKSDa1CcpW8TOY2bdqElJQU3Lp1C9999x369++vnDbbsuRZ&#13;&#10;saWtSQt/s7o12/xaCiyJ/vzzz/WnV6xYoSe5SiRLeBctWgRfX19JBfr8+fOSCjLbzRYW7t69i6FD&#13;&#10;h+qTsUTaFmw4A0uxFZLboEEDSXVaKeheYKeULbYCAYHAw41ADtmitui8mjpBUjg3b9JQ6YCnHnNG&#13;&#10;Btk0zozh5WP2oqv/LVoG5pVCbS1lJO7g73TWPimBVvXNPw6N0HIqj86BdXDWQDONTusPyldEub9+&#13;&#10;RoJO3ZI/sJ5r7aE/bWknh1SnPShtVZp8XDCvg95rtFcDbzzV4DN0en0/kLQR+zMDESR99JO97HsL&#13;&#10;ZbVVUrsdGKilcWT+enQEw5wzOzFkhTxpOi02TN82S325H/HOdfzwzqZFGJl+HicO/4Yfdx3Fat26&#13;&#10;yiWT92N46H7MIMdMnTVsVl2Dnse7oXswhdWwvUIQFSnbr1pvt0wk/V8djsFxk7A8MwtjIzZg997e&#13;&#10;xpIz64UUcvYmdi76mdKUQACpdDqzA6W7pVDBuyE57dlCBHg/dqaEk1doA4F3q1uL0pNk2kTSX0hF&#13;&#10;Zqf5Pg3wuokDNHGw+vWpaOBV/B/ldl0zsv9U1OLfnbkCF4jT5OpaXZa0JH5Plg/2/07W4ER0lRAQ&#13;&#10;3tJcylfdD5F+IGKspJK35f3DcPBoZ+NI06PSpeBs/hiZptId2zGe6HLc+u0A1vN4RpLj5p5lyGkS&#13;&#10;9ZKk9P6d6J4ku/uVy5Ixsr1BOpunmw/T7KdbIwyLbqTZtp2zFpE6sBxGrJgFtSRXyVD8eCglW9mW&#13;&#10;ckfrUFIhpvXND526iUCXNGxIZRlpKzSXfCpURsvn6mDhknPYe/AyPc+3kUTXkfFq+VRlKwWbnvKE&#13;&#10;exXjOGdXD0nl+4Lq2XEMg3x6/irCw80ZkbPfQD9lTeAGdTB9pxcqB0djNZHdhWuOowdJrUUQCNiL&#13;&#10;gM1DkFIw257GxsYqhxgxYoR+X73DqscsjWWpKNvZnjlzBkzMCgs//kizrkQaObCzpzZt2phlYZLJ&#13;&#10;RHH06NHSOSZ/logu274OHDhQXwarQJcvz0o5lgOrBrN9LodatWohLCxMM3H9+vUlws/qw7YQXKUQ&#13;&#10;9k598uRJ6ZAx6dWrl3LK6pYJMquHK8GUIBc3dko9YisQEAg87Ajk4oe5q6gT9FFITnp2x3XREy5f&#13;&#10;H2+EdGuKMZKN4RHM35iOj3VSR913oclyD+ZYVKtWzjxSHeNSB2OXTVbHWNi/iW9Hp5P08zJ9jJGn&#13;&#10;543TjNYutZAJbN+beKK35umaXcIwYsY+kmpk4czZ20R0K+L60c2SvSxnmPnW00SK8iV7PvJphbu5&#13;&#10;OVI5d1gdOq8M8ks56ewJHcHwJtZFraHyCPewgehIEol8qotWVSVdRx0ZyboDFig6UwucqK77F5zg&#13;&#10;WqcOSW7p17ML3qTldI6u24gBZIvHYcLiI+igtRwQXODTrD6QeBoBPZqZEyOrHXDFqNWDsDmUJISZ&#13;&#10;2zExthnmtivk3rFanuFkfnoKZhLR5HCAtMj8ZxnOMf4cVqxLIaLbXH1C3j9/VVqeyvqXgXk2juH7&#13;&#10;dNrGGJI2XcHUhtES8ZrcfQkaHiUVZgOn1s5sd6yN14xuIwXVkknsOd00KFocpvHax8SNNYITnLXE&#13;&#10;tRoplahiG0+kAvOxb82P0h7b10YEyN+DSl3SNjkRhy6GIMjIFtUohd0Hu7afwMsm69bKhdiPh92V&#13;&#10;m2Uoi6eCmtKzeAT7k/8k7/e01BDd6zXC/fWaC/VD/QEiut/9dAbjW+RI9rvw80d9FUE1K9Y0wq8e&#13;&#10;qpuwBSc3D/C0wAWjtI5g4EqTX7Mx2Kgc3UGpGhjyXhusJg2SC4fPkkM5P5VpjVYGEScQMEfA5NY1&#13;&#10;T2Aaw7alLDnkwCq9TGi1Ap9jFWaWpLKElFV1bSG6TOaUwHavlghkhw4dUKZMGansQ4doOQpy6KSV&#13;&#10;lsmwooLctWtX8E9tW6zUpd6eOnVKf8gOr7hclh7HxcWBnWxxG1kyPGDAALBE21ZpLBfKWLz99tv6&#13;&#10;8tmpFkuubQlMkBVP1loEubixs6VNIo1AQCDwMCBgsIOaOLmdnuTqW16lEUaNr4+dZO91+4o8vpPF&#13;&#10;K6o+KqdI/DENg1v46pNLO9mXJOkA79+hlQ6LHq5hVfgEkhyxhMZ2ksv13rp4Aeeo3RVr1kHNKqZk&#13;&#10;kSS9rK9Kqn0ozamBdGUdSdqf2Hk0Jkqxxn8LX4rCQooaSw5nZLVsBzDM+lPycMol8/I6LehnHEh1&#13;&#10;OPV7tPf5nqSjYTiwSbZ1M05TvEe81MxVknR61HE1lq+Xqgj/8H74OisNfWadI9f9bMVLy9tqVK9I&#13;&#10;xqB2XKORTivKqU4Arct7WF6Xd9YnWHqDSHMxhGOJO/SleLiZfsXfJGJdgmwVd+PEm831BNS5UkUp&#13;&#10;T0nyHJ5w9Hm6ztrMNOfiafyw+0+Uqd0AIYE19PVIO36h0gQGTc3jzc39sJ60Jnjd4F4jt+IALS/k&#13;&#10;CHk2rgCw+5rRXApLdPk5mrvxbTQnhQvlCc2jnVK6Lz9nkqQVHvJoQt88Vf7FZEybvB055dn2Vzvc&#13;&#10;vlUFoz7pp9MQKebxhMwhvpI8ZsvjRQ1S0VWHSzSxxWr535DjvSC96YM8iXXTzvuWzSHGtbuDuWQG&#13;&#10;weYUkxu6Y3pPY00G+/FQt9bxfY+AJ0my+jNS9u5Hwh+pUkE923vqCyz/eGNSb96I744exsZv5ehn&#13;&#10;QxoXw32p3FH6quAYBtlIS7mEnNKPwLuBq5mTsvLVlQurPd1iqF3sCQS0EbCb6LLKsiLtZImtm5ty&#13;&#10;E5pXUL16dX1kdna2ft/ajnoNXrZFtRTYcRNLdjkwwTN1ysTx7Oxp2bJlvIty5coZqSNLkRb+2B5X&#13;&#10;CZ6entLSSbx2rmmYO3eu5ISKJcqFSYmVvKyWrSarvFSRLcEWglyc2NnSJpFGICAQePgQOH+RPoFV&#13;&#10;6ptKDzL+ktd9YWVkOZRF0240BifuJ8c1PyF1tK+RHeuVI4dl757k7bS5ty0fzEq5WltybvISOTdx&#13;&#10;gORyab9/NpvUg7NQED4cKabqbVdPYVuyXGeFcvIrT1muRasltsTZjKGy7JEthVIa809HGzPamoxs&#13;&#10;N8cHT5fsWAcv+wBjNVW2FfObMrD7A8HGdniFD8HkbWMwLSkLy5ccsTGXtWQZ2DyLtbBKIGL2u3iz&#13;&#10;C9knqgPZck71YWnraWw8cAUNdeq6TvX8McFrlSQJnvP2JnTZ1FtDQp2N+Nc+xDS+N0nN/TARXQUh&#13;&#10;qQoSxxOvlIJzvTaIjzmOsKgjKJm0AVGx9fDxEG/dWQc3jlwzp7LkWo6nqrKQchEIofWv1SGf1so9&#13;&#10;+1cuqlSoLBGeUjoOsW8+adS9amzHnH/msOTVWJ2f93MuncX6pNOm0UbH7OBuoAIOinc8ydj3o+xs&#13;&#10;i9R0t6YMQk2Tm/X8hk/Ria7Dji+SkEFEl+8I5wo8bXOOxrPtNJ41MhrPQMR9KhP32i0wMbqN0QRP&#13;&#10;QI9QDKYy6t14i5bTuoyEqPfhX38u+qjGUfvxMILK4QOn6vXRmT7Dl5PJwVwa58zUkl1qkHpzRVJv&#13;&#10;TiGiLlcTaIM5iCMNcgiDqycxtBc7xyuBRfs+RaCJivTxhENyU9zL0R0kgkDAfgRMhobCC2CbWJae&#13;&#10;csjjqUEroXHjxlbOap9iR1dKsEaOea1ZJtkK6VZIr5KXiSFLXJXADrFMbX2Vc6ZbtWSYHV2pA59T&#13;&#10;+s/x27ZtkyTVrIpcGNnlNrHjLiWwB2lbpbls56wQZPY+rUWQiws7pX1iKxB4MBHIRVJsPA7RUKFl&#13;&#10;Ep+TkwvPkE7o0cJge6bVj982fIMdJ2gMu5OL5oN7kwqnxms07xqSvtyEz5eSkxuSCHHw8PJB5Jiu&#13;&#10;6Nu+rtnss8P1UMb8zNNYs/QALt8pS+0J026PVgUmccNHdjWJ4UN2HEUb+hBaOWoOGqx5Az38lY9f&#13;&#10;XldyDYbr7EhbPWGwt3UPeIbsG/fRB+URjBi3E2vnBUsfgDnphzBR50UY5O3U11SAptECa1EnYudI&#13;&#10;HjztleQqZT7akKWCRJjIi/Kq9tXRL1BHdLLSsXj4fN0HcRO0aCBL7BoOeQ0HI8zfX6VdSuFXcjrD&#13;&#10;6+qOWBaDYS0rS6rLcj0OYOjijTkp82kyVmmpsi2F0jmnMIzUxfd5dcIOWnO1GqsuK6fv1dbFQ1p7&#13;&#10;8wDdB7EvxaL+iv7o0MJdV28uUrdtJmmuTF6e7eNbDFIfSx1xoXpGYVuAfG20Ut1K/40+ztNR5rHG&#13;&#10;6FbIs3Yr5TBW04cyf+SHtjUhuVw4qUCGDa2D9aTCuXLlrxgTpHiJrohuU9pjZuR2yWP3s11z6Rns&#13;&#10;Dd/q8liQk5mO+AWfSiSXi5k4spUxyeVIk+DZcyBm7D+FieTpeSd9d6xqOgv9rDlqM8lvdujINSNT&#13;&#10;gT5D3ZCw5DJih32I+uveQGcf+XnPOLgV/SPXS8Ri7Jq5khTbq1MIPGJOUdx+DJpQAyundoA7PSq3&#13;&#10;0klq23kNNclc1bm8b0ds2dwSZre2ugOlyqG2amwovvEkG7uX7ZPaFTDqGTOSy02oGfw0Od77Gcek&#13;&#10;db6fRx969j27hqAlOaA7QBL3Hq8kYNPHXeBJ7cu5mo7PXyPnbNJkRlO8o+4D7+skwEHR4zDi8CQs&#13;&#10;JBX5d3vNhvc+8iitI2aO4GFajWPHrmjeyQ3LdeM3/JqbqCXzBIOPNGHJ5fNSWk0e19ZccKx+Qy6H&#13;&#10;MKj4KAKpiPX0m/rOVnwW0wE1dfdM6ra1GEDPLIfePRvrn72c9H0YSOYPKaiDT3a+QarpZBJy8RCG&#13;&#10;BS+lt5Ub5iZOQQi9z43TTbKqwq793pSqtunvyslkrFywCcsT5fbyu+zZ8HYY/mpHNNQ7gzMuKj/z&#13;&#10;LJa+F4uFZGPNgfP0jxqIMZG++r4a5xBHjiBgN9EtRTovpqTSUsV169a1dMpifIkS5gOqVmJuR5Uq&#13;&#10;VfRE1zTNzJkz9cSQvSTbs7SQaVl8zGsGf/LJJ6hD9kxXr17FhAkT9LbKbFM8fvx4yTmVVl4lbvXq&#13;&#10;1fr2MllVnHUp5y1tmSDzMkpKYGdcWgS5uLBT6hFbgcCDiUABzn67Dct19nhabSxAU6tE91bKVkRE&#13;&#10;fa/P+ggtG2ZGdLPOYlIzXkqFxyTDuHQplWwBR6VgRmgEDsxrY5UM2FQPlZ62KwFDh22UPj65UY90&#13;&#10;72jeHj7hcHBCyBuj0DKeicVlTOn7JhZ61cZjFZxx8/wp+hiU+1eA1uirck5DnnzwVkxTSUJ1KTEO&#13;&#10;ga23I6Am2UCSx1bGhNeuXDmmucOtUjI2jHgVY3/9Dh6vRtpkk6vkU7aePXth8Ec/S06OZtJamDOo&#13;&#10;b93qsZMW/uiQ+zZycS94KhmI2lmyL3QpK8vrypAWEPT2uZzRMQydSpUl21t9xaqdUrIdZYUyqEDn&#13;&#10;FUtgVYJ7sOuCXjH9MFNSrz2NiZFTMIE+rgL8quCP5HT9/ceEcYiJamaxN6aKL6aRB+f2Kg/O6qmH&#13;&#10;c4kbMY1UqAv8yqGjVaJLa+eu+0FuXmgbPKn7SDZtb6Me9DlNS+ogaTv2X2yj/+it1ILWGx3/BwYQ&#13;&#10;wS+ZuhcRwXtpMqs2quIqjqUadHYL6HnvZUG1Wd1uMupC55gxOBQ/TbLXndH3Y9QnQtTCRFJl2j7L&#13;&#10;x45dM/+htBTUEh6/LmNirzdJcl0NPtczdc86Pbt+PfGC0h/y6jybTBciCINL8RvQnn6GYBj7DHG0&#13;&#10;V8qFvPjaSZiKaTzJv5iCWJqs4fBcJ2MVYjmW/qvURzhd8ilJNKmz5iT6sKYHLQ+mjGclaV3rsGbx&#13;&#10;dK0r4JJ0neV+TnzN2mSGK4atfA3HJX8G59A/bC227uwtE21H8NA3tmg7DdtS31Zslwrp1sN8gsqd&#13;&#10;bHIVbyxT6hAAAEAASURBVPsIfQp1NccjWYBl1BKdCrxRnOmB4RFx7J6gSahhNA6sp3HgUuIGdKJf&#13;&#10;y0AfIIMmJHTv+ALyVj9MpaVx+jtaOorGdbbNPnHujkR0cy79KU1olqT7/SuaIOOlxIzTkX+G6kXV&#13;&#10;PDLtvHx8YsV89KElu9RB8mYfF4+d9Ht341yy4Td+VvJpsjgidKnUDyUf51kd8wktyRVO3xbBVr8t&#13;&#10;lDxiWzgCthmHqsphKa6WmrAqiX730qVL+v3i3uE2sKMprcDEk6WlHNiO97PPPtMkhlp5teLGjh2L&#13;&#10;+Ph4ieTyeSbYS5cuxQcffKBPzp6Zr1y5oj823WG7ZrVtLufVIqum+fiYPVgrkmt7CLJWWRxnDTtL&#13;&#10;eUS8QODBQSBXsh3k2c8RMUOwaP4QzFP/Zg/Eyn6eVpqbgU968fyx9ZC6Yb2O5AIjZo/H3qMLcfBw&#13;&#10;DOaNklURSyauxsqD16wUYkM9tB7h5uhpCBsWrycZVgq06dSiTzaBf2bBzReL907C2NBq0qlLtPzG&#13;&#10;AVpiSCG5XYZGYMfRfmaqm549X8GG2SFSnpKZl3Ukl2af3Zpg5d7X9BINs/rsiSD1usHzXnGI5MrV&#13;&#10;uGJs4nuYHFZbbif1TSa5PEvujXfXkHRWTeBtaJtOm9M4pYMYGhdi35ETE24OzIYdCMYkjLQgSL32&#13;&#10;YOJIDA6UGSF/XB1IPqe//1qG98S3+yZZldKXqiBLPKu5yluLzdIZqFbVqYybpnMP6ot54fL9CCPV&#13;&#10;xFyc+VVWpe/d3yDJMc0vH9M9uUNWuB/5wpM66bR5Sud6T2KE1z/0cXwZyWcMCvo8xeA/ZDy2LOtJ&#13;&#10;2gv/SBn52VBILpP+CfMn4hea1DJSWVYUu+tpqFSWqiPZ63pQefwxPvljnfqlebNsinHomlWoi+lH&#13;&#10;ozFB/0zQ2tQ0ocXj5vOjBmLHKmP7YV/Sclgd09qoPax6PGHxSEwIlHExOungQXGMJ5fJZwqrurLX&#13;&#10;75YansHlppVF68Htpd0LO05D+Trj+retCFdd6ywpDdvhzln3gZFXbuU+L1dR9eyRP4OYdX0lj8Ml&#13;&#10;yaHazC9ZZb7ooSjPuetTPlJ/JCni0xoaDW6PI5S4MIf+HRpoPiPOVWUzRKNn2rksasnZLP87OC6p&#13;&#10;C3QP6mf0/B2g9XMVktsyMhw7aDJB3SvvkDYS/nx/ennII7XiBZox6NJOnvzQSqeuV71v8b2pTqS1&#13;&#10;T6YFi2J+k84UBIaQ9/pZOJoyD9vWDUSwbjyZ/Pr3+vtPLuIK5utILr+f5m38gPLMxRdRTaTTJWlS&#13;&#10;eVpc8dxXWk3+r8WVIOdSdo1gmZmZ8Pb2ltakZYdMqampmk6gGEh2BDV//nwJ048//ljvJdkayJMn&#13;&#10;TwY7aOLAa/W+/PLLmskvXLgALy8vsHqzuh3cHVbr5SWQOLz55ptQ1txVCtqxYwdCQuQPNyasvCau&#13;&#10;OowZMwbz5s2TotgW+I8//sAjjzyiTiLtM3nlNXCZWLOEmb018zrCWoG9PQ8fPlw6xWSVnVvZQnTV&#13;&#10;dXBmJtwsXdYKRcVOq0ytuF27dsE7yPiVr5VOxAkE7gkCWafxcrMPSUUpgFSPBxm9AG2p7+iCaZJq&#13;&#10;aoEXrRnZ7hKmLDmtcjiklJBNjpHGSDajz8e8g3d6qh3Q5GM7aXSMI9XExqPGI45s2rSCLfWcoLb0&#13;&#10;ITVZDhHRESi7apUkqTY4QNIq2XqcQnKtqWLlkI3en3/dggup6rL7BLc6NVDJeMLZvJKsa0hNuwEX&#13;&#10;4l0375bXdBxinun+x8h9y4VL6Txk05x4rXomTpeKqUkOYVhMdRdaTPZpjPH/EDv8uuMAedjW8U2z&#13;&#10;bOo+3OT7oKY7XCs4maW7/xHXsLzrBMxJrUiqiTP10td7345cZJxhZ11lUbF0Lu66PILa1ckfSLFW&#13;&#10;bBhbHHnOHblm+Vk3cS2bxHOkoVC+YkXrS/7kZePK1VwpbeUqFanvufg6fJSkvu1Iey1C9z8fT/Jx&#13;&#10;/epNMsGjrpI0tlKVQiZtLHZEnCg+BOTnL5u0YEBLRbk86k7LGt2f62LLe1Orn7dSEhDQK54mkJpg&#13;&#10;U8or8FTNieSTinUnUrG+QCrWKw+TmrtO28SQh5wubp5Jyz4ZRpijc+j7hNS1C2it5x17zSeetdog&#13;&#10;4qwjoLok1hMqZ6tWrQp20PTLL79IKrx///23tAyQcl69vXHjhvrQpv1nnnlGn47JoKXABFCRLKul&#13;&#10;zOyQSSG5TCQfffRRyQmVkpYlvDt37tQXy+vxKqrY/fr1kzwoM2lVArdHi+TyefYsHRgYiK+//lpK&#13;&#10;rpSj5FW23NZppG6sBHukuUz2leWWfHx80KVLF6UYs21RsTMrUEQIBB5EBBQHP35EzuxsXz6tJcv2&#13;&#10;lxymzesNvx/liThrxdSua6pz6IRa9atTltOoaCGjrfXcJfVIlhjNXTcGIT7l8PW3qyyUWLzRZSpV&#13;&#10;QVbaNWzYsB9Je3/Hy690QtfuraxXQo5rvHR2ftYT/m/POldxhZfpJbsHTZLrcb0HJRdPkazvVDI5&#13;&#10;ntYh/ok8TmciMHoy3tEtG6XU8MD2ITsT+1KplW7+aFSMS8Mo/ba8LQv3enXsnjyzXJ7hzK2TW/Fc&#13;&#10;90Sw4EzRojCctX3PkWvmRN6VXS2odJvVTKTP1U0961VglqRYIv7n44kTkdvKxdIVUUhxISA/f8VV&#13;&#10;2n0tx6sW3AzUQaraya0aHqO9CyYN+T2exmQOod3RQUVyOcp/UHc0XjKfxoi92H1Sti3neBEcR8Dk&#13;&#10;sthXEKsOs3RUaw1btitVCCUTx6CgIJsKV9uZMgllJ1Jay/fwckVcB4emTZvqHUGxpFcJvObv66+/&#13;&#10;rhxqbpkU849JKpfDEtnQ0FDMmTNHSq928GRaAEuP2V63sGAPWVWXxU6veK1cJRTmvKqo2Cn1iK1A&#13;&#10;4EFGIOdimrwWYNYNHD94CAc2H8Eff/NYUAZPdGiD57o0siDBuoalA5hIlkDjyJHoQSpvJ3Smfeb9&#13;&#10;dcFTremLlGxR57y9Hm3iaIkM3YdizplDmD3rlFRO0+Ye5llhez3efV7HjgE14C6VTSK1exh4PPz1&#13;&#10;l7NI/P5n6fdXhkHtOurNzwonuvewbaLo4kagFCn1yeESqZvzPf/3HZLoPSQhJ122t6vR6al7Qjr/&#13;&#10;JzDczSN12yxa5shQuyWVbkOKB2Mv67zcjjt3H4z2iFYIBB4UBMp71iP753/I1CEeSxN8MbaLYjOe&#13;&#10;jV0ffSXZDcPtCdTTTzTdxKmfeBAogf7dnjDXFqniiVAvmgyjib6s26RuIEKREbCb6DIhZGLLEl0O&#13;&#10;n3/+uSbRZcmqYlfq7u6O+vXr29TYtm3bgpct4rVvWWU4OTkZ7ExKHfiDTVk2iON5TV0lqKWxSpwt&#13;&#10;WyaJikS2SZMmqFChAq0dlyX1k9WzWU3aNHAbDx48qI9WpMb6CNqxl6yq87JatbIGcGHSXM5XVOzU&#13;&#10;dYt9gcCDikC+zja/ZOp2DIg0bmVC4hEyVWiFdVsGoaH+xSKnSSWPvAslGzUfTJvga5xR48j3xSGI&#13;&#10;2DIdq8lBTY9mR/FsqCc5D7qud3DUOCwcfVuYy3TtqcfZzWSpEo12FCXKGrktSrki7wOOgAvZZ55Y&#13;&#10;gukPeDMtNu8RD0wY1RNP9bTtu8FiOQ/QifI+XfDrCcsaWQ9QU02aUgbtZgxCVVKE8fHW2YubpBCH&#13;&#10;AoH/LALk4Cw6JgB9ovZj+evvY/NKbzR9tCwuHyVnWtL3RjVMWxSi0j4rhTK6b5Oa1bWeJ8P5/yym&#13;&#10;xdzxko6UFx4eLjl54rw//PAD2P5UHZjcvfjii/ooVrdVL9nDkuDIyEhpWR62oeWPMSVwuu7kAZUD&#13;&#10;E8c+ffqAlzRSB5aQ7t27V4ri9L169dKf7tSpE3ipn2PHjmn+/u///k9vN8yZWOKblpYm5XniiSek&#13;&#10;cnjZop49e0r7rHbct29faa1eKUL3x20bNGiQZKvMUbVq1dIk8wsWLLCLrCp1qAkyq2Dbou5cVOyU&#13;&#10;usVWIPAgI5B3W9bk4DayA5EZi8djw8bxmDHUR2p2ycz96DVmD4x8SGYmYzItK8Fh5LL+xusnSrEa&#13;&#10;f1Vq4Jl2JNWlIHlQpHUIFQdHHNeqfQPVy4tjKDhSj5yz2P5Z0+TSpb8xc/rXCA2ehMi+M7Hqix1Q&#13;&#10;S3CLrTJRkEDgHiDgXL0R+r3aQb/Mzz2oQhRpMwJO8AwMQI/wADIJMNgS2pxdJBQI/MsR8GzGXq1l&#13;&#10;d0eXyMEjr1msLEcINILf4+YT4gzJHdLyMA+8jJ2cPvGne+fQ17zef2+M3RJdhoKdP/Xu3Ru8XA6H&#13;&#10;V199FefO0bqDI0ZIUlgmuSyN5cB2rOq1Yzlu9uzZtJbdSt4FLwPUvn17vXMojnvrrbek86yazCSU&#13;&#10;CSivI/vYY49JpPq9997jZFJgElqjRg3lUHLwVJj0WC2dZWdSXK5pmD59OtauXSs5u2LpdO3atfHR&#13;&#10;Rx+hYcOGUpuYIJ89e1afberUqUZknk8woVcca9lKVpUC2YmXIs3l9Yg7duyonLK6LQp2VgsWJwUC&#13;&#10;DwgCOaTO40GeFauSicGCeR2gWEl6NfDGUw0+Q6fX99MSIhuxPzMQQdL6dbnY/N5CyY1/QWA4BgZq&#13;&#10;2WWZDoW55HBqFDmckpecCI4MQ0Sn+nC5fRk7lq/D8qQsLB81FRkxb2G6fhkWR+opflAX01p+joQn&#13;&#10;G77iSDaRRyAgEBAICAQEAv8KBKw5cdTqYA75/WhBy7WxKnKBmzfxnQ546jFnZBw5gJkxe8hcYS+6&#13;&#10;+t/Ct0dfgZfa9F2rMCnuDv5OvymV16p+VYupxAnbETD9urM55/Lly/H7779LqsUskWX7UWVJH6UQ&#13;&#10;JndxcXGoW7euEiVt2XOzOqgJI8dzeibCL7zwgpSMSfPTTz+tziLtN2vWDJ9++qlZfGERahXju3e1&#13;&#10;jU6YPMfGxiIiIkIqLiMjw0hKra5j8ODBkoRaHcf7bOer2PDaQ1aZ4DLR5mAvQb7X2EmNcuCP57pk&#13;&#10;yuBAZsoi8gv8lPvHPag3Ek/01ryRanYJw4gZ+0hFOQtnztK6eW4Vcf3oZkxMlHPPfOtpOOflg60V&#13;&#10;eW3Tu7my3PcOq0PnlUG+bt3UnDM/6Unu2GUfYBCRY7kEb/iSdKNt7Cxp3c3vojbipU6jpBeY1XpI&#13;&#10;y4WDaT1SpA1/Rb3/bahCJBEICAQEAgIBgYBAwAQBy+/fXPwwdxWl5nWpw7CbPNwrE+++Pt4I6dYU&#13;&#10;Y6Q1l49g/sZ0fKxzBqjXSdOmH/raq1WTVZst169PanXnv57fYaLL3ovZPpWJIEs+TQPbuLIzKbYb&#13;&#10;NQ28nA+TSF4aiAklS4dNA6ssswpxWFiYZCtrep7zMIlmImhvUHtRdnGxPMXCkmm2L2Yiq9gbq+uq&#13;&#10;VKkSPvnkE7C3ZtPA5H/btm1SNLeRpdi2tvX48eN6gswOsmyV5iptuJfYKXXYu1VIir35lPQiv4KE&#13;&#10;Y9t/E363Ll7AuSu5qFizDmqaqdKRpLcmYcRzaaVlrNJ/+l0P2sTOozFRf2TYWfhSFBbSobJ8Rv51&#13;&#10;eY1ufnm9oCe5hvT+A59H8Kzp2EE2uzd1Pn4cqcdQovU9e67fsFe7SmrK5cqXxbatR5BxqXCHeVz7&#13;&#10;ryfsnzS03mpxViAgEBAICAQEAg8+AsryQlottfz+LcDff8k5Jk5upye5+jJozeVR4+tj56zTuE3f&#13;&#10;LHIoiaqPynuJP6ZhcAsTfyHZl5CULJ+/A1m12XL9uiIL2fzX8ztMdBlX9obMS+uwsyYmtdWrVwd7&#13;&#10;Pa5Tp460lq0lYseejVmtt7AQHBws2cBu2LABf/75p7RU0MWLFyXyy2v5Ohpat24NW5cPfvbZZyU1&#13;&#10;7F9//RVHjhwBL6/EbWB1apYyW+ojx+/evduhJtrTPksV3CvsLNUn4gUC9wuB3z+bjSErslAQPhwp&#13;&#10;0X7G1V49hW26l0SFcvLwVrpsEdZ8Pn+V/KTC3Ivz1evIMK4ZRarHpKyiHLJjPXePKmAVrPFv9sJv&#13;&#10;v6Zh65bDdpHeotQv8goEBAICAYGAQOC/hMD5i8RpfMwFZxl/yRPNrIwsh7Jo2i0ASNyPlCU/IXW0&#13;&#10;r5HPkCtHDkurShTAG829tW17lZLE1jYEikR0lSrY5nXs2LHKYbFumTCqnU0Va+F2FMbknH8PU3hQ&#13;&#10;sHuYMBNtffAReLQhe2I9ApAX5VXtq6NfoLvc6Kx0LB4+X3Lnz4u3t2ggv3QaDnkNByPMnT6UdimF&#13;&#10;XxdMl9bVHbEsBsNaVpZUl7kwZ1f5BVOS1rIbE10HCya3gatutMzPPIv5g2SbX7h5oobOg6Ij9cgN&#13;&#10;L95/tY0RjwFP+dWTfoL0Fi/OojSBgEBAICAQ+HcgoH5v2t4jdhxFqWlyfeWoOWiw5g308K+sy56P&#13;&#10;ExvWYPiKy9JxqycM9rbuAc+gJfbRt8oRjBi3E2vnBUuOLXPSD2HiS6wJSjLY8Lbw1X1b6AoUGwcR&#13;&#10;KBai62DdIptAQCAgELAbAc+evTD4o5+xnOxwZ740BTO8aqNbPeiX/eECRy7uBU99yU5wdtH2Fuqi&#13;&#10;k/aWKUe2MDr7XM7mVKcNvhi6BwOWnMOxuNVoG7cRAX5VaHmhbOyktXUVi+n+Uzqp1vm0vx59E3U7&#13;&#10;etsd0xPFcGyJ9Cbt/R0vv9KpGGoQRQgEBAICAYGAQOC/goATQt4YhZbxPMF+GVP6vomF9D3yWAVn&#13;&#10;3Dx/CsdoeSEOBWiNvkGK9S5FVPDGWzFNERZ1BJcS4xDYejsCyOTqgO7bgqW5K8c0l/KKv6IjIIhu&#13;&#10;0TEUJQgEBAL3FQFXjE18DzXeWYpp8edQMvUcElLlBvALYtqaQTSrqnqp2NC2Mhpp/MdNwtcN4hH9&#13;&#10;+hby2JxFLyFWYpZDgZcPZr73IjoXQz1KmbyIUdVHWZKchTKlHR+aFVsjazPUatKLSYYWiD2BgEBA&#13;&#10;ICAQEAj81xCw5b2piYmbLxbvnYQv3ovF3MTLuETfI/KiQDLJ7TI0AmOHt1FNiMulePZ8BRvKrkXP&#13;&#10;17ejZOZlWo5Iji9wa4KVG4bAv4pmbSLSAQRKkK0qO+QSQSBgMwK7du2Cd1AR7B5trkkkFAhYRyDn&#13;&#10;6hX8+VcuXErnkay1PGrVc0Xx35m5yDiTgZsoi1J3yaHEI1XgWf3BtZ1x+IVtHWpxViAgEBAICAQE&#13;&#10;Av9KBIrjvSl/j9yCC5lFka9duNWpgUrmZrvG+GVdQ2raDbiQUtnNu+Xh3cAV2vpnxtnEke0IOC42&#13;&#10;sL0OkVIgIBAQCNwTBJyruMLrns98loV7vTpmM7L3pEOiUIGAQEAgIBAQCAgEHjoE5O8R+7TJUKEy&#13;&#10;vHwUu96HrssPRYPtX5vnoeiWaKRAQCAgEBAICAQEAgIBgYBAQCAgEBAI/FcREET3v3rlRb8FAgIB&#13;&#10;gYBAQCAgEBAICAQEAgIBgcC/FAFBdP+lF1Z0SyAgEBAICAQEAgIBgYBAQCAgEBAI/FcREET3v3rl&#13;&#10;Rb8FAgIBgYBAQCAgEBAICAQEAgIBgcC/FAFBdP+lF1Z0SyAgEBAICAQEAgIBgYBAQCAgEBAI/FcR&#13;&#10;EET3v3rlRb8FAgIBgYBAQCAgEBAICAQEAgIBgcC/FAFBdP+lF1Z0SyAgEBAICAQEAgIBgYBAQCAg&#13;&#10;EBAI/FcRKPEPhf9q50W/HUNg165d8A5ydiyzyCUQEAgIBAQCAgGBgEBAICAQEAgIBO4xAkKie48B&#13;&#10;FsXLCBR1NkXkL9qdJPAT+BUFAXH/FAU9QOAn8CsKAuL+KQp64vkT94+4f4qCwMN+/wiiW5SrL/La&#13;&#10;jEAJm1NqJxT5tXGxNVbgZytS2ukeJvwWfbIJ/FOHh6n96nYr+6L9ChKObQV+juGm5BL4KUg4thX4&#13;&#10;OYabkkvgpyDh2NYW/LTem0pttuRX0mptRX4tVGyPKyp+gujajrVIKRAQCAgEBAICAYGAQEAgIBAQ&#13;&#10;CAgEBAIPAQKC6D4EF0k0USAgEBAICAQEAgIBgYBAQCAgEBAICARsR0AQXduxEikFAgIBgYBAQCAg&#13;&#10;EBAICAQEAgIBgYBA4CFAQBDdh+AiiSYKBAQCAgGBgEBAICAQEAgIBAQCAgGBgO0ICKJrO1YipUBA&#13;&#10;ICAQEAgIBAQCAgGBgEBAICAQEAg8BAgIovsQXCTRRIGAQEAgIBAQCAgEBAICAYGAQEAgIBCwHQFB&#13;&#10;dG3HSqQUCAgEBAICAYGAQEAgIBAQCAgEBAICgYcAAUF0H4KLJJooEBAICAQEAgIBgYBAQCAgEBAI&#13;&#10;CAQEArYjUMr2pCKlQEAgIBAQCAgEBAIPPgL5uJKegZt5upbeBVxqusO9gtOD33RuYfY1pKXfBkrL&#13;&#10;zc2DE6rXcUd58cXywFy//KwrOHv+FirWrPnw3FeOopd3DUnrknC2TD0817MRyjtajsgnEBAI3HcE&#13;&#10;SvxD4b7XKip8qBHYtWsXvIOcH+o+iMYLBP57COQiKTYeh/4CnDUe35ycXHiGdEKPFq5WofltwzfY&#13;&#10;cYIY1J1cNB/cG4F1ypqn5w/DLzfh86V7cCCzhHTew8sHkWO6om/7ukRbCg821UPF5GeexpqlB3D5&#13;&#10;TllqT5h2ewqvrvhTOIRBPk4kbED069twDDrc/Fph2swX0UILZ0utzj6NcP8P9WVwsoLIsUiJamSW&#13;&#10;43rKPny27gTg5oOXX21u00f8+YN7EDtnK9YnX5bKK0AFBIT6I2JoJwT5mN4/uTi4Ih47zwChr/aE&#13;&#10;v5vJ1c++gK8/+gEXcBfODYMwrGdd3Dq6FgF9txu1deyauRjs72IUZ/EgKwPbv9iM2Lh9OKa//2qj&#13;&#10;c5+u6P+iH1wfIsJcHPe3I9fYIra6E78teAsR8y/DY+hYJI4zv68Ky2/PeXsx4PRfLPgRNx55HH3H&#13;&#10;tYG7SWUZB3fi881pKFvLH8OG+MF0OEzbloCvkv5CzaDO6BfkTvfjN3Q/fi+VYtd9aFKvI4c56clY&#13;&#10;vDwFzo9ojLPIRQ5qou/oYLib3tOOjD/3K48JEHIfj9Lz/wxeDve26f1gUoQ4FAhYRMD00bCYUJwQ&#13;&#10;CAgEBAICgYcZgQKc/XYblqfKBEqrJwVoapXo3krZiogo+YOP8z/Svbs5scw6i0nNpiNBImqGui6l&#13;&#10;pmDmqBTMCI3AgXltrBIqm+qh+tN2JWDosI24pCOFj3TvaN4erY4WFkcffOczXVCzutbHZWGZ6bxD&#13;&#10;GNBERMy7GL6CyaMKt+T9GBK6H++um4sePjYSPSqBP+5T3Gpj5AB/lLlxGx7B1SnGNORi50efYXkS&#13;&#10;17cf9bs1Qec6JkTUKMtNbI6egYlxMsFVTpVEFg4k7pV+jcMHYll0gOr6FuDU19uwmu67Sp07EtGt&#13;&#10;qGSj7RUsHxSNuclyf99d10s65+TREGOHlkKZR25h06w9OsKuiKdV2TV2b53ciee6r9HdEyocU89h&#13;&#10;ecwixMb4YM2+UfCtopH5AYsqnvvb3mtsGwilyzKAl/FY2Xv7GekIBk70/M6N20/t2w+fvoFwr66+&#13;&#10;p/Px26o1WJ1YAgU4j7bhfvCvoO7zTfzw8Ubpfg2u9yz60Smn0mX0CapWur8Wf/k3zmN53F59/aY7&#13;&#10;PMn09FAiuuo+ODL+3K88ph2g4/wrZ6mP+1HgVhl9iehW0kgjogQCjiJwb0coR1sl8gkEBAICAYGA&#13;&#10;Qwgs+mSTlG/4yK4m+XOJjpBkjz6MRsaEw5f4Bmm0GsKdPFTy9TQcm+1l4JNe6ynWQB7MklBE6ob1&#13;&#10;OpILjJg9Hn3b1UPZ/GvY/8VnGD3/NEomrsbKg09iWIvKWtkpzoZ68q5g87RFRLjOUXrr7bFQiZVo&#13;&#10;Il/9JmFOshvmbp6CkHr2k11HMLiya62O5AIthw7BjOFN4Jx5CrMiPsJ6kkpO7hULn5RR8LLnrV2z&#13;&#10;OQYO6WAmsdJ3/uopxCXpj7Diu1Po/Kol6Vw+kqKjCXO+i+g+CgzB8gnt0OBRJ1xNO41vP4jD8uQs&#13;&#10;HIv7HGNrVcPSId76gsvoPsLL6FSR5RPZ+Hb0JD3JnbxmFhF5mQQ7V/fF4HG+lCwfZbYT0U3WF1XI&#13;&#10;zk18845McgtQDeNm90OXp2vBOe82UrZsw9SYPUSAU9B3/B4cXtbGMi6F1HLPTxfn/W3XNb7nPbO9&#13;&#10;gqJgUN0bI9z+wUJ6bn5OuYyQ6iqZbt557EiUm1ES53D02E34t5DvOyk260/sS5XPd3hGzufs0xE7&#13;&#10;dzYj6Wk5xye/bO+5Ucqc66TCT8EjtCOietYyGbTzkEf3+RNqkktpHRl/7lceqTOmf8pEQqUysGd4&#13;&#10;My2mKMeW35tFKVXkfRAQcHhq6uDBg1izZg02bNiAjRs34vr168XWnxs3buDbb7+Vyv76669x+PDh&#13;&#10;Yivb1oIKCgqwZ88efR9/+OEHZGXJL3hby0hJSZGwSUhIAP/Onz9va1YpXVEx/vPPP/H9999LOG7a&#13;&#10;tAmnT5+2q36RWCAgEPgXIZCViZ+lDzgfsjNrjsD2zRGk/nUJgH8dyxLDowuWYjWRygKv1nh3qIHE&#13;&#10;GCOUjf2bT0lRz8e8g2FdaHbexQnOFVwR9OprmBMmf5HtOpRpnE11ZEs9Jz5VSC4QER2BwV7Fa4Fz&#13;&#10;h4b6kiStGtv5XWw/k6tqnS27jmCQjS2L90iFe4QNxOJxzeFKuJWv0wjvxI9CS/xD7UnBph+v2NIA&#13;&#10;VZo8ooqWQ9rOXUbqzSnz9yAtTzt9/sWDGK4juY0jhxBR7I0WDVxRqUplePo3x9i4mVgUWU3KvG/W&#13;&#10;Vzhq9XWZj10x0zCFpGocRiyLQR9/FdmQYvnvjn7Ppp2sS9itI8XTNk7B4C6N4F6lIiq5uSMwsh9W&#13;&#10;zg+Qi0naiuNa7cu+ifNnLiDtTDrZCF+zih1IbTRDSnsB5y/e1DcvJysbORYw1CcqZKc47297rrG6&#13;&#10;WdcvZiD1ZDpSqY8ZV+17BhiDW1m5heCnrs18v2gYVEbL8DpSoTuS0o0Kz/m/4/qJOD6R+GOa0flb&#13;&#10;p8/gAI9zaIWn9JNcTnAlaaOrWzlV2nxI1zpbfsLys0gLhLBKPcl4WXvqVEXYsHsh+aSU6tlubRAU&#13;&#10;ZDJmtw9ASHtvlfYEJ3Vs/LF/3HakHhs6LJIIBIoZAbsnT44dO4YOHTqASZQ6lCxZEpMmTcK0adPU&#13;&#10;0Xbts7nwm2++iQ8//NAsX926dbF161Z4e1v6wDLLIkX8+uuvCAgIQJkyZXD37l3UqVMHR44cIRs1&#13;&#10;U6sMQ/7PPvsMr776KrKzsw2RtMd97NWrF5YvX47y5S27I/j888/x2muv4dq1a0b5+cDPzw8rVqyA&#13;&#10;r6+v2TkloqgYM8GOjIzE0aNHlSL12+rVq2PJkiXo2rWrPk7sCAQEAv8BBJxKkTyCgl8Nu1XD8s/s&#13;&#10;wYD5LD0Fps3rDb8f50v71v5q1zXVDXVCrfrVKctpaFEaLsvWeu7iKn2I1sbcdWMQ4lMOX3+7ylpT&#13;&#10;7DznimGb3gO6vo2FqTLZdVSyazMGmSexSUfQxo5sYWyjVsUXL0e64QCpNMeu/BXDgoKLSRJ5DT8s&#13;&#10;/42wKYGxy8YD0z/E3NQj+OG3m2QLa36Ffl2zQ8KxAE0wO6q5RhucEDh6IFqu+JCIAknKTmfD38ym&#13;&#10;Vv7k+C32I4yWVLRpomI2TYgEmtr12nnJlOROkO5xlubWeNRcEu8e/Bxi5zfE7dLVUN9ICka20RvW&#13;&#10;oE/UXqUkua9eTbB86UC0MFFhzzlzCFMHLEWCzv6XE7OE+9P+5TB8WDxNBoXhwKYuJgTEqGirB8V3&#13;&#10;f9t3jaVGXT2LxeM/wcIk45mAluE9Ef1mB9S0PBdG2bOxPXoaxulU2+fsXEjSVLooDoSiYlD/6ScA&#13;&#10;GrMu7DiJjOjmejvdtL18zxtCyje/IIO0BxSZ75mf5e+mGuE+ZP2qC9lnMcZ/OnagDtYcnQxfxiDr&#13;&#10;DEY1+xD7/Nrjkx65GB1tfO90GTUc77xqbv+rFGnrtnRF+Vu1ZnWjG9am7DaPP6rS7lceVZViVyBw&#13;&#10;TxGwS6KblJSEJ5980ozkcgtZAvr++++jZ8+eDjWY83fr1k2T5HKBZ8+ehY+Pj0RSba2AiS0T09u3&#13;&#10;b0uk89atW/j777+Rn295to0J6uDBg81ILtfJbWQJc03yMnjhwgWzZjBR79+/PwYNGqRJcjlDcnKy&#13;&#10;RHbj4uLM8nNEUTHesmWLRKK1SC6Xf/HiRQlnnpS4n6Go8haRv2hXS+An8Mu5mIadRGqQdQPHDx7C&#13;&#10;4uhPMWn0fPp9ilUJx3HLIkTXsHSATCQbR45ED5Jy5FgUtLngqdZuUklz3l6PVN23Mt9/TA5mz5Kl&#13;&#10;vU2be2jUZrkeU5+J3n1ex47Dk4nkMiGz2Bh9Hfbf/+5EdqdjrB9LUu2V7JpjoNRvCYNbf56VJKsF&#13;&#10;bq3xlIaNbIOQZnJfMm6THNH+oNSvzpmf/isRW5ZceaNNIP161JdOz1mTYiaJ+wc38PsPsmTs2ahQ&#13;&#10;AwFQF8j7Fbwx//Bs7N03FwNUJFepvwLNtGRs+wwRs2Ttoi5RE/FmlxqmpRTpmBU9+ZpNHr8WR9Pl&#13;&#10;yWqlfpSqjBYkBQsKMpaC/RY7XU9yC9yqobFXNakNJYn4Dw5+Fwf+UjXpYjLCOhtIbuNAHwSTRkHJ&#13;&#10;pO0SyZVSmnASff2qYqztmt7f9uZXyrbnGkt5rh7HmIDpepLbmO4L7huHA3Eb0KH3N7Csu5drRHJZ&#13;&#10;FV0huY60X43BPw7c9eW96bqQJgQyj+LYX4qI/SYOb5fHoAkrxmIwqTfz+eMXlW/CbPyyXb7POwfV&#13;&#10;k/rNf//8cxeyAjGQpyTVTaqUTN4ukVw2CQkO9YYH10khYf4ifJCQIe070n8pI/X7zGG5vZf/OINd&#13;&#10;K9ZiKo/ZL80nNfwE/f0tp1X+7R9/yCe75rjNJVoas+zJ43j/5T6J/Mq1dWz7X8dPnl61AbvMzEx0&#13;&#10;7NhRTxKrVq2KxYsXo1GjRoiJiZFUfLmYb775BlOmTMG7775rQ6mGJG+88Yak3qvEhIeHSxJilm4O&#13;&#10;GzZMUo2+c+cO2rVrh7S0NFSuXFlJanHL0mUtdV0nJ+0ZxtmzZ2Pu3Ln68ljq+sEHH0jS36VLl+r7&#13;&#10;yGraLNX+5ZdfJCmvkoFJ8KpVBslCs2bNJAm3p6cn2XfslPrDUl4mzEOGDEH79u3h6mqYyS4qxpcv&#13;&#10;X0bfvn2V5kgYvf322wgODgZLtidPnqyfpGCpeZcuXfDMM8/o09/LnaJa0Yn8Rbs6Aj+BXz5N+HEo&#13;&#10;mbodAyKN8UhIPIIZM1ph3ZZBaGjykZ4at1KydSuAD6ZN8DXOqHHk++IQRGyZTs5c9qJHs6N4NtST&#13;&#10;pGzXkZB4jlKXQOOwcPRV28TpyrBWT4kSxnews1sNDYmiRmN0Uca5SXJMaoaX/i6EMpYuiy4xI5DY&#13;&#10;eSGRUPsku3ZjoNio1awCrTdbqXIGZziWe2n5jGn/OeWv3+2RMtQIbwsv2ssPDQSYgMbvwLEpAfBV&#13;&#10;3QclaJ0fxc62eROtSQqpKOnPuUJFs2uj1L9tWSxi42UpckHoEEyPrGvIWBx7LvUwUCf9vkTEc0Do&#13;&#10;dnh4eaNzp6Z4um0DPNGwhvkSRZnJeH0Wk5sSeD56LCaHN5Ik6vmZxzG59Uek5noZb8f+hsQovvdJ&#13;&#10;5frTlZKjK9Yo+GTz6wiqJ4s4T2z4jMgyO0CiYCQMzcXG0aP0atpyAvP/lqPGY+mrssaa6f2t4Gee&#13;&#10;y3qMPdeYSzq4aJU0GcYS8bkbJyKkAU8kAeeTEtDppXgaO77Hdykd0c/IKRp/RuYTyX1XL8llkqtW&#13;&#10;RS9BhO3bImBQgifo7A0VaiGQbumdJJn+5dh1BD9K31pX/5RU23lyp1WLRsh4tiI5QcrC7iOXEdSF&#13;&#10;ZLrZf+IQaVZw/5s/Yfg24/FHUVrW+mguCAzD1k+6yNJusi1e9cokzCQHb2sXHcZ4+s6S9f/sx4Bb&#13;&#10;8rdukmX564ZvUwmKpBSsJ2/mETE0WUSeytXB7vGHMt/LPA5cPXV3HLn6Ir8Kgf86/iVVWFjdZdKo&#13;&#10;2KhWq1YNp06dQu/evSUp65dffomJEyfq88+ZM8eiRFOfSLXz119/Seq0ShSXxfa/LD1mwnvixAlU&#13;&#10;qiT7YWOSOWvWLCWpxS23jyXMtgYu97333tMnf/HFFyVy2KlTJ4koch+3bdsGhSQzAWe7XSWwxEFN&#13;&#10;cjn/oUOHJELcoEEDiaz/8ccf8PCQPxJYusx9VIeiYsx2wIqtdL169STp7bhx40h9zB8DBgzAmTNn&#13;&#10;0LRpU6lKlmrzdRJBICAQ+G8gkHfbIPksIJXMGYvHY8PG8Zgx1EcCoGTmfvQas4ccrqgCkYDJ0UxM&#13;&#10;gJHL+tvmCKlKDTzTTpbqsjfenYkpOpIrl9uqfQNz1WlH6pGLc+j/2JIP0Sl0ivVf8Jto33mR3oZV&#13;&#10;lux+iBPGFi3a9TuCAZdkRJAMRTs/UlWWFKUexRkLaQypbdjLu4D4+UzugPDuDaWtUx0fjGXJJKkd&#13;&#10;b94nS6KkE/yXdxXHiQBwuHNXkY7Jx/b8H4hP0XlDplxHUyzaA9tTpnFaUp+OmoxF45vooy+lnsby&#13;&#10;+XEY0msqAnxewQdEWtXaC6lbtsvENTBcT3I5s5Mb2Uev6y6Vc2ELqbfyXnY6vom7KcUNWTxST3I5&#13;&#10;omHPQZgXrpodkFLxXwFruRYaylXUolCFZrOcwN5rTOq5q1dkSuX1nz9OT3I5omZgF6yODsHzYa3g&#13;&#10;Udq4ynJlr2PXgukWSa6c+n+BgQuatJcn5jb/xJNswPVjKZL9LUJbgKlhwyB/KX7t1pOSFsOt/zsl&#13;&#10;a714NUNDeQiTzlv7Y0nupzN0JJcTlnLFcyM7aWRxBINcsL8AJTw/KgKrN76Fr5dFoAtLoymsjpqB&#13;&#10;b0+aTNo5Mv7crzxKZ8RWIHCfELBpZM3NzcX69eulJrGd6urVq40kkXyCSRo7PGL7UCZx3333naTG&#13;&#10;a0s/2JmVQqLZhnX69OlG2ZgcfvHFF+jRo4cUzwTxnXfeQenSJiOuLheTuD59+uilz1ze5s2bsXfv&#13;&#10;XqNy1QfsVEshiUxM2c7WNISE0ED//POS+jJLZVlazHEc+JglzRyYDLOtsWl45JFHpHYPHz5cOsV5&#13;&#10;lFAcGPP6tkrgOkztkBmvCRMm4IUXXpCSsWq3CAIBgcB/A4Gc23lEliqgamgoFszrAEVe4dXAG081&#13;&#10;+AydXidpVNJG7M8MRJC01mkuNr/H0kxSbyUSMDCwsgZQpq8QUl+cMArj4uU55ODIMER0qg+X25ex&#13;&#10;Y/k6WsYmC8tHTUVGzFuY3rOOrjxH6tFoih1RFRs0Qku/Syhn2dWCVFo517JIIHKmhBphbVDbRTmy&#13;&#10;tHUEA11ZWjyJTuXc+FsmiG6eqGEhjaXWaMXf+u0A1vN1Jalkc88yyMmmD+XS5eDfia4J2TWuXJaM&#13;&#10;ke07GGxMS1XE435UEpHdovpF9fCrjUvJ58ATK13HPY7DtNSUs1YjHY5zQeCQV3A04hrO/paG/T8e&#13;&#10;xe5v9unXc1496xOsPDUQh2cGSPXm6eZ/SibFYVbMeWbyuprp++J2mryfmYYLRDjcnfIkFVbGrW0z&#13;&#10;8+ehefd2QFy8Sctd0HftfPQyiTU9LO1S1jSqSMd2X+N8Q99CA5TRwdAE3/De8A03HCt7O2ctInIo&#13;&#10;hxErjCW5ShpWc/1fYFC3hQ81IQUXtpzG9Sg/nNR5KuvdoYEktXd96ik0xh6kJP5C0zttkHfkuNTk&#13;&#10;gE4N9eOjoQ+W9jzJ4ZnxOWdXD2li6oLRs+oIBqQnTRoSHm7OiJz9Bvopnuob1MH0nV6oHByN1WQn&#13;&#10;vnDNcfSI5geUgyPjz/3KI7dQ/AsE7icCpl8pmnX/+OOPeo/BNWrUQJs2bczSMbkbOnQoRo8eLZ1j&#13;&#10;FWa2Vy0sMNmLjY3VJxsxYoR+X73DatMsSWb1XHaExdJJJqRagSWVrFbMgVWrmdxZsonlNNwGdkCl&#13;&#10;hNdff90iif7qq68k0s2Enx1cKYHLsIU4urhofyUVB8YskQ4KCpLa1blzZ6VpRtu8PMdn440KEgcC&#13;&#10;AYHAQ4WAe1BvJJ7ordnmml3CMGLGPlJRzsKZs7eJ6FbE9aObMVHnFXfmW0/TEi35ktSDfFrhbq4s&#13;&#10;973D6tB5ZZBfykn6cMw585Oe5I5d9gEG68mxN3wDA9A2dhYGkHrsd1Eb8VInWiqHhkNH6tHshB2R&#13;&#10;nl36YWmXwjPcStmJn0nVltfp9QiLwDczra//yyU6goF+naesO7RciJVAqs1G385Wklo+lY99a36U&#13;&#10;TrP0NiJAfmcbpU9OxKGLIQjSOxIyfCpclpY70X6PGZWhceBBauvxM4NxZcOn6BR1BLzU1NQ4T0zX&#13;&#10;ecjVyOJwlJNLZXi18JN+/cYNwvUzv+GzqM+lJZBKxn+OH8jpl+mawatXWJoMz9a3w5oKK2l4awYn&#13;&#10;IrFOmmfuVaQD15gaaLVvNjR11/YTeLlFc82+3n8MSOhQpwGeJ5vZteTs7UxmBo5syaTJnYpo28Rd&#13;&#10;7k0VL3QlfngsOQXHzlwBJHvYEgigJalsDn71UN3weEjZnNw80Ij2LpgUYj8GrhgcNxuDTcqRDkvV&#13;&#10;wJD32mD1sL24cPgsGYf4SZoyjow/9yuPVjdEnEDgXiNg8nhqV6cmcGxXaiopVHKx3SqTP7alZbXd&#13;&#10;nJwci2mVPKzyy9JMDmXLlpXsgJVz6i2fYxK3bt06qXxe+keL6LJ6MEt7OZQqVUoiuFyHNQdUTP6U&#13;&#10;pX+4b+xQi9Oz5Hj37t2SMysuo23btpKjKq3+s7S0ZcuWOHmSVGAo76JFi6Sfug/cT7XtMju1UkJx&#13;&#10;YFyrVi1JRVkp03TLfVATfk4vgkBAIPDfQODWxQs4dyUXFWvWQc0qpp/dJOnl4Yg1F3Uf6+k//a4H&#13;&#10;ZmLn0ZioPzLsLHwpCgvpcCzZ5LGn3nzdmo8FfmF4QU9yDen9Bz6P4FnsvfQ6buqcujhSj6HEe7d3&#13;&#10;5eA3CI78niqwneRyaxzBwKmSbAuJ1MM4efU5tDCREF3USZpYtdkqEbYFDtKj/Sqe1W9ZolsBNUxU&#13;&#10;NC/RZAernH+TkI6gIazgyaEkqj4q78Uu3o+XgxS7QznO8J+L37YdwP/dLA2/4BbwNLnPIiNpwoQS&#13;&#10;1+w5EDP2n8LE+CwkRL8Pf5+56GNk92ko0a49Xh6IlvopVcWVpGzGEtJK9Xwx9rNh+N2fvUKXwKUr&#13;&#10;NElTR4c7VeIRPhBrxvsgj25M+nSQvQ7RBI4USpVFZZ5hIPwplxS0roPaPECXjDb5OLggFqtP3tET&#13;&#10;ScM53d6tXLh36YOxei0HsxT2RThyjel5VPqWrQi1baiVzSDGtbuDuUuILK6IxeSG7iptDaWA/wEG&#13;&#10;XHUpd7QNq4j18eeQ+PUeHOXxza0VfKsr7XJBq86+pKmQgq3f7kE5crjM9rvNGxruCyWlfVutu8MR&#13;&#10;DLKRlnIJOaUfgTct5WU6apevrjy8BqGLI+PP/cpjH4YitUCgeBCwieiq17HlpXosBXYQpdiwMnGz&#13;&#10;Ri6VMlhlOT09XTpkia2bm/LgKikMW14aRwmmS/9wPEtVWYqsnGMPymzny+1Q2qXkV29ZSszeiDmw&#13;&#10;mjTb4mp5XmbiyxJrXh5IUf9Vl8POnphIMtFnR13sKZqlrNwvdgY1cuRIvTMo9iAdFhamz34vMeZK&#13;&#10;eAKA62f1cg5M1tlRlQgCAYHAfwOB3z+bjSErslAQPhwpejU3Xd+vnsI2UkvlUKGc/FooXbYICqXn&#13;&#10;r0rmpmaawVevy7aOclXSf5HqUZVTnLtXDiboSC69E2yU5JrVbwcGzvUaIIIkT6vJ8dE3Wy+gRXgN&#13;&#10;VXHXsH0pe14tgWd7NDa3b1altGU3Y9+PEtHjdUK3pgxCTZOvgPM6aeuOL5KQQURXln2VRdtBnWjR&#13;&#10;0e9RMjkeS3e1wtggc/XWWynbETFKVt19d3MTM6J75y7rCTMBLYvOMWNwKH6apEL9bq8FaHR4vJED&#13;&#10;LFv6YprmxOqP0WfWOSIrIdhN2gvmLTRILYkFSdlLVZAJ8YUdfwLRAXA3EpnzWrkZyC71CFyrkBRb&#13;&#10;t0QXS8Ljd2fAnx0Y6UM+klZtoSNT1y93kBL3M3aqliLSZ1HteDyRi7Gq46LsOnSNncuSCyae0jin&#13;&#10;cQ/qSNreOwiePBA9fAxEMKBHKAbTfVLvxlsYTcsKJUTRxEV904mL+4+BjJ8TGrX3IQdr+7F6/naK&#13;&#10;ImltuJ/RfVH3macoPgU7l8iTWghsCm+61MUfHMDg6kkM7bVQ0ihZtO9TBJpMgB1POCQ3072c9FQZ&#13;&#10;tdmO8Uef737l0VdosmP07JmcE4cCAQcRMHnFaZfCzqKUoJBI5Vi9ZYdRTFQV4mqNXCr52J6XJb8c&#13;&#10;ClOrbdy4sZJNc8tqxYodLksr1dJTzQy6SJb8Km1NS0sz8lzMKsrscU8h7Uxi2UEWk2Nea1cdeI1f&#13;&#10;XqO3VatWks0xr/vLP9Pw9NNPIzEx0Ug9urgx5vIef/xxve2zug3s6ZlVpVkNXQSBwMOHQC6SYuNx&#13;&#10;iIYlreWwc3Jy4RnSCT1aaH3mGnr724ZvsOMEzbzfyUXzwb0RWEf+4DWkoL28a0j6chM+X7pHb+Pn&#13;&#10;4eWDyDFd0bd9XbMZdqO8ugOb6qG0+ZmnsWbpAVy+U5baE6bdHq0KTOKGj+xqEiMfPtqwPu0cIRvC&#13;&#10;lVjVvjr6Beo+0rPSsXj4fB35aYIWDeSvvIZDXsPBCHPJRGmXUviVnM/wurojlsVgWMvKkuoy1+Ls&#13;&#10;Kn8Al8zcizHRdbBgchu46t4y+ZlnMX+QbPMLN4OtqSP1yD26R//Zp/Fq5EYq3D5JrtIaRzAg6090&#13;&#10;HlWHPsbP4bvo2SThjCYJJ2OZi10xtKYpkSSWvj7XRbFrVmqzd5uN3cv2USb64B/1jBnJ5dJqBj9N&#13;&#10;dos/4xhdw90nn0cf3f1Q3j8YY922YC61ZfmwKCBmPIb19NbZ1+YiNWkXJr8k48YS/fb1NJ4ndXNL&#13;&#10;1cGbm/thfefVRK5Oo++QBCTFdSkSka/dyp9qIPtfbMfEGHdED29J2gtyO3Iy0/HlxMU6r8LeeLqh&#13;&#10;fJ97dQhCY3K4dixzO16Ndjfcs9kZ+PrNmZiWSJNDbrQu7l6SYrvURQR5dd5JawCvfX0mGrlFoY80&#13;&#10;zmTjIJlgKar+6m6yfeoLG95DG5YUG58wHJEEtWJNNWk2nLJ/z8FrTNfjRboHE+geTIieCm+PdzA4&#13;&#10;iL8R6Npui8eQ+TR2UAgsbdKLXHmMCIoehxGHJ9Ha0yXwbq/Z8N43Gf56Yna/MZCaKv25+/mTvew+&#13;&#10;2cadYtq3rWU4SXtO+kkmeYKiW/vHdfe0UbJiOHAAg4qPIpBqXk+/qe9sxWcxtI6xjgymbluLAUvO&#13;&#10;Se3q3bOxvs2OjD/3K0+hIBLRzszKRt5d8/dO2YrkzV269WhMJA/fPKnScuhwLB7nR+9hmmSaMx3D&#13;&#10;CY/G4UPwOa2b7Mxjp1k6yy2w9N60nMP4zJWTyVi5YBOWS6sLsGZABTwb3g7DX+1Ijs1MZfFyXn4n&#13;&#10;Ln0vFgsTL0sRnKd/1ECMifTVX0/jWsSRIwiYjFjaRZgu7aCdSlYVrlKlip7oWkqnjleTTHW81n7d&#13;&#10;uooalfnZGzdu6Iknk9Nly5YVqjZtXoohpnz58pInaCa13H+W8rIn5StXrkiJxo8fj+eee86MLLJD&#13;&#10;KIUUG0oz3uNlhNgrNHtDVkJxY8wSdSblWoFVmI8fP46GDRtqnRZxAoEHHIECnP12G5bTB5WlUICm&#13;&#10;VonurZStiIjiGXw5PNK9uzmxzDqLSc2m0/IiXI+hrkupKZg5KgUzQiNwgBzpmEktlUJpa1M9lC5t&#13;&#10;VwKGDtuo/xh7pHtH8/aoynVk17NnLwz+6GcsJ9XUmS9NwQyv2uhWj9Z71C37w2WOXNwLnvrCneDs&#13;&#10;ov2CdtFJe8uUI6s+nX0uZ3Oq0wZfDN0jfYAdi1uNtnEbEeBXhVQ2s7EzmV/mMo79p3TSSQqlXHbX&#13;&#10;w7nUQXukU6ewY9/FG7MXd8InP3lgclSA1eurVapjGNDyHoMjETF/Gkl1szCtF3nEJqdNOJ9OBEzG&#13;&#10;LGD8EJXNrFbNhcflX0xBrE5y/xw7ntIKVeojnL6upyQBsWtOoo9e+l8ZgzeMwi+t50tkcXnULMRG&#13;&#10;VaDr64w/kjN1967c1pkxITbh5lyvDeJjjiOM7XVJUjx+QT1aYqeRVqtsiivvE4IZYT9IKtEHVqxG&#13;&#10;J/p50H3+GK7igLKoM5UUML47dDwXqOKL6Ghf6iep3uruWR8vZxxLlT8+ueKJi9rp+9NieD+0XPER&#13;&#10;TQzRdYqMwjQbWlbezR1elpXVCi3Bnvu7KNfYcA+WwNxhUzHHjVTbM2/qx6UCv57oopv4MG+0K4at&#13;&#10;fA3HAz6i++Mc+oetxdadvfWTKfcTA6O20aRaT8J+YSaTDx800V94JZU7aW+4kcdp+Xq3bqEx4aBS&#13;&#10;69ZTMFWcUpLZNss4xm4MyA532OI2WE92uJcSN6AT/VrSus3I+I3uZ/lZK3ALwTCVZoEj48/9ymOM&#13;&#10;hvkRT5CGNdtrfoJiGtM3d9wQbzIfSMfqOLqY9C7Z981ZZBHRrURK92eldb5LkPbE/7N3JfA1nOv7&#13;&#10;IUhC1BprpaEJStIm9jSXopaiqPXGpbaqopSLKuqPtmmooqmoXdpaKpfWRS0VlFbVWtxKNa0UN4po&#13;&#10;RGhCEpLc//vOnDlnzpLkLNEm+n6/XzIz33zrM3Nm5vnebTfOvdYcgbBVzmbTLmfGr4lC/4g4s3aU&#13;&#10;iAPkmG4//b25NRLPWfxuchKPY2CnlUav/lyZ66ynhc21J8Lo26Kd8Zlj1rAcOIxASYdr5FOBCd4d&#13;&#10;Q6zGfIqZnWIpbkHEUKuQlJSk7VptOQ5vamqqks8qwZ3Is6izib0jMxFlYqtJdLk9doDFasicWArN&#13;&#10;MXb1icfA6sGa1JslvBziaO3atUq+5oiKvTW3aNHCKH3Wt1HQvr0Ys5o3O+XieL0seeZQUFr/N27c&#13;&#10;UOyQp02bVlB3cl4QKIIIZClqsbz6OSZiBJZGjcAi/d+CoVg7yDefcV/D4r68Rp5/Stj8mYHkAmMW&#13;&#10;TMbBU0tw7EQEFo2jly0ldqSz9tjNfBqxox+Kubhzdjh6jNpm/JjMp0G7Ti1dvB38Z52qYELsW5jR&#13;&#10;gwgUpZIJJLkxrj77480NJJ21oY5q3Y4px2QZZsoLnjgNGxc8Q1JBDlWTjqPkYVclufShSdLwudTP&#13;&#10;ax3zl7abWlP3bPVjKsP2oyz9JI/AltImUyGH9mq37YU5TpBcrROnMPAkCeeJGRgT9D+lmbOEm0Zy&#13;&#10;+0yfgGUjnCOAxg9zavU6RUVgx1q5fh3QMk+JqztaD++ojOHKvnNQl3YNM/MOxPundPeQcn2vG+/d&#13;&#10;lvTu3XhwCbpatm1YDapsUIs3tKZsfHsPxcIe6nv1cNQq7L1KDMLpRCrR88KxanZrNRwTtZNE97lG&#13;&#10;cnO962DKstcJS/U3rHXTMGwcti3rYbxnNZJbI6gJFtL9ahY3ttJjWHbwVQwP8tKqK9tGPXrj42XP&#13;&#10;mOUVzoFj97dL15jvwbg5eDPM8IygRTG+Xzj1GTcUX60zeeLWVL7NwiIRNhGfDlCwL0kS8nmfqGZp&#13;&#10;ruPgGAbm/VVEqMHZWa2wVqhrQ7zToEMzpUou2e8+YXnv8hlS61blwBVgXPsz5pn3ZnbkZaMzswIF&#13;&#10;H1RvOwi7VvdGS3qecjpK8XM1kttycBj20WKCJTV35vnzR9WxPeOCcapexlDGywe9yO6aU62naxhU&#13;&#10;tsugRjN1JalWpzaq6jndy9blbPfOuXm/N/Ouo5yhsFxLI84ou7mhHbA+dj5FTluEPZ8ORTvDNZsx&#13;&#10;6Qvz5ygdRRlILtuEL9r6DtWJxMfT1bBoJWNjEB5TWL+dAsb/FzhdgqR76q8nn8my7akWk3bFihV4&#13;&#10;8cUXbZa+cuUK/Pz8FKLHjpYSEhIKlKqydJMJIYf2KagO28dGRUUpfb///vtGD88//PADniA38UwC&#13;&#10;WX36l19+MQt/xLa7TZo0UTwxs0ozE1Z9aCJW8/X19TUSVFZ5zst+deXKlYp3aR4Ex9jlsEWcmBiz&#13;&#10;arVG2ufNmwcmvvrEUlYm4V98oUqS2JnWmTNnlLHcT4y1MTAObLe8aNEiJYsdh7GqdePGjbUidm1Z&#13;&#10;au3f1sOuslJIECh0BNLP4cVm75IyWgipHg+zeskX1N+pD8IVtdtcv9YIb5+EmSvOGZ0pmepmYF3Y&#13;&#10;eMw7XQJ9ImZhVm9W4dNSDoXQmULehdPRaBytMr9s/tGslbKnn3gaS3+f156JAABAAElEQVRSFeQ0&#13;&#10;cPZAuK9bp0iqNedOWluObDWSm58qVmZqCn79LQuepbNJ1loOD9erch9UpVT7xjT6FCl1Lwt4qBJ8&#13;&#10;a6ofKI7Mp3iXdQaDHKScv0wySFK5pYVjT5vOwwpAhdSvx5PTpX1BPXGU1IENPLOASo6dVu6hy7+j&#13;&#10;1EPuyM4gwSip3lbxsq0B4FjL+tKm36HDv4lswj7xGtT7j9wseVZCHR/yI6Jv3mo/B7dIgsmLA6Uo&#13;&#10;QkIFg/2uVTFDxu3Um8ikwqU8y1NZN2TG7UCLvttoIYFUnbffH9zzGkth5+eQY6+b6bzoQJodlcqj&#13;&#10;XMFcpLCHIO2ZIaDZi9NzgcKBeVarbuVwzay4cuDM8+ePqmM92j8zx573pq3x3abffAj/5tEE2+Ne&#13;&#10;gq/ud5KTeJhitX9I3rd9SEpLqvyGtTFTHS/M2zmPFgZNT6VTC+n7hFSwc71bY9/BQQ5/39ga4189&#13;&#10;T3dJ8obib3/7m/Ekx8nNK7FXYY3o2SuprVy5skIyORwQS2RZ2piX7SirJ1smJm8sRdX6ZbLMROzm&#13;&#10;TZOkhe1v2faWExNr9ojMeaGhoeC4vaw2rNnosio1e13OK7HnZc2ztFaHy7J9sDaGgQMHWpFcLsPk&#13;&#10;msMusQo2S6eZkLMKMTvMup8Yc9+cWDodGRmp9Mmq2KzazDbEjhJdtTX5Lwj8SQgYHMIgqJbD9nw5&#13;&#10;50mt1kAswxf1Q9A36sJZfjOpU9doaGYo5oaH69ek/XMUqMJ2srefe0RnOCZn5Kfj0SGgLDZuWWe7&#13;&#10;wULO9SCvtH6W0yrkPtjhUPV6Pn/xF7UzGLihCuHmmMzb+uKxB11WB+7V+lt+8SF09gzMKsQwPuo9&#13;&#10;5OoorcfNObd/2o1ePWNRmYQ0mlTbdsl8cslTsuP3nxsqeFfMp1HzU+UqVTRbRDDKos2FveaVismR&#13;&#10;G5H3KqoZczEZ8YM+TPV+dmyWzvwG/qg6js3E0dLbtx7ByuW7ENq6MTo90xSPP1FX+QZ2tB27y/s9&#13;&#10;DG8LRuXmXZXMJqzDTP2wjZ7JnDr1RGcdyeWs4GE90WhFFD33zH0k8DlJziFgcVlsN6K3H2WvvfPn&#13;&#10;zzeTiGq1OOSPZhfatGlTsJ2rI4nVnvft22cz/i63u3//fqU5JqNt27ZV9lkgzY6htHT27Fn07dtX&#13;&#10;O7TaMhkfP368kt+uXTt8+eWXYLLNjpuYbHN77IE5L/LHkmdtjvrGmUBriclwXonJbvXq1RWiy2U0&#13;&#10;suwqxjxuxofHzt6vWdrMxNYycT+a+jWfYywlCQLFCYHMqxcVG0Gk/44fjx3H0Z0n8d8bbMVWBo07&#13;&#10;tyGHPY+ZfXya5nYTK4cwkSyBRoPH4jlSUYv/0nTWfM8TT7Smr2yyK134f5+hTcwg+Bk+XjPPH8eC&#13;&#10;+T8r7TRtXsO8mnJkfz/+/Sdh35BaBk+vJBaTJAgUCgKlFA+63FRSMr8fS+DGXSMNK5Qe7msj5Iwm&#13;&#10;idSik0yvVdhSe76vY3CmccWrNFW8XEA8ZGfaljqCgCBgNwLTX/tQKXvhfBLWfbwP1apXVAhvYZPe&#13;&#10;cr71FJOHswnkjX4HhTAzOgzMwIH3/qU4eYR3Y9QzLn6l4edv+cFWAs93b2ytYVLJF538aIEvgcyR&#13;&#10;77BuiSRXEbCL5TBxY3LEhJLD1Jw+fRrNmzc365slq+wASkscU9eexESPQwIxyeT00Ucf2SS6HH5H&#13;&#10;8+bMRLF+/frG5vUxaI2Zduxo8XB5DGyDy2NgqWx0dDQ6dOhgswWO42sr6Ynqr7/+aquIksc46e2Y&#13;&#10;NSmwqxgz+eaQR3yNypKDGI4LzITXVipP3uskCQLFFYEcgx+Akgl7MWSw+Sx2xJ7E3Lmt8OmuYWho&#13;&#10;fLGoZRJi1hq81wYgfEqgeUUbR4H/GIGBu+ZgfcJBPNfsFJ7u5EtOlW4ZnTc16hGGAS2sf0uO9OPh&#13;&#10;Xes+qAzbmIxk/bUQIO/Ac+JXYE4xnXW5gG74Pr5bsRt9Of+WWDib3rt1GpAHAUmCgCBQVBD47dpN&#13;&#10;hfAWOun1egyzI0LQf/oRRE96GzvX+qNpNXdcP0UOwxRv+VURvrSDTvusFMoYHg61a5IzR6tkOm91&#13;&#10;SjKcQsBa5GejGSaEPckrKScmZv379weHBdIntt3VQvtweUup6pYtWxQvwxxah+1S9Yk9G7M6MCeW&#13;&#10;sHIMWn1ix0/sGEpL3bp1M9r+Mkk9dOgQWJKb1198fLxi/8v12YaXiTqX3bhxo9YkRo8ebRwD5/N4&#13;&#10;LROH5FmwYIExm70ua4mlw1piJ1UacdfytO17770HdkbFieesSVddxZglxfXq1VPaZSJtGfpIOUH/&#13;&#10;GCv9ggTbVEsSBIoTAtl3WHqrply/Jpi7jDzUbp2MuSMDlMySyUfQd/zXyNQK8Tb5NGZQCBFOY1c/&#13;&#10;Dz97lvgq1cLf2pNUl5LiQTE2zui8ifNadWyge3lxDiVn+lFryn9BQBAo7gh41UKHsHboEFrLWlJT&#13;&#10;3Ocm4xcEHhAENNI7eMA8dGo3DfPmbCQtyxuKRqczU/RtFqxIdblu0ulz9J1ADsMM3vKBxxD0qPWC&#13;&#10;OJe9ayOMEmum1fBRy8d+m7cDXq4vyT4E7PncU1p6/fXXFe/BLDlke1dW7d2wYQMeeeQRhZi+9dZb&#13;&#10;xh4HDBhgZmfLtrVDhw5VHE5xoUGDBpkRQbarZa/A69evV9pgknbpEsVoHDNGkSAzyWVJMid3d3dM&#13;&#10;nTpV2df+cVxY/ssrMTlnQslSTi8vL7ATKE2aq9Vhu1n2ULxkyRKFzDOJZVtbdt7E6cMPP8QHH3yg&#13;&#10;FVdIJUuitdS+fXuj1JvVo1l1e8KECYrjKiah165dAzucYtVsLbFjKr09sisYs5ryxIkTlRi/3P4n&#13;&#10;n3yiOJpiJ2ItW7ZUwiKxbbJ+EYFx6NixozYc2QoCxQKBTFLnqUHyksqkhfHBos5GW0a/Bv54osGH&#13;&#10;6DLpCK3obMWR5FC0VeLXZWHnW2r81tzQMAwNtaXpYPkozCKHU+PI4ZTqcbTd4B4Y2KU+PO9cx77o&#13;&#10;TxF9KB3R497AtYjXMae3FqbFmX4KH/Kliz9XGtW2hd+DtCgICAKCgCAgCBR/BDTSq81kzLju2q5d&#13;&#10;20zy+9GCYoGzKnKutz/xk8544hEPXDt5FPMiviYTjIN4Nvg2tpx6CX522bzfxY3ENKW9VvUr2zUG&#13;&#10;KZQ/ApZfd3mWZiLIYXJYPZYTE0+WzlqmZs2aYfny5WbZLJHV27WywynO05NNVhdm78ksbWX13oiI&#13;&#10;COVP3xCTuZiYGMWZkz7fnn1NRTg/J1ksbWU7V3YQxYmJt0a+9X0wWd6xY4eZnTKHJGLHTiEhIcpc&#13;&#10;uT+W/uolwPo2WPV6FQWY1ydXMOZ2+NqwR2dW/+bEkuw+ffoo+5b/WLLN42US/kek/1EnKmVwrjep&#13;&#10;L/hp90/1tv0QG9/P5o1Uu1sPjJl7mFSU03H+wh0iuuVx69ROTI1Va897/Ul4ZOdQeHmyj6en370s&#13;&#10;Ve57l9Whs8sgxxATNvP8t0aSO2H1OxhG5FhtwR+BoSF4atV8DJl/Dp9P34oXuoxTXmD59kPPO06W&#13;&#10;/SiZdvxz9f63owspIggIAoKAICAICAIWCOT9/s3Cl5HrqDSR3KAe+Io83Gsit8AAf3To3hTjlbjS&#13;&#10;JxG1NRHvG5wBGnXS7ll0ZHFYtaqq2px3/xYV8jj8q9e3m+gyfqyy7O3trYTISU9Pt4KUpbJMRC2d&#13;&#10;IHEdlpCylJETS2z1JJfzWI332LFjihR106ZNnGWWmFyyI6z8HD2ZVdAdsP0sO5zixMROcwClK6Ls&#13;&#10;8hhY5ZjHx2GEbCVWm+Z5MLG1TBzCiKXGw4YNU8ZqeZ6Ped5TKDTJrFmzrHDi885izHU5seT56aef&#13;&#10;xrhx48w8T6tnVc/LLKlmVXPLa6CVuR9bjaQ427bUdxY5td6DhN/tq1dwKSUL5W2GXSFJb22aM/t6&#13;&#10;MKzhJH77gxG8qV1fgbk+iHpqyQvTsYR2tRAmObfYZy3FfaWX19+NJFfJUv4FD+2DdvPnYB/Z7KYx&#13;&#10;a6bkTD9qzYL/O3L9Ro9VV6TzCy9UcI9SQhAQBAQBQUAQKJ4IPN7wJbsGXr1GJXTs3AR3bmcpDqts&#13;&#10;Vcr7/ZuLG7+pNabOaG8kucY2KK70uMn1sZ8Wxe/QN4uaOCa0uhf7zUUMbxFoLK7sZCTh0Gk1S3Np&#13;&#10;l3f/5lXzOvqr13eI6DKIbIvKnoc3b94MdrpUrVo1xdMvq+FyPFxbiYlmXtJRfXkmoWwfy/F3mdTW&#13;&#10;rFkTHJvXx4cCPxNRtiTQ+rr57XO9r776Kr8ixnM8BiaBLIk9cOCAMlcmxixlbkuenlnNOr/EKtKf&#13;&#10;f/450tLSFHtjVsHmeXCs3sDAQEUKXtA8nMFYPyZWDee/7777DsePHwc76+I+GUdumxcNJAkCxRWB&#13;&#10;Hz5cgBFr0pEbNhpxs4PMp5H6M/YYXhJeZdXHW2l3F2I+X04l36+w9uKcegvXzHuGS/1YtCWHgoAg&#13;&#10;IAgIAoKAIFD4CGjktnOXZgh83Ff5Ptbi6Drb2+WrtDgeYK2bfO23VKVJVkZWkzuadg8BYo8gbsW3&#13;&#10;SHgl0MxnSMrJE0pUiVz4o7m/aqur1ZStcwg4THS5GyZNls6mnOvedi12kMT2rX9mYs/E3bs7pquv&#13;&#10;Hy/X1xx46fPt3S8MjNlOmP8kCQIPEgLVGrLH9ZMAeVFe17EmBoVWV6eXnohlo6MUd/4cvL1FA/Wl&#13;&#10;03DEP3FsoLWb/tKepfD9B3OUuLpjVkdgVMuKiuoyN+ZRRX3BlKRYduNn++CDGW1QxfC0zEm+gKhh&#13;&#10;qs0vvH1Ry7Bu5Ew/6sAL979IcgsXT2lNEBAEBAFBoHgjYIvc6mfk3HuTHUdRK7S4vnbcQjTY8Cqe&#13;&#10;C65oaDYH8Zs3YPSa68pxq8Yme9vqIX9DSxymb5WTGDNxPzYtaqc4tsxMPI6pL+yh8iSDDXsKgSKT&#13;&#10;MmDp2sYpoutal1JbEBAEBAHnEfDt3RfD3/sO0WSHO++FmZjrVwfdyeH4jthL1KiqpDN2WV/4Grtw&#13;&#10;g4enm/FIv+NpkPaWoZBcMNjn8nk3nzb4eOTXGLLiEs7GrMdTMVsRElSJwgtlYD/F1tX6eX5mFxho&#13;&#10;NtdyuB/uS5+Mtjv6TNkXBAQBQUAQEAQEAbsRiHhnGFYu34XQ1o2hl9za3YBdBd3Q4dVxaLmNF9iv&#13;&#10;Y+aA17CEvkce8fJA2uWfcdbgeTkXrTGgrWa9Sw17+eP1iKboMf0kkmJjaIx7EULKokcN3xYszV07&#13;&#10;vrldI5BCBSMgRLdgjKSEICAIFCkEqmBC7FuoNWslwrddQsmES9hBwdU58QsifMMwWlXVvVTUU/n+&#13;&#10;V4ObmRcJnjgNGxtsw+xJu3CWFJiPnjb5Jcj1C8C8t/6BroXQj6lXtt1hSXI6ypR2/tGsqWA5t0Jt&#13;&#10;Go3sCQKCgCAgCAgCxRGBZ3u2Av/Zm5x+b3oHYtnBafj4rVWIjL2OJPoeUYMCqYvu3UYOxITRbXQL&#13;&#10;4uqIfHu/hM3um9B70l6UTL5O4YjU/FzvJli7eQSCK9k7cilXEAIl/kepoEJyXhDQI8C2y/5tXbB7&#13;&#10;1Dcm+4KACwhkpqbg19+y4Fk6m2St5fBwvSoo/DszC9fOX0Ma3FHqHjmUeKgSfGsWXdsZp1/YLlwH&#13;&#10;qSoICAKCgCAgCBRXBArjval+j9yGJ5lFZWQA3j61UMHabNccovSbSLj4OzxJqSztXjn4N6giMbjN&#13;&#10;EXL5yHmxgctdSwOCgCAgCLiGgEelKvC77yuf7qhez8dqRda1kUttQUAQEAQEAUFAEHhQEFC/RxzT&#13;&#10;JoNXRfgFaHa9DwoSRWseJYvWcGQ0goAgIAgIAoKAICAICAKCgCAgCAgCgoBrCAjRdQ0/qS0ICAKC&#13;&#10;gCAgCAgCgoAgIAgIAoKAIFDEEBCiW8QuiAxHEBAEBAFBQBAQBAQBQUAQEAQEAUHANQSE6LqGn9QW&#13;&#10;BAQBQUAQEAQEAUFAEBAEBAFBQBAoYggI0S1iF0SGIwgIAoKAICAICAKCgCAgCAgCgoAg4BoCQnRd&#13;&#10;w09qCwKCgCAgCAgCgoAgIAgIAoKAICAIFDEEhOgWsQsiwxEEBAFBQBAQBAQBQUAQEAQEAUFAEHAN&#13;&#10;gRL/o+RaE1L7r4bAgQMH4N/W4682bZmvICAICAKCgCAgCAgCgoAgIAgUEwREoltMLlRxH6arqylS&#13;&#10;37U7QPAT/FxBQO4fV9ADBD/BzxUE5P5xBT35/cn9I/ePKwgU9/tHiK4rV1/q2o1ACbtL2i4o9W3j&#13;&#10;Ym+u4GcvUrbLFSf8li7eDv7Tp+I0fv24tX0Zv4aEc1vBzznctFqCn4aEc1vBzznctFqCn4aEc1t7&#13;&#10;8LP13tR6s6e+VtbWVurbQsX+PFfxE6JrP9ZSUhAQBAQBQUAQEAQEAUFAEBAEBAFBoBggIES3GFwk&#13;&#10;GaIgIAgIAoKAICAICAKCgCAgCAgCgoD9CAjRtR8rKSkICAKCgCAgCAgCgoAgIAgIAoKAIFAMEBCi&#13;&#10;WwwukgxREBAEBAFBQBAQBAQBQUAQEAQEAUHAfgSE6NqPlZQUBAQBQUAQEAQEAUFAEBAEBAFBQBAo&#13;&#10;BggI0S0GF0mGKAgIAoKAICAICAKCgCAgCAgCgoAgYD8CQnTtx0pKCgKCgCAgCAgCgoAgIAgIAoKA&#13;&#10;ICAIFAMEhOgWg4skQxQEBAFBQBAQBAQBQUAQEAQEAUFAELAfASG69mMlJQUBQUAQEAQEARsIZOHy&#13;&#10;T4m4eDUDyL6JQzE7sG7zj7hto6RkAZmp15Dw0xXczlbRSEm8goTzKcj5i4EjOPzFLvgfOF3Le+sP&#13;&#10;7Fq6EgSKFAIl/kepSI1IBlPkEThw4AD823oU+XHKAAUBQaB4IZDy03Gs/WA3omMvGQfeKCgAz/bv&#13;&#10;gO69H0MFY666k5l4Gsui4+DxkLvFGcNhZhbK1GuJIWH+QPKPWPnBd0BeZY0tZCHzoQCMGhEEe59y&#13;&#10;Oef3I7hrDHL9emD/W3fx9IAvlNYmbIjE8GBPY8uywwjkYOcLozH1UAlM+JTweTQJLwbPwWF4Y+2J&#13;&#10;txHs9VdBSXD4c650Fo6t2Yb954FOL/dGsLebzWGoz5ZT8Gj4N7xIzw8ulePwMyQQP8ZsxlfUl0cB&#13;&#10;D5PM37MQNLgf2tbjZ1kO4jdvw9b426jgoX+20bMJ5RDQsinahfooY7I5eMvfWIDpGZSTfA4bVh7F&#13;&#10;9bvuaD68B0J99O3bbs2US+Pa8QW++M9v8KjWDENHBNr9jDS1IXuCwB+LQKk/tjvpTRAQBAQBQUAQ&#13;&#10;sESAPj4/iMKIqHOWJ3D2dJzyN3d6AKIPjkEL3YdpTsoFRMcctKqjz8iFO/rQh2qpX+OwpICyWj2u&#13;&#10;M8wBonvhmzilavdBgShf+ozWDCpXEKUpIxjaTkYidh8CchGANg3pA/yeQawLTzwYHyQ5OLTwPbz0&#13;&#10;ZXl8GvMSGuZF3B94HLQLXtS2ufh54x6sTyiBCl2fIaJb3uYA1WfLEeR6V8QAen7wIlumw8+QR3F0&#13;&#10;9h5Eo4TNPiwzh3ftaSC6d3EiepcyRssyyvGKL5Ab1AHbP+wHXxOHNRW1vLcMZy4e2IGRo7YiyTCe&#13;&#10;h3o+Yz/RzbiCda8twLzYdKW1XD/CRYiuCXPZK7IIPBjvlSILrwxMEBAEBIE/FoGli7crHY4e++wf&#13;&#10;27ELvZ1Z9S6RXFWKm+vXBIvf6o5g3/Kk4nod323Zjqkr4lAScRjeeg12xw1Dbe3NVbqM0msu6iA8&#13;&#10;6llUxD3zUdzNRula9VRJsH8oli54GPfKqJVLIx0fjduAo/TR127cQPRv7Il7SvVsZJeugbz4iXkH&#13;&#10;fJSGIzuZ3JZA6ydrw8OnNvbvb0aSl7KoXdMRaYl1yw9izu34s9jPH9o9mqEuXwrCvOwDNdG7uHDs&#13;&#10;ZyDBx/JuNJvlg4+D2XSL1EEZw4+7TOl8hmV4tqBCGeMCTDmHnyHl0X3NGPgl30MpflSVLo2b327H&#13;&#10;zDWXiEAHYN7M1nTvq8+sbHpWPVxXfZ7xqLQxNhocholPVsIdrn7vd5z5fDeWxF5HydN78exrD+PE&#13;&#10;ohArqarVvZWdgp3hSzE1hp+x9pFuHoOWUk59jZcHrMNZfV0vEy5aueK8LY7vzeKM9x85du1zweU+&#13;&#10;jx07hl9++QXu7u5wc3ND27ZtUaGCpaKZc938/vvv+PLLL5Gbm4vs7GzUq1cPzZo1c64xJ2slJibi&#13;&#10;8OHD9JwqjZIlS8Lf3x+NGzd2qLW4uDgFo1KlVNiDgoJQu3Zth9qQwoKAICAIPFAIJJ/GpPmJNKUS&#13;&#10;qNEjDJvmtTOqKFeoVB5dJ45DaLsdaD1gG5HdI1i1uytmdatuDkFQczzTsQBVY69aCO1WS1eP7GqD&#13;&#10;iOieBpo/1RKhAU6S0tSL2E5t5Hq3RlMfVnAEqpAUKNP4eax1mYPb6dnw8KJ3JLKQkpiCNBJmelaq&#13;&#10;guqVTH3fSr6G1LQsoFQ51PGpkqd6YmZqCpJSqRx9J5euXAm1vW2JdtS+lbK/kcVwaXdUqlkdFbho&#13;&#10;dhZuZwLlaDy20q2r15CcQVaz1H6l2tVRxUudm62yyEjD5atpyid7ac/yqFGzfJ7j/nn/KaWJ57vW&#13;&#10;z7OMvo+C55mDzPS7gFsZeHhajzEng9Q9aRoq7vqWAWWOpDJKYKN8NfPrYCxpwMlWfSsMs3OQc+8O&#13;&#10;aDRK+p2uYw4PyZOvuXlyFAcV41Rk0PUoVbocatSrYkVw9D04fc0LwkPfiX7fAiftumXTzGv6VEc5&#13;&#10;q69N8+uWk34TSb/dUeZXvlp1+k1YImbqzJm5mWq7sOfEM6R2C/rO03WZU/OaQnRRuz7aF/TMonrP&#13;&#10;9ngSLXTPptCObdBh84foPf0IELsd3yWHINRb1wHtWt5b8cs1kgsMnD0Q7uvWIZok2naljHNGkpvr&#13;&#10;1xqRg4CJsw+C1gklCQLFAgGrR4+joz579iw6d+6MX3/91awqk8Fp06YhPDzcLN+RAzYffu211/Du&#13;&#10;u+9aVatbty52796tEE6rk/lkfP/99wgJCUGZMmVo9f4efHx8cPLkSbKfsG1AkZqain79+mHfvn1W&#13;&#10;rdasWROLFi1C3759rc7pMz766CP885//xM2bN/XZyj6T3TVr1iAwMNDqXF4Zjs5Ba2fpUnrYTZ2K&#13;&#10;EiVKoFatWvnOW6sjW0FAEBAE7icCZ7ZuV1TpWJV1SYSJ5Or7rBD8DBb22IqJ20rgENmHwZLoEoF0&#13;&#10;3JFRrrGLu/eYmtgmfMZCeeyk/Oc/iqQjoNcTUOh3xgWMJ5vTffDBhlMzEGjgn/Gr5qD//EsYHjEQ&#13;&#10;WdHrzNQS202egHcGlsNHw8Kx5LTpAzTXuwmiN45Ai5qmj/6cqz8iasYqRB8y/9KsEfoMlrzfC35m&#13;&#10;ougMHFj4AV5Zcc5s9ANnT0C79B0YMf8crOyIU88hcvS7iNaNgyv3mT4Brw1+zIJcZZC9YwxGRNBH&#13;&#10;ty4p0qpFz6NrcEVdLu+m4Kt/J5LasjfaPVHF4pz5ob3zvLxjFbpMOkkLDR3w1cF+MGs1+wrCg2fj&#13;&#10;M1pE0c+T7RSjxi2jOZpj2DKsN8JndEZ145dRBjYOGo9wwmLChvlkb61XczWdm0K2xoPIDjJ+OV1j&#13;&#10;RTOhBC3KXMLodq8ok2o0bjJiXiY7cWOyHwe21zyzeQMGTidyoUusxTBzzWj0b2E2Yyrh+DW3Hw/d&#13;&#10;ACx24z96V7m/p6yejMp7/mWQHqqFclEVU1dPxKBQ3VjTz2Ncs3dxOKgjFj+XhVeYPOlSt3GjMetl&#13;&#10;y8Urx+ema/I+7Dr+DMnUVPXtfGbZejb59e5Mv8fDdF9fx0+/phHR1d+X1vfWPaTSb64OIj8djw4B&#13;&#10;ZbFxyzr7scjJxg0q3XLwUMyfHgKvn3bbX1dKCgJFAAGXDIgOHTqExx9/3Irk8rxY+vr222+jd+/e&#13;&#10;Tk2T63fv3t0myeUGL1y4gICAAIWs2dsBE1smpXfu3FFI5+3bt3Hjxg3k5Nj+RGIpLhNqWySX+7x6&#13;&#10;9apCgpnE2kpM1J9//nkMGzbMJsnlOqdPnwaT3ZiYGFtNWOU5OgdugOfbqVMnjBkzBiwdv3XrVr7z&#13;&#10;tuq0EDJc9Xgm9V27CIKf4OcKAvfv/snAf7awNBd4evKz8DMSDPPR/o+kQh0ionD4RCS2TbGxKOhV&#13;&#10;ykpipm/h/o2fSMhOVULZqZ2voctsRc2QD0jApyS1f3UxNXr6eoXkNgr1RyOoZ/bPj0SL4LcVkpvr&#13;&#10;5492QSpbLZl8EsNf/AK31GaowSuY3+49I8ltFBqAbkFVlbNJh77Ac2E7TGWJIB2YPcNIcnO966Bb&#13;&#10;J5VsrZ8dqZBctVnNRpaOUn/EiyEmktvIryoaeatj/CwiEkMXntFGomwvxqwyktwa5DRsYFgAatCc&#13;&#10;SibHYcqAVThj4JEa/jlXf8bOZKrq9yQaVDJryvzAgXnWbtFSxTH5CE4lmr/Lb585pZBcoz0w90Jz&#13;&#10;HNWa56gOjjHU8D5KjoOebrcOl3Wj0aSzuiyr3bsG8lKqZm3U8K6qYMCFavjVIfy8EPxIObM6duNA&#13;&#10;tU59MMdIcpkw8jVUMCYiHT54OiL3pOjadu6aO4KHrjOLXfX+nvfCfIXk6u+3kkTI5r0wHdHH0kx1&#13;&#10;aO2GVdZZBZdJbi4ZC7QzzI0L7Yhaind2XFPKq/ePE3NTasPwKzMc6DZlyppUhXXZyq5H6TweRpYF&#13;&#10;7TjW7n87itosYl2/LOr42SwKW/eWX79J2HdiBpFcJsT23NG6tr3qYfmWCKwkkqvYKWtEXVekoF3r&#13;&#10;8RdUw/y81DfHw9Gjvzp+Tv+Sk5OT8cwzzxhJYuXKlbFs2TI89thjiIiIwIYNG5Rr8e9//xszZ87E&#13;&#10;m2++6dC1efXVV7Fjxw5jnbCwMEVCzBLkUaNGKWTt7t27aN++PS5evIiKFS1Xjo1VjTssXT53znxl&#13;&#10;m0+yqrVlYkLYtGlTpR+tDEtDe/bsqZDrN954QyG6fI6luh07dkTXrl3Nmtm4cSPWkYqIlljdmsfg&#13;&#10;6+tLNlz7lfmwlJdJ/YgRI5Q2qlTRrXhqFXVbR+bA1b755ht06dIF6enmK9d8zta8Of9+JJOMwrnW&#13;&#10;pb5zuGm1BD8NCee2gp9zuGm18sNPs0Vr3qqGVtxqq9Qv5U5qtlan1IzTsfhoTRlUtviIo1cEnujZ&#13;&#10;AYE6B1Z5tJBvdp7jz76Mr7al0Ud6fTzZ0CRV0WxOtResvj5LVuaRZKWr8tGZhi1TZmPmNvX5PHzB&#13;&#10;65jQzUcZy+UDm9Bl1F6y9TyF8+ndFG/Emb+cwXqSTnIby/e/ilCDDfDUuP3o13cDrujK5iQewysx&#13;&#10;arvtRo7GOxNV6dic9EQsCyPJsQ3VxWNL1yk2y7nerbB28z/IUQ9LuXNwas0SDImIQ9yKGBx6PtCg&#13;&#10;KknS3C1MfEugT8TrmNVbHfdrryXineBwGuc5HDqbhsAW5amEmi4d/l6R3j/dv5FRPd1wymzjyDzh&#13;&#10;/RjCQoGZJOH+/EAiOgyua2zr9K5vlf2AwW3hZ5CsH1q6Sp0jYbh45yRy/qOeuHxoB7q8QOrxyQex&#13;&#10;eHN7zOldS6mbNxUydmPc8es9DLG9s7AxbBzePF0HCzaZJPrGQrRjLw4gtf7XolS1/pYjRyByYnPy&#13;&#10;uUsp4xrWjZ2HeTTnVeM+xXNxL8GXbjZnrrmjeOjnkdd+O5LGvmOQxoanXsD8HnOwPrkEFk7ai54H&#13;&#10;e5lL3amR3NAe2L24G2rzpSB70nUvTaO5lcCmpScwuVs3Zc7OzE0bn3b/acfads0H2+D15EPg54RZ&#13;&#10;Io2/u+fNF3XMzjt4kFf/9jVTyvj70cpnxh1FpOH3W4NsiPXJ1r3lWa0WuXpzNrmjbkPntF20Hl2b&#13;&#10;Pz9hXEtS/6+Nn/YedhgFJlwaeapatSri4+OhkbRPPvkEjzzyCObOnau0u3DhQkycONEuMsoVfvvt&#13;&#10;N6xYscI4JiaYc+bMUY5Zgsz2vw0bNlRIKEsn58+fX6CK9M8//6xImI2NFrCzYMECXL9+XSnFdsff&#13;&#10;fvstmjRpohw3b95cIaYsJdVsh5n46okuS3P1JPcf//gH1q9fb+y1QYMG4DzeJiUlgaXLvDgwduxY&#13;&#10;YxnLHUfnMGPGDLM5lytXTunHsl05FgQEAUHgT0EgOxU/kn0rJ00qph7RR/vV0wifQ+qMHvoPOfoi&#13;&#10;faQ1XrNQaSxJBmNLImxrxQx//EkiuiYSqrVfGNvMX35UJIbo1MK291MbnQQM7mkguXyyPDoOaE9E&#13;&#10;d5uievu8geTymdotm6Ed9pAKNKC9qD0adMaxU21R2sLms0JAM4T5bcDCBFPZc7Fck22HO2CmgeQq&#13;&#10;GV4+GPXhGBxovcTcuQypXK9fw+LWEpi5arAu7IobggePxJSd4zDv9HUc/yEFoW3NF2Qzb9wmm2S6&#13;&#10;VNyBpw9ei4vCWMpgu1ZTysDpHd/RITn/+ptKIk3nzPccmSernLd+vg1w6CD2bTyNFCK6yuhIKrzX&#13;&#10;MJ/efeqrHdAcN65JU8YwYtlYI8nlk7VDu2H9uFMYSKrHn0efwlQius55GTGps2oSfbVz7b/9OMTv&#13;&#10;2quq9dM1nKuRXG7GszoGvT8CXzV7j0j7SXx5Jk1Rq3bmmhc2Hrl+z+BN3e/TrVJdTF4/COs70fdP&#13;&#10;8gnEJ/cysyllSe7yuQaSy3MrVQW9xnYhovsFHxmTw3Mz1sx7Jyl2L2bG5n2+KJy5eyuVbNCzkXWP&#13;&#10;R3MXiSe+xtvjdtE+LXjRfdFSCUekjdT+e0urIVtB4EFHQHt/OjTPrKwsfPbZZ0odtsVlAqeRXK0h&#13;&#10;JsLbt28HO2BiEvf5558rarza+fy2W7duNZJoVuvVSK5Wp0aNGvj444/x3HPPKVlMEGfNmqU4itLK&#13;&#10;6Lesmty/f3+j9Jnb27lzJw4eNLcJ0eqwpPijjz7SDhUbWo3kapksDWWbV7at5fKXL19GZmam0daX&#13;&#10;pbQsaebEZdnW2DI99NBDyrhHjx6tnOI6eSVH58Aqzp9++qmxuaefflq5Hk899RTYcZgkQUAQEAT+&#13;&#10;dARKVcKjQTQKIruWPjwzk87hs9g4qyHm+j2MCboPaS7AH8tjpz9rW6JbV5OvWjXlcsa5g8eVNvp1&#13;&#10;bmBhu5p308HNq5mfLG04rF3Wog2dSrGuhgeJZhKOHcfJ73/Fjd9v4xb93byRhgtEcs2TqkoaEhZk&#13;&#10;JUGDdwM8S7ifJdyNiWzx2LMrpzfnrcGVOiCXWWpyp7WGHwxlj/xAFnsK0fWEbwvygkPkdwepXn8+&#13;&#10;vyq6U18tQxuSOU59+CrSYEMDvEn/FTsO8bVqheZmH+e6Mrpd++dJzr9ahtKiwNfYl/ANqS/3QAdy&#13;&#10;CnY73qC2TE7CnmqgEW51jiwRf7pZRV1v6q7/U8GAwfu3Ux9HFi3abMMRHGhdh5PNa+jlC/JlpDhT&#13;&#10;U0vxfwevOQofj5DngqwWCNx8gjHBbx1JIW3ZlPqS4ynTDJRZVKmhqGdfMdPgcHRu5m3aOqrRqQPG&#13;&#10;5CnR/Q7z1lhrANpq537mLRn1BpZYdcBaHV6Y93EP89+2I/eWVZuSIQg8mAjYfA4XNFVWh2Vix4md&#13;&#10;GrVpQ6upFonJ3ciRI/HKK6ozBlZhZnvVghKTvVWrVhmLsV2prcRq0yxJZqkrO8I6f/68Ih21VZYl&#13;&#10;yv8hhyGcWLV6ypQp+drEfvfdd2D7XE4PP/wwevTooexb/qtfv75CyJmEWjqz4nkw2SwoeXrap1Di&#13;&#10;6Bx4AYIJOG+57vjx4xWiz/a6kgQBQUAQKGoIXL7OzybT87Bcw47YuCFIDb5B3oIz4nZhxOyTQPWy&#13;&#10;RgmncQ5BnTB0cDsLomg8e592buI42RfnklT2qRYWXqDz6bF21Ydsn7W2LrEul34Bb3SZg89IDdQ6&#13;&#10;2cqjUhrHs6igl5Mrp8iCR1sSKHnoCMX+tEzW7beYOBWL8BHZAXP4JyK8MXuVP67Jzmsiya5Ps069&#13;&#10;RayaQznVCgs280Jr2Yty7Og8Peuif5g39sdcN6ov/7DtW6Wpp19sozoJM3SkzdFmv5pdphnBslnS&#13;&#10;6UyHcCiglzIauJbl7L3mVK+w8Qh5vKrlaOi4FLzywjSoHmpafIm6edfAY1Trio2W7L6fbdW1yBv8&#13;&#10;cg88Z1wEMT+Z89PdIkF0eVQ1yM5bSclphAmFLArrhBfGd4CfhWfqwry31A7lvyBQ/BGweLzYNyE9&#13;&#10;gWPbVEuSp7XC3pjZuzETruPHj5tJPLUylltW+WWJMSdWGWZCayvxubakwsxSS27/66+/tkl0//vf&#13;&#10;/ypSU26Dw/qw0yfuIy8HVFyOVYS1xM60eH4smea67ASL589hgYYMGaI4kuKQQ5aJ81q2bImffvpJ&#13;&#10;6Yulv/ynTzxPve1yXqGGnJkDLzSwVJ2JfXAwrVIbEudLEgQEAUGgaCBQBjV8ypNUMB1r3/8aozr2&#13;&#10;MkmDPCuiYbBJ6nZReyyXK2PteMpOD6aFOmfy3BvDUlS/VqQabX/Ld0mK5myKj1mvkFx2SjRidj88&#13;&#10;26IaPD3LomL5LKwN+z8s1kl17ynKxBTll8MKWaU7uKKuVZvO5JDjQjpiSVHk1v9D88pkLmk4S1H9&#13;&#10;6P2pHnh40fUypvJoS+Gfvh9N4YUSf8WPR+NJfXgXdpD94NE1HyG84SNGW9e4vapIuHdHX2PtvHYc&#13;&#10;mafWRlDfJ4GYbYr68u3BZbGL1JZ5EaJXFx+tCJsbG6XW2txMJ+m05mhHt+hgEKqijEaC9RWc2HcE&#13;&#10;h4KaT7e4tM5ec+7HXjwKGtPh40kYTnbZ5imLhALmOfkfWY/G4bnl34Fy9u4dvrq2VwWM3pHtaOd+&#13;&#10;Fpmwhrx9W+Fpu8fCvLds9yC5gkDxQ6CkM0M+ceKEsRqH6skrsYMojVgxOcyPXGptsN2vJk1lia23&#13;&#10;d95fEBzeR0sZGRnarnHLUlWWImvn2Dsy2/hy0sZlLKzbYXtcLbHjqF69eikqyuxFmu2PN23ahMjI&#13;&#10;SIVAsp0uq2bbSmwjy0SfEzvqYtLOhJ/JMqtn+/n5KZJoPs8epG1Jjp2dA7fJNsB6kst5kgQBQUAQ&#13;&#10;KDoIuCFkcHtlOCUTvsAyg5dVq/FRLMfl079TskMe97WW3OYlLbJqqPAyLh+LU+wnQ7rYUA0uvG50&#13;&#10;LWXgxF5V0yhk+kuYQGrCfvVqoXbNiijn9ju+S9AVpd3KNdV3Z9ya7TjGpre6dO3Al4i2lAq7uRN9&#13;&#10;Ji+4ZO8cdxWoQLGAOR4w/1WnPiqWykHqjTtEn7XF0hyKBXwNFxNTkEOxc2s3eIwcQfXCnO1LsShM&#13;&#10;lepdv6q9G6/hG4V41kHLJ0yLF7oh6XYdm6dWsVxAKwxnD9EJJ/CvNV/jEJ8gSX9z/SeEhzbHS9j2&#13;&#10;1TWtqnGrSYGNGaRQ/zAvxFD65b+/m7J5LzvZaF9ufkI7ysDvVp8ljuBAiwsGG+fDUaRFpzWrbZN/&#13;&#10;UuI3q4fqKoTD19xhPLTO894ejjkKS2Qzf1KdJ/ECTYCvJQnOuy39GYfnpq9cnPet5Sh5zMaxeyuP&#13;&#10;RiRbEHjgEHCK6LKzKC1pJFI71m8rVKhgRlTzI5daPSaNbOvKKZuXkfNJjRo1yucs8K9//ctoh8sq&#13;&#10;yHrpaX4V9RJqdqK1ZcsWY3H9Oc7cs2ePIkm2RXb9/f0VD81eBp0djvvbokUL1KtXT7Ev1mIPP/nk&#13;&#10;kzhy5IhNG2Nn52AcsOwIAg8cAlk4tIoWmyI2YdlC67/IiHXYciylwFmf2fxvpY3I2etwKFGzRrSo&#13;&#10;ln0Th9asw4utR+Lxhi8pf52ejcK6PRdYOGRXsqsfaoljWa6jsUfO3pT3eOzocfTYZ8F/xSWVC2iP&#13;&#10;KUFqAIT1k2bijTVncEv36L8WdxzTgt/FDna+QraVL/apaz21y6lITs/ArdQ0q7/bGfZeKetm887J&#13;&#10;wn92H1ZOd3zq4byLFeoZE+n674kfkWLAKCeVvCgPe1dRC9Z3V7tzF3TjUD8UhmZ46/nYeSyRpK7X&#13;&#10;cCxmHTqyN2fLRE6k+o9UWeGqUe9iZ9xNY4lrx3ajS8g09O75BrbGG9hb+s8Y0On/0KPTdIRvvmAs&#13;&#10;i/TL5JzSwKwNwrKc82fB3qIR2hz1C1yUcGyepo6r4Jkh9RUV6sgI1YnT8y80M6pOK+VK0RzHqXPc&#13;&#10;NGkeNh7TKFkW4jd/iBFrrivFnh/fylDPDTXqqwakmyZtxLGrhudE+jVsnL5cdURmGoBxj+WErMq9&#13;&#10;96C6MKGdcAwHUhZ4toMSOqkkjmDYlN24bIA+k54V7wxTnYnlojW6BXsqXTh8zR3GA8hMPIywhiMR&#13;&#10;0DAcB65a/7bYa/XzU/bjmmGst8+T5+ien6kQBD2Jxhb2uBo2BW0dnltBDT5g5x29t2xNv6Bra6vO&#13;&#10;g5Ln6nsz5afTiHwl3PidENBwEsbP3kHO16x/IxpmOckXsOyV183qvEPvP5UBaaVk6yoCTqkulyhh&#13;&#10;batjayCsKlypUiWjhNZWGcs8rmMPIeZ6deva+OAxNMjhgV5++WXliO1UV69enaeKtaFKvhuO6bt4&#13;&#10;8WL4+PggNTVVsfPVbInZXnny5MlWqsnc4IEDBwqUZHOoJlaXtpS+FvYc8p2gnBQEig0CubiwZQ+i&#13;&#10;bYRH0aaQi6Z4roW5Z1jtHG9vx+2m2JQmr54PUdiwUB8LFTayE5zWbI5CsNjDpZaSEuIwb1wc5nYa&#13;&#10;iKOL2ph/SGuFDFu7+qGyFw/swMhRWxUJIVd9qOcz1uMxtPngbTwxaNU0/GKwPf0sYjE2RXghJKgS&#13;&#10;0i4n4qwieVTxH7tsNFrY+FDmj+sezQ7ahCbXrweObldDlFgW0NRSLfMLPM64gt2xrObbBE0aqiTD&#13;&#10;WIe+azRPCDq+TqcL/nwxK2/VjhsCe7YCthGJi92MdgGbjV3q709jJpGYqRt6YscACplDoX6mDn7b&#13;&#10;eCqvneCRI9BtBd/z1zG172uYQnF0A24lG69BblBv/N1AqkDxNaf0ACZuAz6bPheb3iMHT/WB/Ycu&#13;&#10;UfO8KFEVQ3v6K11d+OY7Zdu9Y6D178XVeeom07DbU6gx/2fVUzH80TXE+hkQPHwE+kSRnTNJrsMH&#13;&#10;z0S4rj7v5gb1IBV6Uz3f9uSDZP56wjAOI9q9QrFxvZCUkJ8ebklUNtjOfjb9bcIG6Db7dcwJ84Fj&#13;&#10;ONBgvB5D+Oym6E226UnbNqML/ZmS+pvga1xdy3TmmjuIx7nP9yneunkBJf7SHbStaS2hTdoWg470&#13;&#10;Z0rqWMPfaG+6/rrrbipnsaeH2Ym5WbTm9KHZ79KiFaefIdROfu1adFPgYb73lkXtvMZsz7W1aEoO&#13;&#10;CYH4NVHoHxFnhgVrxuwnUwr+e3NrJNmCm78nchKPY2CnlWae77nOenr/rT0RRt8W7Uy/FbOW5cBR&#13;&#10;BJyS6NrbCasqO+r8iKW49qg48xg4LE9eiePwMiHlxCrBrGLsbJowYQK2UfgHJrmcmLyvXLkS77zz&#13;&#10;jrHJNWvWICXFXIrEY+BwQZrUmyW8rP68du1aJV9zRMWxfVnSa+kFujDnYByo7AgCxR4BsveiObAt&#13;&#10;4ZiIEVgaNQKL9H8LhmLtIN98ZnkNi/saJAz5lErY/JmB5AJjFkzGwVNLcOxEBBaNUz/eS8aux9pj&#13;&#10;JqmXdVN29EMxI3fODkePUduMJNe6Hcdyli7eDv4rVsmrLmbtn4eFIwOUYfML/+jpSwaCRc5Yglph&#13;&#10;6c5IjFK8/epnZsdabb2yRmVbfU2WuVWupuZULmtHO7rKt+NPYz8vfvR4HHUtq5I66MNK2Qrw1LR8&#13;&#10;6dijsipJVI1ZTI25lTY0YOlky9iOh9H5VpXQfti4oIPikVZrgQnllKgJmNHJWlRaIbgbvj88FVPC&#13;&#10;/MkbcgC6dfLHwJEDsevUfLwZqkrRtXaULV2HOadmE4GtoxyWJC+5vNDAv7U+44Zi37rOuo8vd3SY&#13;&#10;t4B+D02U8ZRMvmQguUCj0NaIjp1hCCOThiM7f1baePpJIyUzdWucpwkvR+dpbKxmQ/Q2qCrX6vEU&#13;&#10;GllDQv7O6F479RZmhKlzNNalnT6TR+NoTDeTnTjledRrg12reyiSVS6rkdzhs0dgRo+qyrzMY5m6&#13;&#10;o/Pcf2JgkKnz6yksCXYcB+7PL+wl6r83WpJ0Xp9y/ZpgEf0mBgWbE02Hr7mDePh3aKNcb77v/GpY&#13;&#10;3s3AlNVTsXCw+ozUxpvrHYBFlh/7xuuulbKx9TL/cTk8NxtNKlmGhQgve3739PywWALVter4M8St&#13;&#10;tMH9V77tUheOjLGge0s3YvW5p94zlnbnBV1bbsatrGH8FtfGrItieOD0e5NCli2NOKPMODe0A9bH&#13;&#10;zsepuEXY8+lQ8gSv/mZnTPoC5uwgBVEGkptLC3KLtr5DdSLx8XQ1hGnJ2BiEx5hrgxRDSIvMkEuQ&#13;&#10;Yybzp6cdQ9PHZ+V4ty+++KLNWleuXFHsUJnosaOlhISEAqWqLN1kQsjxcQuqwx6do6KilL7ff/99&#13;&#10;o4fnH374AU888YRCmFl9+pdffjELf8R2rxwuiD0xs0oze2zWO5RiD8WLFi1S2mU7Y3YGxaGALBM7&#13;&#10;k3r00UcVD9QsiWZvzZoNMEtoWbVaI+3z5s0DE1d9YrtlJuFffKFKljim7pkzZ5SxuDoHfT/aPo+l&#13;&#10;adOmyryrV6+OixcvFng9tLr6LUup/duqrv71+bIvCPwhCKSfw4vN3sVhhGBf/DCTNMPOzk99EI4h&#13;&#10;FEIk1681wtsnYeaKc5iwgRx+mH0wZmBd2HiKG1oCfSJmYRbF1DSlHOwlz+0Tt6Wj0bjJiHnZ/KNO&#13;&#10;K2dPP/E0lv6GcCYDZw+E+7p1iqTaejxaqwVvNZJbnNSX9bPKSb+JCxdTUeqhssj+PYtChnqjtrf5&#13;&#10;ari+/J+xf2rh6xiy4jqGL4vABCvy/UeMKItUtHOJAGfDrVJ5a5tlHkJ2Gs4c/QUZRNseD61rUSYF&#13;&#10;ka2nKXa6EzZE0r1vjW9Oehpustp3KTeUK099mHMO80lm03jSMsjciIqTvW4FLx3DTz2DsJAoxHm3&#13;&#10;wb6Dgxz8vdoxT/1IshMxLSBcWaDKa1764jzH9Hs8sSyUKk+2zvnNkcrcSqY50rJJOcY837JqLzkU&#13;&#10;SPceObhS4h67hAO3l0P93yF8STeAxlylkvU1K4xrbj8e6hy1//Gr5qP/fH6WqvdTDn33padnIZvu&#13;&#10;n4qEl+6O0Ko4tnXxfnass2JW2uV7q5jN9z4M19n35u24HQjpS3HQSbtne9xL8NU9F3JIzb9Lpw/J&#13;&#10;U7YPSWlnINiw9mWqQyGids5D13qmX8ephfR9soK+TygsmuPPy/sAzAPQpO6S2D+bv/3tb8bC7I04&#13;&#10;r8REUCN69kpqK1euDHYAxSSUJbI3btxQQhjZ6oNVey0Tk1iWomr9MllmYnbzpknywqrRTPI4MbFm&#13;&#10;b8icFxoaqnhRZtKqJZ6rLZLL59nzM9fZuHGjUlyvcs22tdoYBg4caEVyuQKTaw67xCrYLJ1mQv7j&#13;&#10;jz8qjqlcnYMyIPknCDyICLiVUkNiBNUyk7zYM9Wc818rJJfLhi/qh6Bv1IWy/OrWqWupK+uGh+uz&#13;&#10;I7xz5NPVdrK3n3tIpRdkHUR+Oh4dAspi45Z1thv8C+W6eVWEX0DFIjzja4j9N3v09caTT5hUXP/Y&#13;&#10;AbujguVtaTmAe0l4+wXVjrPduBGYOeRxVCHnRreTE7Hj3eUKyWVpwpOWqteGdtzIu3IVk1DSsnXz&#13;&#10;41I8Httyr2vkvPIsSb8DejV1kORyF3bMk4tlZyCF3uUH31uukFy93SqfzivxHCsoJ22QRqtKNBbL&#13;&#10;2MBWZcwz3Ijk8R8n13DgFtyof/WJYxD2caZ5KoRrbj8e5l2bjlSFXDcKnVjBzvCJprr57Lk4t3xa&#13;&#10;LvanXL+3ij0EVhPYvvUIVi7fhdDWjdHpmaZ4/Im6SrhNq4KFlUHx3b1N1EFp1c27Kh6hvSsWfRid&#13;&#10;3nXqic46ksvFgof1RKMVUaRJcxBf/dQH/S1Uni2akkM7ELC4LHbUoCJ6G93t27dj/vz5ZhJRrRUO&#13;&#10;+cOhfzixJLFcuTwfz1oVsy2rPe/bt89m/F1ud//+/Up5JqYcaogTC6g5tq6Wzp49i759+2qHVlsm&#13;&#10;4yzB5dSuXTt8+eWXipozx57lpHe8pWTo/nFfmnq0LlvZZQKtpaeeekrbtdoy2WXpqqaGzWS5MOZg&#13;&#10;1ZFkCAIPCAKZVy+qaqPpv+PHY8dxdOdJ/PcGP2fKoHHnNujV7TFN68tixjexcggTyRJoNHgsnqvn&#13;&#10;jvgvLYoYDz3xRGvSgTx9HQv/7zO0iRkEMs1TUub541hAdoDcTtPmNYw1TDv29+PffxL2DamF6krb&#13;&#10;Bu8tpoZkrygikJGFm/x479TBacc6f8i0PP0xkZxLjSDJ8/6oVfRn3evT0/sgD55rXdjJnLSUdEW9&#13;&#10;t3cnXydbKLha/HLWjDC998euftYJUl1wP66U+CNwwJ94ze9lpSrw3L3nCkr51P0T55bPqIrEqT/k&#13;&#10;3ioSM7V/ENNf+1ApfOF8EtZ9vA/VqldUCG9hk95yvvUUs4azCduwckcgJnTTwpll4MB7/1KdBHo3&#13;&#10;Rj3D9wObMPz8Lb9ASuD57o2tNR0q+aKTH3A2AUi/oy4a2T9rKWkLAaeILhM3Dv3DhJLVek+fPo3m&#13;&#10;zZubtc+SVXYApSWOqWtPYqLHIYFYosvpo48+skl0OcSRFoaIiWL9+vWNzevj/Boz7djRPCqzWjN7&#13;&#10;SuZQRzwOVrnmUECWied/7NgxY7YmweUM/WKA5l3ZWFC3wzjp7Zi1Nlydg64L2RUEHigEcmgBjFPJ&#13;&#10;hL0YMth8ajtiT2Lu3Fb4dNcwNDS+WNQyCTFrsUSxNwxA+JRA84o2jgL/MQIDd83B+oSDeK7ZKTxN&#13;&#10;H+plcQs7Yi9RaSLLPcIwwEZ8Q0f68fCuZaFSamMgklW0ECDvxHPiV2BO0RqVzdG0mDgTG5scwMfL&#13;&#10;YrGDYhXXoPA7SfQbaBTaCqP+2Qtt/wDJuV/YOMSF2RxeoWV6+AahW48bpNNbBk8P64EOuvjLhdaJ&#13;&#10;iw39ETjwEP+sa+7TIQxvVknFo3XKuIhU3tX/rLnlPaKiceaPureKxmydG8Vv124qhLfQSS85jJsd&#13;&#10;EYL+048getLb2LnWH02rueP6qTM4qnxvVEX40g467bNSKGP4Nqld02DvbDYl03mzbDlwGgGniC4T&#13;&#10;wp7kpZSJLBOz/v37g1WY9RJbtt3VnCtxeUupKofseeONNyjYvSeWL1+uxKnVZhEWFobp06cr0mCW&#13;&#10;sHIM2lGjRmmnlfBDHCNWS926dTPamjJRPnToUL6SWPbC/PTTTyu2tWzD+9VXXynxbuvUUZ1TcOze&#13;&#10;3r17gx1MscR3wIAB4Ni6ejtenvewYcMUW2IeB9v66sk2S4c1O192WsXtsd2wZXrvvffAzqg4ccxd&#13;&#10;XkAojDlY9iPHgsCDgkD2HVVLhOfDDlnmTW4P1iT+eccXmLoiDiWTj6Dv+EdxYnUbE4lMPo0Zs89Q&#13;&#10;jRIYu/p5+Nnz5KtUC39r701E9zq5LSIPirHmZhqtOjbQvbwM6DrTj6GqbASBwkfAHQ3bdsYc/iv8&#13;&#10;xotMi77d+mFOtyIznD95IH/ONa/QIJA8y97vqf85c7vfs5L2/1gEbJHe27czSbuyIHsQ2+P0bRZM&#13;&#10;Ut3DiolG0ulzZD7BSfU0DjyGoEdtGzndJft961QGNTh2Ny1Mxn6bZOE7xLq05BSMgD2fezZbef31&#13;&#10;1xXvwaxCzPaujRs3xoYNG/DII48oxPStt94y1mOiWKtWLeMx29YOHTrUSBIHDRpklOByIbar7dev&#13;&#10;H9avX6/U4TBBly5dwpgxYxQJMpNcliRzYjvZqVOnKvvavypVqpg5n9LytS2TVCaUHBaIJbfsBEqT&#13;&#10;5mpl5syZg02bNikek1l6zCSYSWnDhg2V+U6aNAkXLlzQiiukXd9G+/btjVJvJsusus3em0eOHKkQ&#13;&#10;5mvXroGderFqtpbYMZWGU2HMQWtXtoLAg4RAJqnz1CAvsJXJk/oHizpDs5L0a+CPJxp8iC6TjgCH&#13;&#10;tuJIcijaerN9XBZ2vmWIORkahqGhtuw/LR+FWeRwahw5nFJfVu0G98DALvXheec69kV/iuhD6Yge&#13;&#10;9wauRVDYkN6aqpIz/RT+lVm6+HOlUW1b+D1Ii4KAICAICAKCQPFHQCO92kzGjOuu7dq1zSS/Hy26&#13;&#10;Mlch7/Te/sRHOuOJRzxw7eRRzIv4mqIpHMSzwbex5dRL8LPHFQDu4kZimtJeq/qV7RqDFMofAcuv&#13;&#10;u/xL687WrVtXIbp///vflVwmnk8+LgxnuAAAQABJREFU+aSuhLrbrFkzRWKrP5GZmWm03eV8djjF&#13;&#10;eXqiGB0dDfY8zGrRrN4bERGh/OnbYclsTExMvvF09eX1+5qKcF5OsphwcpxcdiTFiYmpXoqsb2v4&#13;&#10;8OEYPNhch5IdWO3evRshISHKXLm/BQsWKH/6uto+S4O1uLxaXkHbguZgq75Wx9a5+5n3P2pcW99y&#13;&#10;ph+pL/hp90/1tv0QG9/P5m1Uu1sPjJl7mFSU03H+AsV4JOctt07txNRYtfa815+EB3lCJV+y5CQG&#13;&#10;uJeVqbRzl9Whs8sgh53HUE7m+W+NJHfC6ncwjMix2oI/AkND8BR5GB1CHkY/n74VL3QZp7zA8u2H&#13;&#10;nm+cLPtRMu345+r9b0cXUkQQEAQEAUFAEBAELBDI+/2bhS8j11FpIrkUf/srCk2mLbwHBvijQ/em&#13;&#10;GB/yHvkUOYmorYl4n2JpczLqpBVgz161qqranHf/SnMF/vur13ea6DKyrLLMar4siWR7VsvEUlkm&#13;&#10;okxI9Ynr9OrVC5988omSzRJbPcnlTFbjZftXJposWbVMLIllR1j5OXqyrKMds/0se3fmxOrIrCps&#13;&#10;KzGxZftfJrKaPbC+HKs9L168GCyRtpXY1pelxqzizGO1lXjeUyhUyaxZs6xwslVey7N3Dlp53urr&#13;&#10;6D1L68vcr32NpDjbvtR3Fjm13oOE3+2rV3CJ4lKWr+2D2pUsf7sk6a1Nc2ZfD6XVuSd++4O6Q/+n&#13;&#10;dn0F5vof6qklL0zHEtrVwvrk3FLtgPnl9XcjyTU2g+ChfdBu/hzsI5vdNGbNlJzpR61Z8H9Hrt/o&#13;&#10;seqKdHENL1QwGlJCEBAEBAFBQBDIG4HHG76U90ndmeo1KqFj5ya4cztLcVilO2Xczfv9m4sbv6nF&#13;&#10;ps5obyS5xoqVHsO4yfWxnxbF7yixtPmMKfZy7DcXMbxFoLG4spORhEOn1ay7FMyMU979q+UK+v9X&#13;&#10;r+8S0WVw2RaVY95u3rwZ7HSpWrVquHr1qkJ+OR6urcSEi9WSNdVkW2U4j0koh+5hZ1BMFGvWrAmO&#13;&#10;zevj46MQZUsCnVc7lvlcj+1y7Ulsy8vS6u+//x4nT55UCDLPj1W1WYJd0BhYRfrzzz9HWlqa4tGZ&#13;&#10;VbB5HuzNOTAw0K42bI3TkTlo9Z2po9WVrSBQVBD44cMFGLGGPLmGjUbc7CDzYaX+jD2Gl4RXWfXx&#13;&#10;VtrdhZjPl1PJOhfWXpxTb+Gaec9wqR+LtuRQEBAEBAFBQBAQBAofAY3cdu7SDIGP+yrf8VocXWd7&#13;&#10;u3yVFscDrHWTr/2meiNnZWQ1uaNp9xAg9gjiVnyLhFcCzXyGpJw8oUSV4NBvzf3JVleSywi4THR5&#13;&#10;BEygLJ1NuTwyXQPs8ZjtW//M9Pjjj4P/nE3ly5dXHHg5W1/qCQKCgIpAtYbsYf0kQF6U13WsiUGh&#13;&#10;1dUT6YlYNjpKcefPwdtbGOLPNRzxTxwbaO30obRnKXz/wRwlru6Y1REY1bKiorrMjXlUUV8wJSmW&#13;&#10;3fjZPvhgRhtUMTwtc5IvIGqYavMLb1/UMnhQdKYfdeCF+18kuYWLp7QmCAgCgoAgULwRsEVu9TNy&#13;&#10;7r3JjqOoFVpcXztuIRpseBXPGT2+5yB+8waMXnNd6aZVY5O9bfWQv6ElOa86St8xYybux6ZF7RTH&#13;&#10;lpmJxzH1hT1UnmSwYU8h0CJyhH68sm8/AoVCdO3vTkoKAoKAIOAaAr69+2L4e98hmuxw570wE3P9&#13;&#10;6qB7PRjD/nDrY5f1ha+xGzd4eFqqOKsnPQ3S3jJlyRbGYJ/LZ9x82uDjkV9jyIpLOBuzHk/FbEVI&#13;&#10;UCUKL5SB/RRbV1Mmen5mF128Tsf7UUdh+m+03TFlyZ4gIAgIAoKAICAIOIBAxDvDsHL5LoS2bgy9&#13;&#10;5NaBJuwo6oYOr45Dy228wH4dMwe8hiX0PfKIlwfSLv+MsxReiFMuWmNAW816lzK8/PF6RFP0mH4S&#13;&#10;SbExNMa9CCGTq6OGbwuW5q4dbx6yVWlI/jmFgBBdp2CTSoKAIPDnIVAFE2LfQq1ZKxG+7RLF072E&#13;&#10;HQnqaPgFEb5hGK2q6l4qdgzUVuTH4InTsLHBNsyetIvCBqTTS8jkhyDXLwDz3voHuhZCP6bhse0O&#13;&#10;S5LTUaa0849mTQXLuRVq02hkTxAQBAQBQUAQKI4IPNuzFfjP3uT0e9M7EMsOTsPHb61CZOx1JNH3&#13;&#10;SJLSqUpyu40ciAmj2+gWxNUR+fZ+CZvdN6H3pL0UEvE6xdxV83O9m2Dt5hEIdi7Skb3T/UuVK/E/&#13;&#10;Sn+pGctkXUbgwIED8G/rgt2jyyOQBgQBFYHM1BT8+lsWPEtnk6y1HB6uV8UUO7fQQMrCtfPXkAZ3&#13;&#10;lLqXBTxUCb41i67tjNMv7ELDSxoSBAQBQUAQEASKDwKF8d5Uv0duw5PMojIyAG+fWqhgbbZrDkr6&#13;&#10;TSRc/B2epFSWdq8c/BtUUSI/mBeSI1cQcF5s4EqvUlcQEAQEgUJAwKNSFfjd95VPd1Sv52O1IlsI&#13;&#10;w5cmBAFBQBAQBAQBQeABQED9HnFMmwxeFeEXUPEBmH3RnYJ53J+iO04ZmSAgCAgCgoAgIAgIAoKA&#13;&#10;ICAICAKCgCBgFwJCdO2CSQoJAoKAICAICAKCgCAgCAgCgoAgIAgUFwSE6BaXKyXjFAQEAUFAEBAE&#13;&#10;BAFBQBAQBAQBQUAQsAsBIbp2wSSFBAFBQBAQBAQBQUAQEAQEAUFAEBAEigsCQnSLy5WScQoCgoAg&#13;&#10;IAgIAoKAICAICAKCgCAgCNiFgBBdu2CSQoKAICAICAKCgCAgCAgCgoAgIAgIAsUFASG6xeVKyTgF&#13;&#10;AUFAEBAEBAFBQBAQBAQBQUAQEATsQqDE/yjZVVIKCQIGBA4cOAD/th6ChyAgCAgCgoAgIAgIAoKA&#13;&#10;ICAICAJFEgGR6BbJy/LgDcrV1RSp79o9IfgJfq4gIPePK+gBgp/g5woCcv+4gp78/uT+kfvHFQSK&#13;&#10;+/0jRNeVqy917UaghN0lbReU+rZxsTdX8LMXKdvlihN+SxdvB//pU3Eav37c2r6MX0PCua3g5xxu&#13;&#10;Wi3BT0PCua3g5xxuWi3BT0PCua09+Nl6b2q92VNfK2trK/VtoWJ/nqv4CdG1H2spKQgIAoKAICAI&#13;&#10;CAKCgCAgCAgCgoAgUAwQEKJbDC6SDFEQEAQEAUFAEBAEBAFBQBAQBAQBQcB+BITo2o+VlBQEBAFB&#13;&#10;QBAQBAQBQUAQEAQEAUFAECgGCAjRLQYXSYYoCAgCgoAgIAgIAoKAICAICAKCgCBgPwJCdO3HSkoK&#13;&#10;AoKAICAICAKCgCAgCAgCgoAgIAgUAwSE6BaDiyRDFAQEAUFAEBAEBAFBQBAQBAQBQUAQsB8BIbr2&#13;&#10;YyUlBQFBQBAQBAQBQUAQEAQEAUFAEBAEigECQnSLwUWSIQoCgoAgIAgIAoKAICAICAKCgCAgCNiP&#13;&#10;QCn7i0pJQUAQEAQEAUFAECh6COQgJfEa0rINI7sHeNaujupebkVvqLZGlHETFxPvAKXVk9lwQ02f&#13;&#10;6ignXyi20PpT8nLSU3Dh8m2Ur127+NxXfwpSjnea8tNp7Np7GfW7t0cLH0/HG5AagoAgkCcCJf5H&#13;&#10;Kc+zckIQsIHAgQMH4N/Ww8YZyRIEBIGihgB/RK39YDuiYy8pQ8uFF54Oa4/RLz+Dht62iVBO8gWs&#13;&#10;fGsVlsReN9Z5fvpQjB8ciKLxy8/CoVXbcPw3wMPGgDIzs+DboQuea1El38txZvO/sS+e2OHdLDQf&#13;&#10;3g+hPu42yzuDoVlDqecQ/f5R3C0DZFYLwKgRQXngmIP4HV/gi//8Bo9qzTB0hJ14Z5xDWPC7OIsS&#13;&#10;xm5zB09A3PTHjMfazq24w/jw03jAOwAvvtwc5bQT+WwvH/saqxbuxmenTfdDSKdgDBzZBW0DLDHO&#13;&#10;wrE127D/PNDp5d4ItrzHMq5g43tf4gruwaNhW4zqXRe3T21CyIC9ZiOYsCESw4Pt/OhPv4a9H+/E&#13;&#10;qpjDOJusYlDDrw669n8Wz/8jCFWKEWHOST6HDSuP4vpdd7one+R5T5qBZXHgzDW2aMLq8MwHr2Ng&#13;&#10;1HXUGDkBsROt7yurCg5l5OBMzDbsO59t8/esNpWFTPjg+YltYLrjcpBwYC+i5sdif0K6UqyGXwBG&#13;&#10;TO6JPm19aLnEdrp2bD8i39yOHYY6ud51MOLFZzFscBAq2K5ilnsm5t/YGX8TDbr2omdMRbNzyE7B&#13;&#10;lkW78NPvQMvB/dC2nsUzhe7/de/txmXUwt//2Rm+nhmIbj0ekXTf5nr3wNGD3ez6TZp36vhRTvKP&#13;&#10;WPnBd8BDFuPTNcXP0fpdnkXXYN0cUxOx8f2N9Fv7GUn0vFHfJ50wbnwH+FWyjfjlQ/uxOIrwPq1e&#13;&#10;Iw3vfH+bGdew5b2NWLLmjNIPD6tlp9YY+nJPhDYorxul7AoC+SNQjB7/+U9EzgoCgoAgIAiYIxC/&#13;&#10;Jgr9I+LMMksiHfvpo5L/3twaiecamJOJnMTjGNhppRlp4jrrIxZj7YkwHF3UrlA+xG6RBNKdpHY2&#13;&#10;eKrZeG0f5OLClj2ITjARO8tyuWiaL9G9HbcbA6d/Yaz2UE/6gLJBdJ3B0NiospOBjZPfReQhday5&#13;&#10;fuUwzBbR5Q/g1xZgXqzhY9CvIgbYS3Spn+r0F0cf7GOHBKPM73dQo11N82EoR1nY/96HiFbGcoQk&#13;&#10;SE3Q1cf2x6laOQ07Z8/F1BiV4GoN8v1wNPag8tcobChWzw7R3RO5+HnjHqyna1Oh6zNEdPUfpSmI&#13;&#10;HjYbkadVLN78tK/SpFuNhpgwshTKPHQb2+d/bbj3NPG01qvt7e2f9qNXzw2Gj2HT/ZCUcAnREUux&#13;&#10;KiIAGw6PQ2Al2/WLUu7FAzswctRW44f9Qz2fsXlP5j9mR69x/q1pZ0u7M4DX8Yj7/fhsvINDs3ch&#13;&#10;WrdQo/Wr3+aiKp4aSUTXi3OzcGD2m3jF4t5MSohD+Kg4rKL7chvdl5bPlzP0TBxo+UxM1u6VVthy&#13;&#10;ahj8zB+J+iEo+ynx32B9TDpy7wSge4vmZoQ658oPmLnioFLulHdLtH3Z36z+7fijmLfmCBFEf/Qk&#13;&#10;osvJqzb9S6a/+mXN2uJz9ytl/hqHJTHqOPPro4ZHUyPRzUk8jC6dPjT7ranvk83YFxOLyJ0R6GBG&#13;&#10;7OkaRdA1WmPx/NDwXtkK2/cPg6/lLUULg9NC3sUO5X4w/aa1Z06fiFmY1btWfsOWc4KAEQHL28t4&#13;&#10;QnYEAUFAEBAEih8CSxdvVwY9+oXGWBpxhvZp1T20AzbMegaNapXB9fiTiOj7IfZT/oxJX6D19l46&#13;&#10;CUkKogwklz/EFm8dgdaPuuP7T9ZgSMRJlIyNQXjMo5gT5uMSMCnH/o12g79AjcEjsG16c6uP0YIb&#13;&#10;zyKqBUWaMDYiDIHEpUhb15TuZqNCoK/p2GrvGhb3/YxyTR9RVkU4I+OCExiat3R5B2FmILnKGa8y&#13;&#10;sHzxppz6Gi8PWGe2uAAb5cxbtnFUuzlJgTvnjWfqz4g5ZKq35vOf0fXlvKRzOUQ+ZhPJNRBvuoei&#13;&#10;p7RHg2puSL14DlveiUE0SWjOxnyECQ9XxcoRpg/6MgoRAcqUNvVFYGLLK9OMJHfGhvl4LkAlwR41&#13;&#10;AzF8YiAVzkGZvUR0T+vr5befhn/PUkkuk6CJCwah25MPwyP7DuJ27cEbEV/TR3kcBkz+GidWt8kb&#13;&#10;l/y6+CPOkRRwZ/hSwvoS9VbAPVnQeBy6xgU19kedL4/uG8bA78o9lCKtB30qXbo0zixbgiXK4ogP&#13;&#10;KhmYa8qhbUaS227cCEwf8ji87qVgz9JozFxzCUl0Xy5rWx8T2prkv7fouaOR3BqdemDJ/7VHzVJ3&#13;&#10;cPrzbRgdcQQlcQTvrG9L93Jd/RCs9gM7tgJiSANhWxyS5jUH81QtXfr2P9ou3YNxuEVEVy8lPv/t&#13;&#10;D+r5TqHwVwi1J/qsmofQG1nw8nZ24c/Ypd075fzbYOmCh3GvjOXTqDRKp53D6OmqhkWorzb6m1g5&#13;&#10;RiW5uQjA4k//gVaPlkXSmSN4e/AGHKUn8oQhJJU/2E9ZdOOBXDuwyUhyGe9F09rAl4TD53Z9QYuM&#13;&#10;e1Ey+QimzmuGmOn829fSTUQ/r5JclhZPXTYevVp6Iz3xJ3w0aYmygLZp+ifo3WUyAgtYkNBatGdr&#13;&#10;fG+Ofdae4lKmGCFgeYc7NfRjx47hl19+gbu7O9zc3NC2bVtUqKD9OJxq0qySK+3n5ubi0KFDSE5O&#13;&#10;VsZWrVo1NGvWDPzwvN8pKysLhw8fxs2bN5WuHnnkEQQHBzvUrStz545cre/QYKWwICAIFBkEbv9y&#13;&#10;ViGzuWiC7cv7GVfNqweEYGEslJX5Kwk/IDGdiK6BmNyOO6JIVfgDY97Of5LanSrtCx78Ej6+Ho4h&#13;&#10;Ky7h8w++xoSwQcaPGWcmnH1PldYlrVmFoXeBj2Y7SHbTk/FdAvccgF69mzs8llMfrMR6XgDwa43w&#13;&#10;9kkkgTlncxrOYGjWUOqPmD3pMGWVoA+73rgS8Rn2mRWgA1I71kgujydyEDBxNklaVH5pWbqA42yi&#13;&#10;inmni/sPmJHpuKivcfGlx4z3hr5mztVjGG0guY1oQeIj3YJEhUrNMSGmCZpHzMRoktYcnv8vnAqb&#13;&#10;gWDDfaRvR93PIclOOGbGqiRuzOoI9A9WSa55WboZHEnpSfjKQIrDt84k7QRNDbM8QgcPwtqa99Bx&#13;&#10;3BHg0G78mN7GenwZabh8NY0WSeh+LPUQ6vhUzEeiloVr51OIrpMpsWd51K6pjj8znXI8POHhwtdU&#13;&#10;/HKN5AIDZw+E+7p1+Wor5AeRI9dY386tq9eQ/HsWTa4UyleqguqVNCz1pWzvMwY5RBM9vOgb0HaR&#13;&#10;AnNrBwehts3PoxQc/z+1eveI7sZ7NfHoT0pmjR4j8D6p4KupFp6b/iqQNJ3utXQc+YFsG4xENwO7&#13;&#10;F+6iYrzw1xv/XtTZoIXgSffKMGy8exn951+ie/kQUojomuixoWndpkqjALTEHhymRZRzV3PoXtBm&#13;&#10;nYXTe9TFRaV4wgn8lNoLLVgYrqQ0/OdgIu2VQL/O9YxYuXmVRxU3T7qvDMWUTQ5up5Mqt4Ip2eBf&#13;&#10;vY60DLo+pcqhhk8V1xdtvKojtBvrgVinlANxSia/O4b0MEhO06/iAD1z+d0QuX8c2tZU6/m2aIeo&#13;&#10;rUCLnjEklf4JV+i5VV15DmRgz7KvqRDjHUZ4mzSBAnv3w37qut0LexG3JgbHRgcaMcqMO4pIg6bO&#13;&#10;zE/D0T9ABaVcgyC8tulVJJCJxlGcw76TNxEYSqxZkiBQAAIuPJqBs2fPonPnzvj111/NuilZsiSm&#13;&#10;TZuG8PBws3xHD1xpnwnuG2+8gblz5+LuXfOXJ5PxoUOHYvHixWQPYq7Y8vbbb2PmzJl46KGHChwu&#13;&#10;mzfn5OTg1KlT8PPzM5bnvJdffhnLly835mk7vAAQGRmp9K/l2dq6Mnduz9X6tsYkeYKAIFAMEfB7&#13;&#10;GN4WT3o376p4hKZyxWI6P2z7Vs3p1BOdDSRXKxI8rCcarYgiG8iD+OqnPuhvofKslbNnWz20H30E&#13;&#10;AR1H7SWJIJFdquQQ2XUrhbLcUVAtM2kJZxWUcs5/jSFRl5Ri4Yv6IeibqIKqAA5gaGosCztnvUcf&#13;&#10;ZfyhNxDj/+GL1yJMZ417Odm4QQctBw/F/Okh8Pppt/FU4e7cxJfR6kf4hNWTgTmkTp1wEl+eSSNb&#13;&#10;WGvS+f0GlZLzx+4CHck1jckNoa8MRcs1/OF5CafOZdBCrtmXOhVVb7wzq94zSnYGLpiFUaH50QhT&#13;&#10;DwXuEb/g+4ClubWqWROz6u16YVVUQ9wpXRX1zUg42UJv3oD+0w+adZHr1wTRK4eiRU3ztjLPH8cb&#13;&#10;Q1Zih8H+lyuxlsTy58ti9KhttGBCtpXbnbetvIdUmkMdRH46Hh0CymLjlnVm47L/wLFrrLSbegHL&#13;&#10;Ji/GkkPmKystw3pj9mudUdvykpoNJgN7Z4djokF9eOH+JehgJH1mBZ0+uLzjU0Sz/Srdhy9ppItb&#13;&#10;c69AeRkY80KARdvuCGhGLCz2HMrrdSeukjqzYVFk3qwOOlV7tXrDEa9iT6ebyC5dNl+Sq5Su9DCe&#13;&#10;CgKOkkbD0bibRPoM93NGIvbrNCZKkqr3t/9JQQuNbBsWZpgsPtWkqnHc8avmKCS75eSpRmmyljdm&#13;&#10;wVBkriVzA4O6P1fKJfv65etHOqHWbuwy753sK1g8SiWo/XQLC8jIRl1vqhbyLEIMJFdrxONRX7TD&#13;&#10;/ywW8UjrxnBLTRzbygrvKqHPYILfHnoG6THKwXefct80x04D0cdAcrV+4OmPqINzkEJj8fIWkmvE&#13;&#10;RXbyRaBkvmfzOclS0scff9yK5HIVJplMGHv37p1PC/mfcqX927dvIyAgAG+++aYVyeVemYiuXr1a&#13;&#10;Iae//04eA3Tp4sWLyvhZClvQ361bt5CZmYk7d8hbpCGl0y+7fv36NkkuF+E6w4YNy5foujJ37sPV&#13;&#10;+txGYSdXPZ5JfdeuiOD318OvnG89NKKPj5IJ27Bye6IOgAwceO9fCgGDd2PUMxKANPz8LRuKAc93&#13;&#10;b2yUNvCxcv9U8kUnw3pe+h2SgDmQbN1/1dvSqv7qZ5RWFLI7+zg5m7GdLOtnXr2oSKuR/jt+PHYc&#13;&#10;y2Yvx/+zdyVwVVVb/6+ggGJqSiKUjwwcocCZyBxCcgqH1DASx0zNKSUj8hkZofmcCmdRSyXJ1JJE&#13;&#10;EzFNMkVNTakcSH2YiqmpAQoIvG+tM935cuFan9bev9+955w9rL33/+xzzl57DfvN8fH0W4q1KT8j&#13;&#10;34iMrjyp3w2WmYhmEWPRm+zJCgzXQQ1KGmCYYguGuuKsWhlFEkxmwpbOILXZO4XQfSl0+eDaEMs2&#13;&#10;z8ByYnJZD6pAkXbr5ZDx148o5zn3vyT7mCQpYZX0p4Po17uRRGXuukwzUuBc/Pi13N9nokPIbY6F&#13;&#10;4EoTz0NzkL5vPgabMLlke0hc6OUdqxA+W5aY94iOwhs9LFKzUIky/iykMqbMUEyN/AxHskm6qh8c&#13;&#10;a6FNl0B06OhjMNE+zoyFwuSW0qJPM2+Z6ahMjP+wTtNxQH4MZEqXjiK0u47JbRbki07e9FztTZOY&#13;&#10;XCmT9gzpV647140/XZz+mc+Aydh5aCoxubzgYDogyyqv0rJ8j4+bucdUijQOJgTO0JjcZjQuuG8c&#13;&#10;MpI24dn+n+MmnZuvv9CAyWVVdEtMrvnyUjXW/4jpSpj8vZTHgOmimIBXxyHzxHsmPgaAG9iz/pRU&#13;&#10;pm4decGC68/P+U2yLS317oq2HkU4QA6l3hk+Gy+HxWLC8KVYv/sy6pLPAFVSLxFQ/kzbXwOtguXn&#13;&#10;Z+deedGMs+afOCVr0ZDE+OM5pN5MYevuMxp++edOKe/dADQ1WBBQBC6F+u9VOW7R5I8kJtfdn+6N&#13;&#10;vzzQKl/JxCshn5BDK9uCafstlzuX/CU28uKcnjRXKu/mhxnpy5A0SyeZVancPHxUfh/TG6wGLT7J&#13;&#10;oZDmu/JZlSrmWuAIV+W52f8jL/VxKMLZE/LDN/aFx1GQfRwr6d0+QbpPs/HO3F34lZ5pT7pPNa0u&#13;&#10;wMjU1H9ztatpthxFeVtQspzn/xs/ebnVcvvMprAacNeuXSWGkTM8+OCDWLJkCZo2bYq4uDisW7dO&#13;&#10;Kvf5559L0lFmOMsT7KHPUtbw8HD8/PPPWpVPPfUUoqOjUbt2bSxcuBBrSS2Iw4ULF6S8X375pZa3&#13;&#10;ffv2koSW1bAtBa6DVZLNheHDh+PMGXI3SYEl26NHj5YY2+zsbEnKffLkSSnt448/RufOnRERESFd&#13;&#10;q3/29J1p2FtebcfdPtppdUSvXfuCKC/wsweB+3L8uDZFTFwgTehJHTnyPWxd64OWJPW6euQ4MiQJ&#13;&#10;SV3ELg7Wk4iSMyBl4uFZX5KXapDJ/delawkWTwppu5sbFhlXtZhjI7ITG3cIo8mbq8TsViXJrhnp&#13;&#10;oTH+JcriYuWsNAw2fIUiJfUwafK0w4ZtQ9FE6Y9aPitpDRZJffdF7BQ/tRmWj/oYTiYM15SFoUKK&#13;&#10;bHtnD99BF5XwXMwrCHqITkm6YYiqWq0TvDSVWzXO8Ki23zDW9isuf+zLPVIBj7AO4PWKErIRBDOg&#13;&#10;yTvx07RA+ClYyVR197p1C3er719nUrs01IuSKfD/jhUJSEiWpcilISMwI+JRXWI5ziz236UhhkS4&#13;&#10;IYPUp3OI8RwckgZ3bx9079YST3ZojOZNPKQtigzKXzmKybOZia+E52MmYmpYU2lRh73QTm0/jxzg&#13;&#10;ENO8/DhSJbtBUrleukZmkEjiumDrZFLnl2fYJzatkp4tqRuK5EruUiHZIo/T1LQtdbPtuEgsVxwV&#13;&#10;Obt5WMSQyxu03xJBird8j7+me/yk0T0m06bFaxXzhrqYvzkKwYo32wt7U9BteDItkn2FLzO74iUD&#13;&#10;yRpPG0uIyZ2uSXKZyTVURS8/Bua6ZY7pMpdPP+54QoKyoOOKZzt4SkmMn4NqrZb1LaJ6b0OGgSO7&#13;&#10;8ySJPYzpQaHYuaKHiSmEOfy92tP7g56fizszcTnGXypz6rsjUn3PdPBDwJMPwp2Umy8mZeIimWZw&#13;&#10;S87vl+elvt2eMKlDKmjmT7JTXTEFLwWRri+FywdS0CWC7g3ZE28/EqZ5Ji8gp2yS+rAZGmoUaw2s&#13;&#10;oQUViyYGtLDwcTQvLJBqtZ4011z/VZrIO41pEdukMh5h7fUceT0AT165I741JfUXDPI1fN+y00NV&#13;&#10;wl5DI0Z2/cr5pnjSMjiqW0Tg6Iyjp7FxWRKmrI7DS2V41NcjafPzo19G/9xq//UzWjgX5S0AY2O0&#13;&#10;vfhVtrEeg2ysksySSw5169bFqVOn0L9/f0mK+sknnyAqKkrLP3fuXM1GVYss48Qe+ocPH8bmzWQw&#13;&#10;oIQZM2YgPT0d3bp1Q7t27bBmzRqkpaVJ9rqcZdu2bfj222/V7BLjeejQIUkqypJRcz9Wh1bDY489&#13;&#10;JjH4fP3bb79BZZodHR2lelg9umXLlujTp4+kTsxHNTDTbRzs6TvTsre8cXvEtUBAIHD/IuDVKkCS&#13;&#10;6nIPcmiSkJKaKTG5co+awv8x/SmGrp9FZqSKPAVxbyDnT/0uR5fZ3FneGQwM+TfZAU+z+uvSPlpi&#13;&#10;clUSP5HN7riEs+qlxWPxLZ3Ui9VNZy6JxKbNkZg50lcqw05O+k3YY8hoE4MzNYaZLmDsikHw5vm6&#13;&#10;DaEiGB6YlyB5DC11C0ak6rhLk3TYUOndzkIT2OR4Zu6AsF5NpKNDA19SHSTJJKkdb913WYrT/oqv&#13;&#10;42dFzdP8WNByWj3JYGc96jTzSCbO6QusrJa0NZHUp6OnYnFkC61AThZt5RSfhBH93kGg7yt4P+G4&#13;&#10;gYQ/a1uazLiS3aDK5HJhB7emeHtDL4nOxW0/QEKEVFE/T8qV4kYsGasxuRzRpO9QfBhmsDog5SOd&#13;&#10;NtDwLzNUq2HjACyTkpKhvPeYFmMSVysaHPGTNCaXqXkG9UBiTDCeD20Hd5VBVKqp5nQTuxfOsMLk&#13;&#10;csa7gEFxNpZKTBfQf05vzTZXaYbZAzs/UrUH+s+ZQirFuofu5qXrUhnJYzgxue4hXZGw+W1s2xpJ&#13;&#10;40CR6JMWxoS5OiGJ2UqUSOfHmqIHy2ppgSRLgvEGMrbJz1inp4gpre2DvqTqywzpD2fYcv42jqXJ&#13;&#10;kuaOHR6xRtogzSNskMbkckK9Np0xRZG6g23LlVBy64Z6auXoDBcdJCb5ziVvVKS57TDYJq/G17Ak&#13;&#10;7D/KYkk7LJvqr0fTBa0GyFLvn5YtwDu0TdBNqblkb0xbnE0KWat7N2il/sBFRUydQ0wuM/lj4sYi&#13;&#10;edd0JMaHat+ymRGLcUC+nVpJcSIQsIRAud+07GBp48aNEj2WWCYmJqJOnToG9JnZ2rJlCzIzM8Fq&#13;&#10;xMz8DRo0yCCPpQt76bMUWQ0sMdVnutX4Z555Ropn9WpWY2ZmnKW+toQ7d+5g5MiRWlaWVquOrQ4e&#13;&#10;PIjbt29LaR06dECnTp20fHzCeMXHx+Orr76S8p09e1bCp3r16lI+e/tub3mDxooLgYBA4L5GoIBs&#13;&#10;Udt0T6Q+kBqamw+9857FE/9yxuXDtL1FHHujTUfPgHzaTuMVvVV4a10uwu/ZPOmvhHaNHrSWkbiG&#13;&#10;6uge1ABnrcqpiET1Gqj22/e0v6K8ZssTmz7t3a3TptQCUp12p7wPhoRgITmVUb9A3o198ETjVeg2&#13;&#10;eT/ZcGzG/itB6Cjt40r2su8ukhwxsWOUIWadmJh+DiuCYcGZXRhBEkYOsQmhWtukiP+nv/zjGcoE&#13;&#10;9hG09qqKAnZqQ7aIAd0aAGSvvGbFUYztojrnoUY61sBjPGclZtfUR3T5OuHu/wgtspyXPKz2nPQY&#13;&#10;Dn14t70fkzOhEa/gSPgNnD1+Dvu/PYJvPt+nLegkzqZtsU4NwaFZ8lYzxcoaSeW9SZgdR7PqojtK&#13;&#10;h4iju3VOPr9yTnaq41AsqZuzJKxDq1omHW/dqzN53002infBwM/i0c8o1viyiotlrTHjvLZcl/se&#13;&#10;k204q31z30IC1SdIV5NfWH/4hemu1bNdsxcTYyOHMauNJblqLvsxyNqwWV4sYhVaC06T1Nr4ePMI&#13;&#10;STrJ5p+De9gITDUq41hNh3czSk8kKavK8w2IeQ9ebrEYQc9C5rKNOD56atkefR3roX0ISyuv4uCp&#13;&#10;XAS5nMOmLMazHVpL/g1qoW2fBlhEDvzSD1xF94a0hRI9T4x32ydMx5LUcDN/LZsYv2ur4uFWtOCo&#13;&#10;7AGsFqkeEIoDR7qrl+aP5GjMotM0aWHhOJUjae6c7vAyT0EvNhfrh7+JRbRowOYZC1IjTBYjmpCT&#13;&#10;rzHr5TwbaXu6jXF6xdUFMP0oOMG5JkXQwoFMczo6qtuf1e+BpPQGeLl9vOQTYPnGs2gz4lGD0uJC&#13;&#10;IGAOAdMvu7lcenEs/WSVXw4eHh54+umn9VLlU3b2xMzg+PHjpQhmPm1ldO2lr29zGxZm5i2ttJZV&#13;&#10;ipnBZcaUPROzra2xYyqTjlHEpk2boKofN27cGP366T5nDRo0AHt1Li4ultSVzZWvWrWqJk02Tre3&#13;&#10;7/aWN26PuBYICATuVwSK8fX8tdR4moT4h+KbpB4aw+Xn64Pg51qSbd48mrAeJo+Z2fhAkTpqclJ1&#13;&#10;7m+h+3XrmlfC1bK7NMDEFVO1S8snuaTmmS2pizKTO2tzLLrb4OSK7XtTT/Q3S9azRyjGzNxHKsp5&#13;&#10;OHP2FjG6NWgSvFWyl+UCs956krafKZFsFsmnFe4UFkh0ilgdurgqShwdlAlwYQUwzMWG6HVEj3AP&#13;&#10;HYKupJJcQnUR50/cucxYIK8I5EyVlgBK4EB1/fmhBPvWfStVw9Lb8ED5u2xQ79FUHLwUrCcB000N&#13;&#10;rt5kdqgcBnF6hN1Dw5BMNn3XNi1Ft2jenioR7yR52b09lV4V2qmDSy14t/GXfi9NGoqbZ45jVTTb&#13;&#10;N+ahcvJH+HpsG5M9gxNXp2vlDU/kBWuOU0e6DhG9nMQbmwsOxMT+FXdWV3cF7jE10GrfdMQtnu1O&#13;&#10;O4GXjfaRVTPbhQFJm1dI2hfMdJE0VyVq4cgLUv0HsiYfPXchYfhMj4lVizjXlHvLDNSkCTomV01v&#13;&#10;M/h5tI2fR8rG9BrgR7bM4IQnOrYkp1eHsf/or6QBIGsveIQFaNsNNQoJANhT/XdnENmmQJJ8wj/A&#13;&#10;yDGa9Yqa+5JY2CA4wP1h9gZ12iCW3zHO1sS1RrmNL3ULC+0wwmiRwDgv72GcNiVG2zZt2oYoHUNq&#13;&#10;kLkORm2ZBe+5azBpWaaWUkr7fUfNjEDzXzbTtnW6ePIwptnt+o58yZQm2QmPH9cA4exM0MCeWSMt&#13;&#10;TgQCJgiYfXeb5NKLYImmGrp06WKROWRvzMzUscdjlnTaykjaS79SJVkywG1khtNS0Gc42a6Vt0dq&#13;&#10;3ry5pexSPPfl3//+t5aHJcIspVWDn58fLl82UgFTE5VjVlaWpvbNNs2qNJeT7e27veWNmiouBQIC&#13;&#10;gfsWgVL8/pvc+KipnTUmV+tO7aYYF9kIu8jG7NY1ku5JoTIeZFtSCqnfnsOwNn7yhfp/O0eSSPBl&#13;&#10;kZ7KnJpc/uMNrA2bglkkzS0Pk8v15F+6iPPU7hqeDeBZ25ilIEmvJ2VidUKFEclW966kqKju4xFF&#13;&#10;R+OwaHg0FlHkRLI3lL0QVwDDvF+17W6YuWpDP8NQSbJ77OL7ld2eeg3pWrkiPdpPk3Mpg4yzh9G8&#13;&#10;OYcWBFid83NyttVRk5DoxkLCkv14uaMlj8KFOL4jA7/kVoF/pzbwMroXERG0qEA1e/Ydgpn7TyEq&#13;&#10;OQ8pJD0L8J2vbRtipeVlJynbAzma2Q6nZkM/TFw1Cj9K25FUQs41YtgV1Xsm7B42BOsifVGcWwKy&#13;&#10;NJK5G3XhwdEJtVgrOY+EvJyZgrnZhL4KvZyL/0twYGECEk8WaYykLk05yy9EvR4DMLEvSdTvRqjI&#13;&#10;PSZmTu3bbd20rszWsKnApM5FmE+MC5saTG1SDzNM+mEfBlmfbVSkuTYwXeQsbEh3WQ1WWtT7sJOe&#13;&#10;3wFddxxIg0EOteHCg9I4ODhr98vWibF74OOkWfI9MtP3I+W/WRLFvl28NMrVH2tG6s2b8eWRQ9j8&#13;&#10;hRz9THAzA8doWmYLJ7aaDpQQDrFT01BQXSe5NiZ5K782xi14yVSDhxYW4rWFhe4ao25cXr6m/bXn&#13;&#10;/geT6FnmMHH1+/Qsk4TZYqiF4EnjcGw8OafKLYJjlarKlkm5WBIlS5BVp2Gs6O36kEyoxgPmbhIt&#13;&#10;udUwH2+xepHwj0fA1udZA4rtV9UQGBionpoca9Wi/ehIssuBGTBWEbYl2EufGWo1XLp0ST01ObJa&#13;&#10;tWpnzF6ibWkfq2yfPn1aosXSXH17W5MKzEQwozx48GAtxd/fXzvnE3v7bm95g8aIC4GAQOBvgcCF&#13;&#10;SzSdNXAmI3fr8m+ykROzQHJwQsvn6J2eup/U975D1ng/AzvWa4cPKbZYPmjtY21io9KzdryGtaT2&#13;&#10;VhEml6n+uGoOqQfnoTRsNDLJEYxBuH4KO47KMa7V5E9cFSf7Jkc2Y6hue2TQIMsX5pgny7krlnJ5&#13;&#10;37eSp1dWqdyeORSeRl/9C4q0defHe3GZGN16UjVO6DC0G42Fr1D5KHnt3t0OEzvWMWlAfmYawsfJ&#13;&#10;qrvTt7YwYXSL7rCOAE+8ndA9bgIOJsdKKtTT+y1E00ORJs6RTCooI+JE4gfStiylCMY3JOE3baFO&#13;&#10;akn62BI1R9qXlMPFnb8CMYHKnp9SFP3xXrmXcZv21K1Tm6TYyv1kSXjyN5cRYCDpogn/2m1URre4&#13;&#10;LlMpQmbS99iltxWRSl3/6N68EBP1I+w4r9A9dnYi2SazFufx+faLaBPmodcChVFNL0KnqUPQW4+R&#13;&#10;CewdgmE0Thr+8RbG07ZCKdG0cNHIeOHCDgyY6Yo7RW2RVWh5zcpiIEdIEzopJgnewdiup7liXMb5&#13;&#10;scaSTW0K78GacQ1+RuM5/4S87ziXs/W5dKjfCN1p4Wjl0f2YT+8cE7VkFw9Sb64h+UaYv0xuUZAN&#13;&#10;phnGbbfluiDnLDbuleenlvKzNHuIman4CVpY2CUthJW9sHB89TyMJik1h2FL4mhBtJal6nBgLqmD&#13;&#10;U962I8di+SQ/1NTbmzn/yB7FMWBd9HxGXfBxgn9HWmAlXxL7DN5HahW52L9VHhu5Nt8ltaw4/lMR&#13;&#10;MPrklQ0DO1xSg2qPql7rH3m/WDc3N7C3YQ4q06ufx9y5vfSffPJJLFsmv1HmzJmDUaNGSSrW+nUx&#13;&#10;462qVavxZbWPmVR9e1/2Lq0vzVXpWDsOHz5cY5Q9PT3x7rvvGmS3t+/2ljdojLgQCNyzCBRib0Iy&#13;&#10;DtKryGgbbKnFBQWF8Aruht5leGU8vulz7DxBU5qiQrQe1t/8noTFN7D3ky34aPkezebP3dsXERN6&#13;&#10;YmCXR21ST7SpHmp5yZXTWLc8A1eLnKg9oebbY8M9GT22J1NDWvZXko3lmnFz0Xjd6+gdoE5I5D1E&#13;&#10;Ryt2pO2a62zA6gU+hbakvJdBKs1jJu3CZ4p0pIA8ZEYpXoRBXnsNPfTa0CijLCcS5mLW3vJLclUy&#13;&#10;DzVhJyeHyT5yDdZ2qa9z1pKXjSWj2YaLabdAG0UNusmI13Ag3HT6WsXFEcfIsQ7vqztmRRxGta0l&#13;&#10;qS7L9bDzLTqjCazNGNI+j3Mz42lxV22penRElYJTGEXq4vu8u2HnF31oykmqy2ryn3a8jW9W7CPq&#13;&#10;lRA47ikTJper9ez0JDl5+d5kf+TqAZ0w0W0b5hPDtnJUNBAXiVF9fRSr60Jk7d2NqcMVdVFSj+9C&#13;&#10;WzVZDY4N8MbWl7CR7MYrE7MxcEQK9hJjwiZ5FQ2PtCPVUGLUKiMNUXH1EDO6LUn45XYUXMnGJ1FL&#13;&#10;tMWZJ5sQ40rB+9mOaEbSq5+upOHVmHpYOPVp1OGZ0O3LWP/GLMSm0gKKG+2Lm05SbJdHEU5enXfR&#13;&#10;s/LZ5Flo6haNAdJ7hUyeyLsvbx9lGlzwwqZ38TRLik0T5RgaHzU85SUFS1lsj6/gPab78SKpgabQ&#13;&#10;2E+JeQc+7m9jWEcPqpbu7Y5kslel54tCENl1GgRFZbRjzCSMOSTbX07vNwc++8ibb201Z8UxOJFo&#13;&#10;I9NFjsLe76Y6QqItvBb1RJ28XNzUf/ZIelhTWdiAowdejKT+zj6PhFFz4bVuEr0T5aWRmyf3IVJR&#13;&#10;fYZ/63KoFtdB625uWKm8S03L8uKhr7R4yMiUwhctHpPHoYrU3TpW9+tKjrXaQr/7JrQdq+ER1lTQ&#13;&#10;D7dPY7GNCwtZ5Gk8PO60VLrZyNF4uW013LyuWyrlBKca5IVdGTKefp4Ucx4Z5IxqZQt1fJE9NeH9&#13;&#10;ioo37UfdUk/LxIuchLWN5p0B0jFoiifWxXWSn8/iXKTN+kBaHOV6enZ4mA9SKMjehyEhq0h5vAEW&#13;&#10;7HqdTDDIZOTSQYzqtJy+Zm6YnzoNwQ1oKzmDfG/qmWoA8ndTpVj+47WTR7Fm4RasTD0vFWYtpWfC&#13;&#10;OmP0q13RRPITYUqz5MpZLH83AYvIzpsDlxkUPQQTIvyU96xpGRFTfgSM3mBlE9BXDbaWm70O83Y+&#13;&#10;KqNrLa9+mr30Wcr62muv4fr169L+tqxOzNsdhZDTEg5sXxsaGip5itavt6xzdrql9oVVjnv37l1W&#13;&#10;EYN0VnNWtzVibNhu+YEHHjDIY2/f7S1v0BhxIRC4ZxEoxdkvdmClwfYQho0tRUurjG5+5naERxMj&#13;&#10;qIQHevUyZSzzzuLNVjMkFTp9qU1OViZmjcvETNrQPoMc68iu5FRKhkeb6qEi53anYOSozZoXygd6&#13;&#10;dTVtjyHpMq4cEPz6OLRNZqbvKqYNfAOLvB/Bv1ydkXvhFE3y5Ql6KdpjoL5kg/ZFfSuuJULJnjIn&#13;&#10;NQlB7dMQSHOVjKP8IWbm0QdryL7N3tAk/FVMPPYl3F+NsMkm17g+r779MGze91hJarezhk/DTOrb&#13;&#10;cw3ZMQxPMuS+jV3SD15aQcv2ay6KtLdqNVJt1OxzuWDFMHQgtVe2/TUNjrJqpGtVuFK6aglsmu/u&#13;&#10;xZRcytS28OjDjqfMhdqNEBYETNsLJKw7iQGahLwWhm0ahx/I+QtLe1ZGz0ZCtCsC/Z3x36NXlLEq&#13;&#10;Yz0rLtjqc6BW69zwaSTH/SyNL5YURy5sSFvsNFWTy32s7huMmaFfSyrRGasT0Y1+7jzOcZ22j5FV&#13;&#10;K5loYGQvKHwuecP1Q0yMH/WTVG+TEtEhaTN8vZ3xU5Y82eT8UYs7a/1pM/oltCUpVgbpMcdGRCOW&#13;&#10;M5QRqrvVg7fe5L2M7CbJRSYxliPsucd+wyLI3jEWiXR/5496B3PdXOFxJVd7D5X690UPizbzZH+5&#13;&#10;5jX8LNn6n8eg0M+wfVd/bTGlQhiQhHbx7FPU2bKluSdWrkai8h7jfZRHh0w0AanUrSv2pvfRFlP8&#13;&#10;hgwjr8wx1F9+J5KpAvWXE3OksSIvvM2fZdtYVitr0sEfWJ0mXT7X208bN2p6PbLJbUbs1k/8Xgp5&#13;&#10;Ao+afTfoNBHVcmTUrzu15czRBZ7K1le2ZFfzHE/cbJs0lxji96PlRTMu+9OyxQhcplLRHceQ6ceo&#13;&#10;AFnjx7PTswinvuvG1yN4ptFt2spJ9z1ZObOTIVNH36CYOYGSQ8Gc5CR0SN4CDzfSyCETQ9WDOzsb&#13;&#10;G6inZXD6S9oijfBl7YQT54skRrcg51dpwZPHxqep2Qge4QPDfOS/ob69mklyv0+sjscAA1tj1pTI&#13;&#10;wy5yVMe/6Zvnm+z3zNsrhYcsl8eFAh+XSSSnXWsOhdHcwnS/Yh3K4qw8COgMTMtTyoa8rAp8S9nr&#13;&#10;0Ibs5c5iiT4zjwm00qqG33//HWwvzEwg/5o0aVJuJpe9Gevb5r7//vvlkuayhHnq1KlqkzB//ny0&#13;&#10;bl3xyaKlvmsVlHFib/kyyItkgcCfjEAhm85Jq59j4kZgcfwIfKj/mzMEa17ystKGy1jQb6OVdDkp&#13;&#10;a5NsJ8ZXY+ZEIv3IIhw4FIcPx/lIGdixzpoDN+TMZv9tqKf4GrbGxCJ0VLL2ETdLqhyRixdsAf9A&#13;&#10;jjuWpL+JiSGsoMiTOVpZpy2GVCa3x8hw7Dzyksl+jl59X8GmOcFSmcpXripMLuHt1gJr0l/Tk9pI&#13;&#10;WSr2Ryp9wz58pUJMrlxhHUxMfRdTQx+R20l9k5lcHhc+mL6OpLP6DLwNraxqLk8FMTRHytY4B2a4&#13;&#10;OTA3XIFQrFfmKpno8OSwlNQ621qUuDqh/bAuUqmLO0/jml55HkMfHNHDmZ48XvRQJ5xtadF4ffoi&#13;&#10;8ihrJM1VVn8eVFTH9Ul6kb3u3FB5TO6LT0DaJTO6lPoFrJ6TSvSsWCTEtCdbyf9JOaVxrjC57PRm&#13;&#10;ypK3sIQmufqhSdg4JC+RtyvhyaXK5Lr7t8BcGjsG+8aSPfuS9NcxzJ+YIr3QLLQvPl7SVS/mbp2y&#13;&#10;fbQ8Aa9qLE01U4Vd95icxr2ROQPTw5TniBaO1Hv7/Lgh+GatzhO3qvJtsC0SYRO3YaCEfWWSkM/6&#13;&#10;RNbgM9NMm6IuH8qQmS639mU7RLLFVtOzmqFUnaS6b9A+sto7kfurjhV/2n5yVxxJ/hxsaquaqc4T&#13;&#10;vqQF8z/pe/TMk2ak9G6PIYR4YQ6Dnm1sVovD+UF5VURnq0raSkqc2feSTA62jA8lq4XDNez8mBcW&#13;&#10;qG3xZdnmKgt1Fiip0a76Y1bBe4ryDap8hfcrlheUSv3bY92+SLQxsyDk2WMoNsV3lbYT4uczh75D&#13;&#10;6rgMj56IZCNnYz7BT0tjkFWzvd1lxJzruCtxrujRWV7kM5dPbbf23VQjbD2Sqv3iuONS7lKSTiem&#13;&#10;zsaRzA+xY8MQdFLeSVMnf2X4XqWreIXJ5e/Vh5vfpzLzaQ/jFhKdyrTIHJtk37Nka/P/Cfkq/Y9C&#13;&#10;eTrKDBtLJzkwA/fyyy+bLX7x4kV4e3tLXo1ZTZedMNni1fhu0d+6davkEdmSejXXc+TIEaSkpJAj&#13;&#10;Ckd8//33ePzxx832ZcmSJWAvzRxYmsv2vbaqLbOX5ueff16jO3HiRMybN0+71j+xt+/2ltdvi7Xz&#13;&#10;3bt3w6ejfTZv1uiLNIGAVQRo1f/lVv+hdeJAUj0easKoWS1LiUcWxkqqqqXe7RHbOQfTlp3Wc0Ck&#13;&#10;lr5NjpImSGpSz8e9jbcN9hQkteApUyRnHM3GRSLpVcNJtErBlnpOUFsGkOogh/CYcDitXStJqnUO&#13;&#10;kVRqth8lJpey66tiFVy/hl9/y4cLqeryDmhuDTxQsywNurwbyDr3B1yI78q9Ux0+jeuYnaTZ3rI/&#13;&#10;J6fct0K4VCmmnSqr4+GGdQwlBHep2gpheJfqLpMMSVsmkNOlnf69kEHqwNa0DMqkZSGD1P8Lf8Dx&#13;&#10;AScU0xiqTaq3dVzLxxRYIK0XrXvuyv0MFJN9bfZl5JI9sOMdskt3qY1HGpCvED3qpqcluEkSTF4c&#13;&#10;cHRx0am5mmaUYvKv32Dn2ZS3BuV1QEFmCtr0S/7rHItZaNfdiC4hx1438njRgbQfatdA9Yqts9yN&#13;&#10;pvwlNHg851wvJn91hbhDY8XrLkn3/pLG34eV6OPNNvDe9GyWHdhm/hqKSdPm9u0S275bZRM1m8Pc&#13;&#10;d9NsRqPIfHoHBPI7gExltmS+YrDFUgmpSncjleqLpFK9hhZYApS1Ml0Z2mlg6yxaKNS9pY6QXfNg&#13;&#10;smsupcWenemmC9FG1YtLGxAo96tMf79ZZvgsBZaCsuSQA3s/Vs8t5Vfj7xb97t2749q1a1i+fLm0&#13;&#10;py+3gZnTtm3bSkxrvXqkWkSMOAeOr6auoqsNUY7cj9jYWC22PNJcZggHDBiglWVHVJaYXM5kb9/t&#13;&#10;La81VJwIBO5lBFSHP/7ErJWznSW0DQXbY3KI/bA//L+NL5PCI49qhmdKXgc83Kg+nZ+GJcUnW+u5&#13;&#10;QyqW7MBk/oYJCPathvVfrC2zPRXJ4Exeab3ppwZ2wHf0yFnyNfQ9qfb9iJdf6YaevdqpyfLRlbZr&#13;&#10;8bVlMmJY7K++kvv259dqjOGfX2P5aiDWTnIc1af9d5KaX1DMVLytbBtVPkrmc/+Z/c8/uR19eqWC&#13;&#10;hViqxoH5VliJJZXxeg0blHPhywE13Wwf49Vr1zJYRNBk0YbCXiuNvHeTHIh5r1PW4te92/xyt4zH&#13;&#10;s5fxq73cVEQBWxGoGN78THvYWsX/bz7vh+FmxFE5uNUlMwpyfGfUsh+T6R3NIaQXntVjcjkqYGgv&#13;&#10;NFsWT+/BdHxz8nkMsGg6wLlFsAWBcqsu69uBbtmyxWBLHP0K9+zZI20txHEtW7Y02EZHP5/x+d2k&#13;&#10;70IrtOx0KjU1FV9//TXS0tIkafTDDz+MY8eOaTa3fP2vf/FwNA0stVb3Dfb19UWPHj1MM5mJOX78&#13;&#10;uKQyrTL4bDv80Ucfmcmpi7K37/aW17VEnAkE7l0ECi6dk9TbkPcHfj5wEEtiluLN8fH0W4q1KT8j&#13;&#10;32LTb2D5YJmRbBYxFr1J3bKgyFJmFzzRXtapmvvvjdAz90PBmYOYI9mR0buttbsZArbX4zNgMnbS&#13;&#10;Sm+wZG9ksTFm6ih/lMzc/oJZM9YjpNObiBg4C2s/3omzZ3IQ/caq8hMUJe4hBBxJaU8Oqprf70Ua&#13;&#10;G3YPtdNCU+4Uk2oiqRCTKqkazKk9q2n3zFHyKk2tuXB3Nty6Z/olGiIQEAjYhEB1r4ayinUWeaen&#13;&#10;Ldp04TZ2z/tUshOGW3M01BbDcnHquytStkHPNTfVOKnthRBvmUreLX1DFB1lcVY+BIzWH8ou3KFD&#13;&#10;B9StWxdXr17Ff//7Xxw9etTE3pQnVCtWrNCIsY2srcFe+rt27QLv78uBtz9KT083W/WsWbO0eHZU&#13;&#10;VaVKFe1aPeGtiqZPn65ewlZPy4wLe39mT80cOnXqhA0bNmh0LJ3Y23d7y1tql4gXCNxLCJQotv+V&#13;&#10;s9IwOMKwZSmphzFzZjts2DYUTbQPi5wnizz0LiLnJez5MnaKn2FBM1d+L45A+LYZSMxKR+9WR/BM&#13;&#10;iBc5E7qpOTxqFhqGgW1MZbrlqcfZzeNPUbNVu8Pv4mM/yJJblt7+dvmGmiSOfycEyDvwjBPLMOM+&#13;&#10;7VN13x44dsK2ReR7qYvVfdpibgxJhB9pTP5SRRAICAT+cQi4NkVMXCAGRO/HysnvYesaH7R8yAlX&#13;&#10;j7DnaJ5v1EXs4mA97TNHVFVeFp71FX8MBqDp0g2ixUWFESi3RJftbHuRh1IOLK1k1dz8fEMZCktB&#13;&#10;VQaT8/fr18+ggeykKiIiArwX7RtvvAGejKnBXvpsD8xbBXHbvvvuO3zyyScqae344YcfYv369dI1&#13;&#10;2+dasjNeuHChxNBzRlulubwA0KpVK22P3uDgYEmabItNr719t7e8BpA4EQjcwwgU39JJPku9W2Dm&#13;&#10;kkhs2hyJmSN9pVZXvrIf/SbsMfRZeeUoptKWIhzGrhhksD+sFGnur7YHnuosS3UlD4q0t5/q8Iiz&#13;&#10;t+vSWO/jpRCoSD3m6rYjjt0u5OT8biK5FUyuHaCKogIBcwi4eiA4rBOCgzxMJTPm8os4gYBA4G+H&#13;&#10;gFcr9qz9P6lfOeTwMYXmCszkyqEp/B8zXRDntCLSZDENvK2dnD/1uxzTZBFTbgTKLdHlGt566y2s&#13;&#10;WbNGklieO3cOzZs3l7bwYfVfdtykvz/swIEDTfax5f1tuTwHlqyyBJYZQjXYQ9/Hx0faSojVqpmB&#13;&#10;Dg8PBzumGjNmDJycnPDBBx9odXN9PXv2RIsWsqcztX4+MjOuOt1iJtUW29y8vDzJBpiZXTVwG3gx&#13;&#10;QIpEecYAAEAASURBVFVhVuN5Mso/xovthdVgT9+Zhr3l1XaIo0DgXkWggNR53El+8iBpYiz88Fmo&#13;&#10;lqfejX3wRONV0rYE2LsZ+68EoaO0f10htr67SHLjXxoUhiFB5mzyjF+FheRwahw5nJI/Vp0iQhHe&#13;&#10;rRFcbl3FzpUbsHJvHlaOeweX497CjL7qti0Vqefuo7yE9vKrSHi8ySsVKSbKCAQEAgIBgYBA4G+B&#13;&#10;gL4TR1s6VEB+P9rQ3uDS9ntuPoiKehZP/MsZlw9nYFbcHjLJSEfPgHx8ceQVeNtkA1+E37NzJXrt&#13;&#10;Gun2uLelLSKPeQSMZ3fmcxnFPvrooxKz+MILL0gpqqquUTZJsrl06VLjaNoOS9ZPVxPOnj2rnkpH&#13;&#10;e+iznSrvecvS4pwceTWEr/lnHNq0aaNJdo3T5s6dK+3Fy/HNmjVD165lbyPANsBnzpwxIMW2wZYC&#13;&#10;S57feecdA0bXnr5zPfaWt9RWe+N5rUtd36oILVFe4KeOn3od+yP1RH+zw8izRyjGzNxHKsp5OHOW&#13;&#10;9slzq4GbR7YiKlUuPeutJ+FcXAK2XuS9Tu8UynsVFrE6dHFVlCj7qBac+U5jcieueB9DiTmWKfjA&#13;&#10;LygQHRJmY/Ds0/gyejOGdxsnfcCs1kNmEByM65Eibfizd/zbUIXIIhAQCAgEBAICAYGAEQKWv7+F&#13;&#10;+Hr+WspNKsr+ofiGPN6rC+9+vj4Ifq4lJkj7TB9G/OZsfKA4B9R00u4YVWR0WbeurNpsuX6jAhYu&#13;&#10;/+nlK8ToMpYspXRzc0Mo7aPHkkzj0L9/fyQlJZndhmfEiBHSXre89Y+Hhwc4r3Gwhz7vpfvLL79g&#13;&#10;2LBh+PTTT41JS9cs4Y2PjzfbPpbC7tixQ8rH0lyWQNuielynjjrEzVZpEsmMLv+Mgz19Z1r2ljdu&#13;&#10;z924VpmUitIS5SuKnFzu74Rf/qWLOH+tEDU8G8CztvHzQ5JeT+ozr6UpZvfZ3/2ogRfVfTyitCvd&#13;&#10;yaLh0VhEl+qWJiU32Yct7clKH68XNCZXipL+AoY8j06zZ2An2ezmKj5/KlKPjqL1s/Lcv1Gv9pRs&#13;&#10;catVd8KO7YdxOee6deJK6rETpouSNhUUmQQCAgGBgEBAIHAfI6BuL2SuC5a/v6X4/Te5RNTUzhqT&#13;&#10;q9GgfabHRTbCLloUv0VzFjnwPtnyWeq35zCsjZG/kNs52HtUTldd3FmuXyFZxuGfXr7CjC7jyk6W&#13;&#10;bt68Cd4r9tdff8VDDz2ES5cuScwvqxBbCrxfLasGlxUqSp/p8nZBzGgzM8sOqjjcuHEDLPFlG2Nu&#13;&#10;q6XATO0333xjKdlifPv27SV1ZIsZypFgT9+5GnvLl6OpIqtA4C9F4MdVczBidR5Kw0YjM8bfsO7r&#13;&#10;p7BD+Ui4VpNfb1Wc7Njz+cJ18gULgy1FpAqv38Rlw5phVz1GtOy55HdcPffa0j66kW/0w/Fj57B9&#13;&#10;26FyMb321C/KCgQEAgIBgYBA4J+EwIVLxNP4muomX/5NXmhmZWQ5OKHlc4FA6n5kLvsOWeP9DHyG&#13;&#10;XDt8SNpVohQ+aO1j3rZXpSSOtiFgF6PLVTBTaOxsyraqbctlL32WOrOE834M9vbd3vL3I2aizX9/&#13;&#10;BB5q0og6eRggL8pru9THS0GKjXteNpaMjpfc+fPm7W2U/eeajHgNB8JNnT5UcXHEsYUzpH11x6yI&#13;&#10;w6i2tSTVZUbQuY78galMe9lNiGmAhVOfRh3lbVly5Szih8o2v3DzgofiQbEi9fwZd0vfxojfAU/4&#13;&#10;N5R+gun9M9AWNAUCAgGBgEDgfkdA/7tpe1/YcRTlpsX1NePmovG619E7oJZSvAQnNq3D6NWyz552&#13;&#10;zXX2tvUCn0Jb7KO5ymGMmbQLn33YSXJsWZB9EFHDWZuUZLBhHeCnzC1sb4/IaQ4Buxldc0RFnEBA&#13;&#10;ICAQ+LMQ8OrbD8PmfY+VZIc7a/g0zPR+BM81hLbtD9c7dkk/eGkNcICzi7GKs5zookh7q5IGCBT7&#13;&#10;XE5xaPA0Ph65B4OXncdPSYnokLQZgf61aXuh29h1lD9csjLQoGndoHMlV/565Fbo/jXbHV3UXTuz&#13;&#10;xPTuTf8RL7/S7a7VIwgJBAQCAgGBgEDg74+AA4JfH4e2ybzAfhXTBr6BRTQf+ZerM3IvnKJ9weV5&#13;&#10;QinaY2BHPdNGVx+8FdcSodGHkZOahKD2aQgkk6sMZW7B0tw1E1r//eH7i3ooGN2/CGhRjUBAIHC3&#13;&#10;EKiDianvwuPt5YhNPo/KWeeRkiXT5g9E7LqhtKqq91GxodqqZvIETHoT6xsnI2byNvLYnEcfIZ0v&#13;&#10;glJvX8x690V0vwv16Kpm2x2WJOehapWKv5pVWyNrK9T6TC/e1LVAnAkEBAICAYGAQOCfhoAt302z&#13;&#10;mLj5YUn6m/j43QTMT72KHJqPyG5wZSa3x8hwTBz9tN6CuEzFq+8r2OT0GfpOTkPlK1dpOyI5vtSt&#13;&#10;BdZsGoGA2mZrE5EVQKASbXHDDrlEEAjYjMDu3bvh09EOu0ebaxIZBQLWESi4fg2//lYIlyrFJGut&#13;&#10;jocb1sHdH5mFuHzmMnLhBMc75FDigdrwqn/v2s5U+INtHWqRKhAQCAgEBAICgb8lAnfjuynPR/Lh&#13;&#10;QmZR5GsXbg08UNPUbNcQv7wbyDr3B1xIqSz3TnX4NK4j9uQ2RMjuq4qLDeyuWhAQCAgEBAL2IeBc&#13;&#10;uw68//SVTyfUa9jAZEXWvpaL0gIBgYBAQCAgEBAI/F0QkOcj5dMmg2stePuqdr1/FyTurX5Uvrea&#13;&#10;I1ojEBAICAQEAgIBgYBAQCAgEBAICAQEAgIB+xAQjK59+InSAgGBgEBAICAQEAgIBAQCAgGBgEBA&#13;&#10;IHCPISAY3XvshojmCAQEAgIBgYBAQCAgEBAICAQEAgIBgYB9CAhG1z78RGmBgEBAICAQEAgIBAQC&#13;&#10;AgGBgEBAICAQuMcQEIzuPXZDRHMEAgIBgYBAQCAgEBAICAQEAgIBgYBAwD4EBKNrH36itEBAICAQ&#13;&#10;EAgIBAQCAgGBgEBAICAQEAjcYwgIRvceuyGiOQIBgYBAQCAgEBAICAQEAgIBgYBAQCBgHwKV/kfB&#13;&#10;PhKi9D8Ngd27d8Ono/M/rduivwIBgYBAQCAgEBAICAQEAgIBgcB9goCQ6N4nN+p+b6a9qymivH0j&#13;&#10;QOAn8LMHATF+7EEPEPgJ/OxBQIwfe9ATz58YP2L82IPA/T5+BKNrz90XZW1GoJLNOc1nFOXN42Jr&#13;&#10;rMDPVqTM57uf8Fu8YAv4px/up/brt1s9F+1XkajYUeBXMdzUUgI/FYmKHQV+FcNNLSXwU5Go2NEW&#13;&#10;/Mx9N9XabCmv5jV3FOXNoWJ7nL34CUbXdqxFToGAQEAgIBAQCAgEBAICAYGAQEAgIBC4DxAQjO59&#13;&#10;cJNEEwUCAgGBgEBAICAQEAgIBAQCAgGBgEDAdgQEo2s7ViKnQEAgIBAQCAgEBAICAYGAQEAgIBAQ&#13;&#10;CNwHCAhG9z64SaKJAgGBgEBAICAQEAgIBAQCAgGBgEBAIGA7AoLRtR0rkVMgIBAQCAgEBAICAYGA&#13;&#10;QEAgIBAQCAgE7gMEBKN7H9wk0USBgEBAICAQEAgIBAQCAgGBgEBAICAQsB0BwejajpXIKRAQCAgE&#13;&#10;BAICAYGAQEAgIBAQCAgEBAL3AQKC0b0PbpJookBAICAQEAgIBAQCAgGBgEBAICAQEAjYjoCj7VlF&#13;&#10;ToGAQEAgIBAQCAgE7j0ESnAt+zJyi5WW3QFcPOuhnqvDvddUcy26fQPnsm8BVeTEYjigfoN6qC5m&#13;&#10;KObQ+n+JK8m7hrMX8lHD0/P+GVf/L0iVv9JrJ49iW9oFNHquM9o0cCk/AVFCICAQsIhApf9RsJgq&#13;&#10;EgQCZhDYvXs3fDo6m0kRUQIBgcC9hgBPotYs3IKVqeelppXCFc+EdcboV7uiiZt5RqjkylksfzcB&#13;&#10;i1KvamUGRQ/BhAg/3BtPfiH2JiTj4G+As5kGFRQUwiu4G3q3qWP1dhzf9Dl2niDusKgQrYf1R1AD&#13;&#10;J7P5K4KhAaHrp7HygwwUVQUKHvLFqBH+FnAswYmUr/DVD7/B+aFWGDLCRrxvn0ZYwH/wEypp1ZZG&#13;&#10;TERmdFPtWj25mbkPqzacANx88fKrrVFdTbByvHBgDxLmbsfGo7rxEBgSgPCR3dDR1xjjQhxYnYxd&#13;&#10;Z4CQV/siwHiM3b6I9fO+xkXcgXOTjhjV91HkH/kMgQPTDFowcd18DAuwcdKfdxlpH29FQtI+/HRF&#13;&#10;xsDd+xF0H9ATg170R537iGEuuXIa65Zn4GqRE43JUItj0gAso4uK3GMjEiaXxxe+hfD4q3AfORGp&#13;&#10;k0zHlUmBckWU4HhSMnaeKTb7PMukClGABhg06WnoRlwJsnanIX52KnZl5UnZ3L19MSKyF57v2ICW&#13;&#10;S8yHywd2Yf70LUhRypS6PYIRL/fE0Ah/1DRfxCD2eNLn2HriBhp370PvmFoGaSi+hi8+3IaTfwBt&#13;&#10;I/qjY0OjdwqN/7XztuMCPPDCa8/Cy+U2VrafgPk0bkvdQpGR3sOmZ9Kw0vJflVz5GcsXfg88YNQ+&#13;&#10;PVL8Hm3UrSe6B+j18Xo21n+wnp61U8ih9438PQnBuAnB8K5tHvELe3dhQTzhfVS+RyreVp/N25fx&#13;&#10;xbz1WLT6uFQPN6ttSHsMebUXghrX0GulOBUIWEfgPnr9W++ISBUICAQEAgIBQwROrI7HgLhMg8jK&#13;&#10;yMMumlTyb/rm+ejd2JCZKMk+iPCQ5QZME5dJjFuANYfCkPFhp7syEbtJEkgnktqZ4VMN2mv+ohRn&#13;&#10;v9iBlVk6xs44XylaWmV08zO3Izz6K63YA71oAmWG0a0IhhpR6eQ21kf+B/P3ym0t9a6OoeYYXZ4A&#13;&#10;vzEHs1KVyaB3LQy0ldGleurRL5Mm7GMHB6DqH7fg3qm+YTOkq0LsmrcKK6W27CcJUgt0b2B+cioX&#13;&#10;zsXWmJmISpIZXJUgj4eM1HTp1yxsCFbEBOqNiVKcWr8DiXRvanbvSoyu/qT0GlYOjcH8ozIW0zf0&#13;&#10;k0g6uDfBxJGOqPpAPrbM3qOMPVU8rdZq/ph/chf69FqnTIZ14yEn6zxWxi1GQpwv1u0bB7/a5svf&#13;&#10;S7Hndqdg5KjN2sT+gV5dzY5J620u7z22Tk1NreLEAF7Fv5z+jGnjLeyN2YaVegs1ar36x1LURYeR&#13;&#10;xOi6cmwhdsdMx3ijsZmTlYnYUZlIoHGZTOPS+P1ynN6J4cbvxCvqWGmHL44MhbfhK1G/CdL5tRPf&#13;&#10;IjEpD6W3fPFcm9YGDHXJxR8xbVm6lO+IW1t0fNXHoHz+iQzMWr2fGEQf9CJGl4OrJ/1doV+jaga0&#13;&#10;OO3PCgW/ZmJRktxOa3W4O7fUGN2S7H3oFrLK4FmTvyebsDMpFfO3xiHYgLGnexRH92i10ftDxXt5&#13;&#10;O2zZNRRexkOKFgbfDPwPUqTxoHum1XfO83Fv4+2+HtaaLdIEAhoCxsNLSxAnAgGBgEBAIHD/IbB4&#13;&#10;wRap0aOHN8fiuON0TqvuQcFY93ZXNPOoiqsnDiOu3yrsovipk79C+y199CQk1xCvMLk8EVuweQTa&#13;&#10;P+aEY5+sxuC4w6icmoTYpMcwI6yBXcBcO/A5OkV8BfeIEUiObm0yGS2beCGxWpCkCWPjwuBHvBRp&#13;&#10;6+pCUTFq+nnprk3OLmNBv40Uq5tEmWThiNtnK4ChIaULKYSZwuRKKa5VYfzhvXZkD14duNZgcQFm&#13;&#10;8hlSNnPl2ZqkwM9axvP6KSTt1ZVb/eUpdH/VknSuhJiPGGJyFcabxtDKKZ3R+CEHXD93Gl+8n4SV&#13;&#10;JKH5KekjTHy4LpaP0E3oq0qMCFC1iq4uAhNfjH9TY3KnrpuN3r4yE+xc3w/DJvlR5hJUTSNG96h+&#13;&#10;OWvnufj8bZnJZSZo0pyX0OPJh+FcfAuZ23bgnbg9NCnPxMDIPTi04mnLuFir4q9IIyng1tjFhPV5&#13;&#10;qq2MMVlWe8p1j8si9lel18Bz68bA++IdOJLWg36oUqUKji9ZhEXS4kgD1FY412t7kzUmt9O4EYge&#13;&#10;/Dhc71zDjsUrMW31eeTQuFzSsREmdtTJf2/Se0dlct1DQrHo351R3/EWjn6ZjNFx+1EZ+/F+Ykca&#13;&#10;y4/qN8Hk3K9LOyCJNBCSM5EzqzWYT1XD+e9+UE9pDGbiJjG6+lLiM9/9KKeHBMFHYqhd8HzCLAT9&#13;&#10;XghXt4ou/GlV2nxS3edpLJ7zMO5UNX4bVUGV3NMYHS1rWAR5qa2/geVjZCa3FL5YsOFFtHusGnKO&#13;&#10;78d7EeuQQW/kiYNJKp/eX1p044Zc3v2ZxuQy3h+++TS8SDh8ettXtMiYhspX9iNqViskRfOzr4Yb&#13;&#10;WDlIZnJZWhy1ZAL6tHVDXvZJfDR5kbSA9ln0J+jbLRJ+ZSxIqBRtOWrfzbE9bcku8txHCBiP8Ao3&#13;&#10;/cCBA/jll1/g5OQEBwcHdOzYETVrqg9IhclKBf/44w98/fXXKC0tRXFxMRo2bIhWrVrZTJTL7d27&#13;&#10;F1euXJHa9tBDD0nl+QVqS7C3PNfBNL799ltcuHBBwqhWrVpo06YNXF2VGYEtDRF5BAICAYGAjQjk&#13;&#10;//KTxMyWogW2LO2vrZrX8w3E3FRIK/MXs35Edh4xusprKD9zvyRV4QnGrK2vkdqdLO0LiHgFH1+N&#13;&#10;xeBl5/Hlwj2YGPaSNpmxsTkG2YrvyNK6nNUJGFIEfBRTTmY37wq+z2KSvujTt3W523Jk4XIk8gKA&#13;&#10;d3vEds4hCcxpg/apFxXBUC0rHa//jJjJ++i0Ek3s+uJi3EbsNMhAF6R2rDK53J75LwGTYkjSIvOX&#13;&#10;xrnLuC4mVtFyOLdrtwEznRm/B+deaaqNDf2SJZcOYLTC5DajBYmP9BYkatZujYlJLdA6bhpGk7Rm&#13;&#10;3+xPcSRsKgIsfs5KSLITi2mpMhM3ZkUcBgTITK5+naRDbnhZ1lVeDr5RmOLYzdNIO0FVw6yBoIiX&#13;&#10;sKb+HXQZtx/Yux0/5z1t2r7bubhwKZcWSWg8Oj6ARxrUsiJRK8TlM9eIXSdTYpca8Kwvt78gj2Kc&#13;&#10;XeBsx2zqxFKVyQXCY8LhtHatVW0Fa7CU5x7r07l56TKu/FFInXNEjdp1UK+2iqV+LvPnjEEJsYnO&#13;&#10;rjT/M5+lzFjPAH94BpjLdg0H/y3HPxf3nDZWszNOSpHuoSPwAangy8EDvaNfB3KiaazlYf+PZNug&#13;&#10;Mbq3sX3uNsrGC3998fmHzypaCC40VoZifdEFDJh9nsbyXlwjRlfHHiuk9Q51mvmiLXZgHy2inL5U&#13;&#10;QmNB7XUhju6QFxel7FmHcPJ6H7TRtAly8UN6ttSG/s821LBycK2BOg4uNK70KiFE8/NIlVvClGzw&#13;&#10;L11F7m26P47V4d6gjv2LNq71ENSD9UBMw7XdmVIkfzsGhyqS07xL2E3vXP42zN81Dh3ry+W82nRC&#13;&#10;/GagTa8kkkqfxEV6b9WT3gO3sWPJHsrEeIcR3jpNIL++/bGLqu40PA2Zq5NwYLSfhlFBZgbmK5o6&#13;&#10;0zbEYoCvDEr1xv5447PXkUUmGhk4jZ2Hb8AvSE+l2rQbIkYgICFgx6tZRvCnn37Cs88+i19//dUA&#13;&#10;0sqVK+PNN99EbGysQXx5Lth8+I033sB//vMfk2KPPvootm/fDh8f3SqycSZmLt955x3MnDkTRUWG&#13;&#10;H1BmxocMGYIFCxaQTYixcotMyd7yantWrVqFV199Fbdv0wdRLzBG/fr1w8qVK1G9ui2WUnLhY8eO&#13;&#10;ITAwEFWrVsWdO3fQoEEDHD582GI/uNTvv/+OHj16gMsyFkuXLsWwYcP0WiNOBQICgb8lAt4Pw83o&#13;&#10;Te/gVhf/os5eNOrwj8nfyTEhvfCswuSqWQKG9kKzZfFkA5mOb04+jwFGKs9qPluO9YL60yQI6DIq&#13;&#10;jSSCxOxSoXIxuw6OqMYV+XsYSEs4qqxQcmYPBsefl7LFftgf/t/Gl1UEKAeGOmKF2Pr2PJqU8UQv&#13;&#10;HBNe9MIbcbpU7aykGL/TRduIIZgdHQjXk9u1pLt7cgNfr5Qn4RNXRAIzSJ066zC+Pp5LtrCmTOex&#13;&#10;dTJLzpPdOXpMrq5NDggaPwRtV/PE8zyOnL6NABObWnngHU+Yp0l2wue8jVFB1tgIXQ1lnhF/weOA&#13;&#10;pbkeD5kyZvU69UFCfBPcqlIXjQyYcLKF3rQOA6LTDaoo9W6BlcuHoE19Q1oFZw7incHLkaLY/3Ih&#13;&#10;1pJYOqgaRo9KpgUTsq3cUnHbyju4Tn14BPM3TECwbzWs/2KtQbtsvyjfPZboXj+LJZELsGiv4cpK&#13;&#10;27C+iHnjWXgaMF/GLbmNtJhYTFLUh+fuWoRgjekzzlux6wspG7CS7VdpHL6iMl1Myqkmxd3GmOG+&#13;&#10;RoSd4NuKuLDU06ihrztxidSZlUWRWW8H66nay8WbjHgdO0JuoLhKNatMrpS79sPo4A9kkEZDRuYN&#13;&#10;YvqU8Xw7G7v26ppTmVS9v/vhGtqozLayMMPMYocWdbWMJxJmSEx228goTZqsxo2ZMwQFa8jcQFH3&#13;&#10;50KlZF+/NHFkBdTatSotnxRfxIJRMoPaX29hAbeL8agbFQvsiUCFyVWJOD/mhU74n9EiHmndKENq&#13;&#10;0th2JnjXCeqKid476B2kj1EJvt/AdVMfQ8LxvMLkqvXAxQfx6TNwjdri6iaYXA0XcWIVgcpWU8tI&#13;&#10;ZCnp448/bsLkcjFmEt977z307du3DCrmk7n8c889Z5bJ5RJnz56Fr6+vxOCZo5Cfny+lT58+3YTJ&#13;&#10;5fwlJSVYsWIFvL29wRJj42BveZXea6+9JjGUxkwup3Mf169fD0/yYnjxovGUU6VgeGTGlpnjW7du&#13;&#10;4caNG+B2MhPL/bEUNm3ahPr162P//v1SOZaK56lvIEuF7nK8vR7PRHn7bojA75+HX3WvhmhGk4/K&#13;&#10;WclYviVbD4Db2D3vU4kBg1tzNNQYgFyc+o4NxYBBzzXXpA18LY2f2l4I8eYrEjbeIglYOYK58Vev&#13;&#10;I63qr+gqUZGY3ZiD5GzGfDAuX3DpnCStRt4f+PnAQSyJWYo3x8fTbynWpvyMfCMyuvKkfjdYZiKa&#13;&#10;RYxFb7InKzBcAzUoaYBhii0Y6oqzamUUSTCZCVs6g9Rm7xSC/AqbBteGWLZ5BpYTk8s6UAWKtFs/&#13;&#10;o679+rG2n3P5kuxjkqSEVdKfDqJf70YSgbnrMs1IgXPx49dyf5+JDiG3ORaCK008D81B+r75GGzC&#13;&#10;5JLtIXGhl3esQvhsWWLeIzoKb/SwSM1CJcr4s5DKmDJDMTXyMxzJNlxMhiNpTnUJRIeOPgYT7ePM&#13;&#10;WChMbikt+jTzlpmOysT4D+s0HQfkx0Cu8dJRhHbXMbnNgnzRyZueq71pEpMrZdKeIfONLOv++QyY&#13;&#10;jJ2HphKTywsOpgOyrPJqrZbv8XEz95hKkcbBhMAZGpPbjMYF941DRtImPNv/c9ykc/P1FxowuayK&#13;&#10;bonJNV9eqsb6HzFdCZO/l/IYMF0UE/DqOGSeeM/ExwBwA3vWn5LK1K0jL1hw/fk5v0m2paXeXdHW&#13;&#10;owgHyKHUO8Nn4+WwWEwYvhTrd19GXfIZoErqJQLKn2n7a6BVsPz87NwrL5px1vwTp2QtGpIYfzyH&#13;&#10;1JspbN19RsMv/9wp5b0bgKYGCwKKsKVQ/70qxy2a/JHE5Lr7073xlwda5SuZeCXkE3JoZVswbb/l&#13;&#10;cueSv8RGXpzTk+ZK5d38MCN9GZJm6SSzKpWbh4/K72N6g9WgxSc5FOImDx4KVaqYa4EjaTTK6ft/&#13;&#10;5KU+DkU4e0J++Ma+8DgKso9jJb3bJ0j3aTbembsLv9Iz7Un3qabVBRiZmvpvrnY1zZajKG8LSpbz&#13;&#10;/H/jJy+3Wm6fxRRWA+7atavGYD344INYsmQJmjZtiri4OKxbt04q+/nnn2PatGlghrM84fXXX0dK&#13;&#10;SopWJCwsTJIQswR51KhR9ADdlBjYzp0749y5c2BVYDWwJDg8PBw///yzGoWnnnoK0dHRqF27NhYu&#13;&#10;XIi1pBrEgVWJOe+XX36p5bW3vEpozpw5mD9/vnoJPz8/vP/++5Lkdfny5RpG3BeWiv/www9gKa+1&#13;&#10;wBLy06dN1exYQm0cmPkdPnw4Pv74Y+Okv/zaTqsjeu3aF0R5gZ89CNyX48e1KWLiAmlCT+rIke9h&#13;&#10;61oftCSp19Ujx5EhSUjqInZxsJ5ElJwBKRMPz/qSvFSDTO6/Ll1LsHhSSNvd3LDIuKrFHBuRndi4&#13;&#10;QxhN3lwlZrcqSXbNSA+N8S+hhT4OlbPSMDhCpSYfU1IPkxZPO2zYNhRNlP6o5bOS1mCR1HdfxE7x&#13;&#10;Myxo7kofw8mE4ZqyMFSIkG3v7OE76KISnot5BUEP0SlJNwxRVSt0gpemcqvGGR7V9hvG2n7F5Y99&#13;&#10;uUcq4BHWAbxeUUI2gmAGNHknfpoWCD8FK5mq7l63buFu9f3rTGqX5nWigB0rEpCQLEuRS0NGYEbE&#13;&#10;ozL5cv5b7L9LQwyJcEMGqU/nEOM5OCQN7t4+6N6tJZ7s0BjNm3hIWxQZlL9yFJNnMxNfCc/HTMTU&#13;&#10;sKbSog57oZ3afh45wCGmeflxpEp2g6RyvXSNzCCRxHXB1smkzi/PsE9sWiU9W1JXFMmV3K1CskUe&#13;&#10;p6lpW+pq23GRWK44KnJ287CIIZc3aL8lghRv+R5/Tff4SaN7DBxYvFYxb6iL+ZujEKx4s72wNwXd&#13;&#10;hifT8/UVvszsipcMJGs8bSwhJne6JsllJtdQFb38GJjrljmmy1w+/bjjCQnKgo4rnu3gKSUxfg6q&#13;&#10;pVrWt4jqvQ0ZBo7szpMk9jCmB4Vi54oeJqYQ5vD3ak/vD3p+Lu7MxOUYf6nMqe+OSPU908EPAU8+&#13;&#10;CHdSbr6YlImLZJrBLTm/X56T+nZ7wqQOqaCZP8lOdcUUvBRUT0q9fCAFXSLo3pA98fYjYZpn8gJy&#13;&#10;yiapD5uhoUax1sAaWlCxaGJACwsfR/PCQiXoLyyY679KE3mnMS1im1TGI6y9niOvB+DJK3fEt6ak&#13;&#10;/oJBvobvW3Z6qErYa2jEyK5fOd8UT1oGR3WLCBydcfQ0Ni5LwpTVcXipDI/6eiRtfn70y+ifW+2/&#13;&#10;fkYL56K8BWBsjLYXP+tclZVGMMOlSgXr1q2LU6dOoX///pIU9ZNPPkFUVJRWeu7cuZL0UYso4+S3&#13;&#10;337DsmXLtFxMixlnlh4zw3vixAnN/peZxNmzZ2t5+YTVeDdvJqMBJcyYMQPp6eno1q0b2rVrhzVr&#13;&#10;1iAtLU2y1+Us27Ztk+xn1fz2lmc63K53331XJYkXX3xRUhvmNnTq1AmM0Y4dO7Q2MAPPdsjWAmPM&#13;&#10;UnJbwvnz5/Hwww8bMLnVqpmfZtlCT+QRCAgE7j8EvFoFSFJdbnkOTRJSUjMlJlfuSVP4P6Y/xdD1&#13;&#10;r8iMVJGnIO4N5Pyp3+XoMps7yzuDgSH/JjvgaVZ/XdpHS0yuSuInstkdl3BWvbR4LL6lk3qxuunM&#13;&#10;JZHYtDkSM0f6SmXYyUm/CXsMGW1icKbGMNMFjF0xCN42LvNWBMMD8xIkj6GlbsGIVB13ma5FSm35&#13;&#10;S/5oApscz8wdENariXR0aOBLqoMkmSS14637Lktx2l/xdfx8VL4yPxa0nFZPMthZjzrNPJKJc/oC&#13;&#10;K6slbU0k9enoqVgc2UIrkJNFWznFJ2FEv3cQ6PsK3k84biDhz9qWJjOuZDeoMrlc2MGtKd7e0Eui&#13;&#10;c3HbD5AQIVXUz5NypbgRS8ZqTC5HNOk7FB+GGawOSPlIVws0/MsM1WrYOADLpKRkKO89psWYxNWK&#13;&#10;Bkf8JI3JZWqeQT2QGBOM50PbwV1lEJVqqjndxO6FM6wwuZzxLmBQnI2lEtMF9J/TW7PNVZph9sDO&#13;&#10;j1Ttgf5zppBKse6hu3npulRG8hhOTK57SFckbH4b27ZG0jhQJPqkhTFhrk5AYrYSJdL5sabowbJa&#13;&#10;WiDJkmC8gYxt8jPW6SliSmv7oC+p+jJD+sMZ1ri7jWNpsqS5Y4dHrJE2SPMIG6QxuZxQr01nTFGk&#13;&#10;7mDbciWU3Lqhnlo5OsNFB4lJvnPJGxVpbjsMtsmr8TUsCfuPsljSDsum+uvRdEGrAbLU+6dlC/AO&#13;&#10;bRN0U2ou2RvTFmeTQtbq3g1aqT9wURFT5xCTy0z+mLixSN41HYnxodq3bGbEYhyQb6dWUpwIBCwh&#13;&#10;UKE3bWFhITZu3CjRZAlkYmIi6tSpY1AHM8JbtmxBZmampF7LEtNBgwYZ5LF0wUyqykT7+/uDGVX9&#13;&#10;4O7uLjFwvXv3lqKZCX777bdJPUJ+I7MUWQ0s8dVnutX4Z555RopnxpEln8yMs9SXg73lmQarCzOz&#13;&#10;y6Fx48b46KOPpHP9v+Bg+pA8/7ykvsxqzCyp5Thzgds4YMAATYLOmGzdulVi4M3l//7775GTI09G&#13;&#10;2ZZ3w4YN0j0KCqJVfBEEAgKBvz0CBWSL2qZ7IvWT1NDcfOh99yye+JczLh+m7S3i2BttOnoG5NN2&#13;&#10;Gq/orcJbg6UIv2fzpL8S2jV60FpG4hqqo3tQA5y1KqciEtVroNpv39P+ivKaLU9s+rR3t06bUgtI&#13;&#10;ddqd8j4YEoKF5FRG/fp4N/bBE41Xodvk/eSAaDP2XwlCR2kfV7KXfXeR5IiJHaMMMevExPRzWBEM&#13;&#10;C87swgiSMHKITQjV2iZF/D/95R/PUCawj6C1V1UUsFMbskUM6Ebes8leec2KoxjbRXXOQ410rIHH&#13;&#10;eM56lJc3THEpTzfc/R+hRZbzkofVnpMew6EP77b3Y3ImNOIVHAm/gbPHz2H/t0fwzef7tAWdxNm0&#13;&#10;LdapITg0S95qplhZI6m8Nwmz42hWXXRH6Q7NH26dk8+vnJOd6jgUS+rmLAnr0KqWSbdb9+pM3neT&#13;&#10;jeJdMPCzePQzijW+rOIiq9Uax1f0utz3mGzDWS+C+xYSqD5Butr9wvrDL0x3rZ7tmr2YGBs5jFlt&#13;&#10;LMlVc9mPQdaGzfJiEavQWnCapNbGx5tHSNJJNv8c3MNGYKpRGcdqOrybUXoiSVlVnm9AzHvwcovF&#13;&#10;CHoWMpdtxPHRU8v26OtYD+1DWFp5FQdP5SLI5Rw2ZTGe7dBa8m9QC237NMAicuCXfuAqujekLZTo&#13;&#10;eWK82z5hOpakhpv5a9nE+F1bFQ+3ogVHZQ9gtUj1gFAcONJdvTR/JEdjFp2mSQsLx6kcSXPndIeX&#13;&#10;eQp6sblYP/xNLKJFAzbPWJAaYbIY0YScfI1ZL+fZSNvTbYzTK64ugOlHwQnONSmCFg5kmtPRUd3+&#13;&#10;rH4PJKU3wMvt4yWfAMs3nkWbEY8alBYXAgFzCFToC6Z6D2aCHh4eePrpp01osyrtyJEjMX78eCmN&#13;&#10;mUdbGF1m+BJI9UQNY8aMUU8Njqw2zZLkq1evSjbCZ86ckRhKzqRvc8sSYEth9OjREoPL9rPsNbqg&#13;&#10;oEBSK7a3PPeBHVCpYfLkyRoTrsapx08//VRi2nnBgBlSS4EZcVZt5sDq4VOmTEFSUpKl7Fp88+bN&#13;&#10;sXv3bgkrfVVwLYM4EQgIBP6GCBTj6/lrqV80CfEPxTdJPTSGy8/XB8HPtSTbvHk0YT1MHjOz8YEi&#13;&#10;ddTkpOrc3wIydeuWoR3i0gATV0y1UFo/OpfUPLMldVFmcmdtjkV3G5xcsX1v6on++oS0c88eoRgz&#13;&#10;cx+pKOfhzNlbxOjWoEnwVsleljPNeutJ2n6mRLJZJJ9WuFNYIJUtYnXo4qoocXRQJsCFFcAwFxui&#13;&#10;1xE9wj10CLqSSnIJ1UWcP3HnMmOBvCKQM1VaAiiBA9X154cS7Fv3rVQNS2/DA+VvskG9R1Nx8FKw&#13;&#10;ngRMNzW4epPZoXIYxOkRdg8NQzLZ9F3btBTdonl7qkS8k+Rl9/ZUelVopw4uteDdxl/6vTRpKG6e&#13;&#10;OY5V0WzfmIfKyR/h67FtTPYMTlydrpU3PLmtXaojXYeIlkSLBXrneqcOxMT+FXdWV2UF7jE10Grf&#13;&#10;dMQtnu1OO4GXjfaRVTPbhQFJm1dI2hfMdJE0VyVq4cgLUv0HshYfPXchYfhMj4lVizjXlHvLDNSk&#13;&#10;CTomV01vM/h5tI2fR8rG9BrgR7bM4IQnOrYkp1eHsf/or6QBIGsveIQFaNsNNQoJANhT/XdnENmm&#13;&#10;QJJ8wj/AyDGa9Yqa+5JY2CA4wP1h9gZ12iCW3zHO1sS1RrmNL3ULC+0wwmiRwDgv72GcNiVG2zZt&#13;&#10;2oYoHUNqkLkORm2ZBe+5azBpWaaWUkr7fUfNjEDzXzbTtnW6ePIwptnt+o58yZQm2QmPH9cA4exM&#13;&#10;0MCeWSMtTgQCJgiYfXeb5DKKYIdIaujSpYtFb79sd8rMG3v5PXiQHI0ojKRa1tyR7WNZYsyBtypi&#13;&#10;htZc4LSOHTtKkkqmv2fPHo3RrVRJlg5wOXa8ZClw21TbVrY55u2RmDG0tzzXyba/HNijMzvkYoks&#13;&#10;S56/+eYbySEU97NDhw6SoypLXp/Vdv/3v/+VJNZ87ejoKDG4XJ5pWgpPPvkk4uPjwQsFZdn9WqIh&#13;&#10;4gUCAoH7FYFS/P6b3PaoqZ01JlfrTe2mGBfZCLvIxuzWNfl9y0p2D7ItKYXUb89hWBs/+UL9v50j&#13;&#10;SST4skhPZU5NLv/xBtaGTcEskuaWh8nlevIvXcR5ancNzwbwrG3MUpCk15MysTqhwohkq3tXUlRU&#13;&#10;9/GIoqNxWDQ8GosociLZG8peiCuAYd6v2nY3zFy1oZ9hqCTZPXbx/cpuT72GdK1ckR7tp8m5lEHG&#13;&#10;2cNo3pxDCwKszvk5OdvqqElIdGMhYcl+vNzRkkfhQhzfkYFfcqvAv1MbeBndi4gIWlSgmj37DsHM&#13;&#10;/acQlZyHFJKeBfjO17YNsdLyspOU7YEczWyHU7OhHyauGoUfpe1IKiHnGjHsiuo9E3YPG4J1kb4o&#13;&#10;zi2h7ypFMHejLjw4OqEWayXnkZCXM1MwN5PQV6GXc/F/CQ4sTEDiySKNkdSlKWf5hajXYwAm9iWJ&#13;&#10;+t0IFbnH1F21b7d1U7oyW8OmApM6F2E+MS5sajC1ST3MMOmHfRhkfbZRkebawHSRs7Ah3WU1WGlR&#13;&#10;78NOen4HdN1xIA0GOdSGCw9K4+DgrN0vWyfG7oGPk2bJ98hM34+U/2ZJFPt28dIoV3+sGak3b8aX&#13;&#10;Rw5h8xdy9DPBzQwco2mZLZzYajpQQjjETk1DQXWd5NqY5K382hi34CVTDR5aWIjXFha6a4y6cXn5&#13;&#10;mvbXnvsfTKJnmcPE1e/Ts0wSZouhFoInjcOx8eScKrcIjlWqKlsm5WJJlCxBVp2G8TfI9SGZUI0H&#13;&#10;zN0kWnKrYT7eYvUi4R+PgK3PswFQhw4d0q55mxtLgR1EqYwkM8fWGDOVBqssZ2fLdg4ssXVzM/oq&#13;&#10;qxnpyJ6E1aDv1ZgZajVcunRJPTU5slq1qiLNUli1ffaWZymzWi+rWbMtLm/lo99GbgwzvizxXr16&#13;&#10;NV544QWT9nEEt4sl4WpZ9uLMtsrcVhVbcwV5r+CxY8eaSxJxAgGBwD8IgQuXaDpr4ExG7vzl32Qj&#13;&#10;J2aB5OCEls/R+zx1P6nvfYes8X4GdqzXDh9SbLF80NrH2sRGpWfteA1rSe2tIkwuU/1x1RxSD85D&#13;&#10;adhoZJIjGINw/RR2kIogB9dq8ieuipN9kyObMVS3PZKrL/PfHPNUZqFyZri871vJ0yurVG7PHApP&#13;&#10;o6/+BUXauvPjvbhMjG49ib4TOgztRmPhK1Q+Sl67d7fDxI51TGrOz0xD+DhZdXf61hYmjG7RHdYR&#13;&#10;4Im3E7rHTcDB5FhJhXp6v4VoeijSxDmSSQVlRJxI/EDalqUUwfiGJPymLdRJLYmLlag50r6kHC7u&#13;&#10;/BWICVT2/JSi6I/3yr2M27Snbp3aJMVW7idLwpO/uYwAA0kXTfjXbqMyuoV1mUoRMpO+xy69rYhU&#13;&#10;6vpH9+aFmKgfYcd5he6xsxPJNpm1OI/Pt19EmzAPvRYojGp6ETpNHYLeeoxMYO8QDKNx0vCPtzCe&#13;&#10;thVKiaaFi0bGCxd2YMBMV9wpaousQstrVhYDOUKa0EkxSfAOxnY9zRXjMs6PNZZsalN4D9aMa/Az&#13;&#10;Gs/5J+R9x7mcrc+lQ/1G6E5T1JVH92M+vXNM1JJdPEi9uYbkG2H+MrlFQTaYZhi33Zbrgpyz2Lj3&#13;&#10;tNWsLM0eYkY+coIWFnZJC2FlLywcXz0Po0lKzWHYkjhaEK1lsc4Dc0kdnPK2HTkWyyf5oabe3sz5&#13;&#10;R/YojgHroucz6oKPE/w70gIr+ZLYZ/A+UqvIxf6t8tjItfkuqWXF8Z+KgNEnzzYY2FmUGlQGTL3W&#13;&#10;P9asWVNiVFXG1Rpjppbj7XJURtOaNJbzN2vWTC1mcGRppurMij0fs5dmVrHWD8x4q2rVarzaPnvL&#13;&#10;s9RVpXXu3DkMHDhQrUKSrrLEWGWqWRrN6tXMHPNeu8aBVZvZkRYHdi5VXu/VxvTEtUDg/kegEHsT&#13;&#10;knGQXkPmtsAuKCiEV3A39C7DK+PxTZ9j5wma0hQVovWw/ub3JCy+gb2fbMFHy/doNn/u3r6ImNAT&#13;&#10;A7s8apN6ok310E0puXIa65Zn4GqRE7Un1Hx7bLh5o8f2ZGpIy/5KsrFcM24uGq97Hb0D1AmJvIfo&#13;&#10;aMWOtF1znQ1YvcCn0JaU9zJIpXnMpF34TJGOFJCHzCjFizDIa6+hh14bGmWU5UTCXMzaW35Jrkrm&#13;&#10;oSaN6PQw2Ueuwdou9XXOWvKysWQ023Ax7RZoo6hBNxnxGg6Em05fq7g44hg51uF9dcesiMOotrUk&#13;&#10;1WW5Hna+RWc0gbUZQ9rncW5mPO1vrrZUPTqiSsEpjCJ18X3e3bDziz405aTFSjX5Tzvexjcr9hH1&#13;&#10;Sggc95QJk8vVenZ6kpy8fG+yP3L1gE6Y6LYN84lhWzkqGoiLxKi+PorVdSGy9u7G1OGKuiipx3dp&#13;&#10;KDOQFrvi2ABvbH0JG8luvDIxGwNHpGAvMSZsklfR8Eg7Ug0lRq0y0hAVVw8xo9uShF9uR8GVbHwS&#13;&#10;tURbnHmyiax+7f1sRzQj6dVPV9Lwakw9LJz6NOrwTOj2Zax/YxZiU2kBxY32xU0nKbbLowgnr867&#13;&#10;6Fn5bPIsNHWLxgDpvULmTmRixdtHmQYXvLDpXTzNkmLTRDmGxkcNT3lJwVIW2+MreI/pfrxIaqAp&#13;&#10;NPZTYt6Bj/vbGNaR50l0b3ckk70qPV8Ugsiu0yAoKqMdYyZhzCHZ/nJ6vznw2UfefGurOSuOwYlE&#13;&#10;G5kuchT2fjfVERJt4bWoJ+rk5eKm/rNH0sOaysIGHD3wYiT1d/Z5JIyaC691k+idKC+N3Dy5D5GK&#13;&#10;6jP8W5dDtbgOWndzw0rlXWpalhcPfaXFQ0amFL5o8Zg8DlWk7taxul9XcqzVFvrdN6HtWA2PuBrF&#13;&#10;3j6NxTYuLGSRp/HwuNMSgWYjR+PlttVw87puqZQTnGqQF3ZlyHj6eVLMeWSQM6qVLdTxRfbUhPcr&#13;&#10;Kt60H3VLPXmWFzkJaxvNOwOkY9AUT6yL6yQ/n8W5SJv1gbQ4yvX07PAwH6RQkL0PQ0JWkfJ4AyzY&#13;&#10;9TqZYJDJyKWDGNVpOX3N3DA/dRqCG9BWcgb53tQz1QDk76ZKsfzHayePYs3CLViZel4qzFpKz4R1&#13;&#10;xuhXu6KJ5CfClGbJlbNY/m4CFpGdNwcuMyh6CCZE+CnvWdMyIqb8CBi9wWwjoK/aa60EM3y8nY/K&#13;&#10;6FrLq6bpM4lqnKXjo48+ajapT58+YMnn9evXJTVh3taHpach5LiEw8mTJxEaGip5ijZHwN7y5mhW&#13;&#10;r15dYr6ZqWX8WMrLnpivXbsmZY+MjATXq8+Qs62wyvyy+jHv+1uWmrO5ukWcQODvhUApzn6xAysN&#13;&#10;tocw7GEpWlpldPMztyM8mhhBJTzQq5cpY5l3Fm+2miGp0OlLbXKyMjFrXCZm0ob2GeRYp7pKxMzR&#13;&#10;pnqo3LndKRg5arPmhfKBXl1N22OGvuUoBwS/Pg5tk5npu4ppA9/AIu9H8C9XZ+ReOEWTfHmCXor2&#13;&#10;GKgv2aB9Ud+Ka4lQsqfMSU1CUPs0BNJcJeMof4iZefTBGrJvszc0CX8VE499CfdXI2yyyTWuz6tv&#13;&#10;Pwyb9z1WktrtrOHTMJP69lxDdgzDkwy5b2OX9IOXVtCy/ZqLIu2tyl7pNftcLlgxDB1I7ZVtf02D&#13;&#10;o6wa6VoVrpSuWgKb5rt7MSWXMrUtPPqw4ylzoXYjhAUB0/YCCetOYoAmIa+FYZvG4Qdy/sLSnpXR&#13;&#10;s5EQ7YpAf2f89+gVZazKWM+KC7b6HKjVOjd8GslxP0vjiyXFkQsb0hY7TdXkch+r+wZjZujXkkp0&#13;&#10;xupEdKOfO49zXKftY2TVSiYaGNkLCp9L3nD9EBPjR/0k1dukRHRI2gxfb2f8lCVPNjl/1OLOWn/a&#13;&#10;jH4JbUmKlUF6zLER0YjlDGWE6m714K03eS8ju0lykUmM5Qh77rHfsAiyd4xFIt3f+aPewVw3V3hc&#13;&#10;ydXeQ6X+fdHDos082V+ueQ0/S7b+5zEo9DNs39VfW0ypEAYkoV08+xR1tmxp7omVq5GovMd4H+XR&#13;&#10;IRNNQCp164q96X20xRS/IcPIK3MM9ZffiWSqQP3lxBxprMgLb/Nn2TaW1cqadPAHVqdJl8/19tPG&#13;&#10;jZpej2xymxG79RO/l0KewKNm3w06LUS1HBn1605tOXN0wf+1dy7gUVRZHj88QyQ+Qow8IhgxAURY&#13;&#10;Ep4ybJBoBgaDoAgYJigPQRRlYFdGEVBZyQbMgI8gEEFBB1BEJp8wims0AkZQ0SGsAmYkn7K8TOQt&#13;&#10;QYIkcc//Vt/u6u7qpLo7MAk59/uSrrp1X/Xr6qo695x7TpQj9JWd4rrMN6vX29PmskD87Axj0gx1&#13;&#10;9yxdQr2X6lZcn5N46ceD8YbFT1TiAErlc3ddX63ptnZnOZST63myfF6iu1DHz6DZC3orh4JFG9bQ&#13;&#10;LRvepVaRbJHDywu1B3c4GxtpsjLY+3cOkcZ8YZ1QcOBXJeiWFh1UE564Nt7K2U9J42PJvRz7b2gZ&#13;&#10;rGWScd4Ff11II9zWGsNSooQ2saM6/D2z/gWveM8Ir5Taf5lxXTjwoc5qdtq18qsUfrfwjlfsoixb&#13;&#10;/hCo709hf8tCa/mLI96h3brQ4mptZ1V1tFdhz3JXXHGFm0Or48ePqzi1EDDx16FDB59CLtoKtr7V&#13;&#10;eBAaCIItBFaMAUI3HGjBPBsJWmzE2DUnxBKGsI4EwVwL6uYysi0E6h6Bc1g6p2Y/J6WPpyULx1Om&#13;&#10;+W/BGFo5KroSLMX00rC/VXLcOFSYbawTw96kBdMoL38xbf8qnTInx6oCcKyzcvtJo7Dlfxv9lB2j&#13;&#10;jbPTaPCDG5wPccum/Mhc8tK7hD9ixx1ZeU/Q1P7GPaaokGfWOcSQFnKTH0il3PxRXvEco4dOpOwF&#13;&#10;SarH+keOOoRc5h3ZlVbm/YdJa+PHoDyLsknfuMyJAQm5RlMRNDVnDs0a3NoYJ5+bIeTiuoilZ95k&#13;&#10;7axZgPfs32Lf0hVggAwtmred1UCHgYM0HEAy662P8vIcvBxWsFlnL58a1xBKGPd71dPh3L1kTL06&#13;&#10;OubzfzHfxJl/eZj00C+cvfi5tDZvMXuU9dDmOmZ/mjlMx82nEc3rdZ8bbFyTny18hT760cKW0lyh&#13;&#10;0m02ic5Io1dmJ/Bayd9USXWdO4RcOL15LGsmZfFLrjl1SJlMG7KMcCV4udRCbou4rvQcXztucWN5&#13;&#10;PXtW3p9pXBwLRabUcfBQej3rD6ac6trE+mjjBbyxpzbVoougvmN2Gvf4rrn0TIrjd8QTR/q7vXvy&#13;&#10;GNqyyuWJW5t8u4VFYjbp60Yq9vVZQ57xhrHszGKYtrKKv/rCELoiE6p2iGRnrWbUZe5addbqPs5x&#13;&#10;ZJ33RJyvvlbiOPTkpnTW/DWwNVZdKKJLJ7aC+U09j277nYWWPvIG6s+yMNK9A9pbWnE0aWbMirjW&#13;&#10;qrK1kiPP8r5kNEd2rg9HUR8fxyj3dUws8NgWVrU21zFR56MlnR1mvmYdvB9zPIPqH0G8YmNCqSIu&#13;&#10;gd78bBr1tJgQikoeS9kL/6DCCeH3WcTPIX1dps6YShs8nI3FJvVV1yBMs2NaGMSaRLRw5IVR8q3G&#13;&#10;JJ9VOT1u53NTZ9j9ZFP7JenfqNIVrJ1enTOf8ndl0ofrxlCi454069H/cb+v8t5Ch5CL51Xm+me5&#13;&#10;zgscw7iraqc+TzKnrQnut2R3+HWhXD12amQ8Hfw421mzZjnjucJEeMKECZa1Dx8+TDExMWp9aVRU&#13;&#10;FBUWFlapkYRTqNjYWBWap6o6MD2GwyWkF1980csUGeF3hg0b5lzf6jlInEd+fj7BGzE0yQjJg/Wv&#13;&#10;OgVaH6bd0dHRzn5hbvzkk0/qZt0+ly1bprxTIxMxdtEn0u7du6lLly5K6IcJOBxlmUM4Ye1u165d&#13;&#10;lSdmmDRDaNbhlVQDFv9wnoMGDVJHrHhZVLHMghfn2H7BrXmzbFgyhYAdAjzrP6H7X3ieuDebHo/1&#13;&#10;EtSqaiJ/UZoyVa2ISaC0W4voqaV7TQ6IdO2z7ChpijKTujv9aXraLaYgmwWz13M44+g4eRqtedj9&#13;&#10;JVq3YKefAh7LCDYdREqdnUohq1YpTbXLIZJuzf6nEnK5uNkUq/TEMTr40xkKZVNddjJPkW1a0ZVV&#13;&#10;WdCVnKTCfT9TKCs6T59vSrHtIyxf0uyP7MKUNM7tHIU2KuNIlU3p2rYR7hqCauo2IIbV1HeVzbC2&#13;&#10;ZQo7XcqNG0JfsDlwZVYGVbblo4A6/0M/U8MrQqiMr6FwNr2NCPNPKPDRtCnb9bvz+zdQxutr9xfT&#13;&#10;aV4P3PA8r0sPDafWbdhPiKl1781yOsUaTEwONAwNdZm5ehdUOWdOnITzbC57OZdtQKW73qOewzZc&#13;&#10;PMdiPsZVHdnl7NjrZAkmHdj6IfxyahrYPEt1DOWitIHruehEGfurO0fn+VqJribt3kUZfC3sxMwb&#13;&#10;a+Bj+LdZdcKa+WNUxpY2Z8+W23tuVd2oZQmr56ZlQY/MM3wP6I17AC+VeXfXRLcQS+VsKj2QTaoP&#13;&#10;s0n1Sp5giXfMlbnqcKSBjRk8Uei6S+XzuubRvK65gid7cvO8J6I9upddGwQCupXpeLNoHw6dfCV4&#13;&#10;T9baWbua2mbNmikhEaF0oM2ENtZszmvuyxwGyJyvt2+//XZlGgxhEjF9MQZoVHv16kUILdS8OZsX&#13;&#10;sSCOhPzL9Ey6o4FA60Njq9foQoCG12VfCZ6XtWdqXQdCLBxJaXYQ+CFcnjzp0h6hLNb/ImFyYMmS&#13;&#10;JapPxMlF7GFJQuCSJaAd/sSxsObnSZZzGAqsx0RKyxxOcZ8aE2WVNdP6eufCM0exBnRtOzjC20u+&#13;&#10;DJ/s9nOeTSzhwOSFdVMoqdNltPadVZUNJeBjTdgrbQz/6YR7zM78H9jX0D/YtG83TZg4kAYNuVkf&#13;&#10;Nj7DOFxLJzsvI+7VLvaecW4XvldPhhe+R/96YNFOOY66K2GbMvPrM3sWPe0IG+VfS9alL+T5n/nn&#13;&#10;B3TXkByCEktbHFiPopJcNhlv3raNnxNfDejKSPvXeNPwq9wmEZy6aHdlbyWDrLmHGrDwHlHV5FfN&#13;&#10;Hb7fI8P1HO15a/e7Falgl0BgvPGbbmW3i39tuZhrKdJDomoQeTUvo2DHdx4j272B79FI/YfQAJOQ&#13;&#10;i6z4sUOo49KFfB/Moy3/vJtG+Fw6gNKS7BDw+FrsVOHVEyzI6QQBcv78+ZbaRIT8gbMlpG7duhHW&#13;&#10;qfqTYPacm5trGX8X7W7atEk1B2GyX79+lk2H8iwtNL+ejqdQGBpcvX4YWtHrrsMl6Z4CqQ9h/YYb&#13;&#10;blDaVijM4YEZYYus0qlTp5yM9HHUgXMqnfbs2aM003rf8xMTClOmTFHZiYmJ9PHHH3sWkX0hcMkQ&#13;&#10;KP1xnzJvo5Kf6dvtX9IXG3fQ/x3HfaYx3TSgL92VfKPby6jrxE/SstEQJOtRx/seoTvZ3LLA508l&#13;&#10;lLok8Fs3m2k+9+TfqO8aDsngeJkt/f5LWuBYR9atRwtX884t+/3EjniUcke3cnh+ZTXZBUwQbr/+&#13;&#10;X0O4hYD7U7Fr4mzG4yu8Bd0LOBZpuroJNGSjPSPBzA/X+PFfnWJYdXdW/e2dL2PTRJgoupq2Mnt2&#13;&#10;Ha0hW8qrNI/lUPUE3KohZyXDEAJCwCaBptFtlYn1nkL2Tv8ehzRL1r4QztLm599S64Qp8iZq65wM&#13;&#10;O03fbcONrh7de8dN3hYn4dHUP4Yn/Ao5utkv5oUoNgckxbwIBCToQguJtaUQxhDjdefOndSjRw+3&#13;&#10;xvFSBedJOiGmrp0ETSXC6UCji/Taa69ZCroIcaSFVGhm27Vr52zJ/WVFAAANTElEQVQeAjDi+yIh&#13;&#10;/JH2Wuws4NjIyMhwZmH9qzb9DbY+zgHt4RyglV2+fDklJSU5+zJvrFu3zrzr3DbHKnZm2tgQZ1U2&#13;&#10;IEmRWk2g3LHuv37hRzT6PvdTeS9nB82bdzOte38sdXA+WIwyheyhdzE7L4Hny7THOrtXtNjr/Mfx&#13;&#10;lPr+XFpdmEd3ds+n2/pHszOhU06HRx0Hp9DInt46XX/6aRLZ6oKY2erTqUy41WXk8xIgwN6B5xYs&#13;&#10;pbm19FSadkqmrwuSa93om8b2oudms0a4dXv2lypJCAiBOkcg7Eaand6bRsz4nJY/+t+0cWUsdbsm&#13;&#10;hI7mw3M03jeuprQlSSbrs4bU2HGziGrJ64K8kuu41yHJCIhAQM6oIEwNYS+lSBDkRowYQQgLZE5Y&#13;&#10;u6sFTJTHWllzeueddyg+Pp4Qyuebb4yF3Po4PBPDnBcJ2smsrCx9SH3CcRMcO+mUnJzstvYXpr4Q&#13;&#10;NjG2bdu20RtvvKGLOj8zMzNp7dq1ah8aYfM642Dro1GYRutzQD84X8/06aefEsIf6QSvy0gY+9at&#13;&#10;WwmaXF9/BQUFhHEiYQ0vJhtQVp+TOiD/hMAlSKDsF8NKBKdWEdOV5mVNo+z102jeA53U2dY/8jkN&#13;&#10;m/KJu8/KIztpFocUQXrk1Xvd4sOqTKt/4a3o329lrS4n5UGRY/tph0fIu/n37U0PL+RwCqQfo2a1&#13;&#10;/YdFSFHRccqYu5b6Jz5B943MoFWv57ppcKutM2lICNRlAmGtKCklkZL6tPLWzNRlLnLuQqAOEYju&#13;&#10;Ds/av6kzLmKHj+/xuwKEXCPdSHE3eE+I49ivbMninRDWziifs63I+7Dk+E0gII0uepk5cyatXLlS&#13;&#10;md1irShMcxHCB+a/EEznzJnjHAziyJrX2WJt7ZgxY5TDKRQaNWqUU4OLfQhww4cPp9WrV2NXhdg5&#13;&#10;cIDjHE6apDTIEHKhSUYKCQmh6dOnq239D86soFGFWTU0GqmpqcrJE+qjPBwxYew6wUETHDvpFGx9&#13;&#10;tHP99dfT+PHjafHixUrghhCLcSDsEdKKFSto0aJFahv/2rZt66a5huMps/MpZ0HHBoR4aNUPHTpE&#13;&#10;YWFh1L59ezdh37O87AuBS4VAKZvztGD9STP+jS/KHEB65WlM+1jq0n6FCktAW9fT50f6UD8Vv+4c&#13;&#10;bZyzWLnxr+iTQmP6sAbGK3neCs+xw6nJ7HDKeFgl3jeYUge2o9BfjlLu8nW0fGsJLZ/8X1ScPpPm&#13;&#10;DtWmSoH04zWQoDOyOJZfIOnfOkwMpJrUEQJCQAgIASFwSRAwO3G0c0Kl7PejJ8cGhylyRWQsyyMD&#13;&#10;qMt1Tah4xxeUkf4JL8nIo0HxZ+id/IkUY2sN/K90fP9p1d7N7Vwx7u2MRcpYE/B8u7MuZZELQQ7C&#13;&#10;4j333KOOQvCEdtYzde/enV5++WW3bGhk9dpdHIDDKeSZzW5h7gvPw9BUQlhNT09Xf+aG4EBqzZo1&#13;&#10;Sqg052MNMYRkCH86BBH2teBsLtuzZ08vLWiw9XX7zz//vFpH/O2336osX2OAoAqPyNp0Wtev6hPC&#13;&#10;LpJdR19VtXchj2OuS89vBdKP1Bd++vpp3m845RQMt7yMopIH06R5n7GJcgl9/wPHyYu8nE7lb6Tp&#13;&#10;OUbtjJm/oyZl5YRfDmKdnj9Xqtr5FebQZY2p3BFHtfT7bU4hd+qrz9JYFo6NFmKpc5/edMsr82n0&#13;&#10;/L309xnr6f6Bk9UDrNJ++P6G5NmPyrTxL9jr30YXUkQICAEhIASEgBDwIOD7+XuOPn5hFZdmITdu&#13;&#10;MG1hj/d64r1zp1hKuqMbTVFxpnfQwvX76UWHc0CnTdp5j448dq++2jBt9t2/RwUfu3W9fsCCLnjC&#13;&#10;ZDkyMlLFeC0pKfFCDK0sBFEIpOaEOtBwapPihx9+2E3IRVmY/W7fvl1pQd9++21zdbUN4RAaW6wX&#13;&#10;tkqIhYuQPOPGjaO33nrLqojSECM8kef4UDjY+mgD54B1ujg/eH62SjC7Bgf050+CMA6nV0gQkGHu&#13;&#10;XFUy9+GvUF1V21Ud10JKVeV8HZf6vsjYy7+U+J358TAdOHaOLo9qQ1Hhntc9a3ph0Q9fD40MNvu3&#13;&#10;7XZCmn77n8jd/sM4tPj+GbSYN3VIk/JT8GHLptH88LrHKeSqLPUvfszdlDh/LuXymt3TDp8/gfTj&#13;&#10;arHyLX++vwcfHqTMlC9rGkIffrCDiotOVN644+jXBe4TkrYqSSEhIASEgBAQArWcgA4vZHUavp+/&#13;&#10;FXT8J6PG9Fm3OoVcZxscZ3rytHa0iSfFf+F3FiMhTraxlfPpPhrXs7OzuNo4W0RbdxpZ2sWd7/7d&#13;&#10;q/raq+v1gxJ0ARVefuE5ODs7mw4ePEjXXHON8jI8mAPJwwTYKmmNqZWG1VwewhjWnCL+LoTali1b&#13;&#10;EmLztmnTRgnKVgKquT7CBUHQhjCrPTQjRA/6xxpjjLWyFGx9tI1zwHplrMXdvHmzYgWhFFpqeIrW&#13;&#10;62wrG4fVMZz7li1brA75zEtISKAAwib7bE8OCIF/BYHdKxbQ+L+WUEXKQ7Rrdpz7EE58Rx86HhJh&#13;&#10;lxm3t0YhQcR8PnSCfcGStxfnE6eo2L1nCqofj7aC2cX9rXmLcBVHd9rjw+ibr/fRB+9/5ZfQG0z/&#13;&#10;UlcICAEhIASEQF0icOhHnhzv5G2bXPyTMdEMY2QjhVC3O3oT5XxOu5Zuo8I/dXbzGXJsx1cqqkQF&#13;&#10;xVKPWOu1vbol+bRHoB4LPtBqSxICtglAYI/tF4TwYLsnKSgEvAnsy36ZBs/Ywd4Mw2j6q4/RqD7N&#13;&#10;jUIl+ylrfBot3glPhxy8vYCDt6sj5VR61tvpQ6PQhvT1orkqru6kV9PpwV5XOU2Xy/d/QvH9DR8B&#13;&#10;HVNSadGsvhThmBYsP/IDLRw7l5YXYk2OOai7//24n91ZWpsyhdJ4/Fqz7H48uD1MrlUm9IpGNzi+&#13;&#10;UlsICAEhIATqEoFy9uXxkFrmpLwrv/lnujNe+wApp4LsN9kbc54CMi4rnab2cxg2l+ylCd3/okIP&#13;&#10;teifQm9nJirHlqX7v6TJ/Zep/IqU8TyR36Muwbxg5xq0RveCjUwaFgJCQAhYEIgeOozGPf8PWs7r&#13;&#10;cDPuf4rmxbSmO9qSM+wPqjySNcwh5GKvATUJ9TRxRj5RqEPb25itP8ixPhf5Ddr0pdcf+IRGLz1A&#13;&#10;e9asplvWrKfeceEcXugsbeLYunrF9L1PDSSHmI1afveDvszJuXbHnFlN27AC6RLXVv2ZNb1b83bT&#13;&#10;hIkDq6kXaUYICAEhIASEQF0g0ICS/jyZem1YyMLpUXpq5OO0mN9HrgtrQqcPfUd7HJ6XKyiBRmoh&#13;&#10;F1jCYmlmejc1YV+Us4b6JHxEvXnJ1ReOdwtoc1dOESG3uq4gEXSri6S0IwSEwEUiEEFTc+ZQq6eX&#13;&#10;UdqGA1S/8AC9x8HVkfCASHtzLM+qapcQRn5V/41gZu6l4v/zCVrbfgPNfvR99thcwg8hlx+CiphO&#13;&#10;lDHnj3R7NfTj6hVrd2CqVEKNGwV+a9ZrjSrzHmkWeukJ1whkSwgIASEgBIRAXSNg57lpySSyM2Xl&#13;&#10;PUGvz3mFXsg5SkX8PmIEBTJWxiY/kEpTH+prmhA3WokeOpGyQ96moY9+RPWPHOVwREZ+RWRXWpk9&#13;&#10;nuLDLXuTzAAIiOlyANDqehUxXa7rV0DNOf/SE8fo4E/nKLRRGetam9K1bSOo+o3qz1Hx98V0mkKo&#13;&#10;4Xl2KHFFOEW3rLlrZwJ+YNecr1VGIgSEgBAQAkLgohGojuem8T5yhkJ5WdTZs0SRbVrRld7Ldt3P&#13;&#10;qeQkFe77mULZqOz0+aYU2z5CYnK7Ewp6L3C1QdBdSwNCQAgIgeAINAmPoJgLPvMZQs3btvGakQ1u&#13;&#10;5FJbCAgBISAEhIAQuFQIGO8j/lmTUdhVFNNJr+u9VEjUrPNwj/tTs8YmoxECQkAICAEhIASEgBAQ&#13;&#10;AkJACAgBIeA3ARF0/UYmFYSAEBACQkAICAEhIASEgBAQAkKgJhMQQbcmfzsyNiEgBISAEBACQkAI&#13;&#10;CAEhIASEgBDwm4AIun4jkwpCQAgIASEgBISAEBACQkAICAEhUJMJiKBbk78dGZsQEAJCQAgIASEg&#13;&#10;BISAEBACQkAI+E1ABF2/kUkFISAEhIAQEAJCQAgIASEgBISAEKjJBETQrcnfjoxNCAgBISAEhIAQ&#13;&#10;EAJCQAgIASEgBPwmUO83Tn7Xkgp1msDmzZsptl+TOs1ATl4ICAEhIASEgBAQAkJACAiBmktANLo1&#13;&#10;97u5pEYW7GyK1A/uchB+wi8YAnL9BEOPSPgJv2AIyPUTDD35/cn1I9dPMARq+/Ujgm4w377UtU2g&#13;&#10;nu2S1gWlvjUXu7nCzy4p63K1id+Sl94l/JlTbRq/edx6W8avSQT2KfwC46ZrCT9NIrBP4RcYN11L&#13;&#10;+GkSgX3a4Wf13NS92amvy1p9Sn0rKvbzguUngq591lJSCAgBISAEhIAQEAJCQAgIASEgBGoBARF0&#13;&#10;a8GXJEMUAkJACAgBISAEhIAQEAJCQAgIAfsERNC1z0pKCgEhIASEgBAQAkJACAgBISAEhEAtICCC&#13;&#10;bi34kmSIQkAICAEhIASEgBAQAkJACAgBIWCfwP8Dn7qsbEGb06wAAAAASUVORK5CYIJQSwMECgAA&#13;&#10;AAAAAAAhAAknbTOkTAAApEwAABQAAABkcnMvbWVkaWEvaW1hZ2UyLnBuZ4lQTkcNChoKAAAADUlI&#13;&#10;RFIAAAOHAAAANAgGAAAAOVtN0AAADChpQ0NQSUNDIFByb2ZpbGUAAEiJlVcHWFPJFp5bkpCQ0AIR&#13;&#10;kBJ6E6VXqaFFEJAq2AhJIKGEkBBE7MiiAmtBxYIVXRVRdC2ALDbsZVHs/WFBRVkXCzbUvEkC6Or3&#13;&#10;3vve+b65979nzpzzn3Nn5psBQDOWIxbnoFoA5IoKJHHhwczxKalM0kOAABwwgAUgc7hScVBsbBSA&#13;&#10;Mvj+p7y7Dq2hXHFU+Pq5/7+KNo8v5QKAxEKczpNycyHeDwDuwRVLCgAg9EC9xdQCMcREyBLoSiBB&#13;&#10;iC0VOFOFvRQ4XYWjlDYJcSyI0wBQo3I4kkwANBS8mIXcTOhHoxJiJxFPKIK4FWJ/roDDg/gzxCNy&#13;&#10;c/Mg1rSF2Db9Oz+Z//CZPuSTw8kcwqpclKIWIpSKczjT/s9y/G/JzZENxrCAjSqQRMQpclbULTsv&#13;&#10;UoGpEJ8RpUfHQKwD8VUhT2mvwE8EsojEAfsPXCkL1gz+Z4BSeZyQSIiNIDYX5URHDej9M4RhbIhh&#13;&#10;7dEEYQE7QTUW5Uny4gb8o0V8aWj8IOZIlLEUNuWy7MSgAZ/rBXz2oM+WYkFCsooneqlQmBQNsQbE&#13;&#10;d6XZ8ZEDNs+LBazoQRuJLE7BGf5zDGRIwuJUNphlrnQwL8xHIGRHD+CoAkFChGosNpnLUXLThziL&#13;&#10;Lx0fNciTxw8JVeWFlfBFiQP8sSpxQXDcgP0WcU7sgD3Wys8JV+jNIW6XFsYPju0tgJNNlS8OxAWx&#13;&#10;CSpuuG4WZ0ysigNuD6IAC4QAJpDBlg7yQBYQtvc09cAvVU8Y4AAJyAR84DigGRyRrOwRwWc8KAZ/&#13;&#10;QcQH0qFxwcpePiiE+i9DWtXTEWQoewuVI7LBE4hzQSTIgd8y5SjRULQk8BhqhD9F50KuObAp+n7S&#13;&#10;MTUHdcRQYggxghhGtMMNcX/cF4+Cz0DYXHAv3HuQ1zd7whNCB+Eh4Rqhk3BrirBE8gNzJhgLOiHH&#13;&#10;sIHs0r/PDreGXt3xYNwP+oe+cQZuCBxxNxgpCA+Asd2h9nuusqGMv9VywBfZiYySh5EDybY/MtCw&#13;&#10;13Af8qKo1Pe1UPFKH6oWa6jnxzxY39WPB9+RP1piC7B92GnsGHYWa8WaABM7gjVjF7BDCjw0Nx4r&#13;&#10;58ZgtDgln2zoR/hTPM5ATEXVpE71Tt1Onwf6QAG/qECxWFh54mkSYaaggBkEd2s+ky3ijhzBdHFy&#13;&#10;hruoYu9XbS1vGMo9HWGc+6YrKQTAz04ul7d+00V5A7C/GQBK9zedrTVczqYAnFnAlUkKVTpc8SAA&#13;&#10;CtCEK8UAmMC9yxZm5AI8gC8IBKFgDIgBCSAFTIZ1FsB5KgFTwQwwF5SBCrAErABrwAawGWwHu8Be&#13;&#10;0ARawTFwCpwHl8A1cAfOlS7wAvSCd6AfQRASQkPoiAFiilghDogL4oX4I6FIFBKHpCBpSCYiQmTI&#13;&#10;DGQeUoFUIWuQTUgd8jtyEDmGnEU6kFvIA6QbeY18QjGUiuqixqg1Ogr1QoPQSDQBnYRmovloMVqK&#13;&#10;LkJXobXoTrQRPYaeR6+hnegLtA8DmDrGwMwwR8wLY2ExWCqWgUmwWVg5Vo3VYg1YC/zTV7BOrAf7&#13;&#10;iBNxOs7EHeF8jcATcS6ej8/CK/E1+Ha8ET+BX8Ef4L34VwKNYERwIPgQ2ITxhEzCVEIZoZqwlXCA&#13;&#10;cBKunS7COyKRyCDaED3h2kshZhGnEyuJ64i7iUeJHcRHxD4SiWRAciD5kWJIHFIBqYy0mrSTdIR0&#13;&#10;mdRF+qCmrmaq5qIWppaqJlIrUatW26F2WO2y2lO1frIW2YrsQ44h88jTyIvJW8gt5IvkLnI/RZti&#13;&#10;Q/GjJFCyKHMpqygNlJOUu5Q36urq5ure6uPUhepz1Fep71E/o/5A/SNVh2pPZVEnUmXURdRt1KPU&#13;&#10;W9Q3NBrNmhZIS6UV0BbR6mjHafdpHzToGiM12Bo8jdkaNRqNGpc1XmqSNa00gzQnaxZrVmvu07yo&#13;&#10;2aNF1rLWYmlxtGZp1Wgd1Lqh1adN13bWjtHO1a7U3qF9VvuZDknHWidUh6dTqrNZ57jOIzpGt6Cz&#13;&#10;6Fz6PPoW+kl6ly5R10aXrZulW6G7S7ddt1dPR89NL0mvSK9G75BeJwNjWDPYjBzGYsZexnXGp2HG&#13;&#10;w4KG8YctHNYw7PKw9/rD9QP1+frl+rv1r+l/MmAahBpkGyw1aDK4Z4gb2huOM5xquN7wpGHPcN3h&#13;&#10;vsO5w8uH7x1+2wg1sjeKM5putNnoglGfsYlxuLHYeLXxceMeE4ZJoEmWyXKTwybdpnRTf1Oh6XLT&#13;&#10;I6bPmXrMIGYOcxXzBLPXzMgswkxmtsms3azf3MY80bzEfLf5PQuKhZdFhsVyizaLXktTy7GWMyzr&#13;&#10;LW9bka28rARWK61OW723trFOtp5v3WT9zEbfhm1TbFNvc9eWZhtgm29ba3vVjmjnZZdtt87ukj1q&#13;&#10;724vsK+xv+iAOng4CB3WOXSMIIzwHiEaUTvihiPVMcix0LHe8cFIxsiokSUjm0a+HGU5KnXU0lGn&#13;&#10;R311cnfKcdridMdZx3mMc4lzi/NrF3sXrkuNy1VXmmuY62zXZtdXbg5ufLf1bjfd6e5j3ee7t7l/&#13;&#10;8fD0kHg0eHR7Wnqmea71vOGl6xXrVel1xpvgHew927vV+6OPh0+Bz16fv30dfbN9d/g+G20zmj96&#13;&#10;y+hHfuZ+HL9Nfp3+TP80/43+nQFmAZyA2oCHgRaBvMCtgU+D7IKygnYGvQx2CpYEHwh+z/JhzWQd&#13;&#10;DcFCwkPKQ9pDdUITQ9eE3g8zD8sMqw/rDXcPnx5+NIIQERmxNOIG25jNZdexe8d4jpk55kQkNTI+&#13;&#10;ck3kwyj7KElUy1h07Jixy8bejbaKFkU3xYAYdsyymHuxNrH5sX+MI46LHVcz7kmcc9yMuNPx9Pgp&#13;&#10;8Tvi3yUEJyxOuJNomyhLbEvSTJqYVJf0PjkkuSq5c/yo8TPHn08xTBGmNKeSUpNSt6b2TQidsGJC&#13;&#10;10T3iWUTr0+ymVQ06exkw8k5kw9N0ZzCmbIvjZCWnLYj7TMnhlPL6Utnp69N7+WyuCu5L3iBvOW8&#13;&#10;br4fv4r/NMMvoyrjWaZf5rLMbkGAoFrQI2QJ1whfZUVkbch6nx2TvS1bnpOcsztXLTct96BIR5Qt&#13;&#10;OpFnkleU1yF2EJeJO/N98lfk90oiJVuliHSStLlAFx6yL8hsZb/IHhT6F9YUfpiaNHVfkXaRqOjC&#13;&#10;NPtpC6c9LQ4r/m06Pp07vW2G2Yy5Mx7MDJq5aRYyK31W22yL2aWzu+aEz9k+lzI3e+6fJU4lVSVv&#13;&#10;5yXPayk1Lp1T+uiX8F/qyzTKJGU35vvO37AAXyBc0L7QdeHqhV/LeeXnKpwqqis+V3Irz/3q/Ouq&#13;&#10;X+WLMha1L/ZYvH4JcYloyfWlAUu3V2lXFVc9WjZ2WeNy5vLy5W9XTFlxttqtesNKykrZys5VUaua&#13;&#10;V1uuXrL68xrBmms1wTW71xqtXbj2/TreusvrA9c3bDDeULHh00bhxpubwjc11lrXVm8mbi7c/GRL&#13;&#10;0pbTv3n9VrfVcGvF1i/bRNs6t8dtP1HnWVe3w2jH4nq0XlbfvXPizku7QnY1Nzg2bNrN2F2xB+yR&#13;&#10;7Xn+e9rv1/dG7m3b57WvYb/V/rUH6AfKG5HGaY29TYKmzuaU5o6DYw62tfi2HPhj5B/bWs1aaw7p&#13;&#10;HVp8mHK49LD8SPGRvqPioz3HMo89apvSduf4+ONXT4w70X4y8uSZU2Gnjp8OOn3kjN+Z1rM+Zw+e&#13;&#10;8zrXdN7jfOMF9wsH/nT/80C7R3vjRc+LzZe8L7V0jO44fDng8rErIVdOXWVfPX8t+lrH9cTrN29M&#13;&#10;vNF5k3fz2a2cW69uF97uvzPnLuFu+T2te9X3je7X/svuX7s7PToPPQh5cOFh/MM7j7iPXjyWPv7c&#13;&#10;VfqE9qT6qenTumcuz1q7w7ovPZ/wvOuF+EV/T9lf2n+tfWn7cv/fgX9f6B3f2/VK8kr+uvKNwZtt&#13;&#10;b93etvXF9t1/l/uu/335B4MP2z96fTz9KfnT0/6pn0mfV32x+9LyNfLrXXmuXC7mSDjKowAGG5qR&#13;&#10;AcDrbQDQUgCgX4Lnhwmqu5lSENV9UonAf8Kq+5tSPABogC/FMZx1FIA9sFnDRgsEQHEETwgEqKvr&#13;&#10;UBsQaYari8oXFd5YCB/k8jfGAJBaAPgikcv718nlX7ZAsrcAOJqvuhMqRHEH3aj0cZmRJQY/yL8B&#13;&#10;F3VwWgQD71YAAAAJcEhZcwAAFiUAABYlAUlSJPAAAAIGaVRYdFhNTDpjb20uYWRvYmUueG1wAAAA&#13;&#10;AAA8eDp4bXBtZXRhIHhtbG5zOng9ImFkb2JlOm5zOm1ldGEvIiB4OnhtcHRrPSJYTVAgQ29yZSA1&#13;&#10;LjQ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BpeGVsWURpbWVuc2lvbj4xMzYyPC9leGlmOlBpeGVsWURpbWVuc2lvbj4KICAg&#13;&#10;ICAgICAgPGV4aWY6UGl4ZWxYRGltZW5zaW9uPjI5NTI8L2V4aWY6UGl4ZWxYRGltZW5zaW9uPgog&#13;&#10;ICAgICAgICA8dGlmZjpPcmllbnRhdGlvbj4xPC90aWZmOk9yaWVudGF0aW9uPgogICAgICA8L3Jk&#13;&#10;ZjpEZXNjcmlwdGlvbj4KICAgPC9yZGY6UkRGPgo8L3g6eG1wbWV0YT4KDjV0swAAPhBJREFUeAHt&#13;&#10;XQl8TFf7fvqJECIqKr5YU1ssDVpLomgSFK3G1hC1pKilQu2hVCu+Ep/aamnUUtTWplJLVNGig2qF&#13;&#10;0JKqUtpY84k2diGSf//ve5eZOzN3JjOTREPP+f1m7r3nnvOec567nee873nPY39RgAgCAQUBg8GA&#13;&#10;miHFBR4CAYFAIURg0cIvpFoNGfZSIaydqJJAQCAgEBAICAQKFwLiu+n89fiX81lEDoGAQEAgIBAQ&#13;&#10;CAgEBAICAYGAQEAgIBB41BAQ5PBRu6KiPQIBgYBAQCAgEBAICAQEAgIBgYBAwAUEBDl0ATSRRSAg&#13;&#10;EBAICAQEAgIBgYBAQCAgEBAIPGoICHL4qF1R0R6BgEBAICAQEAgIBAQCAgGBgEBAIOACAo8JhzQu&#13;&#10;oPYIZxEOaR7hiyuaJhAQCAgEBAICAYGAQEAgIBCwg4DQHNoBR5wSCAgEBAICAYGAQEAgIBAQCAgE&#13;&#10;BAL/FAQEOfynXGnRToGAQOChR2DOlI/APxEEAgIBgYBAQCAgEMgdAfHdzB0jyxRulhHiWCBw5Jcg&#13;&#10;AYJAQCBQCBFI+2OHVCvxjBbCiyOqJBAQCAgEBAKFDgHx3XT+kgjNofOYiRwCAYGAQEAgIBAQCAgE&#13;&#10;BAICAYGAQOCRQ0CQw0fukj74Bv2VxyJF/rwBKPAT+OUFAXH/5AU9QOAn8MsLAuL+yQt64vkT94+4&#13;&#10;f/KCgK37R5DDvKAq8koIPJZHHET+vAEo8BP45QUBcf/kBT1A4CfwywsC4v7JC3ri+RP3j7h/8oKA&#13;&#10;rftHkMO8oCryCgQEAgIBgYBAQCAgEBAICAQEAgKBRwQBQQ4fkQspmiEQEAgIBAQCAgGBgEBAICAQ&#13;&#10;EAgIBPKCgCCHeUFP5BUICAQEAgIBgYBAQCAgEBAICAQEAo8IAoIcPiIXUjRDICAQEAgIBAQCAgGB&#13;&#10;gEBAICAQEAjkBQGxzmFe0BN5BQICAYGAQEAg8EARyMb1tLO4c18pNBsoVr4qvEuKz3mBXIZ7V5B2&#13;&#10;8QagwJuDoihboQo8BNwFAvfDIDTn9iWkXb6BEuVriOfuYbhgoo5OI/DYXxScziUyPLIIGAwG3Px3&#13;&#10;yCPbPtEwgcCjiUAmjsUvwM9/AO7FrVuYdfcufFsMQHCDCtYnNTFnvpqPQ7/eBbLuom6PaNT39dCc&#13;&#10;VXazr+DYlkXY8vFkJJ2U4/yaDMaLg4bi+RYBKGKdwyrGoXIoV07GYXz9yVZcyypO9XlDvz5W0h9A&#13;&#10;hEsYZCP1mzlYGjUeKUoV/dpMxOCJk1BPD2dbzbh3GG81bGyUISUb9j0ShwYhK203Nnz6Ldy9dG4C&#13;&#10;Smh5H8jpd8G9Zld0eqmRcu0ycXzjAhxOvYvaHd5A01pldGuSlbaPytpukVc3qRORV3Fw9QL8Qvdx&#13;&#10;7U6j0bSaZ655048mIHHZB0jcaVDSBiAwIhwv9ByAZ2pZ3u9q24DAV0fD39uC4d07g13L1uIK7lG7&#13;&#10;eqBr2wBkHn8PEeHjzeoxMOEmwurlXjc1U/rRLdi+dg4StpjXMSxyCOpXK6cmK5TbnIwD2PzxV4CN&#13;&#10;e4orzfdV5ZAhaF5P05Ybv2DXR9OweckapEotC0DIoFHo/lofVPKywF06T3/3zmHPslh8vnCxkoeu&#13;&#10;U8QUhEXSs19N/z5Us9ra3jq1BV9sPQA80RKd+rSHzhvNVlab8WdWh2JUrAF+Y7/H/NeCbKbL24ls&#13;&#10;XDiwGp/FzYXhkPzG4Pdsp6iRCAmqrf+edQHz9MPrsH7lf7Fjp/JW8u+Mnq++gRfCWqG01WVy/TtT&#13;&#10;aN/lebtIj2xuQQ4f2UvrWsMEOXQNN5FLIPD3InAL2yNLIe6QnVooBMJWisxTKxDRqb/x9MCEDOoA&#13;&#10;W3TIbqfgg8b1scOYymInYj3iY8LtdsAcKofEph34ENP7DTF2EnXrY1G8Q4dE7NIzPOHj42I30SUM&#13;&#10;qFP1wYuYtNCgW8Uxm28iuJaDZIPI4RwihwbqxPV9pR2K3roB76B+Usc88/h8IjIjdMswRmruA2N6&#13;&#10;/3lYt2k45Bpo76XBiPvxQ1QqZsxt3NHPazzt0k7WuXUIb9dLzkv30ka6l2wPNlzF/rldMWOJwWZZ&#13;&#10;AYMSMWlUmOZ+NLWt76cZ6NpAe39fwpY3KmLpTlncmM0ZdE3KICt9H3Zs+QFFPa9hX8xkiZQ7fi/e&#13;&#10;wv7pz2LGKnU4wLqqIbHJGN2lkfWJQhKjR471qqYlSjlpWzCqVUfjs2uePgCTdiShaRWL5+/GYXwQ&#13;&#10;2Njmu6XjvNMY0La6uahcjzKxZ1wJzN4iJxy/+z6a+1oxnlylWCZIje+D4TFrEDgxGW/1KYhrl4kj&#13;&#10;c19EjI1724/u61l0X7trKuY85lQGvZNibLyT4D8RixOmwRwu0/OjKdp8V/N+UU8U2LtcLUBs8x2B&#13;&#10;vD8l+V4lIVAgIBAQCAgE9BD45IMpUvQrQydbnM7EHSkmAH3nvYcaJQCyNjSF+/dRsvZTpmOrvXNY&#13;&#10;ryGGVqeViAtfvWfsvPWNS0bbZxvAPTsdP20Yj5jYNUB8N2zrkk6dbo0GwUyYA+VkX8L+BUOp07/J&#13;&#10;LGf+HBABGMUEIIQ6qF9ad1AdKMQVDK4fmGkkhoFjt2FY7zZwz0jG2iHNkEja19mdxqJ6CpEwZ77I&#13;&#10;lTvipYh+Zh1EFFW7i50xZukbKIUs8xbxfVDd3xSnpvdyNyNhRUurSRYjak4HbJwQZnZeOmsjr5rT&#13;&#10;le2vXy81ZYtfi9PR4fAvaYoy7WXj2NxgukcU0hU2A9Nf742qTxTFzfOHsefDcVhHmpCUJR0xpwJ1&#13;&#10;4CNMHXi1bUXNsL6FPTEmYjiCBkaYGHJw92mJsNda0l42in5L5FAhj9LJXP4yj68xEkO/iHkY2j8c&#13;&#10;Fct64M7FH7B7wUipjoaJjdGo0R0EW5KlXGQ/qNMefj0wNa4OsosWtSjSHW53kjFphKxVrV9Zfeav&#13;&#10;YPN4lRgORszmd/BUVS/8+UsilvfohSSi11OHL8DKTePgbZR4BVuGqcQwAFErPkPw05WQefEgvohp&#13;&#10;jQQa9EocEYPQH1ejus5AhVGM5c6NZHylEEM+9eXOZDTvU1CaPsvCXT++fniBkRiGTNyGvl2D4ZFz&#13;&#10;ibTqYzF74Sak0n29odlF9AhSNePOY55B7ySVGPpFLMLoqAhUoOf+/J6lGMXX9GQsFi5uj2lD+d5X&#13;&#10;g5PfmQJ9l6t1yn1r+7uZe95/agqz1+PDCMLNmzeRlJSEu2TWkJWVBV9fXwQGBuJf/3Lc1865c+fw&#13;&#10;/fffoyi9/DhfzZo1Ua9evYcRDlFngYBA4J+IwO1zOEEdKCAMIW3bazpdjoFxcvUIJHDSJlMwJvhX&#13;&#10;zJ5FRM8q3MJPu+V4HsXvGqqM4hergGf6rMCkC0cxlTQkh4+ds0kOHSkn9RMTMQyfuR7un3XDOqlt&#13;&#10;VhVyKeL+dc5mwNR2pMlzmiC6gsEtfL9WJvN+kYl487X2MtHyDcKAVXtxOfA56jAvxrfJ72g6e440&#13;&#10;7R5ybCVr0xHNWrQyJ4620uYWv6oj1odqO6K5ZXDxfPYvMMwyaDJvwr6D5+AfWkUTJ+/mpG/DJIUY&#13;&#10;BgzbhslD2xvb6lmvPXosaIO6HzwvEfKkmKk4+dJGGyST5WWTBiUMs+Nl2X3XXERrS425dIrMrZ0M&#13;&#10;l44oOvaItZgV09NUx1qtqI7bkVWnovTcff71UQTrmCfeSj+Ha3dpcimN9JSieaWl7cwrzbpxCX9e&#13;&#10;y6QaFqW0VeDJJCo7E5n3AI+SFlo6Z9pRsgrq61wDFnH9wLeKpJHo0Ep5H9w+g8PS80oawj0f4hkf&#13;&#10;OYlvg56I3gqEdyDN8MnvceU2aL6efC7r1BdYqjzjIzZ/h9aKFt2jWitELk3GedKUJ2ENDv00B9Ub&#13;&#10;qSRUKdrOJu3AWjPz65TYeKS9EmShDbMQcO8q0i9fRhZhXsSjLMr6ljNeN4uUuodZt2/Rc1kE7oS5&#13;&#10;ba23blZj5P9+/F7a94vchtFkCiuH6ggeug64Ekj3Kg18/HrO9L5wGvNbOKi8kxC2FjPo3lTvkOpt&#13;&#10;x2E1veb79Cbz94Xv4Hifb1DPS6mCk9+Zgn6XK7USmwJAwIpBXblyhcxtfFC6dGmUKVPG5q948eLo&#13;&#10;3bt3vlXp2LFjKFmypFSep6cn6tatKxE+WwWkp6fjpZdegpeXF55//nmEhYXh5ZdfxrPPPotixYrh&#13;&#10;7bffxv/93//Zyi7FX716FW3atEHVqlXRo0cPKX+XLl3w1FNPoUKFCkhIkLpLRhnXr1+X0uaGjYob&#13;&#10;YzRgwABjfns7jrR/2rRpKFKkiM1ropbL28cffxylSpXC6dOn7RUrzgkEBAKPAgJu7vLHvU0NxTTQ&#13;&#10;8UblnEtAdKyspRszNRq1TMP5NoWUr1je4pwbfKo1kOJIaakbHC0nB2cof2dMIrO+yJc6o5xRi6Ur&#13;&#10;1snICui66iz6NuFsMkE8eI471M4HhzHIOIh9O2X5EX1fMO8werVE52Eh0sl1GwyWej7nK6XmuG6H&#13;&#10;OKppnNiu6zcUx284kcGFpLeOJ8pa6TaLMHfFDElC4oovcUtH1ukty5XYkRihIYampG6o33cWAqWI&#13;&#10;TTiVqidF1oSdie9n1KCEx9GgRyNVG2OS5upeEXfZUDegcjUdglEBnbbuxaS4bRjxooVWn0wsP33j&#13;&#10;MfQMroqodjUQ1aEG+jQuimUbD+jcI7dwbPXrCA+siMGUdnC7qujZ8DFs+Go3tk8tgYjGJbDluF77&#13;&#10;XW2Vki/7DNb3kwc9Os4bZiJc9+6jAimnAyLfRIBCDNWS3KvQvEP1wLjNxi9bV8lHZEocYmleXawR&#13;&#10;ovdfxLLdZ/HSU44TQ2JRSF6zWJI7cE0yBkrP/PtIPnnVWLL5Ds0JJsuI4Q29MaBdHcK8Dga38kF4&#13;&#10;nS7YdficeVLdIyJcc0MR3riUhPnhdGKXrgZ3fr+G4OWIFhYSPFC9gfqe1WhyncacNIDSIBkw8NWO&#13;&#10;RmKoFla60UAFLwNSfr6kRpNTJue+MwX7LjdVS+zlPwJuliJv3boFJkGshcstZGRk5JbEofP3ydQl&#13;&#10;PDwcd+7ckX6ciWXn5OiPi/76669oQA9IZqb+Rz07OxtTp05FYmIikpOTJY2gZUVYW1i/fn2prZbn&#13;&#10;+DgtLQ3dunXDyJEjMXfuXCkJY/O///3PIWxUmZdpBCq34Gj7U1NTJcJ77dq13ERK593c3Ix4OpRB&#13;&#10;JBIICAQeSgSyLqcQ1aFw/Qp+P7odx3fvQNp1fj9SZyI4AsGhQVYdAE7OHajNw7tJewHD9kqmbany&#13;&#10;oLUUZ/7niZpNQ4CdBiydMQdPL3oHldSR/3PbsZbm4HCoU7+atDX/c7ycyh02YmXX6opWoQA6tahC&#13;&#10;BPEiikrzy5zVIDqPQWbaT7L2wn8KappP4JEgqtqiC8Dzfv53Q+r4u5sD59pRPhHqqDV7kf7uc0g4&#13;&#10;uQkT3lqB+AX9bNxHrlXTlCsbP28cLx2GtHoe1YPuUNd4PDniiMPPaQPQ1Ay3q/h9jzyYERLbHxb8&#13;&#10;wySyJJGK5Axk5RSFh5dM0kwngRKkKsn49i2MUu7bdrHHEBnq7Jw2rUS9ffn+TZk1CBsqL8ELreg5&#13;&#10;1PS6SldrSU53LPLdOIBpgc1IUyaHgCYhwA3qpJP5ceLEZvg9Yy+mSWaufJ7Ma0nraZzL6h+Cdg0r&#13;&#10;YUf8Gqwc0VoWIP2T9jGfQ9ruhUiUZGq0hnzs3RJDN+n7Obx1/Bv5PYXyMClB7+LSbwZJUt+wYHKq&#13;&#10;tA87P92AX9P+oD4eUL7hC2jfrTsqWToPknLY/stJ26NoI3vj6UZkVtyhN3BoDZYmfosX61mbSfMg&#13;&#10;gXovMDELiaiEVMIxFZswr/cm3KE5qmFmc1S1ZWcSMQzD1CUGKZLNkpv6aC60NqkD+/59PkRiH72E&#13;&#10;V/DDRvk9+3gZ5eXLyZzGPBM0VVkKVtbCcixKKO+QlF/TjBpKZ78zBf8ul9sg/vMfAau79+jRo0by&#13;&#10;U7FiRVSrVk2XpDGhacQPXD4EJnJM+CwDa8ksA5fboUMHIzFkAjR+/Hj07NkTTJree+89bN68WcrG&#13;&#10;2jjWIP73v/81E3Pjxg2p7kyCOXA5b775Jjp16oQjR45gypQpEjnkc/Pnz5c0ky+++KKkjQsNDQWb&#13;&#10;stoKbJp6+PBhMJHkYIvgavM72v6WLVvihx9+kDSj2vzafXY+yyayIggEBAL/HARy7ipf+kPjEd3D&#13;&#10;ot3x7yOOnAvMXzsNfpr+BKe68MXbWEmdTmAwhgxuyTt2Q/VO8xH+dX2aAzQZUY0TqANFlhq4TJ1R&#13;&#10;ubMeELkWbXU6UM6U4+5NxNBuLeyfzLl9BX/eYGJsJxTxQPPoXTiwszURN+cIotMYqHPzKvvQHEDr&#13;&#10;UMQjX+igueCd53E5/Qq8cogUqJ/RnGxkFylFlkFlzNPaOyrTDL3mLEdCh/40KNAfy79ohqEv1baX&#13;&#10;w7Vzt5PxdTxnJc1S86qSjBaRATCQmfLXe4+iqWbOIJtNqvMG69Z70m557iXL6Gjs5CwH4sdi8ypZ&#13;&#10;s4SIbRjaJcCuLFdO+j3/BvxiaI4Y3WUrRzTDSm5fZDgaBYWiVoOn4ettTVqPr54gE0N6Zmcun0Qe&#13;&#10;VYnFEgk8uXEYoicuRsqsd3Csyzeozw9J+k4sW2iQqhZI5rWjSYvKqYeOHodVw/g5lU6Z/WX9Rk5/&#13;&#10;2LTTbuiMmcl2THFJa7h1xPuSBDOtoT2Ztw9jSY8RUgq/QUT2ipkSqzoww8pBWLlTfpcYz+5cg8RZ&#13;&#10;vRD16UW0z8XbsjEP7ZzeuVY69BvUC5VoL+e57vRPxGrVcqQOD0N17bswYzfmKYME7MRoAjl7ka7M&#13;&#10;hGnY/nZVxNG8xaXLNqGN1eAIP7vZRAxfNCOGWrPkfMFbaglwJn60QngD0KxpDSXWzsYm5t7wUUxF&#13;&#10;9+37Ae1rmb/7c9K2Y/NOWa7WEsTZ70xe3+V2WiZOFTACVuTQw4NfLTJh2rhxI5o0kXTxBVaNU6dO&#13;&#10;gc0lHQ0///wzfvvtNyk5m48yEdPOD9y0aZNEEJkwcli5ciViYmLAJp5qmD17Nv744w/pkGV89913&#13;&#10;eOaZZ6Rjbi+bgrZt2xa7d++WNHVMFpkcstnr9u3bVTG6WzZlbdasGQ4ePCidz8301pn2R0ZGgn/2&#13;&#10;wt69NPofHCwlqV69OurUqWMvuTgnEBAIPAII5GRqLD2ajMT4KHLOQSqVs98sxYxZ1AEm5wLDpzyN&#13;&#10;hPfCTZ1l6hAtipY7x33XvOuYMxSvGmgYHEKdTgOhRrSK5r5oQ0DLQGuzVlfK0Qp1cj/10+4YZTZ3&#13;&#10;zREBTBB7Yv6PG+Gn6bTq5nQFAxYkj0VaiXQvVRF+FJt6aAcu3n7dztw4q6x2Iuh6B8fqnA+hTv83&#13;&#10;DpdxP/MuitTrh5kTEyXT4x3R3dGk0RELTZ5OMU5GpR+MlwlRmyjUUTQudV8cQB35EUiK2YB0IodG&#13;&#10;DWH2ZfyudFx5sNjVkKQSQxbw4z6kZbc3mUa6KtQyn3crzNq9C6vGt0aiRNTomSHCa1glm2OizURM&#13;&#10;nTiBlmhRSOK9FOxQyN6IOVM0S224wb/LXETtXow40tz/fOoS6pMzktRv1hLxpEBa6SEKMZSq4BWA&#13;&#10;yFlkORWsOoaRYqW/nEy572OK0dvzRDGr3qEpXdrumYrWcCI6OORB9BI2DCEPu5KIiZjwRiuTMGTg&#13;&#10;ynn5MFUihuxU6wM0a1gVd059ieUDh0ia97geQ1E5aaNp/ptGgtUukdd9iqn8820DpdNFfFtIppJL&#13;&#10;D23C/h/OoXqLKsZsF/asMOI4RiWGfLZYFbR/83vc8Y3HrSd8jenVHQ/3Kziy+h2bxJDT5QfeLCfj&#13;&#10;wHtGzWbHuC9oLqedC8QZYA9zT9Tu0lvSpKbMeg7LvPeiR1hLeLrRGqqntuGjTt1kPCQ5pj+XvjOm&#13;&#10;7GLvIULA6u46dEgeanrsscdQooR2zCD/W8Vate7duxu1a9OnT8eXX36Jffv22SyMTStVbVyLFi3M&#13;&#10;iKGaacSIEZLG7+LFi2qUccvmskwY1bBq1SojMVTjWJO4aNEiBAQESFpUlsMOb7QEU01ruWVCrRJD&#13;&#10;f39/yTTVMo167Er71bx6W/5QDho0yHjqP//5j65JrTGB2BEICAQeCQSyqBPvR1qJUhGjMC6mH1Sr&#13;&#10;wkrVGmFZtbIYEEVEYct/8NObnfGMZJ6Vif3zWWtGgRwSvKTr5KGoBTZkOjW9BDmdkaNDhi1Cu5Am&#13;&#10;KH73Eg7Fv4V1W1KwbmAN/DnvBIa2VbVLrpRjUayThyWqhSKwTSUo45w2cxcjs6wdGoLgF9kL5YvZ&#13;&#10;TK6ccAUDJat6USyKyLp5UemYPo1yWm2GRTpnD/2ahFhpKm8iFLaWmNOXL5Mv/z4foOfnm7DuJHma&#13;&#10;HDIHq8nTpDyMrJ/LudirOLJC1kIFtmhC3m/JiQqbgj7ZVJozmIRYHDk1gbQbCoFy80alNlQCEUTS&#13;&#10;ITpXlEVqvzadIRESGjwZPJUGT2jpDHeLNHk9dPdtRY6H7qNb2mmcTTHgx+92IEHRtGNnLCbRb/yO&#13;&#10;O2jO3kqzs6DqvOd9OBlXiI+owz7uVLEzCinWmvpx/QJf7mCtbfcJxYuEU5ySR22HR70oJPw4UD3U&#13;&#10;3xYpCner3qGSlBwHbRghDyp1jBsMa8pkKfIqdo2riJVS1zIEMbunWJBwD1qXU83D57/GM6oZsc/r&#13;&#10;mLa/HqY1Z6dNm7BpWwrqReSu4c08uVUhr51Rt3JxZN0jVElrXuv5zkSINhH+u9CthclEmmCXgi6O&#13;&#10;3kHoOipIraDZ1kCeVA1KDC+NotUYqgnzjDcJunX8Q/TtN14S6TdoG/rZcBCklgnkhjng12UG+pKJ&#13;&#10;Kl+XxInP0c+U29ae898ZW5JEfGFHwOrxZ0cvalBJmHqc39s5c+aAzVg5sIZr3Lhx+PTTT+0Ww2aT&#13;&#10;uQUmtlqTVG07WNPI8w05VKpUCR07dtQVV6tWLck0lPM6QgpZCJOzCRMmGOXlRs5cab9RuM7Ohg0b&#13;&#10;cPLkSekME1Oex/kgAl+Rx/JQkMgv8BP3j+sPED8/3kHjMP/EOF0hPqFD0dc/lsxHU3Dx/E0ih2Wo&#13;&#10;s0EaxXg5+fhhnalDni15vixCX4ScLNkk/j6bqmYXRw6Z7rNlYta5jUZiOHBNOsIUQvkXGpEHwTCa&#13;&#10;19MH0WSatYPMzTopa+OZl9NFv5xM83J0G2En0vL94Rv6Dt4KtZNBOZV5ah1OEjlMpWO/yPWYMcH+&#13;&#10;+oycTQ8DuXzbGEBVbl3Psu1dlIWT2akrhMuy/SwKTRbREgqvuyRPym/1VwHdFiXiO1677uR4LIx/&#13;&#10;AaObGXv0Vqmdici5tM+4PmdSTGN0ibHO/eXWb4kctldOmAjhtZs38Bfpql15f/iRCfSsCT1x9atR&#13;&#10;GMgmkrQMy9LGNLDhpNmsLv5WTXBDad/apCGkX9vXETnpKk5uX4Do6MlSyhlrd8rLhdDzZ7wHtsRi&#13;&#10;nZUc5yJMSGnzucFdoxZ0rP6m/Be2v68sZzMRHYmk2M/PgynBmEdmmRxGbN5gIn5yFOX3MM5vCxg7&#13;&#10;3eo8z6frMbEzklgTqOMLw7r8bKQkLlOkb8KoQB0lx865OJHeR9K+cf78CIe/TUKnBoonYjOB5nib&#13;&#10;naID6/qbp8gih2ETw4fIkeT1NnaUeRnW+XPHXBbGzrnSUemjtzGVrUvU4N8ZUW9Px5Pn3pfMmNVo&#13;&#10;3up9Z9Ty9b4z2ry29tX8ts7nFi/yF0z/0YocqkSqfPnyYILEWrydO3fizz//lJZ54HmGPL+P59bl&#13;&#10;JZw9exaTJ0+WRPC8QSaFTPzU8m3JZkc07jSExhpA1nKeP38elStXNkv+ySefGAmgt7c3jSAbX7dg&#13;&#10;M041dO3aVSJ+P/30k1T+77//LhE8nmv56quvomHDhk61k8mZOncyN3LmavvVultuGQ+eX6kGNtV1&#13;&#10;ZjkPNZ8rW1c+zNpyRH4tGs7vC/ycx0yb41HALzP9DC5fu4MS/65Dc0ksX+tlUJpfkTxupJy6fOQb&#13;&#10;IwQz2umrq1b2ptF+SqUu+J1DHXEpkDfJNhpNo4qf/8vjEELk0EBzEG9nU0rSwpmXo9NJo2Qr+5iX&#13;&#10;Ixfi+L9avuM5yMLz6Hz0Uec/OUgMWb4eBtry9TAoUuoJuWqHNuLsjeFWZnF/Ht8vnyez0xx5z6l/&#13;&#10;bfnajK7I0ua33C/iG4ZxMwcjikyRk2J6YfPY1pZJXDpO3bfCmM/P31IrlEJklExul5D5ZFR7xeS3&#13;&#10;CEqVlbOsW5uITkG2SHAmzny7FRfuFEOtoBfga/FcvPgyDVaQmPJtSXMXuUtaj3BHdB3UrnXTuJSC&#13;&#10;sWJ2dmzhz1l4KYqbOW60HEIFc42kWxn4v/QO5t/+gRZTJ9Jz4ndJY+hJz42sOaRlILbuQt3HTfcE&#13;&#10;TRkFD95w4LmUuYf7Ro+U2rQ56buxYtYK3Cuh/9xz2nt3KqD7u+RwylKTTmavnymm6Kw1NJr6agsw&#13;&#10;7pOznI96SsvbcNTAT9MJV+t601A+aMUIKZTw1K9TMfJgbytY4X/7KL4m0105BMDP3zxnKg2SSSbx&#13;&#10;35zAM6SFlPPLA2J3stSRHPM8No/IhH9gcCaWErlKWfgCPqyptZqQc+UJb7pWU9opJp703l1NS05Y&#13;&#10;ImHefscwN7WnHJq+Rs5vXp2LW3fIhLxIcbq3eAmOq9jwrkwYtY5v9L4zpvKtvzOmcmzvmfLbTmPv&#13;&#10;jMhvD53cz9nCz6wXwcSM56xxYFNKnrN26dIlK+lsurh8+XL06tXL6pwjETwvr0+fPkanMqNGjZI8&#13;&#10;h3L5Wo2fnqwnn3xSMtVcu3Yt2LEMaxxnzJghzQm8d+8e3n//fSxebBoFeffdd81IEs8vVIOfnx94&#13;&#10;6Qqep2gZWA4vkcFmojzXMLfgDDnLS/tt1ePzzz83I6bcLhEEAgKBfwYCv63vggkLqdMzaBcSR2nn&#13;&#10;81D7aSHoAztlHEp4yIN6qot9l9A5ny51YE1DboqUG+QIxkJgnsqxkJVfh9ePfugSMTQr3wkM3Ks0&#13;&#10;BdtwJBBtNuw9g3ovVdeIuoKDH6+RjkM6NLfq+GkSOr3L2t78DpVemoURexeTJohMiGepHfC8lHIO&#13;&#10;+5kcUQiPO0veQk3zwKTI7DNYFlCDTATXYO8PM+AnLfrtgWe6zSNNHzk32TkEmw90NHpTlPIof5mn&#13;&#10;PsYomq/GYQyZbVqSw/v379IZvovZOdFn6LiqjmSKOK/TEPgl02LruX/2WbTtQERqXnB9aS5lT9K0&#13;&#10;99AMqJgyqV19d0k7D7eSID5IIQW/kRFX02rlTElpL4fWMkz7IxOlSpaTak4rC0ghKZbmZfbRzMvk&#13;&#10;tOe2GdcOlFPJ/1lXfkLiFvme08ab74egw+R3pAEebXzql+/RXcxB1hpKuzb+zmzsh0mz5Gvbc8VF&#13;&#10;8vRp3hZTNg/UenYwXU8adPhkIzKIsHmbTtLeVeP6qneManizBGYHGT9skDDnOi5LmQbLqXnppCke&#13;&#10;QJpiA5XVVymrWMnykoyUWStx4dUg8/nXRNCWMZn27YRXR4WbPaOB5KgpjGRUvHFSWrR+xwgaXNhs&#13;&#10;PrjgMt7kTGZOsGL632QGli143ThdwKzBmgPHMQeOf0TfDLo+gWP34i3yfuvpZXqjZx6PVxyVhaDl&#13;&#10;s+oUAcDZ74ymamL3IUPAjBxy3bXkTI8YchomQuxo5cKFC5KnUI5zJsTHxxvnFbJpJ5tfOhN4niA7&#13;&#10;kmGCevv2bQwbNswqO7eD0/Hah9qgNREdPXq09pSkReS5hWr4+uuvwRpANtXMjSCytlLVGjJhtUfO&#13;&#10;8tp+tX7qlq8He1tVQ2xsrBkhVuPFViBQ+BHIxLH4Bfj5DxodL25d2yx6Pn1bDEBwLl7rznw1H4d+&#13;&#10;pWc56y7q9ogmcy7Th88oNfsKjm1ZhC0fT0YSa9Uo+DUZjBcHDcXzLQLkzpocbfPfoXIod07GYXz9&#13;&#10;yVZcyypO9XlDvz42SzGdeGWobG1hipH3vGuyFoc660tGYvtzX6B9I6WTfZvmB73F83U4jETdanJn&#13;&#10;1C9iBRI6L5FitX9FihXF6dXdJOcjvBh41wY+klkpp3H3VjRgJydj9ty6GPdGOEorX5CcjBSsH6l0&#13;&#10;ZPxNc+dcKUdbn3zfv3cY7/UYIol11JRUWwdXMAAtndGczOISyCxuR3QX0kztUTQombT4OnlnlO49&#13;&#10;8mIZWkdbVCHd90TrSXtxYIt6T1lXM5OWIvhu73G4VWyOFrk8R5nkcCRBEtEZgU0tiCHHu1VHy7Gd&#13;&#10;yVslzRPbYCASKC8k71HvFQz0H4GlhN26fhWBecno2raRop3LxIXDn2JRb/k6gzQuTXk+n73gVhuR&#13;&#10;O9YjkbQ07NFy1JvNsY464/LTYi+jnXPFnkSjNkASDcys6z0alT+dhqAGVZT3CtXx26WkNZRJWkiX&#13;&#10;EInsoVhttBkbgh2zDNSu7qi8+TM0ryWTqoyjKxDToz9SqciBCTcRVs8TlYL7wY/qm0rzMqdOr4GY&#13;&#10;0f3gXYy0j2m7sbyd/uC9h39/LNvRwb6WuqgXfCzJMT07GybK9c1Na3jhK1oiREkbMHYXOj3tRUsn&#13;&#10;XDUDy70EeZJV3h++zQfS/FIih/RuiaF2vBvdU363ZF/FwcX9jfMmWwb6m8mwPriFH+JjpejAiV2t&#13;&#10;iCGf8AnqSrOz36elQSbjh99GozW9E31D+8rlUx2iJjbE4smvw5fan3XjF3zxLjkT4sG1sBcwUJKs&#13;&#10;+aO+F4dnRq1F3x/keZXzOvVBJXKc469YXbuE971fsKqX6sAnBFNnROHx21dxS2sOQFo+T9LyqcFZ&#13;&#10;zMv516Wsm5BEDmm21DuNsCB50OrWb1swXTVjDRuI2hqm7ux3Rq2bq9ustC2YQqbsKbTubcyedWQG&#13;&#10;7IGc9O34b/AL9E0LwaTdX5JzLA9a/kSbbr2Vsx5b301H63X9t93YtmoB1qlzhdnr8KAodH11APxs&#13;&#10;LLHC38TN84djZbxBKSYA4bEfoEeXluZWBI5W4gGnUx5NuVSeM6d68eQYNt9kotGvXz9p4XU2L2Vt&#13;&#10;4ZUrV6QMbBbKJqaWZp2yNP1/1vYNHTpUOslmjx999JHDc/pUiUxa2SzTXmATVZ7PyIvb52ZeGRYW&#13;&#10;hoULF6JKlSq4evWqNPdx2bJlknjWoI4dO1ZyUGOrPCZn77xDo2xK4KUpbJWZH+1Xy1G3rEVV51Ey&#13;&#10;Me3cubN6SmwFAg8ZAjm4tHU81h2yV+22dslh5qkVGEVOqdQwsK0OGbudgg8a11fmzqgp2WMkeQPk&#13;&#10;Hy3GHE/OKUyfXlMadc+hcihx2oEPMb3fEKlTx3kHth3oMjlUy7bc+raNRk//9yWHIXG9yfV6k85o&#13;&#10;Vw3GJSY4fd8V0RrnEbbnwRRTFu4uWpx6N8p8Q85fxDccM6mjHk0d9ZQl3dBnSQA5fqlOGF2DYaeB&#13;&#10;k0ghfOwAzci/8+WoctStk4Zeajb9bbFGGLFiHtYffhL9h4bZvb56AlzDAKjefTp1DIjgUDdnXidv&#13;&#10;7CZHKDhPOCqDEoExS6w6NHrlOxOn7Uc6ks/h9F4tMWTFFCQpC6CzbG3ey3vn0LIApDFqsxbN7JLD&#13;&#10;bJzYGidXLaIXalBnXC88+TwRNtZAbVmKn8Z2V3Aqh7Dle/ErOSoxUKZ1IxrT/Dy+H8viMt2LqRpB&#13;&#10;46Nfdeg6u1cJx+J5IzGY5x+SRnLe6oZ4q0+QRpKzu55oFb2eiI1MOGf0YGIlPzOXyStnqlFcZ3Qy&#13;&#10;OnAix6M95qPdLH43GTCjExluNglBwA2D8V5Bm+VoQ8RQCuQNdURMb8mLZeqq/uhLv1yDmyd8qjhP&#13;&#10;e89sIm2bJDwXrSGRyI9HyASNk6fMao2IWVJGs7++tBZg13qKmSmtSTkwbiKSyHFW6qpe6LPqv2QO&#13;&#10;WpZM4U3Xkh2xPK9jlqoVmpP+rXEJhpBgJj86wasx2oZRvbaAlj07iNZsaVEyCP3p2ifxtd8yBIPp&#13;&#10;59ckgL4HNOCmhKgBHe106mn+3sLvkUrrUxqIcEVHvodlCeNkcuoC3qmfTaC1RdWSDZjUqpR6YNr6&#13;&#10;z8O6TcPlAQwXMPcJ6k8WDbHS4MzSfjWw1L8zQmrRu3yLQSmjN6a/KQ/GqIU6/51Rc8pbZ9/l53cu&#13;&#10;pzcmB3pe0u5K5DDryillsNNAy9z8LC1zY56O5tU7s1yPXDWb/6kbX8dwWkLGPJDH4SVDpN+YrTcR&#13;&#10;rAy6qml4KZB3Wr2g1F2NTUECOf5JOLqW+hY9HXonqTn/ju2/tIWyWaa6Ph9r5phcjRkzBjxvj528&#13;&#10;sJklk5CqVatK2Ti9Om9QK8fefnR0tETAOA07g+ElI5wJTAyfeuop7Nq1S8rGGkL2eLpixQosWLAA&#13;&#10;TZs2leLZdJPXPOQ62wu8yH1iYqJEDDldmTJlsHQpOWsgU1U1sAaS51zaCh9//LHD5Cyv7besA18D&#13;&#10;7VxDrrctYmqZVxwLBAofApm4I1WK3Zlvw9Sl2xCj/cUlYmbXp+xU+xzWd8q9g3Thq/eMxLBvXDLW&#13;&#10;/XgfCckXETOxtyybnFNsOyoPgukX5kA52Zewf24XDNYQQ31Zjsd+8sEU8M86VECP+LMYEdlZPkUe&#13;&#10;+dS1B4HeGJNAWkDJJM86p60Y2QDV/Kz/a+sxP24edXE5pJBWZJOJGJLWdTyVE9mignmmXI70yjFl&#13;&#10;4fllcml5neeuyvQJGk4DlM4TQzW/SxiQRigy+QT6tpGlpBBuKjHsGPs93oxwjYRoSZksuZi8qeZl&#13;&#10;pyOrtoS3NtIroyJeihmyNgfvewdNRMygEDn639qyMnHxxBkpvmPXFrnU4RJ+2iN3/Xjxc1tmsO5V&#13;&#10;QtC3CYs04NR5jfaJHJWM/lFzz0v3o4lMBEYuwvz992UvoHJN5X87bfOl+YeTIkOkdEmxg3AwPVub&#13;&#10;0+l9JpwJu/eiZ5h8D6vPTKoiKXDQcsQlrTc3YS0ZgKE/nkaU8Vk2KPdKADrSkiIr55q8bLKY6mQF&#13;&#10;MHee5TshBFEr9iIqTCkozxvySPwJk1sy/12a21xDd4c6viUs/Fb4hE5D3FLTuyVVQwzD6RmZZeGI&#13;&#10;Ra9J10/tk0k3mWE+ZVNb7IGGEXL/LnVPsnGFGd+2c7Hy07WSh1yWbSSGNK9w0uZ0k7dcOuemTDXy&#13;&#10;8HQ3VcMrCEM2ryVNLgVy2rRmyy+mc87u2ZljaRRVuZTmmXEBc9LK8zspKiJEFnmS3uUqMWwzBXOT&#13;&#10;VqOeRmsoJ8rLd8b5d3nl5r1kPBGCSj6yKZG795NKXABaNJMHAPTSGXGiHdvfTW0qnX0yDd+gEsOw&#13;&#10;GZi7OwMbU+5g5eZEqpEcZscsN95DcswlrDcSw96I2ZpOeW5iZuxI+XR8L1ovNg/3hlJuQW8eIw3b&#13;&#10;X9pCWHvIBLF06dI2SQabRbJGjgNrqXheniPh+PHjYIcyPLeQ5Z85cwZly5Y1ZmVCx+sNMillc1Ne&#13;&#10;z9CyQxAREYHPPvtMysMkNTk5GU88oZg7KZJ4OQw262SNHgfWrLGGk4O6zAXvP/7445IG0svL2usa&#13;&#10;ky6ec8maQ3aYw15O69evz9nMgjYdn2CiyZpIvZAf7beU++GHH2LIkCFSNGsN2blOXsihwWDAzX+H&#13;&#10;WBYjjgUCDwYBmmcxrXFjGhmciJUnpmk0UI4Vf3J1F8kkEk2mYEzwr5g9a43RoYpJwi1sf6OUZKrU&#13;&#10;cd5pDDBbp4sWNJ7+jOREIWBiMqbRPB694Eg5qVSX4aQt4hA+cz3cP+smaURVBy96cnOLU4mhPTOZ&#13;&#10;LJqXlE7zktzd7pMbfDIPq2LhDCO3Qhw6n4mMc2eJyJdAkWyi857l4ZuPo7UOVeFvT+QKBrSO2LnT&#13;&#10;uEm44e51uOs6EMqlYaQlmNOQTM7IXDKeTB8VrpNLpgd1+gq2RPrQXLcAMgM7ku/aUFutkO75//1J&#13;&#10;qxWUoHXlgFLlq6J0STdbyV2MN703XHmG5efyBtyJcN+hOpZxoI45bEp4jwgq9UE8NGaYug3IvoXr&#13;&#10;N0gwpfX0KkPEIRO73iiBeTtNTqV08xW6SH6uLiGbyGNW5n08XrE6PJUxjAdT1WzJBFZ2AORpNhfv&#13;&#10;wZT/4Evhe/PPa9l0z9xBVtGyqORbLtdKPJjvTK7VcCiBI99NPUGZpz5EBM1B5ikZi1Pmmi3BkkOm&#13;&#10;rKPYezOZvM5MJjNixfLBlCeAlqg5QoNTpvfQSZrnyZY3vC7pyk3vON2/0atjQcWZaq2UwGSMtWf2&#13;&#10;QmhoKDxpZINJ5LFjxyQPn5YkzjI/Ez+eG6h6I2WPoExErl27ZkzKWsDU1FTpmE1Xea1BjmvevLnk&#13;&#10;OfT69evYsWOHdJ41m2zmakkM+SQvWM/msGwOymHNmjVGcshETw28TqIeMeTzLJ/LVYko10MvLFmy&#13;&#10;RCKQfI41mh06dNBLhvxov6VgJqZTyYRVDUJrqCIhtg8tAm7KCGibGk7P98khl9/RChkbMzUatQ4P&#13;&#10;yhWG8hXLW6Rxg0+1BhSXwt133eBoOTlgDUpnGnVejqa1SmGX/OrSlZmfke5eFVDJerwrP4sgWR7w&#13;&#10;rlK7UH/c8rnBOuJcwYCWNCDcSutIcyaKKIBk+ji+c7xkeld/5gkMcHIJBmfKczjtvXM4dohS+4fD&#13;&#10;z9ITiMNCnE8o3/POaawdLSXztxUY32EuSvnTW8Fo6udoblM6V+pYhLySllY6nSZJNvbIfLG0t9Zc&#13;&#10;1FqvbCNnIYvm50qe//b3VIzJde7k6O+pW8GUyvemr5PfjAfzndFv7zeJq7F+cSyeadEeLdp3g3+D&#13;&#10;IDxG09QKLDTxx+Mm6iAVU8S7Arj3kGpR6G9f0zuZQ8Q7CNIQQ47y7zYaATwtQzPfleMLYzBrLhM1&#13;&#10;NqlkAtesWTMEBwfbrLNK8kqVKmUzjfYEKyi18xl//vlnu+vwMfFhLR8HJqO7d++WnM+o2sBy5cpJ&#13;&#10;2kVtGdr9evXqGQ+1xI7NWHl9QQ7aNR2NiZUdri/PP7QX2HmN1pmOPUcw+dF+y7o4Skwt84ljgUBh&#13;&#10;RSDrMtnyc+WuX8HvR7fj+O4dSLvOXWEPVA+OQHBokA1NyRVsHt6NcyJg2F4Ek0lR6vfSoc6fJ2o2&#13;&#10;DaHOtQFLZ8zB04vIZbvSAcs6tx1rFScRdepX08nreDmVO2zEyq7V4S3JvqUjS0QJBFxBwF3xaEkd&#13;&#10;EzK94+BHFj+FIWRdPCnNB/J7PvTRGTjIvkcdQDJ/1RBDW+a2heEaaOtw57x8dD9v1rFakWJfIPC3&#13;&#10;IzB3fKRUhwu//YLEVe+jbPmKaE7OpPKbKHpUbChNoUg5RF6RvwlBj1DVc+stHFk2VZ776B+KisYB&#13;&#10;nKs4n2SQ6hbe5lmN2a8CmddTCGpCg0yHQNYDheOdrdTMamNGDlmTxwvRc2jSpAkOHjxolYEjNm/e&#13;&#10;bFyGgp3R5KY1VIWwyaorQfUwqtX6sdaSiaJ6zlKu1uuoSmQ5DZutqlpPNl89ffo0atSoYZldIrLa&#13;&#10;9mtlqImZSKuE157WUE2f1/arcnjrDDHV5hP7AoHCjEAOL7zO4dB4RMuW6/Ix/8e/jzj/iZi/dhr8&#13;&#10;jC9j+fSFL95WvD4OxpDBLU15bOxV7zQf4V/XR8KhyYhqnICQiGdRjNbnU+fpBdAC2W0bWFtQOFOO&#13;&#10;uzcRQxvli2iBgMsIFKM5aSf+wlCXBRRgRs9q5O1xOWq2a1yAhTxY0R61XkfiidcfbKH5UlpxNH47&#13;&#10;EV5pNC/xSccG8fOlWCFEIPCAEfjz8kWJJOY7USRHRQPnTcRwcrC0LqoOvmvTG/5lS+Laj+xZlxsZ&#13;&#10;gjHv9dFYORVFUcUsxMdHTxVrOv+AIXK6ODNyyM5ceMH4zMxMaY4dz9WzXMuQHcKwUxU1PP300+qu&#13;&#10;tOU1A6dMmSLJ4fUGAwICpHjW3u3fv9+uto7nyrVu3Voy0+Q5iXv27JE8pqreUNncleci8pIRrOUc&#13;&#10;OHAgeP6jZWCPoOo8PD5Xs2ZNYxLWOHbt2lVa5oK1k6+88gp47UMtwWUiyB5a2YyVA5dZq1Ytowze&#13;&#10;0ZIzrnduJp350X5tBT744AOniKk2r9gXCBRWBHIys0xVI0cA46N6o6oPcPYbchJFCw3jZCyGT3ka&#13;&#10;Ce+Fm5xdZOzGImVh5r5r3jVfo8okzXzPqwYaBocQOTRQPGkr42XHGGqigJaBmhe+EutKOapAsRUI&#13;&#10;/AMQcPcJQvs8efj8B4D0wJroBt9GYRoPxQ+sYFGQQOBvQ0CPKGbevomy/67kUp0qBLQm7WEs2w4g&#13;&#10;dScvG6MNoahV1XoQmVPoK4OKw7sCc6IUHDjyGy1Ho+/TQFvC37VvRg59fX2lOXMJCQnSHDley3Db&#13;&#10;tm2SeSev88fr/rFmUTXtZIcu6rw+bgCTsr59+xpJFedn7Zwa2PmM1gGNGq9umZTxHEJ2AsPaPV5j&#13;&#10;UKsZZAI3YMAA49qKPB+Q5zzOnj0b7IyFTTd5MXj2oMoElwMvxzFokPnco+nTp2P9+vVSGnZow+Rz&#13;&#10;7ty5qF27tjTnkT20/v7772q1JLKrrQefYM+oqtawbt26aN++vTG9rZ28tl+Ve+fOHUybNk06dISY&#13;&#10;qvnEViBQ2BHIyrxLnsgCUCpiFMbF9DPOzapUrRGWVSuLAeTqHFv+g5/e7IxnpPWFMrF/vrK+Xtha&#13;&#10;vKS70LSlP8xMcjpTgpzOyGiEDFuEdiFNUPwueeSLfwvreIHvgTXw57wTGGp0Me9KOfmP9icLYySh&#13;&#10;6jb/SxASBQICAYGAQEAg8PAjoBJFtSU9h8Wouw5ts8iPQTiZq0rBvzeiRgxCzYol8OfxrVgzcTIR&#13;&#10;xckY3PAq4n6ci0rFHBF5FzcvyQPRAU/6OpLhb0tjRg55uQped/D77783Ollh7SH/LAObeG7YsMHM&#13;&#10;oQtr01TiyOkzMjIkDZslsbKUpT1WzTezs7ONzmu055mMHjhwwOgh9ZdffrHpBIbzsTdP7fxDjqtQ&#13;&#10;oQJ4HUNVK3r58mWjwxo+rw39+/dHZKRs36zGMylkgskhv8lZbu3nMnnOpDof0lFiyvlEEAgUdgS8&#13;&#10;g8Zh/gnZtN2yrj6hQ9HXP5bMR1Nw8TytZeRdBreOk0ZRMR4YP6wL3Pm9QRmL0JstJ0ue53efTVWz&#13;&#10;i0uLubNbqaxzG43EcOCadIQZCWUjVKeR9qcb9UE0zTvcQWtedfrxQ+ml70o5lvUXxwIBgYBAQCAg&#13;&#10;EBAIPAwIZOLQcoUYkmfo1eQZWrEYRfVajdC0Nfkvkda1fB+ffT0YoxWHYMbJc7nM8328jJ7ZaeHB&#13;&#10;xYwccrXYeydrzdhkk9fv0ws8H5E1b+p6h2oaNtnkJSTWrVsnRfFi984QQyanvKYiB9YSah3JSJH0&#13;&#10;x2SMSSl7IOU1Cm2tP9iY3OGvXLnSihiqcnhpi/Lly4PJn7qAvHqOt2zWunDhQrD20zKcOHHCSM4a&#13;&#10;NWrkkNbQUobesSPtZ6+nrMHlwFiw1pS3IggEHgUEMtPP4PI1WiBB18U/ee6rTK1kW3/lzXX5yDfG&#13;&#10;Zs9op+9fdGXvilhJqVT38zk3lXmN9MJvYySGRjHwf3kcQogcGmgO4m1+wdOIoCvlmCTm394rysin&#13;&#10;vaUs8q80IUkgIBAQCAgEBAKFC4GOdR5zqEJPkCnps23DkXmHzErLO2tWmoObf8rFRL3R20gMjQXT&#13;&#10;upbdY3rDQH2FzKu3lWhey1HePZD8E8IaWPg/uPc7ju6Uz9+HkUYaRRamHStyyJVjYsbEik0n2ayU&#13;&#10;zUVLlCiBmzdvSnMC9Ry4cD4mN7Y0jXw+t8Akh+cZOhKYtPHvyJEjSEpKAntNZVNSrmdISAh4qYzc&#13;&#10;As9vPHv2rGSaynKYmKalpUmE8tlnn7VJulq2bCmZsOYm39nzjrTfkTTOlivSCwQKCwK/re+CCQvJ&#13;&#10;7GLQLiSOamVerRvJOKC8WEsoi3MXcde6bjdPnuvR+XRaCYz9oFqEG1egfBOMJ/JUjlGK2BEICAQE&#13;&#10;AgIBgYBAoKAQUAlhixe6w79+oLTEhbrOoatlpqfTgHIt675Gxh8XJJG00q8SPFCnzURynkdzFGdt&#13;&#10;wIVXW5r5QLj+0zYadObQG3X99OcqSqcLwZ8uOVTrxYSre/fu6mGh3LL3Uf7lJfDi9noL3OdFpsgr&#13;&#10;EBAIOI+Ad83WlInI4ZKR2P7cF2jfqIos5PYv2PDWc7LraFqQtm41+UXtF7ECCZ2XWBVUpFhRnF7d&#13;&#10;TVr3sO+ai+jawEcyK+WE7t5PyOlpraHZc+ti3BvhKK28CXMyUrB+pDKH0f9plFO8orpSjlWl8iFC&#13;&#10;aAzzAUQhQiAgEBAICAQeGQT0CKG2ca59N9l5jCwlYWAvVE34DMH1yilis5H6VSwmLTRIxwE1TfMH&#13;&#10;vZ/uikByYJOE9/He1CaIjekpObfLStuOhb3Hy/kH9UJ1C4/riuBCs7FLDgtNLUVFCjUCf1HtHFPy&#13;&#10;6zdD5Bf4qfePb9to9PR/H+toXmFc76qIa9IZ7arBuMQE30F9V0RrPPC5oWgxN937r5iiVSxanGz7&#13;&#10;aY40zzfkUMQ3HDPHdkY0L0a7pBv6LAlAYJvqpEG8BsNOg5SG/8LHDtAsReEGdypHL7jbKMcyrS0j&#13;&#10;EnH/i/tfvf8t7xlHjsX9I+4fcf848qTopxHPz8P3/IyasQrrF8fimRbt0fyFbqhdP0jSEOpfYfux&#13;&#10;tq+/G5oO3ovAVTwobcDscB98Tv2R8qU9cef8GlrIXpU7BW2DFBbJUSUbof+8kUginwWp8b3Q88el&#13;&#10;CKTpMEnGvkVvzHzN5MDSdvmqfPvbgsovJqvZx12cdQCBvHyYWLzI7wDIdpI8WvhVQI/4sxgR2Vlu&#13;&#10;8aFNGmLYG2MSSAuofRE7cP8U1cHO/7X1mB83T1rgljWVSTs3mYhhk8EYT+VEttC88HVkqFEq/nrl&#13;&#10;qGmIktJcBHZhLZvtm+Kdu//ZPMbSREYtXyvTmX2R3xm0rNMK/KwxcSZG4OcMWtZpBX7WmDgTI/Bz&#13;&#10;Bi3rtH8HfqEd+yBu6wkMmDAXdRo+mysx1Ptuqi2xW3/vlnhz/zEMjAiRkqdSfySJlrNQiWG7seux&#13;&#10;8sd3NIPIslTftnMRFzdDPjhpMBFD/5GYuX8F/DW+aOyWL0uw+19Q+R+j5R+YeIogEJAQMBgMuPnv&#13;&#10;EIGGQOBvRyDrxiWk/5EJd7f7yIIXfKpUMK1tmG+1y0TGubMgFzgokk0zBzzLw9en8M4FUImha2Yy&#13;&#10;+QaaECQQEAgIBAQCAoGHAoH8+G7K/ZEbcCd/B1nkrODxitXhmdvyFbev4MLFP+FeHLiT7YXK1SoY&#13;&#10;LZgKO3D6dlKFvdaifgIBgcAjj4C7VwVU0oywFUyDPeBdpbbVyF/BlCWkCgQEAgIBgYBAQCDwsCEg&#13;&#10;90ccsyYytq1kOVSqpc5TNMY+FDvCrPShuEyikgIBgYBAQCAgEBAICAQEAgIBgYBAoGAREOSwYPEV&#13;&#10;0gUCAgGBgEBAICAQEAgIBAQCAgGBwEOBgCCHD8VlEpUUCAgEBAICAYGAQEAgIBAQCAgEBAIFi4Ag&#13;&#10;hwWLr5AuEBAICAQEAgIBgYBAQCAgEBAICAQeCgQEOXwoLpOopEBAICAQEAgIBAQCAgGBgEBAICAQ&#13;&#10;KFgEBDksWHyFdIGAQEAgIBAQCAgEBAICAYGAQEAg8FAg8P+JycvIDpPgxwAAAABJRU5ErkJgglBL&#13;&#10;AQItABQABgAIAAAAIQCxgme2CgEAABMCAAATAAAAAAAAAAAAAAAAAAAAAABbQ29udGVudF9UeXBl&#13;&#10;c10ueG1sUEsBAi0AFAAGAAgAAAAhADj9If/WAAAAlAEAAAsAAAAAAAAAAAAAAAAAOwEAAF9yZWxz&#13;&#10;Ly5yZWxzUEsBAi0AFAAGAAgAAAAhAFvYuLLhAgAA0QgAAA4AAAAAAAAAAAAAAAAAOgIAAGRycy9l&#13;&#10;Mm9Eb2MueG1sUEsBAi0AFAAGAAgAAAAhAC5s8ADFAAAApQEAABkAAAAAAAAAAAAAAAAARwUAAGRy&#13;&#10;cy9fcmVscy9lMm9Eb2MueG1sLnJlbHNQSwECLQAUAAYACAAAACEAqSVDdOQAAAAOAQAADwAAAAAA&#13;&#10;AAAAAAAAAABDBgAAZHJzL2Rvd25yZXYueG1sUEsBAi0ACgAAAAAAAAAhAMXY/FconAEAKJwBABQA&#13;&#10;AAAAAAAAAAAAAAAAVAcAAGRycy9tZWRpYS9pbWFnZTEucG5nUEsBAi0ACgAAAAAAAAAhAAknbTOk&#13;&#10;TAAApEwAABQAAAAAAAAAAAAAAAAArqMBAGRycy9tZWRpYS9pbWFnZTIucG5nUEsFBgAAAAAHAAcA&#13;&#10;vgEAAITw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75"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76" o:title=""/>
                </v:shape>
                <w10:wrap type="square"/>
              </v:group>
            </w:pict>
          </mc:Fallback>
        </mc:AlternateContent>
      </w:r>
    </w:p>
    <w:p w:rsidR="00B53452" w:rsidRDefault="00B53452" w:rsidP="00453934">
      <w:pPr>
        <w:pStyle w:val="Ttulo3"/>
        <w:ind w:left="0" w:firstLine="0"/>
        <w:rPr>
          <w:color w:val="4DA4D8" w:themeColor="accent3" w:themeTint="99"/>
        </w:rPr>
      </w:pPr>
      <w:bookmarkStart w:id="39" w:name="_Toc515648499"/>
      <w:r>
        <w:rPr>
          <w:color w:val="4DA4D8" w:themeColor="accent3" w:themeTint="99"/>
        </w:rPr>
        <w:t>ARP</w:t>
      </w:r>
      <w:bookmarkEnd w:id="39"/>
    </w:p>
    <w:p w:rsidR="00AE2575" w:rsidRDefault="00AE2575" w:rsidP="001772E2">
      <w:r>
        <w:t>El protocolo ARP (Address Resolution Protocol)</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1772E2">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riores peticiones, normalmente del tipo broadcast, es decir, a todos los equipos de la red.</w:t>
      </w:r>
    </w:p>
    <w:p w:rsidR="00DB192F" w:rsidRDefault="00DB192F" w:rsidP="001772E2">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1772E2">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1772E2"/>
    <w:p w:rsidR="009E4EB0" w:rsidRDefault="009E4EB0" w:rsidP="001772E2"/>
    <w:p w:rsidR="009E4EB0" w:rsidRDefault="009E4EB0" w:rsidP="001772E2"/>
    <w:p w:rsidR="00B53452" w:rsidRDefault="00B53452" w:rsidP="00453934">
      <w:pPr>
        <w:pStyle w:val="Ttulo3"/>
        <w:ind w:left="0" w:firstLine="0"/>
        <w:rPr>
          <w:color w:val="4DA4D8" w:themeColor="accent3" w:themeTint="99"/>
        </w:rPr>
      </w:pPr>
      <w:bookmarkStart w:id="40" w:name="_Toc515648500"/>
      <w:r>
        <w:rPr>
          <w:color w:val="4DA4D8" w:themeColor="accent3" w:themeTint="99"/>
        </w:rPr>
        <w:lastRenderedPageBreak/>
        <w:t>DNS</w:t>
      </w:r>
      <w:bookmarkEnd w:id="40"/>
    </w:p>
    <w:p w:rsidR="00F573F4" w:rsidRDefault="003E77A6" w:rsidP="001772E2">
      <w:r>
        <w:t>El protocolo DNS (Domain Name System) es un sistema encargado de asociar direcciones IP a nombres de dominio, traduciendo las dir</w:t>
      </w:r>
      <w:r w:rsidR="00F573F4">
        <w:t>ecciones a nombres reconocibles, acción que se conoce como “resolución DNS”.</w:t>
      </w:r>
    </w:p>
    <w:p w:rsidR="00F573F4" w:rsidRDefault="00F573F4" w:rsidP="001772E2">
      <w:r>
        <w:t>El protocolo está dividido en 3 componentes:</w:t>
      </w:r>
    </w:p>
    <w:p w:rsidR="00E63749" w:rsidRDefault="00E63749" w:rsidP="001772E2"/>
    <w:p w:rsidR="00864F4B"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1772E2">
      <w:pPr>
        <w:autoSpaceDE w:val="0"/>
        <w:autoSpaceDN w:val="0"/>
        <w:adjustRightInd w:val="0"/>
        <w:spacing w:after="0" w:line="240" w:lineRule="auto"/>
      </w:pPr>
    </w:p>
    <w:p w:rsidR="00F573F4" w:rsidRDefault="006C5FAB" w:rsidP="001772E2">
      <w:pPr>
        <w:autoSpaceDE w:val="0"/>
        <w:autoSpaceDN w:val="0"/>
        <w:adjustRightInd w:val="0"/>
        <w:spacing w:after="0" w:line="240" w:lineRule="auto"/>
        <w:ind w:right="-313"/>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 xml:space="preserve">Jerarquía del espacio de </w:t>
      </w:r>
      <w:r w:rsidR="00EB6336">
        <w:t>a</w:t>
      </w:r>
      <w:r w:rsidRPr="006C5FAB">
        <w:t>nombres</w:t>
      </w:r>
      <w:r>
        <w:t>.</w:t>
      </w:r>
    </w:p>
    <w:p w:rsidR="00F573F4" w:rsidRPr="00F573F4" w:rsidRDefault="00CE4742" w:rsidP="001772E2">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865088" behindDoc="0" locked="0" layoutInCell="1" allowOverlap="1" wp14:anchorId="16FCB0C3" wp14:editId="7715F052">
                <wp:simplePos x="0" y="0"/>
                <wp:positionH relativeFrom="column">
                  <wp:posOffset>519430</wp:posOffset>
                </wp:positionH>
                <wp:positionV relativeFrom="paragraph">
                  <wp:posOffset>2853055</wp:posOffset>
                </wp:positionV>
                <wp:extent cx="3848100" cy="635"/>
                <wp:effectExtent l="0" t="0" r="0" b="12065"/>
                <wp:wrapTopAndBottom/>
                <wp:docPr id="79" name="Cuadro de texto 79"/>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rsidR="005A4674" w:rsidRPr="0037541B" w:rsidRDefault="005A4674" w:rsidP="00CE4742">
                            <w:pPr>
                              <w:pStyle w:val="Descripcin"/>
                              <w:jc w:val="center"/>
                              <w:rPr>
                                <w:rFonts w:eastAsiaTheme="minorHAnsi" w:cs="Helvetica Neue"/>
                                <w:b/>
                                <w:noProof/>
                                <w:color w:val="1B587C" w:themeColor="accent3"/>
                                <w:szCs w:val="22"/>
                                <w:lang w:eastAsia="en-US"/>
                              </w:rPr>
                            </w:pP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bookmarkStart w:id="41" w:name="_Toc515646333"/>
                            <w:r>
                              <w:rPr>
                                <w:rFonts w:eastAsiaTheme="minorHAnsi" w:cs="Helvetica Neue"/>
                                <w:b/>
                                <w:i w:val="0"/>
                                <w:noProof/>
                                <w:color w:val="4DA4D8" w:themeColor="accent3" w:themeTint="99"/>
                                <w:lang w:eastAsia="en-US"/>
                              </w:rPr>
                              <w:t>9</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CB0C3" id="Cuadro de texto 79" o:spid="_x0000_s1034" type="#_x0000_t202" style="position:absolute;left:0;text-align:left;margin-left:40.9pt;margin-top:224.65pt;width:303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S1qNAIAAG0EAAAOAAAAZHJzL2Uyb0RvYy54bWysVMFu2zAMvQ/YPwi6L07arcuMOEWWIsOA&#13;&#10;oC2QDj0rshwLkEWNUmJnXz9KttOt22nYRaZIitJ7j/TitmsMOyn0GmzBZ5MpZ8pKKLU9FPzb0+bd&#13;&#10;nDMfhC2FAasKflae3y7fvlm0LldXUIMpFTIqYn3euoLXIbg8y7ysVSP8BJyyFKwAGxFoi4esRNFS&#13;&#10;9cZkV9PpTdYClg5BKu/Je9cH+TLVryolw0NVeRWYKTi9LaQV07qPa7ZciPyAwtVaDs8Q//CKRmhL&#13;&#10;l15K3Ykg2BH1H6UaLRE8VGEiocmgqrRUCQOhmU1fodnVwqmEhcjx7kKT/39l5f3pEZkuC/7xE2dW&#13;&#10;NKTR+ihKBFYqFlQXgFGEaGqdzyl75yg/dJ+hI7lHvydnRN9V2MQv4WIUJ8LPF5KpFJPkvJ6/n8+m&#13;&#10;FJIUu7n+EGtkL0cd+vBFQcOiUXAkBROx4rT1oU8dU+JNHowuN9qYuImBtUF2EqR2W+ughuK/ZRkb&#13;&#10;cy3EU33B6Mkivh5HtEK37xIt8xHjHsozQUfoe8g7udF031b48CiQmoYg0SCEB1oqA23BYbA4qwF/&#13;&#10;/M0f80lLinLWUhMW3H8/ClScma+WVI4dOxo4GvvRsMdmDYR0RiPmZDLpAAYzmhVC80zzsYq3UEhY&#13;&#10;SXcVPIzmOvSjQPMl1WqVkqgvnQhbu3Mylh55feqeBbpBldgX9zC2p8hfidPnJnnc6hiI6aRc5LVn&#13;&#10;caCbejppP8xfHJpf9ynr5S+x/AkAAP//AwBQSwMEFAAGAAgAAAAhAPUHiXDlAAAADwEAAA8AAABk&#13;&#10;cnMvZG93bnJldi54bWxMj0FPwzAMhe9I/IfISFwQS8eiUrqm0zTgwC4TZRduWZM1hcapmnQr/x7D&#13;&#10;BS6W/Gw/f69YTa5jJzOE1qOE+SwBZrD2usVGwv7t+TYDFqJCrTqPRsKXCbAqLy8KlWt/xldzqmLD&#13;&#10;yARDriTYGPuc81Bb41SY+d4gzY5+cCpSOzRcD+pM5q7jd0mScqdapA9W9WZjTf1ZjU7CTrzv7M14&#13;&#10;fNquxWJ42Y+b9KOppLy+mh6XVNZLYNFM8e8CfjIQP5QEdvAj6sA6Cdmc8KMEIR4WwGghze5JOfwq&#13;&#10;AnhZ8P85ym8AAAD//wMAUEsBAi0AFAAGAAgAAAAhALaDOJL+AAAA4QEAABMAAAAAAAAAAAAAAAAA&#13;&#10;AAAAAFtDb250ZW50X1R5cGVzXS54bWxQSwECLQAUAAYACAAAACEAOP0h/9YAAACUAQAACwAAAAAA&#13;&#10;AAAAAAAAAAAvAQAAX3JlbHMvLnJlbHNQSwECLQAUAAYACAAAACEAIyUtajQCAABtBAAADgAAAAAA&#13;&#10;AAAAAAAAAAAuAgAAZHJzL2Uyb0RvYy54bWxQSwECLQAUAAYACAAAACEA9QeJcOUAAAAPAQAADwAA&#13;&#10;AAAAAAAAAAAAAACOBAAAZHJzL2Rvd25yZXYueG1sUEsFBgAAAAAEAAQA8wAAAKAFAAAAAA==&#13;&#10;" stroked="f">
                <v:textbox style="mso-fit-shape-to-text:t" inset="0,0,0,0">
                  <w:txbxContent>
                    <w:p w:rsidR="005A4674" w:rsidRPr="0037541B" w:rsidRDefault="005A4674" w:rsidP="00CE4742">
                      <w:pPr>
                        <w:pStyle w:val="Descripcin"/>
                        <w:jc w:val="center"/>
                        <w:rPr>
                          <w:rFonts w:eastAsiaTheme="minorHAnsi" w:cs="Helvetica Neue"/>
                          <w:b/>
                          <w:noProof/>
                          <w:color w:val="1B587C" w:themeColor="accent3"/>
                          <w:szCs w:val="22"/>
                          <w:lang w:eastAsia="en-US"/>
                        </w:rPr>
                      </w:pP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bookmarkStart w:id="66" w:name="_Toc515646333"/>
                      <w:r>
                        <w:rPr>
                          <w:rFonts w:eastAsiaTheme="minorHAnsi" w:cs="Helvetica Neue"/>
                          <w:b/>
                          <w:i w:val="0"/>
                          <w:noProof/>
                          <w:color w:val="4DA4D8" w:themeColor="accent3" w:themeTint="99"/>
                          <w:lang w:eastAsia="en-US"/>
                        </w:rPr>
                        <w:t>9</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6"/>
                    </w:p>
                  </w:txbxContent>
                </v:textbox>
                <w10:wrap type="topAndBottom"/>
              </v:shape>
            </w:pict>
          </mc:Fallback>
        </mc:AlternateContent>
      </w:r>
      <w:r w:rsidR="00EB6336">
        <w:rPr>
          <w:rFonts w:eastAsiaTheme="minorHAnsi" w:cs="Helvetica Neue"/>
          <w:b/>
          <w:noProof/>
          <w:color w:val="1B587C" w:themeColor="accent3"/>
          <w:lang w:eastAsia="en-US"/>
        </w:rPr>
        <w:drawing>
          <wp:anchor distT="0" distB="0" distL="114300" distR="114300" simplePos="0" relativeHeight="251680768" behindDoc="0" locked="0" layoutInCell="1" allowOverlap="1">
            <wp:simplePos x="0" y="0"/>
            <wp:positionH relativeFrom="column">
              <wp:posOffset>519560</wp:posOffset>
            </wp:positionH>
            <wp:positionV relativeFrom="paragraph">
              <wp:posOffset>255905</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77">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1772E2">
      <w:pPr>
        <w:tabs>
          <w:tab w:val="left" w:pos="5357"/>
        </w:tabs>
        <w:sectPr w:rsidR="00541272" w:rsidRPr="009847DB" w:rsidSect="001772E2">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453934">
      <w:pPr>
        <w:pStyle w:val="Ttulo1"/>
        <w:ind w:left="0" w:firstLine="0"/>
        <w:jc w:val="both"/>
        <w:rPr>
          <w:rFonts w:ascii="Trebuchet MS" w:hAnsi="Trebuchet MS"/>
          <w:color w:val="4DA4D8" w:themeColor="accent3" w:themeTint="99"/>
        </w:rPr>
      </w:pPr>
      <w:bookmarkStart w:id="42" w:name="_Toc515648501"/>
      <w:r w:rsidRPr="00D04F22">
        <w:rPr>
          <w:rFonts w:ascii="Trebuchet MS" w:hAnsi="Trebuchet MS"/>
          <w:color w:val="4DA4D8" w:themeColor="accent3" w:themeTint="99"/>
        </w:rPr>
        <w:lastRenderedPageBreak/>
        <w:t>Estado del Arte</w:t>
      </w:r>
      <w:bookmarkEnd w:id="42"/>
    </w:p>
    <w:p w:rsidR="005B05D6" w:rsidRPr="00541272" w:rsidRDefault="005B05D6" w:rsidP="00453934">
      <w:pPr>
        <w:pStyle w:val="Ttulo2"/>
        <w:ind w:left="0" w:firstLine="0"/>
        <w:rPr>
          <w:color w:val="4DA4D8" w:themeColor="accent3" w:themeTint="99"/>
        </w:rPr>
      </w:pPr>
      <w:bookmarkStart w:id="43" w:name="_Toc515648502"/>
      <w:r>
        <w:rPr>
          <w:color w:val="4DA4D8" w:themeColor="accent3" w:themeTint="99"/>
        </w:rPr>
        <w:t>TIPOS DE SPOOFING</w:t>
      </w:r>
      <w:bookmarkEnd w:id="43"/>
    </w:p>
    <w:p w:rsidR="005B05D6" w:rsidRDefault="005B05D6" w:rsidP="00453934">
      <w:pPr>
        <w:pStyle w:val="Ttulo3"/>
        <w:ind w:left="0" w:firstLine="0"/>
        <w:rPr>
          <w:color w:val="4DA4D8" w:themeColor="accent3" w:themeTint="99"/>
        </w:rPr>
      </w:pPr>
      <w:bookmarkStart w:id="44" w:name="_Toc515648503"/>
      <w:r>
        <w:rPr>
          <w:color w:val="4DA4D8" w:themeColor="accent3" w:themeTint="99"/>
        </w:rPr>
        <w:t>IP SPOOFING</w:t>
      </w:r>
      <w:bookmarkEnd w:id="44"/>
    </w:p>
    <w:p w:rsidR="007D0AC0" w:rsidRDefault="007D0AC0" w:rsidP="001772E2">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1772E2">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Message Prontocol,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uetes son los ping o traceroute).</w:t>
      </w:r>
    </w:p>
    <w:p w:rsidR="00215197" w:rsidRPr="00215197" w:rsidRDefault="0021519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Para ello se envía en broadcas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1772E2">
      <w:pPr>
        <w:autoSpaceDE w:val="0"/>
        <w:autoSpaceDN w:val="0"/>
        <w:adjustRightInd w:val="0"/>
        <w:spacing w:after="0" w:line="240" w:lineRule="auto"/>
        <w:rPr>
          <w:rFonts w:eastAsiaTheme="minorHAnsi" w:cs="Helvetica Neue"/>
          <w:color w:val="000000"/>
          <w:lang w:eastAsia="en-US"/>
        </w:rPr>
      </w:pPr>
    </w:p>
    <w:p w:rsidR="00564B27" w:rsidRPr="00564B2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p>
    <w:p w:rsidR="003C080C" w:rsidRDefault="003C080C" w:rsidP="001772E2">
      <w:pPr>
        <w:rPr>
          <w:rFonts w:ascii="Calibri" w:hAnsi="Calibri"/>
        </w:rPr>
      </w:pPr>
    </w:p>
    <w:p w:rsidR="003C080C" w:rsidRDefault="003C080C" w:rsidP="001772E2">
      <w:pPr>
        <w:rPr>
          <w:rFonts w:ascii="Calibri" w:hAnsi="Calibri"/>
        </w:rPr>
      </w:pPr>
    </w:p>
    <w:p w:rsidR="003C080C" w:rsidRDefault="00CE4742" w:rsidP="001772E2">
      <w:pPr>
        <w:rPr>
          <w:rFonts w:ascii="Calibri" w:hAnsi="Calibri"/>
        </w:rPr>
      </w:pPr>
      <w:r>
        <w:rPr>
          <w:noProof/>
        </w:rPr>
        <w:lastRenderedPageBreak/>
        <mc:AlternateContent>
          <mc:Choice Requires="wps">
            <w:drawing>
              <wp:anchor distT="0" distB="0" distL="114300" distR="114300" simplePos="0" relativeHeight="251867136" behindDoc="0" locked="0" layoutInCell="1" allowOverlap="1" wp14:anchorId="006BE84A" wp14:editId="46BB1428">
                <wp:simplePos x="0" y="0"/>
                <wp:positionH relativeFrom="column">
                  <wp:posOffset>428625</wp:posOffset>
                </wp:positionH>
                <wp:positionV relativeFrom="paragraph">
                  <wp:posOffset>1385570</wp:posOffset>
                </wp:positionV>
                <wp:extent cx="4161155" cy="635"/>
                <wp:effectExtent l="0" t="0" r="4445" b="12065"/>
                <wp:wrapTopAndBottom/>
                <wp:docPr id="80" name="Cuadro de texto 80"/>
                <wp:cNvGraphicFramePr/>
                <a:graphic xmlns:a="http://schemas.openxmlformats.org/drawingml/2006/main">
                  <a:graphicData uri="http://schemas.microsoft.com/office/word/2010/wordprocessingShape">
                    <wps:wsp>
                      <wps:cNvSpPr txBox="1"/>
                      <wps:spPr>
                        <a:xfrm>
                          <a:off x="0" y="0"/>
                          <a:ext cx="4161155" cy="635"/>
                        </a:xfrm>
                        <a:prstGeom prst="rect">
                          <a:avLst/>
                        </a:prstGeom>
                        <a:solidFill>
                          <a:prstClr val="white"/>
                        </a:solidFill>
                        <a:ln>
                          <a:noFill/>
                        </a:ln>
                      </wps:spPr>
                      <wps:txbx>
                        <w:txbxContent>
                          <w:p w:rsidR="005A4674" w:rsidRPr="00071F14" w:rsidRDefault="005A4674" w:rsidP="00CE4742">
                            <w:pPr>
                              <w:pStyle w:val="Descripcin"/>
                              <w:jc w:val="center"/>
                              <w:rPr>
                                <w:rFonts w:ascii="Helvetica Neue" w:eastAsiaTheme="minorHAnsi" w:hAnsi="Helvetica Neue" w:cs="Helvetica Neue"/>
                                <w:noProof/>
                                <w:color w:val="000000"/>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45" w:name="_Toc515646334"/>
                            <w:r>
                              <w:rPr>
                                <w:rFonts w:ascii="Helvetica Neue" w:eastAsiaTheme="minorHAnsi" w:hAnsi="Helvetica Neue" w:cs="Helvetica Neue"/>
                                <w:b/>
                                <w:i w:val="0"/>
                                <w:noProof/>
                                <w:color w:val="4DA4D8" w:themeColor="accent3" w:themeTint="99"/>
                                <w:lang w:eastAsia="en-US"/>
                              </w:rPr>
                              <w:t>10</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BE84A" id="Cuadro de texto 80" o:spid="_x0000_s1035" type="#_x0000_t202" style="position:absolute;left:0;text-align:left;margin-left:33.75pt;margin-top:109.1pt;width:327.65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dNHNAIAAG0EAAAOAAAAZHJzL2Uyb0RvYy54bWysVMFu2zAMvQ/YPwi6L467JWiNOEWWIsOA&#13;&#10;oi2QDj0rshwLkEWNUmJnXz9KjtOt22nYRaZI6knvkfTitm8NOyr0GmzJ88mUM2UlVNruS/7tefPh&#13;&#10;mjMfhK2EAatKflKe3y7fv1t0rlBX0ICpFDICsb7oXMmbEFyRZV42qhV+Ak5ZCtaArQi0xX1WoegI&#13;&#10;vTXZ1XQ6zzrAyiFI5T1574YgXyb8ulYyPNa1V4GZktPbQloxrbu4ZsuFKPYoXKPl+RniH17RCm3p&#13;&#10;0gvUnQiCHVD/AdVqieChDhMJbQZ1raVKHIhNPn3DZtsIpxIXEse7i0z+/8HKh+MTMl2V/JrksaKl&#13;&#10;Gq0PokJglWJB9QEYRUimzvmCsreO8kP/GXoq9+j35Izs+xrb+CVejOKEeLqITFBMkvNTPs/z2Ywz&#13;&#10;SbH5x1nEyF6POvThi4KWRaPkSBVMworjvQ9D6pgSb/JgdLXRxsRNDKwNsqOganeNDuoM/luWsTHX&#13;&#10;Qjw1AEZPFvkNPKIV+l2fZLkZOe6gOhF1hKGHvJMbTffdCx+eBFLTEFsahPBIS22gKzmcLc4awB9/&#13;&#10;88d8qiVFOeuoCUvuvx8EKs7MV0tVjh07Gjgau9Gwh3YNxDSnEXMymXQAgxnNGqF9oflYxVsoJKyk&#13;&#10;u0oeRnMdhlGg+ZJqtUpJ1JdOhHu7dTJCj7o+9y8C3bkqsS8eYGxPUbwpzpCbyuNWh0BKp8pFXQcV&#13;&#10;z3JTT6fan+cvDs2v+5T1+pdY/gQAAP//AwBQSwMEFAAGAAgAAAAhADtd6ynlAAAADwEAAA8AAABk&#13;&#10;cnMvZG93bnJldi54bWxMj0FPwzAMhe9I/IfISFwQS5eNbuqaTtOAA7tMlF24ZY3XFJqkatKt/HsM&#13;&#10;F7hYsv38/L58PdqWnbEPjXcSppMEGLrK68bVEg5vz/dLYCEqp1XrHUr4wgDr4voqV5n2F/eK5zLW&#13;&#10;jExcyJQEE2OXcR4qg1aFie/Q0e7ke6sitX3Nda8uZG5bLpIk5VY1jj4Y1eHWYPVZDlbCfv6+N3fD&#13;&#10;6Wm3mc/6l8OwTT/qUsrbm/FxRWWzAhZxjH8X8MNA+aGgYEc/OB1YKyFdPJBSgpguBTASLIQgoOPv&#13;&#10;ZAa8yPl/juIbAAD//wMAUEsBAi0AFAAGAAgAAAAhALaDOJL+AAAA4QEAABMAAAAAAAAAAAAAAAAA&#13;&#10;AAAAAFtDb250ZW50X1R5cGVzXS54bWxQSwECLQAUAAYACAAAACEAOP0h/9YAAACUAQAACwAAAAAA&#13;&#10;AAAAAAAAAAAvAQAAX3JlbHMvLnJlbHNQSwECLQAUAAYACAAAACEAX0XTRzQCAABtBAAADgAAAAAA&#13;&#10;AAAAAAAAAAAuAgAAZHJzL2Uyb0RvYy54bWxQSwECLQAUAAYACAAAACEAO13rKeUAAAAPAQAADwAA&#13;&#10;AAAAAAAAAAAAAACOBAAAZHJzL2Rvd25yZXYueG1sUEsFBgAAAAAEAAQA8wAAAKAFAAAAAA==&#13;&#10;" stroked="f">
                <v:textbox style="mso-fit-shape-to-text:t" inset="0,0,0,0">
                  <w:txbxContent>
                    <w:p w:rsidR="005A4674" w:rsidRPr="00071F14" w:rsidRDefault="005A4674" w:rsidP="00CE4742">
                      <w:pPr>
                        <w:pStyle w:val="Descripcin"/>
                        <w:jc w:val="center"/>
                        <w:rPr>
                          <w:rFonts w:ascii="Helvetica Neue" w:eastAsiaTheme="minorHAnsi" w:hAnsi="Helvetica Neue" w:cs="Helvetica Neue"/>
                          <w:noProof/>
                          <w:color w:val="000000"/>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71" w:name="_Toc515646334"/>
                      <w:r>
                        <w:rPr>
                          <w:rFonts w:ascii="Helvetica Neue" w:eastAsiaTheme="minorHAnsi" w:hAnsi="Helvetica Neue" w:cs="Helvetica Neue"/>
                          <w:b/>
                          <w:i w:val="0"/>
                          <w:noProof/>
                          <w:color w:val="4DA4D8" w:themeColor="accent3" w:themeTint="99"/>
                          <w:lang w:eastAsia="en-US"/>
                        </w:rPr>
                        <w:t>10</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71"/>
                    </w:p>
                  </w:txbxContent>
                </v:textbox>
                <w10:wrap type="topAndBottom"/>
              </v:shape>
            </w:pict>
          </mc:Fallback>
        </mc:AlternateContent>
      </w:r>
      <w:r w:rsidR="003C080C">
        <w:rPr>
          <w:rFonts w:ascii="Helvetica Neue" w:eastAsiaTheme="minorHAnsi" w:hAnsi="Helvetica Neue" w:cs="Helvetica Neue"/>
          <w:noProof/>
          <w:color w:val="000000"/>
          <w:lang w:eastAsia="en-US"/>
        </w:rPr>
        <w:drawing>
          <wp:anchor distT="0" distB="0" distL="114300" distR="114300" simplePos="0" relativeHeight="251683840" behindDoc="0" locked="0" layoutInCell="1" allowOverlap="1" wp14:anchorId="48BB5312">
            <wp:simplePos x="0" y="0"/>
            <wp:positionH relativeFrom="column">
              <wp:posOffset>428961</wp:posOffset>
            </wp:positionH>
            <wp:positionV relativeFrom="paragraph">
              <wp:posOffset>243429</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78">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B84223" w:rsidRDefault="00B84223" w:rsidP="001772E2">
      <w:pPr>
        <w:rPr>
          <w:rFonts w:ascii="Calibri" w:hAnsi="Calibri"/>
        </w:rPr>
      </w:pPr>
    </w:p>
    <w:p w:rsidR="00CE4742" w:rsidRDefault="00F71AD5" w:rsidP="00CE4742">
      <w:pPr>
        <w:keepNext/>
      </w:pPr>
      <w:r>
        <w:rPr>
          <w:noProof/>
        </w:rPr>
        <w:drawing>
          <wp:inline distT="0" distB="0" distL="0" distR="0">
            <wp:extent cx="5122762" cy="236668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79">
                      <a:extLst>
                        <a:ext uri="{28A0092B-C50C-407E-A947-70E740481C1C}">
                          <a14:useLocalDpi xmlns:a14="http://schemas.microsoft.com/office/drawing/2010/main" val="0"/>
                        </a:ext>
                      </a:extLst>
                    </a:blip>
                    <a:stretch>
                      <a:fillRect/>
                    </a:stretch>
                  </pic:blipFill>
                  <pic:spPr>
                    <a:xfrm>
                      <a:off x="0" y="0"/>
                      <a:ext cx="5134864" cy="2372274"/>
                    </a:xfrm>
                    <a:prstGeom prst="rect">
                      <a:avLst/>
                    </a:prstGeom>
                  </pic:spPr>
                </pic:pic>
              </a:graphicData>
            </a:graphic>
          </wp:inline>
        </w:drawing>
      </w:r>
    </w:p>
    <w:p w:rsidR="00F71AD5"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46" w:name="_Toc515646335"/>
      <w:r w:rsidR="00B31140">
        <w:rPr>
          <w:b/>
          <w:i w:val="0"/>
          <w:noProof/>
          <w:color w:val="4DA4D8" w:themeColor="accent3" w:themeTint="99"/>
        </w:rPr>
        <w:t>11</w:t>
      </w:r>
      <w:r w:rsidRPr="00CE4742">
        <w:rPr>
          <w:b/>
          <w:i w:val="0"/>
          <w:color w:val="4DA4D8" w:themeColor="accent3" w:themeTint="99"/>
        </w:rPr>
        <w:fldChar w:fldCharType="end"/>
      </w:r>
      <w:r w:rsidRPr="007E73EC">
        <w:t>-Traceroute. Fuente: propia</w:t>
      </w:r>
      <w:bookmarkEnd w:id="46"/>
    </w:p>
    <w:p w:rsidR="00DB5549" w:rsidRPr="002B74F6" w:rsidRDefault="00DB5549" w:rsidP="001772E2">
      <w:pPr>
        <w:pStyle w:val="Descripcin"/>
        <w:jc w:val="center"/>
        <w:rPr>
          <w:bCs/>
          <w:noProof/>
          <w:color w:val="1B587C" w:themeColor="accent3"/>
          <w:sz w:val="32"/>
          <w:szCs w:val="22"/>
        </w:rPr>
      </w:pP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Los ataques DoS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p>
    <w:p w:rsidR="00A5293E" w:rsidRPr="00A5293E" w:rsidRDefault="00394A49"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00A5293E" w:rsidRPr="00A5293E">
        <w:rPr>
          <w:rFonts w:eastAsiaTheme="minorHAnsi" w:cs="Helvetica Neue"/>
          <w:color w:val="000000"/>
          <w:lang w:eastAsia="en-US"/>
        </w:rPr>
        <w:t>S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1772E2">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A5293E" w:rsidRDefault="00A5293E" w:rsidP="001772E2">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1772E2">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1772E2"/>
    <w:p w:rsidR="007C7711" w:rsidRDefault="007C7711" w:rsidP="001772E2"/>
    <w:p w:rsidR="00A5293E" w:rsidRPr="00394A49"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 HTTP)</w:t>
      </w:r>
    </w:p>
    <w:p w:rsidR="00A5293E" w:rsidRDefault="00A5293E" w:rsidP="001772E2">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1772E2">
      <w:pPr>
        <w:autoSpaceDE w:val="0"/>
        <w:autoSpaceDN w:val="0"/>
        <w:adjustRightInd w:val="0"/>
        <w:spacing w:after="0" w:line="240" w:lineRule="auto"/>
        <w:rPr>
          <w:rFonts w:ascii="Helvetica Neue" w:eastAsiaTheme="minorHAnsi" w:hAnsi="Helvetica Neue" w:cs="Helvetica Neue"/>
          <w:color w:val="000000"/>
          <w:lang w:eastAsia="en-US"/>
        </w:rPr>
      </w:pPr>
    </w:p>
    <w:p w:rsidR="00A5293E" w:rsidRPr="00511897"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t>SYN Flood</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7C7711" w:rsidRDefault="00900703" w:rsidP="007C7711">
      <w:pPr>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7C7711" w:rsidRDefault="007C7711" w:rsidP="007C7711">
      <w:pPr>
        <w:rPr>
          <w:rFonts w:eastAsiaTheme="minorHAnsi" w:cs="Helvetica Neue"/>
          <w:color w:val="000000"/>
          <w:lang w:eastAsia="en-US"/>
        </w:rPr>
      </w:pPr>
    </w:p>
    <w:p w:rsidR="00A5293E" w:rsidRPr="007C7711" w:rsidRDefault="00A5293E" w:rsidP="007C7711">
      <w:pPr>
        <w:rPr>
          <w:rFonts w:eastAsiaTheme="minorHAnsi" w:cs="Helvetica Neue"/>
          <w:color w:val="000000"/>
          <w:lang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1772E2">
      <w:pPr>
        <w:autoSpaceDE w:val="0"/>
        <w:autoSpaceDN w:val="0"/>
        <w:adjustRightInd w:val="0"/>
        <w:spacing w:after="0" w:line="240" w:lineRule="auto"/>
        <w:rPr>
          <w:rFonts w:eastAsiaTheme="minorHAnsi" w:cs="Helvetica Neue"/>
          <w:b/>
          <w:bCs/>
          <w:color w:val="4DA4D8" w:themeColor="accent3" w:themeTint="99"/>
          <w:lang w:val="en-US"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Ping of Death o PoD), se envían paquetes mediante ping, pero con un tamaño mucho mayor y a mayor frecuencia de lo normal.</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1772E2"/>
    <w:p w:rsidR="00A5293E" w:rsidRPr="00900703" w:rsidRDefault="00A5293E" w:rsidP="001772E2">
      <w:pPr>
        <w:autoSpaceDE w:val="0"/>
        <w:autoSpaceDN w:val="0"/>
        <w:adjustRightInd w:val="0"/>
        <w:spacing w:after="0" w:line="320" w:lineRule="atLeast"/>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Este comando debe ejecutarse como usuario root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1772E2"/>
    <w:p w:rsidR="00A5293E" w:rsidRPr="00B61E70" w:rsidRDefault="00A5293E" w:rsidP="007C7711">
      <w:pPr>
        <w:autoSpaceDE w:val="0"/>
        <w:autoSpaceDN w:val="0"/>
        <w:adjustRightInd w:val="0"/>
        <w:spacing w:after="0" w:line="240" w:lineRule="auto"/>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p>
    <w:p w:rsidR="00A5293E" w:rsidRPr="00900703" w:rsidRDefault="00A5293E" w:rsidP="001772E2">
      <w:pPr>
        <w:autoSpaceDE w:val="0"/>
        <w:autoSpaceDN w:val="0"/>
        <w:adjustRightInd w:val="0"/>
        <w:spacing w:after="0" w:line="20" w:lineRule="atLeast"/>
        <w:rPr>
          <w:rFonts w:eastAsiaTheme="minorHAnsi" w:cs="Helvetica Neue"/>
          <w:b/>
          <w:bCs/>
          <w:color w:val="000000"/>
          <w:lang w:eastAsia="en-US"/>
        </w:rPr>
      </w:pPr>
    </w:p>
    <w:p w:rsidR="00A5293E"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1772E2">
      <w:pPr>
        <w:autoSpaceDE w:val="0"/>
        <w:autoSpaceDN w:val="0"/>
        <w:adjustRightInd w:val="0"/>
        <w:spacing w:after="0" w:line="240" w:lineRule="auto"/>
        <w:rPr>
          <w:rFonts w:eastAsiaTheme="minorHAnsi" w:cs="Helvetica Neue"/>
          <w:color w:val="000000"/>
          <w:lang w:eastAsia="en-US"/>
        </w:rPr>
      </w:pPr>
    </w:p>
    <w:p w:rsidR="0067477D" w:rsidRPr="00900703" w:rsidRDefault="0067477D" w:rsidP="001772E2">
      <w:pPr>
        <w:autoSpaceDE w:val="0"/>
        <w:autoSpaceDN w:val="0"/>
        <w:adjustRightInd w:val="0"/>
        <w:spacing w:after="0" w:line="20" w:lineRule="atLeast"/>
        <w:rPr>
          <w:rFonts w:eastAsiaTheme="minorHAnsi" w:cs="Helvetica Neue"/>
          <w:b/>
          <w:bCs/>
          <w:color w:val="000000"/>
          <w:lang w:eastAsia="en-US"/>
        </w:rPr>
      </w:pPr>
    </w:p>
    <w:p w:rsidR="00A5293E" w:rsidRPr="00B61E70" w:rsidRDefault="00A5293E" w:rsidP="001772E2">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1772E2">
      <w:pPr>
        <w:autoSpaceDE w:val="0"/>
        <w:autoSpaceDN w:val="0"/>
        <w:adjustRightInd w:val="0"/>
        <w:spacing w:after="0" w:line="240" w:lineRule="auto"/>
        <w:rPr>
          <w:rFonts w:eastAsiaTheme="minorHAnsi" w:cs="Helvetica Neue"/>
          <w:b/>
          <w:bCs/>
          <w:color w:val="000000"/>
          <w:lang w:val="en-US" w:eastAsia="en-US"/>
        </w:rPr>
      </w:pPr>
    </w:p>
    <w:p w:rsidR="00A5293E" w:rsidRPr="00900703" w:rsidRDefault="00CE4742" w:rsidP="001772E2">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869184" behindDoc="0" locked="0" layoutInCell="1" allowOverlap="1" wp14:anchorId="12BB17B4" wp14:editId="2E891475">
                <wp:simplePos x="0" y="0"/>
                <wp:positionH relativeFrom="column">
                  <wp:posOffset>818515</wp:posOffset>
                </wp:positionH>
                <wp:positionV relativeFrom="paragraph">
                  <wp:posOffset>3082925</wp:posOffset>
                </wp:positionV>
                <wp:extent cx="3441700" cy="635"/>
                <wp:effectExtent l="0" t="0" r="0" b="12065"/>
                <wp:wrapTopAndBottom/>
                <wp:docPr id="81" name="Cuadro de texto 81"/>
                <wp:cNvGraphicFramePr/>
                <a:graphic xmlns:a="http://schemas.openxmlformats.org/drawingml/2006/main">
                  <a:graphicData uri="http://schemas.microsoft.com/office/word/2010/wordprocessingShape">
                    <wps:wsp>
                      <wps:cNvSpPr txBox="1"/>
                      <wps:spPr>
                        <a:xfrm>
                          <a:off x="0" y="0"/>
                          <a:ext cx="3441700" cy="635"/>
                        </a:xfrm>
                        <a:prstGeom prst="rect">
                          <a:avLst/>
                        </a:prstGeom>
                        <a:solidFill>
                          <a:prstClr val="white"/>
                        </a:solidFill>
                        <a:ln>
                          <a:noFill/>
                        </a:ln>
                      </wps:spPr>
                      <wps:txbx>
                        <w:txbxContent>
                          <w:p w:rsidR="005A4674" w:rsidRPr="00BE0434"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47" w:name="_Toc515646336"/>
                            <w:r>
                              <w:rPr>
                                <w:b/>
                                <w:i w:val="0"/>
                                <w:noProof/>
                                <w:color w:val="4DA4D8" w:themeColor="accent3" w:themeTint="99"/>
                              </w:rPr>
                              <w:t>12</w:t>
                            </w:r>
                            <w:r w:rsidRPr="00CE4742">
                              <w:rPr>
                                <w:b/>
                                <w:i w:val="0"/>
                                <w:noProof/>
                                <w:color w:val="4DA4D8" w:themeColor="accent3" w:themeTint="99"/>
                              </w:rPr>
                              <w:fldChar w:fldCharType="end"/>
                            </w:r>
                            <w:r w:rsidRPr="00FB1ECA">
                              <w:t>-Man In The Middle. Fuente: propia</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B17B4" id="Cuadro de texto 81" o:spid="_x0000_s1036" type="#_x0000_t202" style="position:absolute;left:0;text-align:left;margin-left:64.45pt;margin-top:242.75pt;width:271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1kDzNAIAAG4EAAAOAAAAZHJzL2Uyb0RvYy54bWysVMFu2zAMvQ/YPwi6L07ariuMOEWWIsOA&#13;&#10;oC2QDj0rshwLkEWNUmJnXz9KtpOt22nYRaZI6kmPj/T8vmsMOyr0GmzBZ5MpZ8pKKLXdF/zby/rD&#13;&#10;HWc+CFsKA1YV/KQ8v1+8fzdvXa6uoAZTKmQEYn3euoLXIbg8y7ysVSP8BJyyFKwAGxFoi/usRNES&#13;&#10;emOyq+n0NmsBS4cglffkfeiDfJHwq0rJ8FRVXgVmCk5vC2nFtO7imi3mIt+jcLWWwzPEP7yiEdrS&#13;&#10;pWeoBxEEO6D+A6rREsFDFSYSmgyqSkuVOBCb2fQNm20tnEpcqDjencvk/x+sfDw+I9Nlwe9mnFnR&#13;&#10;kEargygRWKlYUF0ARhEqU+t8TtlbR/mh+wwdyT36PTkj+67CJn6JF6M4Ffx0LjJBMUnO65ub2acp&#13;&#10;hSTFbq8/RozsctShD18UNCwaBUdSMBVWHDc+9KljSrzJg9HlWhsTNzGwMsiOgtRuax3UAP5blrEx&#13;&#10;10I81QNGTxb59TyiFbpdl8oySz0SXTsoT8QdoW8i7+Ra04Ub4cOzQOoa4kSTEJ5oqQy0BYfB4qwG&#13;&#10;/PE3f8wnMSnKWUtdWHD//SBQcWa+WpI5tuxo4GjsRsMemhUQVVKOXpNMOoDBjGaF0LzSgCzjLRQS&#13;&#10;VtJdBQ+juQr9LNCASbVcpiRqTCfCxm6djNBjYV+6V4FukCU2xiOM/SnyN+r0uUkftzwEKnWS7lLF&#13;&#10;od7U1En8YQDj1Py6T1mX38TiJwAAAP//AwBQSwMEFAAGAAgAAAAhAORhR23kAAAAEAEAAA8AAABk&#13;&#10;cnMvZG93bnJldi54bWxMT0FOwzAQvCPxB2uRuCDqUNIQ0jhVVeAAl4rQCzc3duNAvI5spw2/Z+EC&#13;&#10;l5VmdnZ2plxNtmdH7UPnUMDNLAGmsXGqw1bA7u3pOgcWokQle4dawJcOsKrOz0pZKHfCV32sY8vI&#13;&#10;BEMhBZgYh4Lz0BhtZZi5QSPtDs5bGQn6lisvT2Ruez5Pkoxb2SF9MHLQG6Obz3q0Arbp+9ZcjYfH&#13;&#10;l3V665934yb7aGshLi+mhyWN9RJY1FP8u4CfDpQfKgq2dyOqwHrC8/yepALSfLEARorsLiFm/8tk&#13;&#10;wKuS/y9SfQMAAP//AwBQSwECLQAUAAYACAAAACEAtoM4kv4AAADhAQAAEwAAAAAAAAAAAAAAAAAA&#13;&#10;AAAAW0NvbnRlbnRfVHlwZXNdLnhtbFBLAQItABQABgAIAAAAIQA4/SH/1gAAAJQBAAALAAAAAAAA&#13;&#10;AAAAAAAAAC8BAABfcmVscy8ucmVsc1BLAQItABQABgAIAAAAIQAh1kDzNAIAAG4EAAAOAAAAAAAA&#13;&#10;AAAAAAAAAC4CAABkcnMvZTJvRG9jLnhtbFBLAQItABQABgAIAAAAIQDkYUdt5AAAABABAAAPAAAA&#13;&#10;AAAAAAAAAAAAAI4EAABkcnMvZG93bnJldi54bWxQSwUGAAAAAAQABADzAAAAnwUAAAAA&#13;&#10;" stroked="f">
                <v:textbox style="mso-fit-shape-to-text:t" inset="0,0,0,0">
                  <w:txbxContent>
                    <w:p w:rsidR="005A4674" w:rsidRPr="00BE0434"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4" w:name="_Toc515646336"/>
                      <w:r>
                        <w:rPr>
                          <w:b/>
                          <w:i w:val="0"/>
                          <w:noProof/>
                          <w:color w:val="4DA4D8" w:themeColor="accent3" w:themeTint="99"/>
                        </w:rPr>
                        <w:t>12</w:t>
                      </w:r>
                      <w:r w:rsidRPr="00CE4742">
                        <w:rPr>
                          <w:b/>
                          <w:i w:val="0"/>
                          <w:noProof/>
                          <w:color w:val="4DA4D8" w:themeColor="accent3" w:themeTint="99"/>
                        </w:rPr>
                        <w:fldChar w:fldCharType="end"/>
                      </w:r>
                      <w:r w:rsidRPr="00FB1ECA">
                        <w:t>-Man In The Middle. Fuente: propia</w:t>
                      </w:r>
                      <w:bookmarkEnd w:id="74"/>
                    </w:p>
                  </w:txbxContent>
                </v:textbox>
                <w10:wrap type="topAndBottom"/>
              </v:shape>
            </w:pict>
          </mc:Fallback>
        </mc:AlternateContent>
      </w:r>
      <w:r w:rsidR="007C7711">
        <w:rPr>
          <w:noProof/>
        </w:rPr>
        <w:drawing>
          <wp:anchor distT="0" distB="0" distL="114300" distR="114300" simplePos="0" relativeHeight="251686912" behindDoc="0" locked="0" layoutInCell="1" allowOverlap="1">
            <wp:simplePos x="0" y="0"/>
            <wp:positionH relativeFrom="column">
              <wp:posOffset>818776</wp:posOffset>
            </wp:positionH>
            <wp:positionV relativeFrom="paragraph">
              <wp:posOffset>112077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80">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A5293E" w:rsidP="001772E2">
      <w:pPr>
        <w:jc w:val="center"/>
      </w:pPr>
    </w:p>
    <w:p w:rsidR="005B05D6" w:rsidRDefault="005B05D6" w:rsidP="007C7711">
      <w:pPr>
        <w:pStyle w:val="Ttulo3"/>
        <w:ind w:left="0" w:firstLine="0"/>
        <w:rPr>
          <w:color w:val="4DA4D8" w:themeColor="accent3" w:themeTint="99"/>
        </w:rPr>
      </w:pPr>
      <w:bookmarkStart w:id="48" w:name="_Toc515648504"/>
      <w:r>
        <w:rPr>
          <w:color w:val="4DA4D8" w:themeColor="accent3" w:themeTint="99"/>
        </w:rPr>
        <w:t>ARP SPOOFING</w:t>
      </w:r>
      <w:bookmarkEnd w:id="48"/>
    </w:p>
    <w:p w:rsidR="008B3BDF" w:rsidRDefault="008B3BDF" w:rsidP="001772E2">
      <w:r>
        <w:t xml:space="preserve">Es un tipo de ataque en el que el atacante envía mensajes ARP falsificados a través de una red LAN (Local Area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1772E2">
      <w:r>
        <w:lastRenderedPageBreak/>
        <w:t>En su aplicación más básica, los ataques de ARP spoofing se utilizan para robar información, por otro lado este tipo de ataques se usan para facilitar otros ataques como:</w:t>
      </w:r>
    </w:p>
    <w:p w:rsidR="005372D5" w:rsidRDefault="005372D5" w:rsidP="001772E2">
      <w:r>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1772E2">
      <w:r>
        <w:t>- Secuestro de sesión: los ataques de secuestro de sesión pueden usar ARP spoofing para robar identificadores de sesión, dando a los atacantes al capacidad de acceder a sistemas y datos privados.</w:t>
      </w:r>
    </w:p>
    <w:p w:rsidR="007C7711" w:rsidRDefault="005372D5" w:rsidP="001772E2">
      <w:r>
        <w:t>- Ataques MITM: pueden depender del ARP spoofing para interceptar y modificar el tráfico entre equipos.</w:t>
      </w:r>
    </w:p>
    <w:p w:rsidR="007C7711" w:rsidRDefault="00CE4742" w:rsidP="001772E2">
      <w:r>
        <w:rPr>
          <w:noProof/>
        </w:rPr>
        <mc:AlternateContent>
          <mc:Choice Requires="wps">
            <w:drawing>
              <wp:anchor distT="0" distB="0" distL="114300" distR="114300" simplePos="0" relativeHeight="251871232" behindDoc="0" locked="0" layoutInCell="1" allowOverlap="1" wp14:anchorId="1D4A93BD" wp14:editId="511270F5">
                <wp:simplePos x="0" y="0"/>
                <wp:positionH relativeFrom="column">
                  <wp:posOffset>19050</wp:posOffset>
                </wp:positionH>
                <wp:positionV relativeFrom="paragraph">
                  <wp:posOffset>2236470</wp:posOffset>
                </wp:positionV>
                <wp:extent cx="5012690" cy="635"/>
                <wp:effectExtent l="0" t="0" r="3810" b="12065"/>
                <wp:wrapTopAndBottom/>
                <wp:docPr id="86" name="Cuadro de texto 86"/>
                <wp:cNvGraphicFramePr/>
                <a:graphic xmlns:a="http://schemas.openxmlformats.org/drawingml/2006/main">
                  <a:graphicData uri="http://schemas.microsoft.com/office/word/2010/wordprocessingShape">
                    <wps:wsp>
                      <wps:cNvSpPr txBox="1"/>
                      <wps:spPr>
                        <a:xfrm>
                          <a:off x="0" y="0"/>
                          <a:ext cx="5012690" cy="635"/>
                        </a:xfrm>
                        <a:prstGeom prst="rect">
                          <a:avLst/>
                        </a:prstGeom>
                        <a:solidFill>
                          <a:prstClr val="white"/>
                        </a:solidFill>
                        <a:ln>
                          <a:noFill/>
                        </a:ln>
                      </wps:spPr>
                      <wps:txbx>
                        <w:txbxContent>
                          <w:p w:rsidR="005A4674" w:rsidRPr="00EC6B8F" w:rsidRDefault="005A4674" w:rsidP="00CE4742">
                            <w:pPr>
                              <w:pStyle w:val="Descripcin"/>
                              <w:jc w:val="center"/>
                              <w:rPr>
                                <w:noProof/>
                                <w:color w:val="1B587C" w:themeColor="accent3"/>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49" w:name="_Toc515646337"/>
                            <w:r>
                              <w:rPr>
                                <w:b/>
                                <w:i w:val="0"/>
                                <w:noProof/>
                                <w:color w:val="4DA4D8" w:themeColor="accent3" w:themeTint="99"/>
                              </w:rPr>
                              <w:t>13</w:t>
                            </w:r>
                            <w:r w:rsidRPr="00CE4742">
                              <w:rPr>
                                <w:b/>
                                <w:i w:val="0"/>
                                <w:noProof/>
                                <w:color w:val="4DA4D8" w:themeColor="accent3" w:themeTint="99"/>
                              </w:rPr>
                              <w:fldChar w:fldCharType="end"/>
                            </w:r>
                            <w:r w:rsidRPr="008C33E4">
                              <w:t>-ARP Spoofing. Fuente: propia</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4A93BD" id="Cuadro de texto 86" o:spid="_x0000_s1037" type="#_x0000_t202" style="position:absolute;left:0;text-align:left;margin-left:1.5pt;margin-top:176.1pt;width:394.7pt;height:.0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oP8MNAIAAG4EAAAOAAAAZHJzL2Uyb0RvYy54bWysVMFu2zAMvQ/YPwi6L04yNOiMOEWWIsOA&#13;&#10;oC2QDj0rshwLkEWNUmJnXz9KttOt22nYRaZIitJ7j/TyrmsMOyv0GmzBZ5MpZ8pKKLU9Fvzb8/bD&#13;&#10;LWc+CFsKA1YV/KI8v1u9f7dsXa7mUIMpFTIqYn3euoLXIbg8y7ysVSP8BJyyFKwAGxFoi8esRNFS&#13;&#10;9cZk8+l0kbWApUOQynvy3vdBvkr1q0rJ8FhVXgVmCk5vC2nFtB7imq2WIj+icLWWwzPEP7yiEdrS&#13;&#10;pddS9yIIdkL9R6lGSwQPVZhIaDKoKi1VwkBoZtM3aPa1cCphIXK8u9Lk/19Z+XB+QqbLgt8uOLOi&#13;&#10;IY02J1EisFKxoLoAjCJEU+t8Ttl7R/mh+wwdyT36PTkj+q7CJn4JF6M4EX65kkylmCTnzXQ2X3yi&#13;&#10;kKTY4uNNrJG9HnXowxcFDYtGwZEUTMSK886HPnVMiTd5MLrcamPiJgY2BtlZkNptrYMaiv+WZWzM&#13;&#10;tRBP9QWjJ4v4ehzRCt2hS7TMriAPUF4IO0LfRN7JraYLd8KHJ4HUNYSJJiE80lIZaAsOg8VZDfjj&#13;&#10;b/6YT2JSlLOWurDg/vtJoOLMfLUkc2zZ0cDROIyGPTUbIKgzmjEnk0kHMJjRrBCaFxqQdbyFQsJK&#13;&#10;uqvgYTQ3oZ8FGjCp1uuURI3pRNjZvZOx9Ejsc/ci0A2yxMZ4gLE/Rf5GnT436ePWp0BUJ+kisT2L&#13;&#10;A9/U1En8YQDj1Py6T1mvv4nVTwAAAP//AwBQSwMEFAAGAAgAAAAhAEJnIfXkAAAADgEAAA8AAABk&#13;&#10;cnMvZG93bnJldi54bWxMj0FPwzAMhe9I/IfISFwQS2nLgK7pNA04jMtE2YVb1mRNoXGqJN3Kv8dw&#13;&#10;gYst+8nP7yuXk+3ZUfvQORRwM0uAaWyc6rAVsHt7vr4HFqJEJXuHWsCXDrCszs9KWSh3wld9rGPL&#13;&#10;yARDIQWYGIeC89AYbWWYuUEjaQfnrYw0+pYrL09kbnueJsmcW9khfTBy0Gujm896tAK2+fvWXI2H&#13;&#10;p5dVnvnNblzPP9paiMuL6XFBZbUAFvUU/y7gh4HyQ0XB9m5EFVgvICOcSO02TYGRfveQ5sD2v5sM&#13;&#10;eFXy/xjVNwAAAP//AwBQSwECLQAUAAYACAAAACEAtoM4kv4AAADhAQAAEwAAAAAAAAAAAAAAAAAA&#13;&#10;AAAAW0NvbnRlbnRfVHlwZXNdLnhtbFBLAQItABQABgAIAAAAIQA4/SH/1gAAAJQBAAALAAAAAAAA&#13;&#10;AAAAAAAAAC8BAABfcmVscy8ucmVsc1BLAQItABQABgAIAAAAIQAUoP8MNAIAAG4EAAAOAAAAAAAA&#13;&#10;AAAAAAAAAC4CAABkcnMvZTJvRG9jLnhtbFBLAQItABQABgAIAAAAIQBCZyH15AAAAA4BAAAPAAAA&#13;&#10;AAAAAAAAAAAAAI4EAABkcnMvZG93bnJldi54bWxQSwUGAAAAAAQABADzAAAAnwUAAAAA&#13;&#10;" stroked="f">
                <v:textbox style="mso-fit-shape-to-text:t" inset="0,0,0,0">
                  <w:txbxContent>
                    <w:p w:rsidR="005A4674" w:rsidRPr="00EC6B8F" w:rsidRDefault="005A4674" w:rsidP="00CE4742">
                      <w:pPr>
                        <w:pStyle w:val="Descripcin"/>
                        <w:jc w:val="center"/>
                        <w:rPr>
                          <w:noProof/>
                          <w:color w:val="1B587C" w:themeColor="accent3"/>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7" w:name="_Toc515646337"/>
                      <w:r>
                        <w:rPr>
                          <w:b/>
                          <w:i w:val="0"/>
                          <w:noProof/>
                          <w:color w:val="4DA4D8" w:themeColor="accent3" w:themeTint="99"/>
                        </w:rPr>
                        <w:t>13</w:t>
                      </w:r>
                      <w:r w:rsidRPr="00CE4742">
                        <w:rPr>
                          <w:b/>
                          <w:i w:val="0"/>
                          <w:noProof/>
                          <w:color w:val="4DA4D8" w:themeColor="accent3" w:themeTint="99"/>
                        </w:rPr>
                        <w:fldChar w:fldCharType="end"/>
                      </w:r>
                      <w:r w:rsidRPr="008C33E4">
                        <w:t>-ARP Spoofing. Fuente: propia</w:t>
                      </w:r>
                      <w:bookmarkEnd w:id="77"/>
                    </w:p>
                  </w:txbxContent>
                </v:textbox>
                <w10:wrap type="topAndBottom"/>
              </v:shape>
            </w:pict>
          </mc:Fallback>
        </mc:AlternateContent>
      </w:r>
      <w:r w:rsidR="007C7711">
        <w:rPr>
          <w:noProof/>
          <w:color w:val="1B587C" w:themeColor="accent3"/>
        </w:rPr>
        <w:drawing>
          <wp:anchor distT="0" distB="0" distL="114300" distR="114300" simplePos="0" relativeHeight="251689984" behindDoc="0" locked="0" layoutInCell="1" allowOverlap="1" wp14:anchorId="6F3E5E33">
            <wp:simplePos x="0" y="0"/>
            <wp:positionH relativeFrom="column">
              <wp:posOffset>19274</wp:posOffset>
            </wp:positionH>
            <wp:positionV relativeFrom="paragraph">
              <wp:posOffset>315109</wp:posOffset>
            </wp:positionV>
            <wp:extent cx="5012690" cy="1864360"/>
            <wp:effectExtent l="0" t="0" r="3810" b="25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81">
                      <a:extLst>
                        <a:ext uri="{28A0092B-C50C-407E-A947-70E740481C1C}">
                          <a14:useLocalDpi xmlns:a14="http://schemas.microsoft.com/office/drawing/2010/main" val="0"/>
                        </a:ext>
                      </a:extLst>
                    </a:blip>
                    <a:stretch>
                      <a:fillRect/>
                    </a:stretch>
                  </pic:blipFill>
                  <pic:spPr>
                    <a:xfrm>
                      <a:off x="0" y="0"/>
                      <a:ext cx="5012690" cy="1864360"/>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rsidP="001772E2"/>
    <w:p w:rsidR="007015E9" w:rsidRPr="007015E9" w:rsidRDefault="007015E9" w:rsidP="001772E2"/>
    <w:p w:rsidR="005B05D6" w:rsidRDefault="005B05D6" w:rsidP="007C7711">
      <w:pPr>
        <w:pStyle w:val="Ttulo3"/>
        <w:ind w:left="0" w:firstLine="0"/>
        <w:rPr>
          <w:color w:val="4DA4D8" w:themeColor="accent3" w:themeTint="99"/>
        </w:rPr>
      </w:pPr>
      <w:bookmarkStart w:id="50" w:name="_Toc515648505"/>
      <w:r>
        <w:rPr>
          <w:color w:val="4DA4D8" w:themeColor="accent3" w:themeTint="99"/>
        </w:rPr>
        <w:t>DNS SPOOFING</w:t>
      </w:r>
      <w:bookmarkEnd w:id="50"/>
    </w:p>
    <w:p w:rsidR="00133728" w:rsidRPr="00133728" w:rsidRDefault="00133728" w:rsidP="001772E2">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e se conoce como DNS Poisoning).</w:t>
      </w:r>
      <w:r w:rsidR="00854585" w:rsidRPr="00854585">
        <w:t xml:space="preserve"> </w:t>
      </w:r>
      <w:r w:rsidRPr="00854585">
        <w:t>[1]</w:t>
      </w:r>
    </w:p>
    <w:bookmarkStart w:id="51" w:name="_Toc515648506"/>
    <w:p w:rsidR="00DF05AC" w:rsidRDefault="00CE4742" w:rsidP="007C7711">
      <w:pPr>
        <w:pStyle w:val="Ttulo3"/>
        <w:numPr>
          <w:ilvl w:val="3"/>
          <w:numId w:val="18"/>
        </w:numPr>
        <w:ind w:left="0" w:firstLine="0"/>
        <w:rPr>
          <w:color w:val="4DA4D8" w:themeColor="accent3" w:themeTint="99"/>
        </w:rPr>
      </w:pPr>
      <w:r>
        <w:rPr>
          <w:noProof/>
        </w:rPr>
        <w:lastRenderedPageBreak/>
        <mc:AlternateContent>
          <mc:Choice Requires="wps">
            <w:drawing>
              <wp:anchor distT="0" distB="0" distL="114300" distR="114300" simplePos="0" relativeHeight="251873280" behindDoc="0" locked="0" layoutInCell="1" allowOverlap="1" wp14:anchorId="547BC5F1" wp14:editId="2B658D09">
                <wp:simplePos x="0" y="0"/>
                <wp:positionH relativeFrom="column">
                  <wp:posOffset>-8255</wp:posOffset>
                </wp:positionH>
                <wp:positionV relativeFrom="paragraph">
                  <wp:posOffset>4044950</wp:posOffset>
                </wp:positionV>
                <wp:extent cx="4970145" cy="635"/>
                <wp:effectExtent l="0" t="0" r="0" b="12065"/>
                <wp:wrapTopAndBottom/>
                <wp:docPr id="88" name="Cuadro de texto 88"/>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5A4674" w:rsidRPr="007234C2" w:rsidRDefault="005A4674" w:rsidP="00CE4742">
                            <w:pPr>
                              <w:pStyle w:val="Descripcin"/>
                              <w:jc w:val="center"/>
                              <w:rPr>
                                <w:bCs/>
                                <w:noProof/>
                                <w:color w:val="000000" w:themeColor="text1"/>
                                <w:sz w:val="32"/>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52" w:name="_Toc515646338"/>
                            <w:r>
                              <w:rPr>
                                <w:b/>
                                <w:i w:val="0"/>
                                <w:noProof/>
                                <w:color w:val="4DA4D8" w:themeColor="accent3" w:themeTint="99"/>
                              </w:rPr>
                              <w:t>14</w:t>
                            </w:r>
                            <w:r w:rsidRPr="00CE4742">
                              <w:rPr>
                                <w:b/>
                                <w:i w:val="0"/>
                                <w:noProof/>
                                <w:color w:val="4DA4D8" w:themeColor="accent3" w:themeTint="99"/>
                              </w:rPr>
                              <w:fldChar w:fldCharType="end"/>
                            </w:r>
                            <w:r>
                              <w:t xml:space="preserve">-Resolución DNS. </w:t>
                            </w:r>
                            <w:r w:rsidRPr="000B3CB9">
                              <w:t>Fuente:</w:t>
                            </w:r>
                            <w:r>
                              <w:t xml:space="preserve"> </w:t>
                            </w:r>
                            <w:r w:rsidRPr="000B3CB9">
                              <w:t>https://www.youtube.com/watch?v=lVifa7QSQDY</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C5F1" id="Cuadro de texto 88" o:spid="_x0000_s1038" type="#_x0000_t202" style="position:absolute;left:0;text-align:left;margin-left:-.65pt;margin-top:318.5pt;width:391.35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XRfhNgIAAG4EAAAOAAAAZHJzL2Uyb0RvYy54bWysVMFu2zAMvQ/YPwi6L06ytuuMOEWWIsOA&#13;&#10;oi2QDj0rshwLkEWNUmJnXz9KttOu22nYRaZIitJ7j/TipmsMOyr0GmzBZ5MpZ8pKKLXdF/z70+bD&#13;&#10;NWc+CFsKA1YV/KQ8v1m+f7doXa7mUIMpFTIqYn3euoLXIbg8y7ysVSP8BJyyFKwAGxFoi/usRNFS&#13;&#10;9cZk8+n0KmsBS4cglffkve2DfJnqV5WS4aGqvArMFJzeFtKKad3FNVsuRL5H4Woth2eIf3hFI7Sl&#13;&#10;S8+lbkUQ7ID6j1KNlggeqjCR0GRQVVqqhIHQzKZv0Gxr4VTCQuR4d6bJ/7+y8v74iEyXBb8mpaxo&#13;&#10;SKP1QZQIrFQsqC4AowjR1DqfU/bWUX7ovkBHco9+T86IvquwiV/CxShOhJ/OJFMpJsl58fnTdHZx&#13;&#10;yZmk2NXHy1gjeznq0IevChoWjYIjKZiIFcc7H/rUMSXe5MHocqONiZsYWBtkR0Fqt7UOaij+W5ax&#13;&#10;MddCPNUXjJ4s4utxRCt0uy7RMpuPIHdQngg7Qt9E3smNpgvvhA+PAqlrCC5NQnigpTLQFhwGi7Ma&#13;&#10;8Off/DGfxKQoZy11YcH9j4NAxZn5Zknm2LKjgaOxGw17aNZAUGc0Y04mkw5gMKNZITTPNCCreAuF&#13;&#10;hJV0V8HDaK5DPws0YFKtVimJGtOJcGe3TsbSI7FP3bNAN8gSG+Mexv4U+Rt1+tykj1sdAlGdpIvE&#13;&#10;9iwOfFNTJ/GHAYxT83qfsl5+E8tfAAAA//8DAFBLAwQUAAYACAAAACEAjJsqK+UAAAAPAQAADwAA&#13;&#10;AGRycy9kb3ducmV2LnhtbEyPQU/DMAyF70j7D5EncUFbWlp1U9d0mgYc4DJRduGWNVlTaJyqSbfy&#13;&#10;7zFc4GLJ9vPz+4rtZDt20YNvHQqIlxEwjbVTLTYCjm9PizUwHyQq2TnUAr60h205uylkrtwVX/Wl&#13;&#10;Cg0jE/S5FGBC6HPOfW20lX7peo20O7vBykDt0HA1yCuZ247fR1HGrWyRPhjZ673R9Wc1WgGH9P1g&#13;&#10;7sbz48suTYbn47jPPppKiNv59LChstsAC3oKfxfww0D5oaRgJzei8qwTsIgTUgrIkhWBkWC1jlNg&#13;&#10;p99JDLws+H+O8hsAAP//AwBQSwECLQAUAAYACAAAACEAtoM4kv4AAADhAQAAEwAAAAAAAAAAAAAA&#13;&#10;AAAAAAAAW0NvbnRlbnRfVHlwZXNdLnhtbFBLAQItABQABgAIAAAAIQA4/SH/1gAAAJQBAAALAAAA&#13;&#10;AAAAAAAAAAAAAC8BAABfcmVscy8ucmVsc1BLAQItABQABgAIAAAAIQBFXRfhNgIAAG4EAAAOAAAA&#13;&#10;AAAAAAAAAAAAAC4CAABkcnMvZTJvRG9jLnhtbFBLAQItABQABgAIAAAAIQCMmyor5QAAAA8BAAAP&#13;&#10;AAAAAAAAAAAAAAAAAJAEAABkcnMvZG93bnJldi54bWxQSwUGAAAAAAQABADzAAAAogUAAAAA&#13;&#10;" stroked="f">
                <v:textbox style="mso-fit-shape-to-text:t" inset="0,0,0,0">
                  <w:txbxContent>
                    <w:p w:rsidR="005A4674" w:rsidRPr="007234C2" w:rsidRDefault="005A4674" w:rsidP="00CE4742">
                      <w:pPr>
                        <w:pStyle w:val="Descripcin"/>
                        <w:jc w:val="center"/>
                        <w:rPr>
                          <w:bCs/>
                          <w:noProof/>
                          <w:color w:val="000000" w:themeColor="text1"/>
                          <w:sz w:val="32"/>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1" w:name="_Toc515646338"/>
                      <w:r>
                        <w:rPr>
                          <w:b/>
                          <w:i w:val="0"/>
                          <w:noProof/>
                          <w:color w:val="4DA4D8" w:themeColor="accent3" w:themeTint="99"/>
                        </w:rPr>
                        <w:t>14</w:t>
                      </w:r>
                      <w:r w:rsidRPr="00CE4742">
                        <w:rPr>
                          <w:b/>
                          <w:i w:val="0"/>
                          <w:noProof/>
                          <w:color w:val="4DA4D8" w:themeColor="accent3" w:themeTint="99"/>
                        </w:rPr>
                        <w:fldChar w:fldCharType="end"/>
                      </w:r>
                      <w:r>
                        <w:t xml:space="preserve">-Resolución DNS. </w:t>
                      </w:r>
                      <w:r w:rsidRPr="000B3CB9">
                        <w:t>Fuente:</w:t>
                      </w:r>
                      <w:r>
                        <w:t xml:space="preserve"> </w:t>
                      </w:r>
                      <w:r w:rsidRPr="000B3CB9">
                        <w:t>https://www.youtube.com/watch?v=lVifa7QSQDY</w:t>
                      </w:r>
                      <w:bookmarkEnd w:id="81"/>
                    </w:p>
                  </w:txbxContent>
                </v:textbox>
                <w10:wrap type="topAndBottom"/>
              </v:shape>
            </w:pict>
          </mc:Fallback>
        </mc:AlternateContent>
      </w:r>
      <w:r w:rsidR="007C7711">
        <w:rPr>
          <w:noProof/>
        </w:rPr>
        <w:drawing>
          <wp:anchor distT="0" distB="0" distL="114300" distR="114300" simplePos="0" relativeHeight="251693056" behindDoc="0" locked="0" layoutInCell="1" allowOverlap="1" wp14:anchorId="3E2EEDF6">
            <wp:simplePos x="0" y="0"/>
            <wp:positionH relativeFrom="column">
              <wp:posOffset>-8293</wp:posOffset>
            </wp:positionH>
            <wp:positionV relativeFrom="paragraph">
              <wp:posOffset>384511</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bookmarkEnd w:id="51"/>
    </w:p>
    <w:p w:rsidR="00E05D65" w:rsidRPr="00E05D65" w:rsidRDefault="00E05D65" w:rsidP="001772E2"/>
    <w:p w:rsidR="00675C5F" w:rsidRDefault="00675483" w:rsidP="001772E2">
      <w:r>
        <w:t xml:space="preserve">En la figura 14 se muestra una petición y resolución DNS. En este caso un equipo hace una petición para acceder al dominio </w:t>
      </w:r>
      <w:r w:rsidRPr="00675483">
        <w:t>www.example.com</w:t>
      </w:r>
      <w:r>
        <w:t xml:space="preserve"> recibiendo la IP 1.2.3.4 tras la resolución DNS.</w:t>
      </w:r>
    </w:p>
    <w:p w:rsidR="00E05D65" w:rsidRDefault="00C71460" w:rsidP="001772E2">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E4742" w:rsidP="001772E2">
      <w:pPr>
        <w:keepNext/>
      </w:pPr>
      <w:r>
        <w:rPr>
          <w:noProof/>
        </w:rPr>
        <w:lastRenderedPageBreak/>
        <mc:AlternateContent>
          <mc:Choice Requires="wps">
            <w:drawing>
              <wp:anchor distT="0" distB="0" distL="114300" distR="114300" simplePos="0" relativeHeight="251875328" behindDoc="0" locked="0" layoutInCell="1" allowOverlap="1" wp14:anchorId="4AD65D24" wp14:editId="1CC0188E">
                <wp:simplePos x="0" y="0"/>
                <wp:positionH relativeFrom="column">
                  <wp:posOffset>98425</wp:posOffset>
                </wp:positionH>
                <wp:positionV relativeFrom="paragraph">
                  <wp:posOffset>3215640</wp:posOffset>
                </wp:positionV>
                <wp:extent cx="4775200" cy="635"/>
                <wp:effectExtent l="0" t="0" r="0" b="12065"/>
                <wp:wrapTopAndBottom/>
                <wp:docPr id="99" name="Cuadro de texto 99"/>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rsidR="005A4674" w:rsidRPr="0033675C" w:rsidRDefault="005A4674" w:rsidP="00CE4742">
                            <w:pPr>
                              <w:pStyle w:val="Descripcin"/>
                              <w:jc w:val="center"/>
                              <w:rPr>
                                <w:rFonts w:ascii="Helvetica Neue" w:eastAsiaTheme="minorHAnsi" w:hAnsi="Helvetica Neue" w:cs="Helvetica Neue"/>
                                <w:noProof/>
                                <w:color w:val="1A1A1A"/>
                                <w:szCs w:val="22"/>
                                <w:lang w:eastAsia="en-US"/>
                              </w:rPr>
                            </w:pP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bookmarkStart w:id="53" w:name="_Toc515646339"/>
                            <w:r>
                              <w:rPr>
                                <w:rFonts w:eastAsiaTheme="minorHAnsi" w:cs="Helvetica Neue"/>
                                <w:b/>
                                <w:i w:val="0"/>
                                <w:noProof/>
                                <w:color w:val="4DA4D8" w:themeColor="accent3" w:themeTint="99"/>
                                <w:lang w:eastAsia="en-US"/>
                              </w:rPr>
                              <w:t>15</w:t>
                            </w:r>
                            <w:r w:rsidRPr="00DA1923">
                              <w:rPr>
                                <w:rFonts w:eastAsiaTheme="minorHAnsi" w:cs="Helvetica Neue"/>
                                <w:b/>
                                <w:i w:val="0"/>
                                <w:noProof/>
                                <w:color w:val="4DA4D8" w:themeColor="accent3" w:themeTint="99"/>
                                <w:lang w:eastAsia="en-US"/>
                              </w:rPr>
                              <w:fldChar w:fldCharType="end"/>
                            </w:r>
                            <w:r>
                              <w:t>-</w:t>
                            </w:r>
                            <w:r w:rsidRPr="009D394E">
                              <w:t>Cache Poisoning-Atacante. Fuente: https://www.youtube.com/watch?v=lVifa7QSQDY</w:t>
                            </w:r>
                            <w:bookmarkEnd w:id="53"/>
                          </w:p>
                          <w:p w:rsidR="005A4674" w:rsidRDefault="005A467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D65D24" id="Cuadro de texto 99" o:spid="_x0000_s1039" type="#_x0000_t202" style="position:absolute;left:0;text-align:left;margin-left:7.75pt;margin-top:253.2pt;width:376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WJJjNQIAAG4EAAAOAAAAZHJzL2Uyb0RvYy54bWysVMFu2zAMvQ/YPwi6L07atV2NOEWWIsOA&#13;&#10;oC2QDj0rshwLkEWNUmJnXz9KttOt22nYRaZIitJ7j/T8rmsMOyr0GmzBZ5MpZ8pKKLXdF/zb8/rD&#13;&#10;J858ELYUBqwq+El5frd4/27eulxdQA2mVMioiPV56wpeh+DyLPOyVo3wE3DKUrACbESgLe6zEkVL&#13;&#10;1RuTXUyn11kLWDoEqbwn730f5ItUv6qUDI9V5VVgpuD0tpBWTOsurtliLvI9CldrOTxD/MMrGqEt&#13;&#10;XXoudS+CYAfUf5RqtETwUIWJhCaDqtJSJQyEZjZ9g2ZbC6cSFiLHuzNN/v+VlQ/HJ2S6LPjtLWdW&#13;&#10;NKTR6iBKBFYqFlQXgFGEaGqdzyl76yg/dJ+hI7lHvydnRN9V2MQv4WIUJ8JPZ5KpFJPk/Hhzc0XK&#13;&#10;cSYpdn15FWtkr0cd+vBFQcOiUXAkBROx4rjxoU8dU+JNHowu19qYuImBlUF2FKR2W+ughuK/ZRkb&#13;&#10;cy3EU33B6Mkivh5HtEK36xIts8sR5A7KE2FH6JvIO7nWdOFG+PAkkLqGMNEkhEdaKgNtwWGwOKsB&#13;&#10;f/zNH/NJTIpy1lIXFtx/PwhUnJmvlmSOLTsaOBq70bCHZgUEdUYz5mQy6QAGM5oVQvNCA7KMt1BI&#13;&#10;WEl3FTyM5ir0s0ADJtVymZKoMZ0IG7t1MpYeiX3uXgS6QZbYGA8w9qfI36jT5yZ93PIQiOokXSS2&#13;&#10;Z3Hgm5o6iT8MYJyaX/cp6/U3sfgJAAD//wMAUEsDBBQABgAIAAAAIQB9msvW4wAAAA8BAAAPAAAA&#13;&#10;ZHJzL2Rvd25yZXYueG1sTE9BTsMwELwj8Qdrkbgg6gBJitI4VVXgAJeKtJfe3HgbB2I7sp02/J6F&#13;&#10;C1xWmtnZ2ZlyOZmendCHzlkBd7MEGNrGqc62Anbbl9tHYCFKq2TvLAr4wgDL6vKilIVyZ/uOpzq2&#13;&#10;jExsKKQAHeNQcB4ajUaGmRvQ0u7ovJGRoG+58vJM5qbn90mScyM7Sx+0HHCtsfmsRyNgk+43+mY8&#13;&#10;Pr+t0gf/uhvX+UdbC3F9NT0taKwWwCJO8e8CfjpQfqgo2MGNVgXWE84yUgrIkjwFRoJ5Pifm8Mtk&#13;&#10;wKuS/+9RfQMAAP//AwBQSwECLQAUAAYACAAAACEAtoM4kv4AAADhAQAAEwAAAAAAAAAAAAAAAAAA&#13;&#10;AAAAW0NvbnRlbnRfVHlwZXNdLnhtbFBLAQItABQABgAIAAAAIQA4/SH/1gAAAJQBAAALAAAAAAAA&#13;&#10;AAAAAAAAAC8BAABfcmVscy8ucmVsc1BLAQItABQABgAIAAAAIQByWJJjNQIAAG4EAAAOAAAAAAAA&#13;&#10;AAAAAAAAAC4CAABkcnMvZTJvRG9jLnhtbFBLAQItABQABgAIAAAAIQB9msvW4wAAAA8BAAAPAAAA&#13;&#10;AAAAAAAAAAAAAI8EAABkcnMvZG93bnJldi54bWxQSwUGAAAAAAQABADzAAAAnwUAAAAA&#13;&#10;" stroked="f">
                <v:textbox style="mso-fit-shape-to-text:t" inset="0,0,0,0">
                  <w:txbxContent>
                    <w:p w:rsidR="005A4674" w:rsidRPr="0033675C" w:rsidRDefault="005A4674" w:rsidP="00CE4742">
                      <w:pPr>
                        <w:pStyle w:val="Descripcin"/>
                        <w:jc w:val="center"/>
                        <w:rPr>
                          <w:rFonts w:ascii="Helvetica Neue" w:eastAsiaTheme="minorHAnsi" w:hAnsi="Helvetica Neue" w:cs="Helvetica Neue"/>
                          <w:noProof/>
                          <w:color w:val="1A1A1A"/>
                          <w:szCs w:val="22"/>
                          <w:lang w:eastAsia="en-US"/>
                        </w:rPr>
                      </w:pP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bookmarkStart w:id="83" w:name="_Toc515646339"/>
                      <w:r>
                        <w:rPr>
                          <w:rFonts w:eastAsiaTheme="minorHAnsi" w:cs="Helvetica Neue"/>
                          <w:b/>
                          <w:i w:val="0"/>
                          <w:noProof/>
                          <w:color w:val="4DA4D8" w:themeColor="accent3" w:themeTint="99"/>
                          <w:lang w:eastAsia="en-US"/>
                        </w:rPr>
                        <w:t>15</w:t>
                      </w:r>
                      <w:r w:rsidRPr="00DA1923">
                        <w:rPr>
                          <w:rFonts w:eastAsiaTheme="minorHAnsi" w:cs="Helvetica Neue"/>
                          <w:b/>
                          <w:i w:val="0"/>
                          <w:noProof/>
                          <w:color w:val="4DA4D8" w:themeColor="accent3" w:themeTint="99"/>
                          <w:lang w:eastAsia="en-US"/>
                        </w:rPr>
                        <w:fldChar w:fldCharType="end"/>
                      </w:r>
                      <w:r>
                        <w:t>-</w:t>
                      </w:r>
                      <w:r w:rsidRPr="009D394E">
                        <w:t>Cache Poisoning-Atacante. Fuente: https://www.youtube.com/watch?v=lVifa7QSQDY</w:t>
                      </w:r>
                      <w:bookmarkEnd w:id="83"/>
                    </w:p>
                    <w:p w:rsidR="005A4674" w:rsidRDefault="005A4674"/>
                  </w:txbxContent>
                </v:textbox>
                <w10:wrap type="topAndBottom"/>
              </v:shape>
            </w:pict>
          </mc:Fallback>
        </mc:AlternateContent>
      </w:r>
      <w:r w:rsidR="00C71460">
        <w:rPr>
          <w:rFonts w:ascii="Helvetica Neue" w:eastAsiaTheme="minorHAnsi" w:hAnsi="Helvetica Neue" w:cs="Helvetica Neue"/>
          <w:noProof/>
          <w:color w:val="1A1A1A"/>
          <w:lang w:eastAsia="en-US"/>
        </w:rPr>
        <w:drawing>
          <wp:anchor distT="0" distB="0" distL="114300" distR="114300" simplePos="0" relativeHeight="251813888" behindDoc="0" locked="0" layoutInCell="1" allowOverlap="1" wp14:anchorId="12B5319C">
            <wp:simplePos x="0" y="0"/>
            <wp:positionH relativeFrom="column">
              <wp:posOffset>99046</wp:posOffset>
            </wp:positionH>
            <wp:positionV relativeFrom="paragraph">
              <wp:posOffset>0</wp:posOffset>
            </wp:positionV>
            <wp:extent cx="4775699" cy="3158885"/>
            <wp:effectExtent l="0" t="0" r="0" b="381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75699" cy="3158885"/>
                    </a:xfrm>
                    <a:prstGeom prst="rect">
                      <a:avLst/>
                    </a:prstGeom>
                  </pic:spPr>
                </pic:pic>
              </a:graphicData>
            </a:graphic>
            <wp14:sizeRelH relativeFrom="page">
              <wp14:pctWidth>0</wp14:pctWidth>
            </wp14:sizeRelH>
            <wp14:sizeRelV relativeFrom="page">
              <wp14:pctHeight>0</wp14:pctHeight>
            </wp14:sizeRelV>
          </wp:anchor>
        </w:drawing>
      </w:r>
    </w:p>
    <w:p w:rsidR="0041733B" w:rsidRDefault="00B375E1" w:rsidP="001772E2">
      <w:r>
        <w:t xml:space="preserve">En el ejemplo </w:t>
      </w:r>
      <w:r w:rsidR="0041733B">
        <w:t xml:space="preserve">el atacante hace una petición de resolución para el dominio </w:t>
      </w:r>
      <w:r w:rsidR="0041733B" w:rsidRPr="0041733B">
        <w:t>www.hackers.com</w:t>
      </w:r>
      <w:r w:rsidR="0041733B">
        <w:t xml:space="preserve"> recibiendo la IP 2.2.2.2. A su vez el servidor atacante consigue meter en caché la resolución al dominio </w:t>
      </w:r>
      <w:r w:rsidR="0041733B" w:rsidRPr="0041733B">
        <w:t>www.example.com</w:t>
      </w:r>
      <w:r w:rsidR="0041733B">
        <w:t xml:space="preserve"> con IP 3.3.3.3 y cuya IP verdadera era 1.2.3.4. </w:t>
      </w:r>
    </w:p>
    <w:p w:rsidR="00B375E1" w:rsidRDefault="00CE4742" w:rsidP="001772E2">
      <w:r>
        <w:rPr>
          <w:noProof/>
        </w:rPr>
        <mc:AlternateContent>
          <mc:Choice Requires="wps">
            <w:drawing>
              <wp:anchor distT="0" distB="0" distL="114300" distR="114300" simplePos="0" relativeHeight="251877376" behindDoc="0" locked="0" layoutInCell="1" allowOverlap="1" wp14:anchorId="3221BAA5" wp14:editId="5302100D">
                <wp:simplePos x="0" y="0"/>
                <wp:positionH relativeFrom="column">
                  <wp:posOffset>212725</wp:posOffset>
                </wp:positionH>
                <wp:positionV relativeFrom="paragraph">
                  <wp:posOffset>3681095</wp:posOffset>
                </wp:positionV>
                <wp:extent cx="4658995" cy="635"/>
                <wp:effectExtent l="0" t="0" r="1905" b="12065"/>
                <wp:wrapTopAndBottom/>
                <wp:docPr id="100" name="Cuadro de texto 100"/>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rsidR="005A4674" w:rsidRPr="00A577A0" w:rsidRDefault="005A4674" w:rsidP="00CE4742">
                            <w:pPr>
                              <w:pStyle w:val="Descripcin"/>
                              <w:jc w:val="center"/>
                              <w:rPr>
                                <w:rFonts w:ascii="Helvetica Neue" w:eastAsiaTheme="minorHAnsi" w:hAnsi="Helvetica Neue" w:cs="Helvetica Neue"/>
                                <w:noProof/>
                                <w:color w:val="1A1A1A"/>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54" w:name="_Toc515646340"/>
                            <w:r>
                              <w:rPr>
                                <w:rFonts w:ascii="Helvetica Neue" w:eastAsiaTheme="minorHAnsi" w:hAnsi="Helvetica Neue" w:cs="Helvetica Neue"/>
                                <w:b/>
                                <w:i w:val="0"/>
                                <w:noProof/>
                                <w:color w:val="4DA4D8" w:themeColor="accent3" w:themeTint="99"/>
                                <w:lang w:eastAsia="en-US"/>
                              </w:rPr>
                              <w:t>16</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Cache Poisoning-Víctima. Fuente: https://www.youtube.com/watch?v=lVifa7QSQD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1BAA5" id="Cuadro de texto 100" o:spid="_x0000_s1040" type="#_x0000_t202" style="position:absolute;left:0;text-align:left;margin-left:16.75pt;margin-top:289.85pt;width:366.8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8iYiNQIAAHAEAAAOAAAAZHJzL2Uyb0RvYy54bWysVMFu2zAMvQ/YPwi6L066JmiNOEWWIsOA&#13;&#10;oC2QDj0rshwbkESNUmJnXz9KjtOu22nYRaZI6knvkfT8rjOaHRX6BmzBJ6MxZ8pKKBu7L/j35/Wn&#13;&#10;G858ELYUGqwq+El5frf4+GHeulxdQQ26VMgIxPq8dQWvQ3B5lnlZKyP8CJyyFKwAjQi0xX1WomgJ&#13;&#10;3ejsajyeZS1g6RCk8p68932QLxJ+VSkZHqvKq8B0weltIa2Y1l1cs8Vc5HsUrm7k+RniH15hRGPp&#13;&#10;0gvUvQiCHbD5A8o0EsFDFUYSTAZV1UiVOBCbyfgdm20tnEpcSBzvLjL5/wcrH45PyJqSajcmfaww&#13;&#10;VKTVQZQIrFQsqC4AiyESqnU+p/ytoxOh+wIdHRr8npyRf1ehiV9ixihOkKeLzITFJDmvZ9Ob29sp&#13;&#10;Z5Jis8/TiJG9HnXow1cFhkWj4Eg1TNKK48aHPnVIiTd50E25brSOmxhYaWRHQfVu6yaoM/hvWdrG&#13;&#10;XAvxVA8YPVnk1/OIVuh2XS/M9UByB+WJuCP0beSdXDd04Ub48CSQ+obo0iyER1oqDW3B4WxxVgP+&#13;&#10;/Js/5lM5KcpZS31YcP/jIFBxpr9ZKnRs2sHAwdgNhj2YFRDVCU2Zk8mkAxj0YFYI5oVGZBlvoZCw&#13;&#10;ku4qeBjMVeingUZMquUyJVFrOhE2dutkhB6Efe5eBLpzWWJnPMDQoSJ/V50+N9XHLQ+BpE6li8L2&#13;&#10;Kp71prZOxT+PYJybt/uU9fqjWPwCAAD//wMAUEsDBBQABgAIAAAAIQAL5wPu5QAAAA8BAAAPAAAA&#13;&#10;ZHJzL2Rvd25yZXYueG1sTE89T8MwEN2R+A/WIbGg1qFpk5LGqaoCAyxVQxc2N3bjQHyOYqcN/56D&#13;&#10;BZaT7t6795GvR9uys+5941DA/TQCprFyqsFawOHtebIE5oNEJVuHWsCX9rAurq9ymSl3wb0+l6Fm&#13;&#10;JII+kwJMCF3Gua+MttJPXaeRsJPrrQy09jVXvbyQuG35LIoSbmWD5GBkp7dGV5/lYAXs5u87czec&#13;&#10;nl4387h/OQzb5KMuhbi9GR9XNDYrYEGP4e8DfjpQfigo2NENqDxrBcTxgpgCFulDCowIaZLOgB1/&#13;&#10;L0vgRc7/9yi+AQAA//8DAFBLAQItABQABgAIAAAAIQC2gziS/gAAAOEBAAATAAAAAAAAAAAAAAAA&#13;&#10;AAAAAABbQ29udGVudF9UeXBlc10ueG1sUEsBAi0AFAAGAAgAAAAhADj9If/WAAAAlAEAAAsAAAAA&#13;&#10;AAAAAAAAAAAALwEAAF9yZWxzLy5yZWxzUEsBAi0AFAAGAAgAAAAhAB3yJiI1AgAAcAQAAA4AAAAA&#13;&#10;AAAAAAAAAAAALgIAAGRycy9lMm9Eb2MueG1sUEsBAi0AFAAGAAgAAAAhAAvnA+7lAAAADwEAAA8A&#13;&#10;AAAAAAAAAAAAAAAAjwQAAGRycy9kb3ducmV2LnhtbFBLBQYAAAAABAAEAPMAAAChBQAAAAA=&#13;&#10;" stroked="f">
                <v:textbox style="mso-fit-shape-to-text:t" inset="0,0,0,0">
                  <w:txbxContent>
                    <w:p w:rsidR="005A4674" w:rsidRPr="00A577A0" w:rsidRDefault="005A4674" w:rsidP="00CE4742">
                      <w:pPr>
                        <w:pStyle w:val="Descripcin"/>
                        <w:jc w:val="center"/>
                        <w:rPr>
                          <w:rFonts w:ascii="Helvetica Neue" w:eastAsiaTheme="minorHAnsi" w:hAnsi="Helvetica Neue" w:cs="Helvetica Neue"/>
                          <w:noProof/>
                          <w:color w:val="1A1A1A"/>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85" w:name="_Toc515646340"/>
                      <w:r>
                        <w:rPr>
                          <w:rFonts w:ascii="Helvetica Neue" w:eastAsiaTheme="minorHAnsi" w:hAnsi="Helvetica Neue" w:cs="Helvetica Neue"/>
                          <w:b/>
                          <w:i w:val="0"/>
                          <w:noProof/>
                          <w:color w:val="4DA4D8" w:themeColor="accent3" w:themeTint="99"/>
                          <w:lang w:eastAsia="en-US"/>
                        </w:rPr>
                        <w:t>16</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Cache Poisoning-Víctima. Fuente: https://www.youtube.com/watch?v=lVifa7QSQDY</w:t>
                      </w:r>
                      <w:bookmarkEnd w:id="85"/>
                    </w:p>
                  </w:txbxContent>
                </v:textbox>
                <w10:wrap type="topAndBottom"/>
              </v:shape>
            </w:pict>
          </mc:Fallback>
        </mc:AlternateContent>
      </w:r>
      <w:r w:rsidR="007C7711">
        <w:rPr>
          <w:rFonts w:ascii="Helvetica Neue" w:eastAsiaTheme="minorHAnsi" w:hAnsi="Helvetica Neue" w:cs="Helvetica Neue"/>
          <w:noProof/>
          <w:color w:val="1A1A1A"/>
          <w:lang w:eastAsia="en-US"/>
        </w:rPr>
        <w:drawing>
          <wp:anchor distT="0" distB="0" distL="114300" distR="114300" simplePos="0" relativeHeight="251696128" behindDoc="0" locked="0" layoutInCell="1" allowOverlap="1" wp14:anchorId="5D11267D">
            <wp:simplePos x="0" y="0"/>
            <wp:positionH relativeFrom="column">
              <wp:posOffset>212725</wp:posOffset>
            </wp:positionH>
            <wp:positionV relativeFrom="paragraph">
              <wp:posOffset>580278</wp:posOffset>
            </wp:positionV>
            <wp:extent cx="4658995" cy="3044190"/>
            <wp:effectExtent l="0" t="0" r="1905" b="3810"/>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995" cy="3044190"/>
                    </a:xfrm>
                    <a:prstGeom prst="rect">
                      <a:avLst/>
                    </a:prstGeom>
                  </pic:spPr>
                </pic:pic>
              </a:graphicData>
            </a:graphic>
            <wp14:sizeRelH relativeFrom="page">
              <wp14:pctWidth>0</wp14:pctWidth>
            </wp14:sizeRelH>
            <wp14:sizeRelV relativeFrom="page">
              <wp14:pctHeight>0</wp14:pctHeight>
            </wp14:sizeRelV>
          </wp:anchor>
        </w:drawing>
      </w:r>
      <w:r w:rsidR="0041733B">
        <w:t xml:space="preserve">A continuación cuando la víctima pida la resolución de dominio </w:t>
      </w:r>
      <w:r w:rsidR="0041733B" w:rsidRPr="0041733B">
        <w:t>www.example.com</w:t>
      </w:r>
      <w:r w:rsidR="0041733B">
        <w:t xml:space="preserve"> recibirá la IP 3.3.3.3 a causa del envenenamiento de la caché del servidor DNS.</w:t>
      </w:r>
    </w:p>
    <w:p w:rsidR="007C7711" w:rsidRDefault="007C7711" w:rsidP="007C7711">
      <w:pPr>
        <w:rPr>
          <w:color w:val="4DA4D8" w:themeColor="accent3" w:themeTint="99"/>
        </w:rPr>
      </w:pPr>
    </w:p>
    <w:p w:rsidR="00675C5F" w:rsidRDefault="00675C5F" w:rsidP="007C7711">
      <w:pPr>
        <w:rPr>
          <w:color w:val="4DA4D8" w:themeColor="accent3" w:themeTint="99"/>
        </w:rPr>
      </w:pPr>
      <w:r>
        <w:rPr>
          <w:color w:val="4DA4D8" w:themeColor="accent3" w:themeTint="99"/>
        </w:rPr>
        <w:t>WEB SPOOFING</w:t>
      </w:r>
    </w:p>
    <w:p w:rsidR="00D23D10" w:rsidRDefault="00D23D10" w:rsidP="001772E2">
      <w:pPr>
        <w:ind w:hanging="28"/>
      </w:pPr>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CE4742" w:rsidP="001772E2">
      <w:pPr>
        <w:ind w:hanging="28"/>
      </w:pPr>
      <w:r>
        <w:rPr>
          <w:noProof/>
        </w:rPr>
        <mc:AlternateContent>
          <mc:Choice Requires="wps">
            <w:drawing>
              <wp:anchor distT="0" distB="0" distL="114300" distR="114300" simplePos="0" relativeHeight="251879424" behindDoc="0" locked="0" layoutInCell="1" allowOverlap="1" wp14:anchorId="3EC228CC" wp14:editId="39A3F5F9">
                <wp:simplePos x="0" y="0"/>
                <wp:positionH relativeFrom="column">
                  <wp:posOffset>819150</wp:posOffset>
                </wp:positionH>
                <wp:positionV relativeFrom="paragraph">
                  <wp:posOffset>2865755</wp:posOffset>
                </wp:positionV>
                <wp:extent cx="3557270" cy="635"/>
                <wp:effectExtent l="0" t="0" r="0" b="12065"/>
                <wp:wrapTopAndBottom/>
                <wp:docPr id="127" name="Cuadro de texto 127"/>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5A4674" w:rsidRPr="008B44CA"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55" w:name="_Toc515646341"/>
                            <w:r>
                              <w:rPr>
                                <w:b/>
                                <w:i w:val="0"/>
                                <w:noProof/>
                                <w:color w:val="4DA4D8" w:themeColor="accent3" w:themeTint="99"/>
                              </w:rPr>
                              <w:t>17</w:t>
                            </w:r>
                            <w:r w:rsidRPr="00CE4742">
                              <w:rPr>
                                <w:b/>
                                <w:i w:val="0"/>
                                <w:noProof/>
                                <w:color w:val="4DA4D8" w:themeColor="accent3" w:themeTint="99"/>
                              </w:rPr>
                              <w:fldChar w:fldCharType="end"/>
                            </w:r>
                            <w:r w:rsidRPr="00FF05DE">
                              <w:t>-Web Spoofing. Fuente: propia</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228CC" id="Cuadro de texto 127" o:spid="_x0000_s1041" type="#_x0000_t202" style="position:absolute;left:0;text-align:left;margin-left:64.5pt;margin-top:225.65pt;width:280.1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81S/NAIAAHAEAAAOAAAAZHJzL2Uyb0RvYy54bWysVMFu2zAMvQ/YPwi6L05SpB2MOEWWIsOA&#13;&#10;oC2QDj0rshwLkEWNUmJnXz9KjpOu22nYRaZI6kl8j/T8vmsMOyr0GmzBJ6MxZ8pKKLXdF/z7y/rT&#13;&#10;Z858ELYUBqwq+El5fr/4+GHeulxNoQZTKmQEYn3euoLXIbg8y7ysVSP8CJyyFKwAGxFoi/usRNES&#13;&#10;emOy6Xh8m7WApUOQynvyPvRBvkj4VaVkeKoqrwIzBae3hbRiWndxzRZzke9RuFrL8zPEP7yiEdrS&#13;&#10;pReoBxEEO6D+A6rREsFDFUYSmgyqSkuVaqBqJuN31Wxr4VSqhcjx7kKT/3+w8vH4jEyXpN30jjMr&#13;&#10;GhJpdRAlAisVC6oLwGKIiGqdzyl/6+hE6L5AR4cGvydnrL+rsIlfqoxRnCg/XWgmLCbJeTOb3U3v&#13;&#10;KCQpdnszixjZ9ahDH74qaFg0Co6kYaJWHDc+9KlDSrzJg9HlWhsTNzGwMsiOgvRuax3UGfy3LGNj&#13;&#10;roV4qgeMnizW19cRrdDtup6Y9MDo2kF5otoR+jbyTq41XbgRPjwLpL6hmmgWwhMtlYG24HC2OKsB&#13;&#10;f/7NH/NJTopy1lIfFtz/OAhUnJlvloSOTTsYOBi7wbCHZgVU6oSmzMlk0gEMZjArhOaVRmQZb6GQ&#13;&#10;sJLuKngYzFXop4FGTKrlMiVRazoRNnbrZIQeiH3pXgW6syyxMx5h6FCRv1Onz036uOUhENVJuiuL&#13;&#10;Z76prZP45xGMc/N2n7KuP4rFLwAAAP//AwBQSwMEFAAGAAgAAAAhAM/xWrfmAAAAEAEAAA8AAABk&#13;&#10;cnMvZG93bnJldi54bWxMjz9PwzAQxXckvoN1SCyodZqGqE3jVFWBgS4VaRc2N3bjQHyOYqcN356D&#13;&#10;BZaT3v159375erQtu+jeNw4FzKYRMI2VUw3WAo6Hl8kCmA8SlWwdagFf2sO6uL3JZabcFd/0pQw1&#13;&#10;IxP0mRRgQugyzn1ltJV+6jqNNDu73spAsq+56uWVzG3L4yhKuZUN0gcjO701uvosBytgn7zvzcNw&#13;&#10;ft5tknn/ehy26UddCnF/Nz6tqGxWwIIew98F/DBQfigo2MkNqDxrScdLAgoCksfZHBhtpItlDOz0&#13;&#10;20mAFzn/D1J8AwAA//8DAFBLAQItABQABgAIAAAAIQC2gziS/gAAAOEBAAATAAAAAAAAAAAAAAAA&#13;&#10;AAAAAABbQ29udGVudF9UeXBlc10ueG1sUEsBAi0AFAAGAAgAAAAhADj9If/WAAAAlAEAAAsAAAAA&#13;&#10;AAAAAAAAAAAALwEAAF9yZWxzLy5yZWxzUEsBAi0AFAAGAAgAAAAhAJnzVL80AgAAcAQAAA4AAAAA&#13;&#10;AAAAAAAAAAAALgIAAGRycy9lMm9Eb2MueG1sUEsBAi0AFAAGAAgAAAAhAM/xWrfmAAAAEAEAAA8A&#13;&#10;AAAAAAAAAAAAAAAAjgQAAGRycy9kb3ducmV2LnhtbFBLBQYAAAAABAAEAPMAAAChBQAAAAA=&#13;&#10;" stroked="f">
                <v:textbox style="mso-fit-shape-to-text:t" inset="0,0,0,0">
                  <w:txbxContent>
                    <w:p w:rsidR="005A4674" w:rsidRPr="008B44CA"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7" w:name="_Toc515646341"/>
                      <w:r>
                        <w:rPr>
                          <w:b/>
                          <w:i w:val="0"/>
                          <w:noProof/>
                          <w:color w:val="4DA4D8" w:themeColor="accent3" w:themeTint="99"/>
                        </w:rPr>
                        <w:t>17</w:t>
                      </w:r>
                      <w:r w:rsidRPr="00CE4742">
                        <w:rPr>
                          <w:b/>
                          <w:i w:val="0"/>
                          <w:noProof/>
                          <w:color w:val="4DA4D8" w:themeColor="accent3" w:themeTint="99"/>
                        </w:rPr>
                        <w:fldChar w:fldCharType="end"/>
                      </w:r>
                      <w:r w:rsidRPr="00FF05DE">
                        <w:t>-Web Spoofing. Fuente: propia</w:t>
                      </w:r>
                      <w:bookmarkEnd w:id="87"/>
                    </w:p>
                  </w:txbxContent>
                </v:textbox>
                <w10:wrap type="topAndBottom"/>
              </v:shape>
            </w:pict>
          </mc:Fallback>
        </mc:AlternateContent>
      </w:r>
      <w:r w:rsidR="007C7711">
        <w:rPr>
          <w:noProof/>
        </w:rPr>
        <w:drawing>
          <wp:anchor distT="0" distB="0" distL="114300" distR="114300" simplePos="0" relativeHeight="251699200" behindDoc="0" locked="0" layoutInCell="1" allowOverlap="1" wp14:anchorId="0823B6D2">
            <wp:simplePos x="0" y="0"/>
            <wp:positionH relativeFrom="column">
              <wp:posOffset>819411</wp:posOffset>
            </wp:positionH>
            <wp:positionV relativeFrom="paragraph">
              <wp:posOffset>525929</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85">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rsidR="00AA3375">
        <w:t>La víctima puede abrir la web falsa a través de un link mandado por mail spoofing o simplemente entrar a un dominio previamente atacado.</w:t>
      </w:r>
    </w:p>
    <w:p w:rsidR="00675C5F" w:rsidRPr="00675C5F" w:rsidRDefault="00675C5F" w:rsidP="001772E2"/>
    <w:p w:rsidR="00DB5549" w:rsidRDefault="00AB25FA" w:rsidP="007C7711">
      <w:pPr>
        <w:pStyle w:val="Ttulo3"/>
        <w:ind w:left="0" w:firstLine="0"/>
        <w:rPr>
          <w:color w:val="4DA4D8" w:themeColor="accent3" w:themeTint="99"/>
        </w:rPr>
      </w:pPr>
      <w:bookmarkStart w:id="56" w:name="_Toc515648507"/>
      <w:r>
        <w:rPr>
          <w:color w:val="4DA4D8" w:themeColor="accent3" w:themeTint="99"/>
        </w:rPr>
        <w:t>E</w:t>
      </w:r>
      <w:r w:rsidR="00DB5549">
        <w:rPr>
          <w:color w:val="4DA4D8" w:themeColor="accent3" w:themeTint="99"/>
        </w:rPr>
        <w:t>MAIL SPOOFING</w:t>
      </w:r>
      <w:bookmarkEnd w:id="56"/>
    </w:p>
    <w:p w:rsidR="005B05D6" w:rsidRDefault="00C248DE" w:rsidP="001772E2">
      <w:r>
        <w:t>El propósito de este ataque es el de env</w:t>
      </w:r>
      <w:r w:rsidR="00AB25FA">
        <w:t>iar correo de forma fraudulenta, suplantando datos de identificación para aparentar una procedencia determinada. Este tipo de ataques son muy utilizados para realizar SPAM o apoyar a ataques de tipo web spoofing, a los que se denomina physhing.</w:t>
      </w:r>
    </w:p>
    <w:p w:rsidR="00AB25FA" w:rsidRPr="005B05D6" w:rsidRDefault="00AB25FA" w:rsidP="001772E2">
      <w:r>
        <w:t>Los campos que se suelen cambiar en este tipo de ataques son: From, Return-Path y Reply-To.</w:t>
      </w:r>
    </w:p>
    <w:p w:rsidR="00710BE4" w:rsidRDefault="00CE4742" w:rsidP="001772E2">
      <w:pPr>
        <w:keepNext/>
        <w:jc w:val="center"/>
      </w:pPr>
      <w:r>
        <w:rPr>
          <w:noProof/>
        </w:rPr>
        <w:lastRenderedPageBreak/>
        <mc:AlternateContent>
          <mc:Choice Requires="wps">
            <w:drawing>
              <wp:anchor distT="0" distB="0" distL="114300" distR="114300" simplePos="0" relativeHeight="251881472" behindDoc="0" locked="0" layoutInCell="1" allowOverlap="1" wp14:anchorId="5D1D365E" wp14:editId="44BBA823">
                <wp:simplePos x="0" y="0"/>
                <wp:positionH relativeFrom="column">
                  <wp:posOffset>-271145</wp:posOffset>
                </wp:positionH>
                <wp:positionV relativeFrom="paragraph">
                  <wp:posOffset>2959735</wp:posOffset>
                </wp:positionV>
                <wp:extent cx="5303520" cy="635"/>
                <wp:effectExtent l="0" t="0" r="5080" b="12065"/>
                <wp:wrapTopAndBottom/>
                <wp:docPr id="136" name="Cuadro de texto 136"/>
                <wp:cNvGraphicFramePr/>
                <a:graphic xmlns:a="http://schemas.openxmlformats.org/drawingml/2006/main">
                  <a:graphicData uri="http://schemas.microsoft.com/office/word/2010/wordprocessingShape">
                    <wps:wsp>
                      <wps:cNvSpPr txBox="1"/>
                      <wps:spPr>
                        <a:xfrm>
                          <a:off x="0" y="0"/>
                          <a:ext cx="5303520" cy="635"/>
                        </a:xfrm>
                        <a:prstGeom prst="rect">
                          <a:avLst/>
                        </a:prstGeom>
                        <a:solidFill>
                          <a:prstClr val="white"/>
                        </a:solidFill>
                        <a:ln>
                          <a:noFill/>
                        </a:ln>
                      </wps:spPr>
                      <wps:txbx>
                        <w:txbxContent>
                          <w:p w:rsidR="005A4674" w:rsidRPr="00701A62"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57" w:name="_Toc515646342"/>
                            <w:r>
                              <w:rPr>
                                <w:b/>
                                <w:i w:val="0"/>
                                <w:noProof/>
                                <w:color w:val="4DA4D8" w:themeColor="accent3" w:themeTint="99"/>
                              </w:rPr>
                              <w:t>18</w:t>
                            </w:r>
                            <w:r w:rsidRPr="00CE4742">
                              <w:rPr>
                                <w:b/>
                                <w:i w:val="0"/>
                                <w:noProof/>
                                <w:color w:val="4DA4D8" w:themeColor="accent3" w:themeTint="99"/>
                              </w:rPr>
                              <w:fldChar w:fldCharType="end"/>
                            </w:r>
                            <w:r w:rsidRPr="003D5F79">
                              <w:t>-Email Spoofing-Simulando applesupport. Fuente: propia</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1D365E" id="Cuadro de texto 136" o:spid="_x0000_s1042" type="#_x0000_t202" style="position:absolute;left:0;text-align:left;margin-left:-21.35pt;margin-top:233.05pt;width:417.6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6TvmMwIAAHAEAAAOAAAAZHJzL2Uyb0RvYy54bWysVE1v2zAMvQ/YfxB0X5wPJBiCOEWWIsOA&#13;&#10;oC2QFj0rshwLkESNUmJnv36UP9Kt22nYRaZIitJ7j/TqrrGGXRQGDS7nk9GYM+UkFNqdcv7yvPv0&#13;&#10;mbMQhSuEAadyflWB360/fljVfqmmUIEpFDIq4sKy9jmvYvTLLAuyUlaEEXjlKFgCWhFpi6esQFFT&#13;&#10;dWuy6Xi8yGrAwiNIFQJ577sgX7f1y1LJ+FiWQUVmck5vi+2K7XpMa7ZeieUJha+07J8h/uEVVmhH&#13;&#10;l95K3Yso2Bn1H6WslggByjiSYDMoSy1Vi4HQTMbv0Bwq4VWLhcgJ/kZT+H9l5cPlCZkuSLvZgjMn&#13;&#10;LIm0PYsCgRWKRdVEYClERNU+LCn/4OlEbL5AQ4cGfyBnwt+UaNOXkDGKE+XXG81Ui0lyzmfj2XxK&#13;&#10;IUmxxWyeamRvRz2G+FWBZcnIOZKGLbXisg+xSx1S0k0BjC522pi0SYGtQXYRpHdd6aj64r9lGZdy&#13;&#10;HaRTXcHkyRK+DkeyYnNsOmJu4I9QXAk7QtdGwcudpgv3IsQngdQ3hIlmIT7SUhqocw69xVkF+ONv&#13;&#10;/pRPclKUs5r6MOfh+1mg4sx8cyR0atrBwME4DoY72y0Q1AlNmZetSQcwmsEsEewrjcgm3UIh4STd&#13;&#10;lfM4mNvYTQONmFSbTZtErelF3LuDl6n0QOxz8yrQ97KkzniAoUPF8p06XW6rj9+cI1HdSpeI7Vjs&#13;&#10;+aa2bsXvRzDNza/7NuvtR7H+CQAA//8DAFBLAwQUAAYACAAAACEA2aJ3lOYAAAAQAQAADwAAAGRy&#13;&#10;cy9kb3ducmV2LnhtbExPPU/DMBDdkfgP1iGxoNZpCCmkcaqqwFCWqmkXNjd2k0B8jmynDf+egwWW&#13;&#10;k+7eu/eRL0fTsbN2vrUoYDaNgGmsrGqxFnDYv04egfkgUcnOohbwpT0si+urXGbKXnCnz2WoGYmg&#13;&#10;z6SAJoQ+49xXjTbST22vkbCTdUYGWl3NlZMXEjcdj6Mo5Ua2SA6N7PW60dVnORgB2+R929wNp5e3&#13;&#10;VXLvNodhnX7UpRC3N+PzgsZqASzoMfx9wE8Hyg8FBTvaAZVnnYBJEs+JKiBJ0xkwYsyf4gdgx99L&#13;&#10;DLzI+f8ixTcAAAD//wMAUEsBAi0AFAAGAAgAAAAhALaDOJL+AAAA4QEAABMAAAAAAAAAAAAAAAAA&#13;&#10;AAAAAFtDb250ZW50X1R5cGVzXS54bWxQSwECLQAUAAYACAAAACEAOP0h/9YAAACUAQAACwAAAAAA&#13;&#10;AAAAAAAAAAAvAQAAX3JlbHMvLnJlbHNQSwECLQAUAAYACAAAACEAb+k75jMCAABwBAAADgAAAAAA&#13;&#10;AAAAAAAAAAAuAgAAZHJzL2Uyb0RvYy54bWxQSwECLQAUAAYACAAAACEA2aJ3lOYAAAAQAQAADwAA&#13;&#10;AAAAAAAAAAAAAACNBAAAZHJzL2Rvd25yZXYueG1sUEsFBgAAAAAEAAQA8wAAAKAFAAAAAA==&#13;&#10;" stroked="f">
                <v:textbox style="mso-fit-shape-to-text:t" inset="0,0,0,0">
                  <w:txbxContent>
                    <w:p w:rsidR="005A4674" w:rsidRPr="00701A62"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90" w:name="_Toc515646342"/>
                      <w:r>
                        <w:rPr>
                          <w:b/>
                          <w:i w:val="0"/>
                          <w:noProof/>
                          <w:color w:val="4DA4D8" w:themeColor="accent3" w:themeTint="99"/>
                        </w:rPr>
                        <w:t>18</w:t>
                      </w:r>
                      <w:r w:rsidRPr="00CE4742">
                        <w:rPr>
                          <w:b/>
                          <w:i w:val="0"/>
                          <w:noProof/>
                          <w:color w:val="4DA4D8" w:themeColor="accent3" w:themeTint="99"/>
                        </w:rPr>
                        <w:fldChar w:fldCharType="end"/>
                      </w:r>
                      <w:r w:rsidRPr="003D5F79">
                        <w:t>-Email Spoofing-Simulando applesupport. Fuente: propia</w:t>
                      </w:r>
                      <w:bookmarkEnd w:id="90"/>
                    </w:p>
                  </w:txbxContent>
                </v:textbox>
                <w10:wrap type="topAndBottom"/>
              </v:shape>
            </w:pict>
          </mc:Fallback>
        </mc:AlternateContent>
      </w:r>
      <w:r w:rsidR="00710BE4">
        <w:rPr>
          <w:noProof/>
        </w:rPr>
        <w:drawing>
          <wp:anchor distT="0" distB="0" distL="114300" distR="114300" simplePos="0" relativeHeight="251814912" behindDoc="0" locked="0" layoutInCell="1" allowOverlap="1">
            <wp:simplePos x="0" y="0"/>
            <wp:positionH relativeFrom="column">
              <wp:posOffset>-271145</wp:posOffset>
            </wp:positionH>
            <wp:positionV relativeFrom="paragraph">
              <wp:posOffset>3810</wp:posOffset>
            </wp:positionV>
            <wp:extent cx="5303520" cy="2898775"/>
            <wp:effectExtent l="0" t="0" r="5080" b="0"/>
            <wp:wrapTopAndBottom/>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03520" cy="2898775"/>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58" w:name="_Toc515648508"/>
      <w:r w:rsidRPr="005050DB">
        <w:rPr>
          <w:rFonts w:ascii="Trebuchet MS" w:hAnsi="Trebuchet MS"/>
          <w:color w:val="4DA4D8" w:themeColor="accent3" w:themeTint="99"/>
        </w:rPr>
        <w:lastRenderedPageBreak/>
        <w:t>Objetivos</w:t>
      </w:r>
      <w:bookmarkEnd w:id="58"/>
    </w:p>
    <w:p w:rsidR="00E362EF" w:rsidRPr="007B327B" w:rsidRDefault="00827D64" w:rsidP="007C7711">
      <w:pPr>
        <w:pStyle w:val="Ttulo2"/>
        <w:ind w:left="0" w:firstLine="0"/>
        <w:rPr>
          <w:color w:val="4DA4D8" w:themeColor="accent3" w:themeTint="99"/>
        </w:rPr>
      </w:pPr>
      <w:bookmarkStart w:id="59" w:name="_Toc515648509"/>
      <w:r w:rsidRPr="007B327B">
        <w:rPr>
          <w:color w:val="4DA4D8" w:themeColor="accent3" w:themeTint="99"/>
        </w:rPr>
        <w:t>Objetivo general</w:t>
      </w:r>
      <w:bookmarkEnd w:id="59"/>
    </w:p>
    <w:p w:rsidR="00FC5979" w:rsidRPr="00FC5979" w:rsidRDefault="00FC5979" w:rsidP="001772E2">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7C7711">
      <w:pPr>
        <w:pStyle w:val="Ttulo2"/>
        <w:ind w:left="0" w:firstLine="0"/>
        <w:rPr>
          <w:color w:val="4DA4D8" w:themeColor="accent3" w:themeTint="99"/>
        </w:rPr>
      </w:pPr>
      <w:bookmarkStart w:id="60" w:name="_Toc515648510"/>
      <w:r w:rsidRPr="007B327B">
        <w:rPr>
          <w:color w:val="4DA4D8" w:themeColor="accent3" w:themeTint="99"/>
        </w:rPr>
        <w:t>Lista de objetivos específicos</w:t>
      </w:r>
      <w:bookmarkEnd w:id="60"/>
    </w:p>
    <w:p w:rsidR="00AC49F5" w:rsidRDefault="00487C72" w:rsidP="001772E2">
      <w:r>
        <w:t xml:space="preserve">- En primer lugar se estudiará que son los ataques spoofing y que tipos de ataques existen que puedan </w:t>
      </w:r>
      <w:r w:rsidR="00A651D9">
        <w:t>ser lanzados</w:t>
      </w:r>
      <w:r>
        <w:t xml:space="preserve"> en redes wifi.</w:t>
      </w:r>
    </w:p>
    <w:p w:rsidR="00487C72" w:rsidRDefault="00487C72" w:rsidP="001772E2">
      <w:r>
        <w:t xml:space="preserve">- Se creará un entorno en el que se </w:t>
      </w:r>
      <w:r w:rsidR="001E0D11">
        <w:t>realizarán</w:t>
      </w:r>
      <w:r>
        <w:t xml:space="preserve"> los ataques y se crearán y probarán los scripts de defensa.</w:t>
      </w:r>
    </w:p>
    <w:p w:rsidR="00AC49F5" w:rsidRDefault="00487C72" w:rsidP="001772E2">
      <w:r>
        <w:t xml:space="preserve">- Se procederá a realizar cada uno de los ataques </w:t>
      </w:r>
      <w:r w:rsidR="00FA04B8">
        <w:t>que estamos estudiando</w:t>
      </w:r>
      <w:r>
        <w:t>.</w:t>
      </w:r>
    </w:p>
    <w:p w:rsidR="00603E0B" w:rsidRPr="00AC49F5" w:rsidRDefault="00487C72" w:rsidP="001772E2">
      <w:r>
        <w:t>- Se creará</w:t>
      </w:r>
      <w:r w:rsidR="006B0FA1">
        <w:t>n</w:t>
      </w:r>
      <w:r>
        <w:t xml:space="preserve"> </w:t>
      </w:r>
      <w:r w:rsidR="006B0FA1">
        <w:t>los</w:t>
      </w:r>
      <w:r>
        <w:t xml:space="preserve"> script</w:t>
      </w:r>
      <w:r w:rsidR="006B0FA1">
        <w:t>s</w:t>
      </w:r>
      <w:r>
        <w:t xml:space="preserve"> para evitar este tipo de ataques de suplantación de identidad.</w:t>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61" w:name="_Toc515648511"/>
      <w:r w:rsidRPr="005050DB">
        <w:rPr>
          <w:rFonts w:ascii="Trebuchet MS" w:hAnsi="Trebuchet MS"/>
          <w:color w:val="4DA4D8" w:themeColor="accent3" w:themeTint="99"/>
        </w:rPr>
        <w:lastRenderedPageBreak/>
        <w:t>Metodología y Plan de Proyecto</w:t>
      </w:r>
      <w:bookmarkEnd w:id="61"/>
    </w:p>
    <w:p w:rsidR="00827D64" w:rsidRPr="007B327B" w:rsidRDefault="00827D64" w:rsidP="007C7711">
      <w:pPr>
        <w:pStyle w:val="Ttulo2"/>
        <w:ind w:left="0" w:firstLine="0"/>
        <w:rPr>
          <w:color w:val="4DA4D8" w:themeColor="accent3" w:themeTint="99"/>
        </w:rPr>
      </w:pPr>
      <w:bookmarkStart w:id="62" w:name="_Toc515648512"/>
      <w:r w:rsidRPr="007B327B">
        <w:rPr>
          <w:color w:val="4DA4D8" w:themeColor="accent3" w:themeTint="99"/>
        </w:rPr>
        <w:t>Metodología a seguir</w:t>
      </w:r>
      <w:bookmarkEnd w:id="62"/>
    </w:p>
    <w:p w:rsidR="00D51357" w:rsidRPr="00D51357" w:rsidRDefault="00D51357" w:rsidP="001772E2">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7C7711">
      <w:pPr>
        <w:pStyle w:val="Ttulo2"/>
        <w:ind w:left="0" w:firstLine="0"/>
        <w:rPr>
          <w:color w:val="4DA4D8" w:themeColor="accent3" w:themeTint="99"/>
        </w:rPr>
      </w:pPr>
      <w:bookmarkStart w:id="63" w:name="_Toc515648513"/>
      <w:r w:rsidRPr="007B327B">
        <w:rPr>
          <w:color w:val="4DA4D8" w:themeColor="accent3" w:themeTint="99"/>
        </w:rPr>
        <w:t>Recursos necesarios. Condicionantes y limitaciones</w:t>
      </w:r>
      <w:bookmarkEnd w:id="63"/>
    </w:p>
    <w:p w:rsidR="00827D64" w:rsidRDefault="005050DB" w:rsidP="001772E2">
      <w:r>
        <w:t>Los recursos que se van a utilizar para realizar el proyecto serán los siguientes</w:t>
      </w:r>
      <w:r w:rsidR="00194960">
        <w:t>:</w:t>
      </w:r>
    </w:p>
    <w:p w:rsidR="00194960" w:rsidRDefault="00194960" w:rsidP="007C7711">
      <w:pPr>
        <w:pStyle w:val="Ttulo3"/>
        <w:ind w:left="0" w:firstLine="0"/>
        <w:rPr>
          <w:noProof/>
          <w:color w:val="4DA4D8" w:themeColor="accent3" w:themeTint="99"/>
        </w:rPr>
      </w:pPr>
      <w:bookmarkStart w:id="64" w:name="_Toc515648514"/>
      <w:r>
        <w:rPr>
          <w:noProof/>
          <w:color w:val="4DA4D8" w:themeColor="accent3" w:themeTint="99"/>
        </w:rPr>
        <w:t>Recursos hardware</w:t>
      </w:r>
      <w:bookmarkEnd w:id="64"/>
    </w:p>
    <w:p w:rsidR="00194960" w:rsidRDefault="00C1057A" w:rsidP="001772E2">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772E2">
      <w:r>
        <w:t xml:space="preserve">Firmware del router: </w:t>
      </w:r>
      <w:r w:rsidRPr="003528FA">
        <w:t>VOX25-v3.4.02</w:t>
      </w:r>
      <w:r w:rsidR="00F43416">
        <w:t>.</w:t>
      </w:r>
    </w:p>
    <w:p w:rsidR="00A6443B" w:rsidRDefault="00A6443B" w:rsidP="001772E2">
      <w:r>
        <w:t>Puerta de enlace: 192.168.0.1</w:t>
      </w:r>
      <w:r w:rsidR="00F43416">
        <w:t>.</w:t>
      </w:r>
    </w:p>
    <w:p w:rsidR="00C1057A" w:rsidRDefault="00C1057A" w:rsidP="001772E2"/>
    <w:p w:rsidR="00F43416" w:rsidRDefault="00C1057A" w:rsidP="001772E2">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772E2">
      <w:r>
        <w:t>Sistema operativo del equipo:</w:t>
      </w:r>
      <w:r w:rsidR="006177A2">
        <w:t xml:space="preserve"> macOS Hight Sierra</w:t>
      </w:r>
      <w:r w:rsidRPr="00F43416">
        <w:t xml:space="preserve"> </w:t>
      </w:r>
      <w:r>
        <w:t>v.10.13.4.</w:t>
      </w:r>
    </w:p>
    <w:p w:rsidR="00194960" w:rsidRDefault="00194960" w:rsidP="007C7711">
      <w:pPr>
        <w:pStyle w:val="Ttulo3"/>
        <w:ind w:left="0" w:firstLine="0"/>
        <w:rPr>
          <w:noProof/>
          <w:color w:val="4DA4D8" w:themeColor="accent3" w:themeTint="99"/>
        </w:rPr>
      </w:pPr>
      <w:bookmarkStart w:id="65" w:name="_Toc515648515"/>
      <w:r>
        <w:rPr>
          <w:noProof/>
          <w:color w:val="4DA4D8" w:themeColor="accent3" w:themeTint="99"/>
        </w:rPr>
        <w:t>Recursos software</w:t>
      </w:r>
      <w:bookmarkEnd w:id="65"/>
    </w:p>
    <w:p w:rsidR="00C1057A" w:rsidRDefault="00C1057A" w:rsidP="001772E2">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1772E2">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1772E2"/>
    <w:p w:rsidR="00C128BF" w:rsidRDefault="00C128BF" w:rsidP="001772E2">
      <w:r>
        <w:lastRenderedPageBreak/>
        <w:t>-</w:t>
      </w:r>
      <w:r w:rsidRPr="00C128BF">
        <w:rPr>
          <w:b/>
          <w:color w:val="4DA4D8" w:themeColor="accent3" w:themeTint="99"/>
        </w:rPr>
        <w:t>Wireshark</w:t>
      </w:r>
      <w:r>
        <w:t>: Software sniffer (analizador de protocolos y captura de paquetes de red).</w:t>
      </w:r>
    </w:p>
    <w:p w:rsidR="00C128BF" w:rsidRDefault="00C128BF" w:rsidP="001772E2">
      <w:r>
        <w:t>-</w:t>
      </w:r>
      <w:r w:rsidRPr="00C128BF">
        <w:rPr>
          <w:b/>
          <w:color w:val="4DA4D8" w:themeColor="accent3" w:themeTint="99"/>
        </w:rPr>
        <w:t>Servidor Apache</w:t>
      </w:r>
      <w:r>
        <w:t>: Servidor web que se usará para el web spoofing.</w:t>
      </w:r>
    </w:p>
    <w:p w:rsidR="00C128BF" w:rsidRDefault="00C128BF" w:rsidP="001772E2">
      <w:r>
        <w:t xml:space="preserve">Versión Apache: </w:t>
      </w:r>
      <w:r w:rsidRPr="00C128BF">
        <w:t>Apache/2.4.18 (Ubuntu)</w:t>
      </w:r>
      <w:r w:rsidR="00A33D94">
        <w:t>.</w:t>
      </w:r>
    </w:p>
    <w:p w:rsidR="00A33D94" w:rsidRDefault="00A33D94" w:rsidP="001772E2">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1772E2">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1772E2">
      <w:r>
        <w:t>Versión NMAP: v7.12.</w:t>
      </w:r>
    </w:p>
    <w:p w:rsidR="00D71536" w:rsidRDefault="00D71536" w:rsidP="001772E2">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1772E2">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1772E2">
      <w:r>
        <w:t>-</w:t>
      </w:r>
      <w:r w:rsidRPr="002E7106">
        <w:rPr>
          <w:b/>
          <w:color w:val="4DA4D8" w:themeColor="accent3" w:themeTint="99"/>
        </w:rPr>
        <w:t>Social-Engineering Toolkit (Setoolki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1772E2">
      <w:r>
        <w:t>-</w:t>
      </w:r>
      <w:r w:rsidRPr="00276E7E">
        <w:rPr>
          <w:b/>
          <w:color w:val="4DA4D8" w:themeColor="accent3" w:themeTint="99"/>
        </w:rPr>
        <w:t>Ettercap</w:t>
      </w:r>
      <w:r>
        <w:t>:</w:t>
      </w:r>
      <w:r w:rsidR="00C55CAD">
        <w:t xml:space="preserve"> Conjunto de herramientas enfocadas a las auditorías de red y pruebas de ataque. Se usarán las herramientas de sniffing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1772E2">
      <w:r>
        <w:t>-</w:t>
      </w:r>
      <w:r w:rsidRPr="0054124D">
        <w:rPr>
          <w:b/>
          <w:color w:val="4DA4D8" w:themeColor="accent3" w:themeTint="99"/>
        </w:rPr>
        <w:t>Sees</w:t>
      </w:r>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1772E2">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https://emkei.cz)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1772E2">
      <w:r>
        <w:t>-</w:t>
      </w:r>
      <w:r w:rsidRPr="00D12FA4">
        <w:rPr>
          <w:b/>
          <w:color w:val="4DA4D8" w:themeColor="accent3" w:themeTint="99"/>
        </w:rPr>
        <w:t>Email Spoof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1772E2">
      <w:r>
        <w:t>-</w:t>
      </w:r>
      <w:r w:rsidRPr="00D2637C">
        <w:rPr>
          <w:b/>
          <w:color w:val="4DA4D8" w:themeColor="accent3" w:themeTint="99"/>
        </w:rPr>
        <w:t>Scapy</w:t>
      </w:r>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1772E2">
      <w:pPr>
        <w:pStyle w:val="Ttulo3"/>
        <w:ind w:left="0" w:firstLine="0"/>
        <w:rPr>
          <w:noProof/>
          <w:color w:val="4DA4D8" w:themeColor="accent3" w:themeTint="99"/>
        </w:rPr>
      </w:pPr>
      <w:bookmarkStart w:id="66" w:name="_Toc515648516"/>
      <w:r>
        <w:rPr>
          <w:noProof/>
          <w:color w:val="4DA4D8" w:themeColor="accent3" w:themeTint="99"/>
        </w:rPr>
        <w:t>Documentos y libros</w:t>
      </w:r>
      <w:bookmarkEnd w:id="66"/>
    </w:p>
    <w:p w:rsidR="00194960" w:rsidRDefault="000C7C0A" w:rsidP="001772E2">
      <w:r w:rsidRPr="000C7C0A">
        <w:rPr>
          <w:b/>
          <w:color w:val="4DA4D8" w:themeColor="accent3" w:themeTint="99"/>
        </w:rPr>
        <w:t>Documentos</w:t>
      </w:r>
      <w:r>
        <w:t>:</w:t>
      </w:r>
    </w:p>
    <w:p w:rsidR="00194960" w:rsidRDefault="000C7C0A" w:rsidP="001772E2">
      <w:pPr>
        <w:pStyle w:val="Prrafodelista"/>
        <w:numPr>
          <w:ilvl w:val="0"/>
          <w:numId w:val="30"/>
        </w:numPr>
        <w:ind w:left="0"/>
      </w:pPr>
      <w:r w:rsidRPr="00A16CDD">
        <w:rPr>
          <w:color w:val="4DA4D8" w:themeColor="accent3" w:themeTint="99"/>
        </w:rPr>
        <w:t>Guía_de_seguridad_en_servicios_dns</w:t>
      </w:r>
      <w:r w:rsidR="00E30E49">
        <w:t>.</w:t>
      </w:r>
      <w:r>
        <w:t xml:space="preserve"> </w:t>
      </w:r>
      <w:r w:rsidRPr="000C7C0A">
        <w:t>Antonio López Padilla</w:t>
      </w:r>
      <w:r>
        <w:t>.</w:t>
      </w:r>
    </w:p>
    <w:p w:rsidR="00E30E49" w:rsidRDefault="00E30E49" w:rsidP="001772E2">
      <w:pPr>
        <w:pStyle w:val="Prrafodelista"/>
        <w:ind w:left="0"/>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1772E2">
      <w:pPr>
        <w:pStyle w:val="Prrafodelista"/>
        <w:numPr>
          <w:ilvl w:val="0"/>
          <w:numId w:val="30"/>
        </w:numPr>
        <w:ind w:left="0"/>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1772E2">
      <w:pPr>
        <w:pStyle w:val="Prrafodelista"/>
        <w:ind w:left="0"/>
      </w:pPr>
      <w:r w:rsidRPr="00A16CDD">
        <w:rPr>
          <w:color w:val="4DA4D8" w:themeColor="accent3" w:themeTint="99"/>
        </w:rPr>
        <w:t>Fuente</w:t>
      </w:r>
      <w:r>
        <w:t>:</w:t>
      </w:r>
      <w:r w:rsidRPr="00E30E49">
        <w:t>http://ns2.elhacker.net/timofonica/manuales/Guia_Avanzada_Nmap.pdf</w:t>
      </w:r>
    </w:p>
    <w:p w:rsidR="00E30E49" w:rsidRDefault="00E30E49" w:rsidP="001772E2">
      <w:r>
        <w:rPr>
          <w:b/>
          <w:color w:val="4DA4D8" w:themeColor="accent3" w:themeTint="99"/>
        </w:rPr>
        <w:lastRenderedPageBreak/>
        <w:t>Libros</w:t>
      </w:r>
      <w:r>
        <w:t>:</w:t>
      </w:r>
    </w:p>
    <w:p w:rsidR="00E30E49" w:rsidRDefault="00E30E49" w:rsidP="001772E2">
      <w:pPr>
        <w:pStyle w:val="Prrafodelista"/>
        <w:numPr>
          <w:ilvl w:val="0"/>
          <w:numId w:val="30"/>
        </w:numPr>
        <w:ind w:left="0"/>
      </w:pPr>
      <w:r w:rsidRPr="00A16CDD">
        <w:rPr>
          <w:color w:val="4DA4D8" w:themeColor="accent3" w:themeTint="99"/>
        </w:rPr>
        <w:t>Nmap 6: Network Exploration and Security Auditing Cookbook</w:t>
      </w:r>
      <w:r>
        <w:t xml:space="preserve">. </w:t>
      </w:r>
      <w:r w:rsidRPr="00E30E49">
        <w:t>Paulino Calderón Pale</w:t>
      </w:r>
      <w:r>
        <w:t>.</w:t>
      </w:r>
    </w:p>
    <w:p w:rsidR="00E30E49" w:rsidRDefault="00E30E49" w:rsidP="001772E2">
      <w:pPr>
        <w:pStyle w:val="Prrafodelista"/>
        <w:ind w:left="0"/>
      </w:pPr>
      <w:r w:rsidRPr="00A16CDD">
        <w:rPr>
          <w:color w:val="4DA4D8" w:themeColor="accent3" w:themeTint="99"/>
        </w:rPr>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1772E2">
      <w:pPr>
        <w:pStyle w:val="Prrafodelista"/>
        <w:numPr>
          <w:ilvl w:val="0"/>
          <w:numId w:val="30"/>
        </w:numPr>
        <w:ind w:left="0" w:hanging="284"/>
      </w:pPr>
      <w:r w:rsidRPr="00A16CDD">
        <w:rPr>
          <w:color w:val="4DA4D8" w:themeColor="accent3" w:themeTint="99"/>
        </w:rPr>
        <w:t>Understanding Network Hacks - Attack and Defense with Python (2015)</w:t>
      </w:r>
      <w:r>
        <w:t>.</w:t>
      </w:r>
      <w:r w:rsidRPr="00E30E49">
        <w:t xml:space="preserve"> Bastian Ballmann</w:t>
      </w:r>
      <w:r>
        <w:t>.</w:t>
      </w:r>
    </w:p>
    <w:p w:rsidR="00E30E49" w:rsidRDefault="00E30E49" w:rsidP="001772E2">
      <w:pPr>
        <w:pStyle w:val="Prrafodelista"/>
        <w:ind w:left="0"/>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020B73" w:rsidRDefault="004D6193" w:rsidP="001772E2">
      <w:pPr>
        <w:pStyle w:val="Prrafodelista"/>
        <w:numPr>
          <w:ilvl w:val="0"/>
          <w:numId w:val="30"/>
        </w:numPr>
        <w:ind w:left="0" w:hanging="284"/>
      </w:pPr>
      <w:r>
        <w:rPr>
          <w:color w:val="4DA4D8" w:themeColor="accent3" w:themeTint="99"/>
        </w:rPr>
        <w:t>HACKING ETICO (2008</w:t>
      </w:r>
      <w:r w:rsidR="00020B73" w:rsidRPr="00A16CDD">
        <w:rPr>
          <w:color w:val="4DA4D8" w:themeColor="accent3" w:themeTint="99"/>
        </w:rPr>
        <w:t>)</w:t>
      </w:r>
      <w:r w:rsidR="00020B73">
        <w:t>.</w:t>
      </w:r>
      <w:r w:rsidR="00020B73" w:rsidRPr="00E30E49">
        <w:t xml:space="preserve"> </w:t>
      </w:r>
      <w:r>
        <w:t>Carlos Tori</w:t>
      </w:r>
      <w:r w:rsidR="00020B73">
        <w:t>.</w:t>
      </w:r>
    </w:p>
    <w:p w:rsidR="00020B73" w:rsidRDefault="00020B73" w:rsidP="001772E2">
      <w:pPr>
        <w:pStyle w:val="Prrafodelista"/>
        <w:ind w:left="0"/>
      </w:pPr>
      <w:r w:rsidRPr="00A16CDD">
        <w:rPr>
          <w:color w:val="4DA4D8" w:themeColor="accent3" w:themeTint="99"/>
        </w:rPr>
        <w:t>Fuente</w:t>
      </w:r>
      <w:r>
        <w:t>:</w:t>
      </w:r>
      <w:r w:rsidR="004D6193" w:rsidRPr="004D6193">
        <w:t xml:space="preserve"> https://foro.spamloco.net/Descargas/hacking-etico.pdf</w:t>
      </w:r>
    </w:p>
    <w:p w:rsidR="006E1605" w:rsidRPr="006E1605" w:rsidRDefault="00827D64" w:rsidP="006E1605">
      <w:pPr>
        <w:pStyle w:val="Ttulo2"/>
        <w:ind w:left="0" w:firstLine="0"/>
        <w:rPr>
          <w:color w:val="4DA4D8" w:themeColor="accent3" w:themeTint="99"/>
        </w:rPr>
      </w:pPr>
      <w:bookmarkStart w:id="67" w:name="_Toc515648517"/>
      <w:r w:rsidRPr="00194960">
        <w:rPr>
          <w:color w:val="4DA4D8" w:themeColor="accent3" w:themeTint="99"/>
        </w:rPr>
        <w:t>Plan de Trabajo</w:t>
      </w:r>
      <w:bookmarkEnd w:id="67"/>
    </w:p>
    <w:tbl>
      <w:tblPr>
        <w:tblW w:w="5000" w:type="pct"/>
        <w:jc w:val="center"/>
        <w:tblBorders>
          <w:top w:val="nil"/>
          <w:left w:val="nil"/>
          <w:right w:val="nil"/>
        </w:tblBorders>
        <w:tblCellMar>
          <w:left w:w="70" w:type="dxa"/>
          <w:right w:w="70" w:type="dxa"/>
        </w:tblCellMar>
        <w:tblLook w:val="0000" w:firstRow="0" w:lastRow="0" w:firstColumn="0" w:lastColumn="0" w:noHBand="0" w:noVBand="0"/>
      </w:tblPr>
      <w:tblGrid>
        <w:gridCol w:w="577"/>
        <w:gridCol w:w="5008"/>
        <w:gridCol w:w="1233"/>
        <w:gridCol w:w="1233"/>
      </w:tblGrid>
      <w:tr w:rsidR="00CE0A9B" w:rsidRPr="006E1605" w:rsidTr="006E1605">
        <w:trPr>
          <w:trHeight w:val="20"/>
          <w:jc w:val="center"/>
        </w:trPr>
        <w:tc>
          <w:tcPr>
            <w:tcW w:w="358"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p>
        </w:tc>
        <w:tc>
          <w:tcPr>
            <w:tcW w:w="3110"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ETAPAS</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INICIO</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FINAL</w:t>
            </w:r>
          </w:p>
        </w:tc>
      </w:tr>
      <w:tr w:rsidR="00CE0A9B" w:rsidRPr="00CE0A9B" w:rsidTr="006E1605">
        <w:trPr>
          <w:trHeight w:val="20"/>
          <w:jc w:val="center"/>
        </w:trPr>
        <w:tc>
          <w:tcPr>
            <w:tcW w:w="358"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w:t>
            </w:r>
          </w:p>
        </w:tc>
        <w:tc>
          <w:tcPr>
            <w:tcW w:w="3110"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L PLAN DE PROYECT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copilación de informac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Información sobre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quisitos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8/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5</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Herramientas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0/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áctica</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Simulación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4/4/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UTORIA SIMULAC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esarroll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4/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sultados</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estear y aprobar la versión final</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ocumentac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anual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CIERRE DE TRABAJO TÉCNIC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emoria y revis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Finalización de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ALIZAC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ÚLTIMA REVIS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tc>
        <w:tc>
          <w:tcPr>
            <w:tcW w:w="766" w:type="pct"/>
            <w:vAlign w:val="bottom"/>
          </w:tcPr>
          <w:p w:rsid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p w:rsidR="006E1605" w:rsidRPr="00CE0A9B" w:rsidRDefault="006E1605" w:rsidP="00CE0A9B">
            <w:pPr>
              <w:autoSpaceDE w:val="0"/>
              <w:autoSpaceDN w:val="0"/>
              <w:adjustRightInd w:val="0"/>
              <w:spacing w:after="0" w:line="300" w:lineRule="atLeast"/>
              <w:jc w:val="center"/>
              <w:rPr>
                <w:rFonts w:ascii="Times" w:hAnsi="Times" w:cs="Times"/>
                <w:color w:val="000000"/>
                <w:sz w:val="18"/>
                <w:szCs w:val="18"/>
              </w:rPr>
            </w:pPr>
          </w:p>
        </w:tc>
      </w:tr>
    </w:tbl>
    <w:p w:rsidR="006E1605" w:rsidRDefault="006E1605" w:rsidP="006E1605">
      <w:pPr>
        <w:pStyle w:val="Descripcin"/>
        <w:keepNext/>
        <w:jc w:val="center"/>
      </w:pPr>
      <w:r>
        <w:rPr>
          <w:noProof/>
        </w:rPr>
        <w:lastRenderedPageBreak/>
        <w:drawing>
          <wp:anchor distT="0" distB="0" distL="114300" distR="114300" simplePos="0" relativeHeight="251916288" behindDoc="0" locked="0" layoutInCell="1" allowOverlap="1">
            <wp:simplePos x="0" y="0"/>
            <wp:positionH relativeFrom="column">
              <wp:posOffset>71755</wp:posOffset>
            </wp:positionH>
            <wp:positionV relativeFrom="paragraph">
              <wp:posOffset>4712431</wp:posOffset>
            </wp:positionV>
            <wp:extent cx="5112385" cy="3472815"/>
            <wp:effectExtent l="0" t="0" r="5715" b="0"/>
            <wp:wrapTopAndBottom/>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omsplanner copia 2.png"/>
                    <pic:cNvPicPr/>
                  </pic:nvPicPr>
                  <pic:blipFill>
                    <a:blip r:embed="rId87">
                      <a:extLst>
                        <a:ext uri="{28A0092B-C50C-407E-A947-70E740481C1C}">
                          <a14:useLocalDpi xmlns:a14="http://schemas.microsoft.com/office/drawing/2010/main" val="0"/>
                        </a:ext>
                      </a:extLst>
                    </a:blip>
                    <a:stretch>
                      <a:fillRect/>
                    </a:stretch>
                  </pic:blipFill>
                  <pic:spPr>
                    <a:xfrm>
                      <a:off x="0" y="0"/>
                      <a:ext cx="5112385" cy="34728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15264" behindDoc="0" locked="0" layoutInCell="1" allowOverlap="1" wp14:anchorId="526C7DF2">
            <wp:simplePos x="0" y="0"/>
            <wp:positionH relativeFrom="column">
              <wp:posOffset>-534670</wp:posOffset>
            </wp:positionH>
            <wp:positionV relativeFrom="paragraph">
              <wp:posOffset>2367280</wp:posOffset>
            </wp:positionV>
            <wp:extent cx="6304915" cy="2319020"/>
            <wp:effectExtent l="0" t="0" r="0" b="5080"/>
            <wp:wrapTopAndBottom/>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omsplanner copia.png"/>
                    <pic:cNvPicPr/>
                  </pic:nvPicPr>
                  <pic:blipFill>
                    <a:blip r:embed="rId88">
                      <a:extLst>
                        <a:ext uri="{28A0092B-C50C-407E-A947-70E740481C1C}">
                          <a14:useLocalDpi xmlns:a14="http://schemas.microsoft.com/office/drawing/2010/main" val="0"/>
                        </a:ext>
                      </a:extLst>
                    </a:blip>
                    <a:stretch>
                      <a:fillRect/>
                    </a:stretch>
                  </pic:blipFill>
                  <pic:spPr>
                    <a:xfrm>
                      <a:off x="0" y="0"/>
                      <a:ext cx="6304915" cy="2319020"/>
                    </a:xfrm>
                    <a:prstGeom prst="rect">
                      <a:avLst/>
                    </a:prstGeom>
                  </pic:spPr>
                </pic:pic>
              </a:graphicData>
            </a:graphic>
            <wp14:sizeRelH relativeFrom="page">
              <wp14:pctWidth>0</wp14:pctWidth>
            </wp14:sizeRelH>
            <wp14:sizeRelV relativeFrom="page">
              <wp14:pctHeight>0</wp14:pctHeight>
            </wp14:sizeRelV>
          </wp:anchor>
        </w:drawing>
      </w:r>
      <w:r>
        <w:rPr>
          <w:rFonts w:ascii="Times" w:hAnsi="Times" w:cs="Times"/>
          <w:noProof/>
          <w:color w:val="000000"/>
        </w:rPr>
        <w:drawing>
          <wp:anchor distT="0" distB="0" distL="114300" distR="114300" simplePos="0" relativeHeight="251914240" behindDoc="0" locked="0" layoutInCell="1" allowOverlap="1" wp14:anchorId="69135496">
            <wp:simplePos x="0" y="0"/>
            <wp:positionH relativeFrom="column">
              <wp:posOffset>-534707</wp:posOffset>
            </wp:positionH>
            <wp:positionV relativeFrom="paragraph">
              <wp:posOffset>339074</wp:posOffset>
            </wp:positionV>
            <wp:extent cx="6305290" cy="2030756"/>
            <wp:effectExtent l="0" t="0" r="0" b="1270"/>
            <wp:wrapTopAndBottom/>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omsplanner.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305290" cy="2030756"/>
                    </a:xfrm>
                    <a:prstGeom prst="rect">
                      <a:avLst/>
                    </a:prstGeom>
                  </pic:spPr>
                </pic:pic>
              </a:graphicData>
            </a:graphic>
            <wp14:sizeRelH relativeFrom="page">
              <wp14:pctWidth>0</wp14:pctWidth>
            </wp14:sizeRelH>
            <wp14:sizeRelV relativeFrom="page">
              <wp14:pctHeight>0</wp14:pctHeight>
            </wp14:sizeRelV>
          </wp:anchor>
        </w:drawing>
      </w:r>
      <w:r w:rsidRPr="006E1605">
        <w:rPr>
          <w:b/>
          <w:i w:val="0"/>
          <w:color w:val="4DA4D8" w:themeColor="accent3" w:themeTint="99"/>
        </w:rPr>
        <w:t xml:space="preserve">Tabla </w:t>
      </w:r>
      <w:r w:rsidRPr="006E1605">
        <w:rPr>
          <w:b/>
          <w:i w:val="0"/>
          <w:color w:val="4DA4D8" w:themeColor="accent3" w:themeTint="99"/>
        </w:rPr>
        <w:fldChar w:fldCharType="begin"/>
      </w:r>
      <w:r w:rsidRPr="006E1605">
        <w:rPr>
          <w:b/>
          <w:i w:val="0"/>
          <w:color w:val="4DA4D8" w:themeColor="accent3" w:themeTint="99"/>
        </w:rPr>
        <w:instrText xml:space="preserve"> SEQ Tabla \* ARABIC </w:instrText>
      </w:r>
      <w:r w:rsidRPr="006E1605">
        <w:rPr>
          <w:b/>
          <w:i w:val="0"/>
          <w:color w:val="4DA4D8" w:themeColor="accent3" w:themeTint="99"/>
        </w:rPr>
        <w:fldChar w:fldCharType="separate"/>
      </w:r>
      <w:r w:rsidR="006A6005">
        <w:rPr>
          <w:b/>
          <w:i w:val="0"/>
          <w:noProof/>
          <w:color w:val="4DA4D8" w:themeColor="accent3" w:themeTint="99"/>
        </w:rPr>
        <w:t>1</w:t>
      </w:r>
      <w:r w:rsidRPr="006E1605">
        <w:rPr>
          <w:b/>
          <w:i w:val="0"/>
          <w:color w:val="4DA4D8" w:themeColor="accent3" w:themeTint="99"/>
        </w:rPr>
        <w:fldChar w:fldCharType="end"/>
      </w:r>
      <w:r w:rsidRPr="005D61E6">
        <w:t>-Plan de trabajo. Fuente: propia</w:t>
      </w:r>
    </w:p>
    <w:p w:rsidR="00CE4742" w:rsidRDefault="00CE4742" w:rsidP="006E1605">
      <w:pPr>
        <w:keepNext/>
      </w:pPr>
    </w:p>
    <w:p w:rsidR="00827D64" w:rsidRDefault="00CE4742" w:rsidP="006E1605">
      <w:pPr>
        <w:pStyle w:val="Descripcin"/>
        <w:jc w:val="center"/>
      </w:pPr>
      <w:r w:rsidRPr="006E1605">
        <w:rPr>
          <w:b/>
          <w:i w:val="0"/>
          <w:color w:val="4DA4D8" w:themeColor="accent3" w:themeTint="99"/>
        </w:rPr>
        <w:fldChar w:fldCharType="begin"/>
      </w:r>
      <w:r w:rsidRPr="006E1605">
        <w:rPr>
          <w:b/>
          <w:i w:val="0"/>
          <w:color w:val="4DA4D8" w:themeColor="accent3" w:themeTint="99"/>
        </w:rPr>
        <w:instrText xml:space="preserve"> SEQ Ilustración \* ARABIC </w:instrText>
      </w:r>
      <w:r w:rsidRPr="006E1605">
        <w:rPr>
          <w:b/>
          <w:i w:val="0"/>
          <w:color w:val="4DA4D8" w:themeColor="accent3" w:themeTint="99"/>
        </w:rPr>
        <w:fldChar w:fldCharType="separate"/>
      </w:r>
      <w:bookmarkStart w:id="68" w:name="_Toc515646343"/>
      <w:r w:rsidR="00B31140">
        <w:rPr>
          <w:b/>
          <w:i w:val="0"/>
          <w:noProof/>
          <w:color w:val="4DA4D8" w:themeColor="accent3" w:themeTint="99"/>
        </w:rPr>
        <w:t>19</w:t>
      </w:r>
      <w:r w:rsidRPr="006E1605">
        <w:rPr>
          <w:b/>
          <w:i w:val="0"/>
          <w:color w:val="4DA4D8" w:themeColor="accent3" w:themeTint="99"/>
        </w:rPr>
        <w:fldChar w:fldCharType="end"/>
      </w:r>
      <w:r>
        <w:t>-</w:t>
      </w:r>
      <w:r w:rsidR="006E1605">
        <w:t>Gantt. Fuente: propia</w:t>
      </w:r>
      <w:bookmarkEnd w:id="68"/>
    </w:p>
    <w:p w:rsidR="00827D64" w:rsidRPr="00194960" w:rsidRDefault="00827D64" w:rsidP="007C7711">
      <w:pPr>
        <w:pStyle w:val="Ttulo2"/>
        <w:ind w:left="0" w:firstLine="0"/>
        <w:rPr>
          <w:color w:val="4DA4D8" w:themeColor="accent3" w:themeTint="99"/>
        </w:rPr>
      </w:pPr>
      <w:bookmarkStart w:id="69" w:name="_Toc515648518"/>
      <w:r w:rsidRPr="00194960">
        <w:rPr>
          <w:color w:val="4DA4D8" w:themeColor="accent3" w:themeTint="99"/>
        </w:rPr>
        <w:lastRenderedPageBreak/>
        <w:t>Paquetes de Trabajo</w:t>
      </w:r>
      <w:bookmarkEnd w:id="69"/>
    </w:p>
    <w:p w:rsidR="00827D64" w:rsidRDefault="00827D64" w:rsidP="00662C33">
      <w:pPr>
        <w:pStyle w:val="Ttulo3"/>
      </w:pPr>
      <w:bookmarkStart w:id="70" w:name="_Toc515648519"/>
      <w:r w:rsidRPr="0031552C">
        <w:t>PT 1</w:t>
      </w:r>
      <w:r w:rsidR="00662C33">
        <w:t>-</w:t>
      </w:r>
      <w:r w:rsidR="00662C33" w:rsidRPr="00662C33">
        <w:t>CREACIÓN DEL ENTORNO DE TRABAJO</w:t>
      </w:r>
      <w:bookmarkEnd w:id="70"/>
    </w:p>
    <w:p w:rsidR="00662C33" w:rsidRDefault="00662C33" w:rsidP="00662C33">
      <w:pPr>
        <w:pStyle w:val="Descripcin"/>
        <w:keepNext/>
      </w:pPr>
    </w:p>
    <w:tbl>
      <w:tblPr>
        <w:tblStyle w:val="Tabladecuadrcula4-nfasis3"/>
        <w:tblW w:w="0" w:type="auto"/>
        <w:jc w:val="center"/>
        <w:tblLook w:val="04A0" w:firstRow="1" w:lastRow="0" w:firstColumn="1" w:lastColumn="0" w:noHBand="0" w:noVBand="1"/>
      </w:tblPr>
      <w:tblGrid>
        <w:gridCol w:w="4020"/>
        <w:gridCol w:w="4021"/>
      </w:tblGrid>
      <w:tr w:rsidR="00BD1B90" w:rsidTr="00BD1B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center"/>
            </w:pPr>
            <w:r>
              <w:t>CÓDIGO</w:t>
            </w:r>
          </w:p>
        </w:tc>
        <w:tc>
          <w:tcPr>
            <w:tcW w:w="4021" w:type="dxa"/>
          </w:tcPr>
          <w:p w:rsidR="00BD1B90" w:rsidRDefault="00BD1B90" w:rsidP="00BD1B90">
            <w:pPr>
              <w:jc w:val="center"/>
              <w:cnfStyle w:val="100000000000" w:firstRow="1" w:lastRow="0" w:firstColumn="0" w:lastColumn="0" w:oddVBand="0" w:evenVBand="0" w:oddHBand="0" w:evenHBand="0" w:firstRowFirstColumn="0" w:firstRowLastColumn="0" w:lastRowFirstColumn="0" w:lastRowLastColumn="0"/>
            </w:pPr>
            <w:r w:rsidRPr="00BD1B90">
              <w:t>PT1</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Nombre</w:t>
            </w:r>
          </w:p>
        </w:tc>
        <w:tc>
          <w:tcPr>
            <w:tcW w:w="4021" w:type="dxa"/>
          </w:tcPr>
          <w:p w:rsidR="00BD1B90" w:rsidRDefault="00BD1B90" w:rsidP="00BD1B90">
            <w:pPr>
              <w:jc w:val="left"/>
              <w:cnfStyle w:val="000000100000" w:firstRow="0" w:lastRow="0" w:firstColumn="0" w:lastColumn="0" w:oddVBand="0" w:evenVBand="0" w:oddHBand="1" w:evenHBand="0" w:firstRowFirstColumn="0" w:firstRowLastColumn="0" w:lastRowFirstColumn="0" w:lastRowLastColumn="0"/>
            </w:pPr>
            <w:r w:rsidRPr="00BD1B90">
              <w:t>CREACIÓN DEL ENTORNO DE TRABAJ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escrip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Se crearán las máquinas virtuales donde se realizarán las simulaciones y se instalarán los requisitos necesarios para comenzar con los ataques.</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Entrada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Estado del arte y requisitos de usuari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Salidas</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Entorno de desarrollo y simulación.</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Actividade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máquinas virtuales.</w:t>
            </w:r>
          </w:p>
          <w:p w:rsidR="00662C33"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paquetes y herramientas.</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ura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71 días.</w:t>
            </w:r>
          </w:p>
        </w:tc>
      </w:tr>
    </w:tbl>
    <w:p w:rsidR="00662C33" w:rsidRPr="00BD1B90"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6A6005">
        <w:rPr>
          <w:b/>
          <w:i w:val="0"/>
          <w:noProof/>
          <w:color w:val="4DA4D8" w:themeColor="accent3" w:themeTint="99"/>
        </w:rPr>
        <w:t>2</w:t>
      </w:r>
      <w:r w:rsidRPr="00662C33">
        <w:rPr>
          <w:b/>
          <w:i w:val="0"/>
          <w:color w:val="4DA4D8" w:themeColor="accent3" w:themeTint="99"/>
        </w:rPr>
        <w:fldChar w:fldCharType="end"/>
      </w:r>
      <w:r>
        <w:t>-PT1_</w:t>
      </w:r>
      <w:r w:rsidRPr="00662C33">
        <w:t xml:space="preserve"> </w:t>
      </w:r>
      <w:r>
        <w:t xml:space="preserve">realización </w:t>
      </w:r>
      <w:r w:rsidRPr="00662C33">
        <w:t>del entorno de trabajo</w:t>
      </w:r>
      <w:r w:rsidRPr="005E1FF6">
        <w:t>.</w:t>
      </w:r>
      <w:r>
        <w:t xml:space="preserve"> Fuente: propia</w:t>
      </w:r>
    </w:p>
    <w:p w:rsidR="00662C33" w:rsidRDefault="00827D64" w:rsidP="00662C33">
      <w:pPr>
        <w:pStyle w:val="Ttulo3"/>
      </w:pPr>
      <w:bookmarkStart w:id="71" w:name="_Toc515648520"/>
      <w:r w:rsidRPr="0031552C">
        <w:t>PT 2</w:t>
      </w:r>
      <w:r w:rsidR="00662C33" w:rsidRPr="00662C33">
        <w:t>-REALIZACIÓN DE ATAQUES SPOOFING</w:t>
      </w:r>
      <w:bookmarkEnd w:id="71"/>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2</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realizarán en el entorno creado los diferentes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y creación del entorno de trabajo.</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Estudio y comprensión de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Actividades</w:t>
            </w:r>
          </w:p>
        </w:tc>
        <w:tc>
          <w:tcPr>
            <w:tcW w:w="4021" w:type="dxa"/>
          </w:tcPr>
          <w:p w:rsidR="00662C33" w:rsidRDefault="00662C33" w:rsidP="00662C33">
            <w:pPr>
              <w:jc w:val="left"/>
              <w:cnfStyle w:val="000000100000" w:firstRow="0" w:lastRow="0" w:firstColumn="0" w:lastColumn="0" w:oddVBand="0" w:evenVBand="0" w:oddHBand="1" w:evenHBand="0" w:firstRowFirstColumn="0" w:firstRowLastColumn="0" w:lastRowFirstColumn="0" w:lastRowLastColumn="0"/>
            </w:pPr>
            <w:r>
              <w:t>Simul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Duración</w:t>
            </w:r>
          </w:p>
        </w:tc>
        <w:tc>
          <w:tcPr>
            <w:tcW w:w="4021" w:type="dxa"/>
          </w:tcPr>
          <w:p w:rsidR="00662C33" w:rsidRDefault="00662C33" w:rsidP="00662C33">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6A6005">
        <w:rPr>
          <w:b/>
          <w:i w:val="0"/>
          <w:noProof/>
          <w:color w:val="4DA4D8" w:themeColor="accent3" w:themeTint="99"/>
        </w:rPr>
        <w:t>3</w:t>
      </w:r>
      <w:r w:rsidRPr="00662C33">
        <w:rPr>
          <w:b/>
          <w:i w:val="0"/>
          <w:color w:val="4DA4D8" w:themeColor="accent3" w:themeTint="99"/>
        </w:rPr>
        <w:fldChar w:fldCharType="end"/>
      </w:r>
      <w:r>
        <w:t>-PT2_realización de ataques spoofing. Fuente: propia</w:t>
      </w:r>
    </w:p>
    <w:p w:rsidR="00662C33" w:rsidRDefault="00662C33" w:rsidP="00662C33">
      <w:pPr>
        <w:pStyle w:val="Ttulo3"/>
        <w:numPr>
          <w:ilvl w:val="0"/>
          <w:numId w:val="0"/>
        </w:numPr>
        <w:ind w:left="1021"/>
      </w:pPr>
      <w:r>
        <w:tab/>
      </w:r>
      <w:r>
        <w:tab/>
      </w:r>
    </w:p>
    <w:p w:rsidR="00662C33" w:rsidRDefault="00662C33" w:rsidP="00662C33"/>
    <w:p w:rsidR="00662C33" w:rsidRDefault="00662C33" w:rsidP="00662C33"/>
    <w:p w:rsidR="00662C33" w:rsidRDefault="00662C33" w:rsidP="00662C33"/>
    <w:p w:rsidR="00662C33" w:rsidRDefault="00662C33" w:rsidP="00662C33"/>
    <w:p w:rsidR="00662C33" w:rsidRPr="00662C33" w:rsidRDefault="00662C33" w:rsidP="00662C33"/>
    <w:p w:rsidR="00662C33" w:rsidRDefault="00BD1B90" w:rsidP="00662C33">
      <w:pPr>
        <w:pStyle w:val="Ttulo3"/>
      </w:pPr>
      <w:bookmarkStart w:id="72" w:name="_Toc515648521"/>
      <w:r>
        <w:lastRenderedPageBreak/>
        <w:t>PT 3</w:t>
      </w:r>
      <w:r w:rsidR="00662C33" w:rsidRPr="00662C33">
        <w:t>-DEFENSAS PARA EVITAR SPOOFING</w:t>
      </w:r>
      <w:bookmarkEnd w:id="72"/>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3</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DEFENSAS PARA EVITAR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crearán los scripts de defensa contra ataques spoofing.</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creación del entorno de trabajo y 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 xml:space="preserve">Scripts de defensa. </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Actividade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Defensas IP spoofing, ARP spoofing, DNS spoofing, web spoofing y mail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ura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color w:val="4DA4D8" w:themeColor="accent3" w:themeTint="99"/>
        </w:rPr>
        <w:t xml:space="preserve">Tabla </w:t>
      </w:r>
      <w:r w:rsidRPr="00662C33">
        <w:rPr>
          <w:b/>
          <w:color w:val="4DA4D8" w:themeColor="accent3" w:themeTint="99"/>
        </w:rPr>
        <w:fldChar w:fldCharType="begin"/>
      </w:r>
      <w:r w:rsidRPr="00662C33">
        <w:rPr>
          <w:b/>
          <w:color w:val="4DA4D8" w:themeColor="accent3" w:themeTint="99"/>
        </w:rPr>
        <w:instrText xml:space="preserve"> SEQ Tabla \* ARABIC </w:instrText>
      </w:r>
      <w:r w:rsidRPr="00662C33">
        <w:rPr>
          <w:b/>
          <w:color w:val="4DA4D8" w:themeColor="accent3" w:themeTint="99"/>
        </w:rPr>
        <w:fldChar w:fldCharType="separate"/>
      </w:r>
      <w:r w:rsidR="006A6005">
        <w:rPr>
          <w:b/>
          <w:noProof/>
          <w:color w:val="4DA4D8" w:themeColor="accent3" w:themeTint="99"/>
        </w:rPr>
        <w:t>4</w:t>
      </w:r>
      <w:r w:rsidRPr="00662C33">
        <w:rPr>
          <w:b/>
          <w:color w:val="4DA4D8" w:themeColor="accent3" w:themeTint="99"/>
        </w:rPr>
        <w:fldChar w:fldCharType="end"/>
      </w:r>
      <w:r>
        <w:t>-PT3_defensas para evitar spoofing. Fuente: propia</w:t>
      </w:r>
    </w:p>
    <w:p w:rsidR="00BD1B90" w:rsidRDefault="00BD1B90" w:rsidP="001772E2">
      <w:pPr>
        <w:rPr>
          <w:highlight w:val="yellow"/>
        </w:rPr>
      </w:pPr>
    </w:p>
    <w:p w:rsidR="007C7711" w:rsidRDefault="007C7711" w:rsidP="007C7711">
      <w:pPr>
        <w:rPr>
          <w:highlight w:val="yellow"/>
        </w:rPr>
      </w:pPr>
      <w:r>
        <w:rPr>
          <w:highlight w:val="yellow"/>
        </w:rPr>
        <w:br w:type="page"/>
      </w:r>
    </w:p>
    <w:p w:rsidR="00E362EF" w:rsidRPr="00AA1C64" w:rsidRDefault="00E362EF" w:rsidP="007C7711">
      <w:pPr>
        <w:pStyle w:val="Ttulo1"/>
        <w:ind w:left="0" w:firstLine="0"/>
        <w:jc w:val="both"/>
        <w:rPr>
          <w:rFonts w:ascii="Trebuchet MS" w:hAnsi="Trebuchet MS"/>
          <w:color w:val="4DA4D8" w:themeColor="accent3" w:themeTint="99"/>
        </w:rPr>
      </w:pPr>
      <w:bookmarkStart w:id="73" w:name="_Toc515648522"/>
      <w:r w:rsidRPr="00AA1C64">
        <w:rPr>
          <w:rFonts w:ascii="Trebuchet MS" w:hAnsi="Trebuchet MS"/>
          <w:color w:val="4DA4D8" w:themeColor="accent3" w:themeTint="99"/>
        </w:rPr>
        <w:lastRenderedPageBreak/>
        <w:t>Desarrollo del Proyecto</w:t>
      </w:r>
      <w:bookmarkEnd w:id="73"/>
    </w:p>
    <w:p w:rsidR="00E362EF" w:rsidRPr="00AA1C64" w:rsidRDefault="004A4057" w:rsidP="001772E2">
      <w:pPr>
        <w:pStyle w:val="Ttulo2"/>
        <w:ind w:left="0" w:firstLine="0"/>
        <w:rPr>
          <w:color w:val="4DA4D8" w:themeColor="accent3" w:themeTint="99"/>
        </w:rPr>
      </w:pPr>
      <w:bookmarkStart w:id="74" w:name="_Toc515648523"/>
      <w:r w:rsidRPr="00AA1C64">
        <w:rPr>
          <w:color w:val="4DA4D8" w:themeColor="accent3" w:themeTint="99"/>
        </w:rPr>
        <w:t>PT1</w:t>
      </w:r>
      <w:r w:rsidR="00AA1C64">
        <w:rPr>
          <w:color w:val="4DA4D8" w:themeColor="accent3" w:themeTint="99"/>
        </w:rPr>
        <w:t xml:space="preserve">-Creación del entorno </w:t>
      </w:r>
      <w:r w:rsidR="008E53D3">
        <w:rPr>
          <w:color w:val="4DA4D8" w:themeColor="accent3" w:themeTint="99"/>
        </w:rPr>
        <w:t>de trabajo</w:t>
      </w:r>
      <w:bookmarkEnd w:id="74"/>
    </w:p>
    <w:p w:rsidR="004A4057" w:rsidRDefault="00EF3774" w:rsidP="001772E2">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1772E2">
      <w:r>
        <w:t>Para poder crear las máquinas virtuales que se usarán para crear el entorno se deberá descargar el sistema operativo Ubuntu de la siguiente fuente:</w:t>
      </w:r>
    </w:p>
    <w:p w:rsidR="00EF3774" w:rsidRDefault="00EF3774" w:rsidP="001772E2">
      <w:r w:rsidRPr="00EF3774">
        <w:t>http://ubuntu.uc3m.es/ubuntu-releases/16.04.4/ubuntu-16.04.4-desktop-amd64.iso</w:t>
      </w:r>
    </w:p>
    <w:p w:rsidR="00EF3774" w:rsidRDefault="00E04333" w:rsidP="001772E2">
      <w:r>
        <w:t xml:space="preserve">Esto descargará el siguiente archivo de formato .iso que usaremos posteriormente para crear las </w:t>
      </w:r>
      <w:r w:rsidR="006C27E6">
        <w:t>diferentes máquinas virtuales.</w:t>
      </w:r>
    </w:p>
    <w:p w:rsidR="002F05B3" w:rsidRDefault="00CE4742" w:rsidP="001772E2">
      <w:r>
        <w:rPr>
          <w:noProof/>
        </w:rPr>
        <mc:AlternateContent>
          <mc:Choice Requires="wps">
            <w:drawing>
              <wp:anchor distT="0" distB="0" distL="114300" distR="114300" simplePos="0" relativeHeight="251883520" behindDoc="0" locked="0" layoutInCell="1" allowOverlap="1" wp14:anchorId="3211A686" wp14:editId="6A2E42BC">
                <wp:simplePos x="0" y="0"/>
                <wp:positionH relativeFrom="column">
                  <wp:posOffset>1343993</wp:posOffset>
                </wp:positionH>
                <wp:positionV relativeFrom="paragraph">
                  <wp:posOffset>1231265</wp:posOffset>
                </wp:positionV>
                <wp:extent cx="2562860" cy="635"/>
                <wp:effectExtent l="0" t="0" r="2540" b="0"/>
                <wp:wrapTopAndBottom/>
                <wp:docPr id="138" name="Cuadro de texto 138"/>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rsidR="005A4674" w:rsidRPr="00FF779A"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5" w:name="_Toc515646344"/>
                            <w:r>
                              <w:rPr>
                                <w:b/>
                                <w:i w:val="0"/>
                                <w:noProof/>
                                <w:color w:val="4DA4D8" w:themeColor="accent3" w:themeTint="99"/>
                              </w:rPr>
                              <w:t>20</w:t>
                            </w:r>
                            <w:r w:rsidRPr="00CE4742">
                              <w:rPr>
                                <w:b/>
                                <w:i w:val="0"/>
                                <w:noProof/>
                                <w:color w:val="4DA4D8" w:themeColor="accent3" w:themeTint="99"/>
                              </w:rPr>
                              <w:fldChar w:fldCharType="end"/>
                            </w:r>
                            <w:r w:rsidRPr="00D327D5">
                              <w:t>-Archivo sistema operativo Ubuntu. Fuente: propi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11A686" id="Cuadro de texto 138" o:spid="_x0000_s1043" type="#_x0000_t202" style="position:absolute;left:0;text-align:left;margin-left:105.85pt;margin-top:96.95pt;width:201.8pt;height:.05pt;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d1fNAIAAHAEAAAOAAAAZHJzL2Uyb0RvYy54bWysVMFu2zAMvQ/YPwi6L05SNCuMOEWWIsOA&#13;&#10;oC2QDj0rshwLkEWNUmJ3Xz9KttOu22nYRaZIitJ7j/TytmsMOyv0GmzBZ5MpZ8pKKLU9Fvz70/bT&#13;&#10;DWc+CFsKA1YV/EV5frv6+GHZulzNoQZTKmRUxPq8dQWvQ3B5lnlZq0b4CThlKVgBNiLQFo9ZiaKl&#13;&#10;6o3J5tPpImsBS4cglffkveuDfJXqV5WS4aGqvArMFJzeFtKKaT3ENVstRX5E4Woth2eIf3hFI7Sl&#13;&#10;Sy+l7kQQ7IT6j1KNlggeqjCR0GRQVVqqhIHQzKbv0Oxr4VTCQuR4d6HJ/7+y8v78iEyXpN0VSWVF&#13;&#10;QyJtTqJEYKViQXUBWAwRUa3zOeXvHZ0I3Rfo6NDo9+SM+LsKm/glZIziRPnLhWaqxSQ559eL+c2C&#13;&#10;QpJii6vrWCN7PerQh68KGhaNgiNpmKgV550PfeqYEm/yYHS51cbETQxsDLKzIL3bWgc1FP8ty9iY&#13;&#10;ayGe6gtGTxbx9TiiFbpD1xPzeQR5gPKFsCP0beSd3Gq6cCd8eBRIfUOYaBbCAy2VgbbgMFic1YA/&#13;&#10;/+aP+SQnRTlrqQ8L7n+cBCrOzDdLQsemHQ0cjcNo2FOzAYI6oylzMpl0AIMZzQqheaYRWcdbKCSs&#13;&#10;pLsKHkZzE/ppoBGTar1OSdSaToSd3TsZS4/EPnXPAt0gS+yMexg7VOTv1Olzkz5ufQpEdZIuEtuz&#13;&#10;OPBNbZ3EH0Ywzs3bfcp6/VGsfgEAAP//AwBQSwMEFAAGAAgAAAAhACh2W+HlAAAAEAEAAA8AAABk&#13;&#10;cnMvZG93bnJldi54bWxMTz1PwzAQ3ZH4D9YhsSDqpAmBpnGqqsBQlorQhc1NrnEgtiPbacO/5zrB&#13;&#10;ctLde/c+itWke3ZC5ztrBMSzCBia2jadaQXsP17vn4D5IE0je2tQwA96WJXXV4XMG3s273iqQstI&#13;&#10;xPhcClAhDDnnvlaopZ/ZAQ1hR+u0DLS6ljdOnklc93weRRnXsjPkoOSAG4X1dzVqAbv0c6fuxuPL&#13;&#10;2zpN3HY/brKvthLi9mZ6XtJYL4EFnMLfB1w6UH4oKdjBjqbxrBcwj+NHohKwSBbAiJHFDwmww+WS&#13;&#10;RsDLgv8vUv4CAAD//wMAUEsBAi0AFAAGAAgAAAAhALaDOJL+AAAA4QEAABMAAAAAAAAAAAAAAAAA&#13;&#10;AAAAAFtDb250ZW50X1R5cGVzXS54bWxQSwECLQAUAAYACAAAACEAOP0h/9YAAACUAQAACwAAAAAA&#13;&#10;AAAAAAAAAAAvAQAAX3JlbHMvLnJlbHNQSwECLQAUAAYACAAAACEAdhndXzQCAABwBAAADgAAAAAA&#13;&#10;AAAAAAAAAAAuAgAAZHJzL2Uyb0RvYy54bWxQSwECLQAUAAYACAAAACEAKHZb4eUAAAAQAQAADwAA&#13;&#10;AAAAAAAAAAAAAACOBAAAZHJzL2Rvd25yZXYueG1sUEsFBgAAAAAEAAQA8wAAAKAFAAAAAA==&#13;&#10;" stroked="f">
                <v:textbox style="mso-fit-shape-to-text:t" inset="0,0,0,0">
                  <w:txbxContent>
                    <w:p w:rsidR="005A4674" w:rsidRPr="00FF779A"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09" w:name="_Toc515646344"/>
                      <w:r>
                        <w:rPr>
                          <w:b/>
                          <w:i w:val="0"/>
                          <w:noProof/>
                          <w:color w:val="4DA4D8" w:themeColor="accent3" w:themeTint="99"/>
                        </w:rPr>
                        <w:t>20</w:t>
                      </w:r>
                      <w:r w:rsidRPr="00CE4742">
                        <w:rPr>
                          <w:b/>
                          <w:i w:val="0"/>
                          <w:noProof/>
                          <w:color w:val="4DA4D8" w:themeColor="accent3" w:themeTint="99"/>
                        </w:rPr>
                        <w:fldChar w:fldCharType="end"/>
                      </w:r>
                      <w:r w:rsidRPr="00D327D5">
                        <w:t>-Archivo sistema operativo Ubuntu. Fuente: propia</w:t>
                      </w:r>
                      <w:bookmarkEnd w:id="109"/>
                    </w:p>
                  </w:txbxContent>
                </v:textbox>
                <w10:wrap type="topAndBottom"/>
              </v:shape>
            </w:pict>
          </mc:Fallback>
        </mc:AlternateContent>
      </w:r>
      <w:r w:rsidR="007C7711">
        <w:rPr>
          <w:noProof/>
        </w:rPr>
        <w:drawing>
          <wp:anchor distT="0" distB="0" distL="114300" distR="114300" simplePos="0" relativeHeight="251702272" behindDoc="0" locked="0" layoutInCell="1" allowOverlap="1">
            <wp:simplePos x="0" y="0"/>
            <wp:positionH relativeFrom="column">
              <wp:posOffset>2146375</wp:posOffset>
            </wp:positionH>
            <wp:positionV relativeFrom="paragraph">
              <wp:posOffset>215714</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p>
    <w:p w:rsidR="00E04333" w:rsidRDefault="00E04333" w:rsidP="001772E2"/>
    <w:p w:rsidR="00E04333" w:rsidRDefault="006C27E6" w:rsidP="001772E2">
      <w:r>
        <w:t>Una vez descargado el archivo del sistema operativo deberemos descargar VMware Fusion.</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1772E2">
      <w:r w:rsidRPr="0090283B">
        <w:t>https://my.vmware.com/en/web/vmware/info/slug/desktop_end_user_computing/vmware_fusion/10_0</w:t>
      </w:r>
    </w:p>
    <w:p w:rsidR="00CE4742" w:rsidRDefault="0090283B" w:rsidP="00CE4742">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76" w:name="_Toc515646345"/>
      <w:r w:rsidR="00B31140">
        <w:rPr>
          <w:b/>
          <w:i w:val="0"/>
          <w:noProof/>
          <w:color w:val="4DA4D8" w:themeColor="accent3" w:themeTint="99"/>
        </w:rPr>
        <w:t>21</w:t>
      </w:r>
      <w:r w:rsidRPr="00CE4742">
        <w:rPr>
          <w:b/>
          <w:i w:val="0"/>
          <w:color w:val="4DA4D8" w:themeColor="accent3" w:themeTint="99"/>
        </w:rPr>
        <w:fldChar w:fldCharType="end"/>
      </w:r>
      <w:r w:rsidRPr="00FC438A">
        <w:t>-Aplicación VMware Fusion. Fuente: propia</w:t>
      </w:r>
      <w:bookmarkEnd w:id="76"/>
    </w:p>
    <w:p w:rsidR="0090283B" w:rsidRDefault="0090283B" w:rsidP="001772E2"/>
    <w:p w:rsidR="00D216F9" w:rsidRDefault="00A26D90" w:rsidP="001772E2">
      <w:r>
        <w:t>Una vez tengamos instalado el programa, tendremos ante nosotros esta interfaz:</w:t>
      </w:r>
    </w:p>
    <w:p w:rsidR="00D216F9" w:rsidRDefault="00D216F9" w:rsidP="001772E2"/>
    <w:p w:rsidR="007C7711" w:rsidRDefault="00CE4742" w:rsidP="007C7711">
      <w:r>
        <w:rPr>
          <w:noProof/>
        </w:rPr>
        <w:lastRenderedPageBreak/>
        <mc:AlternateContent>
          <mc:Choice Requires="wps">
            <w:drawing>
              <wp:anchor distT="0" distB="0" distL="114300" distR="114300" simplePos="0" relativeHeight="251885568" behindDoc="0" locked="0" layoutInCell="1" allowOverlap="1" wp14:anchorId="65486B77" wp14:editId="264FACCB">
                <wp:simplePos x="0" y="0"/>
                <wp:positionH relativeFrom="column">
                  <wp:posOffset>-245110</wp:posOffset>
                </wp:positionH>
                <wp:positionV relativeFrom="paragraph">
                  <wp:posOffset>3530600</wp:posOffset>
                </wp:positionV>
                <wp:extent cx="5688965" cy="635"/>
                <wp:effectExtent l="0" t="0" r="635" b="12065"/>
                <wp:wrapTopAndBottom/>
                <wp:docPr id="139" name="Cuadro de texto 139"/>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5A4674" w:rsidRPr="00D956A0"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7" w:name="_Toc515646346"/>
                            <w:r>
                              <w:rPr>
                                <w:b/>
                                <w:i w:val="0"/>
                                <w:noProof/>
                                <w:color w:val="4DA4D8" w:themeColor="accent3" w:themeTint="99"/>
                              </w:rPr>
                              <w:t>22</w:t>
                            </w:r>
                            <w:r w:rsidRPr="00CE4742">
                              <w:rPr>
                                <w:b/>
                                <w:i w:val="0"/>
                                <w:noProof/>
                                <w:color w:val="4DA4D8" w:themeColor="accent3" w:themeTint="99"/>
                              </w:rPr>
                              <w:fldChar w:fldCharType="end"/>
                            </w:r>
                            <w:r w:rsidRPr="00C94B43">
                              <w:t>-Interfaz VMware Fusion. Fuente: propi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86B77" id="Cuadro de texto 139" o:spid="_x0000_s1044" type="#_x0000_t202" style="position:absolute;left:0;text-align:left;margin-left:-19.3pt;margin-top:278pt;width:447.9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dwONQIAAHAEAAAOAAAAZHJzL2Uyb0RvYy54bWysVMFu2zAMvQ/YPwi6L05aJEiNOEWWIsOA&#13;&#10;oC2QDj0rshwLkEWNUmJnXz9KjtOt22nYRaZIitJ7j/TivmsMOyn0GmzBJ6MxZ8pKKLU9FPzby+bT&#13;&#10;nDMfhC2FAasKflae3y8/fli0Llc3UIMpFTIqYn3euoLXIbg8y7ysVSP8CJyyFKwAGxFoi4esRNFS&#13;&#10;9cZkN+PxLGsBS4cglffkfeiDfJnqV5WS4amqvArMFJzeFtKKad3HNVsuRH5A4WotL88Q//CKRmhL&#13;&#10;l15LPYgg2BH1H6UaLRE8VGEkocmgqrRUCQOhmYzfodnVwqmEhcjx7kqT/39l5ePpGZkuSbvbO86s&#13;&#10;aEik9VGUCKxULKguAIshIqp1Pqf8naMTofsMHR0a/J6cEX9XYRO/hIxRnCg/X2mmWkySczqbz+9m&#13;&#10;U84kxWa301gjezvq0IcvChoWjYIjaZioFaetD33qkBJv8mB0udHGxE0MrA2ykyC921oHdSn+W5ax&#13;&#10;MddCPNUXjJ4s4utxRCt0+64nZj6A3EN5JuwIfRt5JzeaLtwKH54FUt8QXJqF8ERLZaAtOFwszmrA&#13;&#10;H3/zx3ySk6KctdSHBfffjwIVZ+arJaFj0w4GDsZ+MOyxWQNBndCUOZlMOoDBDGaF0LzSiKziLRQS&#13;&#10;VtJdBQ+DuQ79NNCISbVapSRqTSfC1u6cjKUHYl+6V4HuIkvsjEcYOlTk79Tpc5M+bnUMRHWSLhLb&#13;&#10;s3jhm9o6iX8ZwTg3v+5T1tuPYvkTAAD//wMAUEsDBBQABgAIAAAAIQAy/JTg5gAAABABAAAPAAAA&#13;&#10;ZHJzL2Rvd25yZXYueG1sTI9BT8MwDIXvSPyHyEhc0JaOrqXqmk7TgAO7TJRduGWN1xSapGrSrfx7&#13;&#10;DBe4WLL9/Py+Yj2Zjp1x8K2zAhbzCBja2qnWNgIOb8+zDJgP0irZOYsCvtDDury+KmSu3MW+4rkK&#13;&#10;DSMT63MpQIfQ55z7WqORfu56tLQ7ucHIQO3QcDXIC5mbjt9HUcqNbC190LLHrcb6sxqNgP3yfa/v&#13;&#10;xtPTbrOMh5fDuE0/mkqI25vpcUVlswIWcAp/F/DDQPmhpGBHN1rlWSdgFmcpSQUkSUpkpMiShxjY&#13;&#10;8XeyAF4W/D9I+Q0AAP//AwBQSwECLQAUAAYACAAAACEAtoM4kv4AAADhAQAAEwAAAAAAAAAAAAAA&#13;&#10;AAAAAAAAW0NvbnRlbnRfVHlwZXNdLnhtbFBLAQItABQABgAIAAAAIQA4/SH/1gAAAJQBAAALAAAA&#13;&#10;AAAAAAAAAAAAAC8BAABfcmVscy8ucmVsc1BLAQItABQABgAIAAAAIQAZKdwONQIAAHAEAAAOAAAA&#13;&#10;AAAAAAAAAAAAAC4CAABkcnMvZTJvRG9jLnhtbFBLAQItABQABgAIAAAAIQAy/JTg5gAAABABAAAP&#13;&#10;AAAAAAAAAAAAAAAAAI8EAABkcnMvZG93bnJldi54bWxQSwUGAAAAAAQABADzAAAAogUAAAAA&#13;&#10;" stroked="f">
                <v:textbox style="mso-fit-shape-to-text:t" inset="0,0,0,0">
                  <w:txbxContent>
                    <w:p w:rsidR="005A4674" w:rsidRPr="00D956A0"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12" w:name="_Toc515646346"/>
                      <w:r>
                        <w:rPr>
                          <w:b/>
                          <w:i w:val="0"/>
                          <w:noProof/>
                          <w:color w:val="4DA4D8" w:themeColor="accent3" w:themeTint="99"/>
                        </w:rPr>
                        <w:t>22</w:t>
                      </w:r>
                      <w:r w:rsidRPr="00CE4742">
                        <w:rPr>
                          <w:b/>
                          <w:i w:val="0"/>
                          <w:noProof/>
                          <w:color w:val="4DA4D8" w:themeColor="accent3" w:themeTint="99"/>
                        </w:rPr>
                        <w:fldChar w:fldCharType="end"/>
                      </w:r>
                      <w:r w:rsidRPr="00C94B43">
                        <w:t>-Interfaz VMware Fusion. Fuente: propia</w:t>
                      </w:r>
                      <w:bookmarkEnd w:id="112"/>
                    </w:p>
                  </w:txbxContent>
                </v:textbox>
                <w10:wrap type="topAndBottom"/>
              </v:shape>
            </w:pict>
          </mc:Fallback>
        </mc:AlternateContent>
      </w:r>
      <w:r w:rsidR="007C7711">
        <w:rPr>
          <w:noProof/>
        </w:rPr>
        <w:drawing>
          <wp:anchor distT="0" distB="0" distL="114300" distR="114300" simplePos="0" relativeHeight="251705344" behindDoc="0" locked="0" layoutInCell="1" allowOverlap="1">
            <wp:simplePos x="0" y="0"/>
            <wp:positionH relativeFrom="column">
              <wp:posOffset>-245409</wp:posOffset>
            </wp:positionH>
            <wp:positionV relativeFrom="paragraph">
              <wp:posOffset>0</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4306D8" w:rsidRDefault="004306D8" w:rsidP="007C7711">
      <w:r>
        <w:t>Pulsaremos el botón “+” consiguiendo de este modo desplegar el menú de creación de máquinas virtuales y crearemos una nueva máquina pulsando sobre “Nuevo…”.</w:t>
      </w:r>
    </w:p>
    <w:p w:rsidR="00CE4742" w:rsidRDefault="004306D8" w:rsidP="00CE4742">
      <w:pPr>
        <w:keepNext/>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996091</wp:posOffset>
                </wp:positionH>
                <wp:positionV relativeFrom="paragraph">
                  <wp:posOffset>251348</wp:posOffset>
                </wp:positionV>
                <wp:extent cx="651734" cy="258183"/>
                <wp:effectExtent l="12700" t="25400" r="8890" b="46990"/>
                <wp:wrapNone/>
                <wp:docPr id="66" name="Conector recto de flecha 66"/>
                <wp:cNvGraphicFramePr/>
                <a:graphic xmlns:a="http://schemas.openxmlformats.org/drawingml/2006/main">
                  <a:graphicData uri="http://schemas.microsoft.com/office/word/2010/wordprocessingShape">
                    <wps:wsp>
                      <wps:cNvCnPr/>
                      <wps:spPr>
                        <a:xfrm>
                          <a:off x="0" y="0"/>
                          <a:ext cx="651734" cy="258183"/>
                        </a:xfrm>
                        <a:prstGeom prst="straightConnector1">
                          <a:avLst/>
                        </a:prstGeom>
                        <a:ln w="4445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BB8CFB" id="_x0000_t32" coordsize="21600,21600" o:spt="32" o:oned="t" path="m,l21600,21600e" filled="f">
                <v:path arrowok="t" fillok="f" o:connecttype="none"/>
                <o:lock v:ext="edit" shapetype="t"/>
              </v:shapetype>
              <v:shape id="Conector recto de flecha 66" o:spid="_x0000_s1026" type="#_x0000_t32" style="position:absolute;margin-left:78.45pt;margin-top:19.8pt;width:51.3pt;height:20.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CJ1/QEAADgEAAAOAAAAZHJzL2Uyb0RvYy54bWysU02P0zAQvSPxHyzfaZJuW6qq6R66lAuC&#13;&#10;ioUf4PojsXBsa2ya9t8zdtIssLsXRA6OP+bNvPc83t5fOkPOEoJ2tqbVrKREWu6Etk1Nv387vFtT&#13;&#10;EiKzghlnZU2vMtD73ds3295v5Ny1zggJBJPYsOl9TdsY/aYoAm9lx8LMeWnxUDnoWMQlNIUA1mP2&#13;&#10;zhTzslwVvQPhwXEZAu4+DId0l/MrJXn8olSQkZiaIreYR8jjKY3Fbss2DTDfaj7SYP/AomPaYtEp&#13;&#10;1QOLjPwE/SxVpzm44FSccdcVTinNZdaAaqryLzWPLfMya0Fzgp9sCv8vLf98PgLRoqarFSWWdXhH&#13;&#10;e7wpHh0QSD8iJFFG8pYRDEG/eh82CNvbI4yr4I+QxF8UdOmPssgle3ydPJaXSDhurpbV+7sFJRyP&#13;&#10;5st1tb5LOYsnsIcQP0rXkTSpaYjAdNNGJDWwqrLP7PwpxAF4A6TKxpK+povFYlnmsOCMFgdtTDoM&#13;&#10;0Jz2BsiZYTMcDiV+Y+0/wiLT5oMVJF49mhFBM9sYOUYai2STA4PmPItXI4fiX6VCL1HlfKieulhO&#13;&#10;JcWPasqCkQmikNoEGim/BhpjE0zmzp6AgyX5zbxUbYrOFZ2NE7DT1sFLVOPlRlUN8TfVg9Yk++TE&#13;&#10;NXdAtgPbM9/i+JRS//++zvCnB7/7BQAA//8DAFBLAwQUAAYACAAAACEAdRsLdeEAAAAOAQAADwAA&#13;&#10;AGRycy9kb3ducmV2LnhtbExPS2uDQBC+F/oflin0Upq1CUo0rqHPo4GYFnrc6Pig7qy4G7X/vtNT&#13;&#10;exn4mO+Z7hfTiwlH11lS8LAKQCCVtuqoUfB+ervfgnBeU6V7S6jgGx3ss+urVCeVnemIU+EbwSbk&#13;&#10;Eq2g9X5IpHRli0a7lR2Q+Ffb0WjPcGxkNeqZzU0v10EQSaM74oRWD/jcYvlVXIyCOV9O9WuUHz7t&#13;&#10;1Ewf+bG+eypqpW5vlpcdn8cdCI+L/1PA7wbuDxkXO9sLVU70jMMoZqqCTRyBYMI6jEMQZwXbYAMy&#13;&#10;S+X/GdkPAAAA//8DAFBLAQItABQABgAIAAAAIQC2gziS/gAAAOEBAAATAAAAAAAAAAAAAAAAAAAA&#13;&#10;AABbQ29udGVudF9UeXBlc10ueG1sUEsBAi0AFAAGAAgAAAAhADj9If/WAAAAlAEAAAsAAAAAAAAA&#13;&#10;AAAAAAAALwEAAF9yZWxzLy5yZWxzUEsBAi0AFAAGAAgAAAAhAAPgInX9AQAAOAQAAA4AAAAAAAAA&#13;&#10;AAAAAAAALgIAAGRycy9lMm9Eb2MueG1sUEsBAi0AFAAGAAgAAAAhAHUbC3XhAAAADgEAAA8AAAAA&#13;&#10;AAAAAAAAAAAAVwQAAGRycy9kb3ducmV2LnhtbFBLBQYAAAAABAAEAPMAAABlBQAAAAA=&#13;&#10;" strokecolor="red" strokeweight="3.5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93">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4306D8"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78" w:name="_Toc515646347"/>
      <w:r w:rsidR="00B31140">
        <w:rPr>
          <w:b/>
          <w:i w:val="0"/>
          <w:noProof/>
          <w:color w:val="4DA4D8" w:themeColor="accent3" w:themeTint="99"/>
        </w:rPr>
        <w:t>23</w:t>
      </w:r>
      <w:r w:rsidRPr="00CE4742">
        <w:rPr>
          <w:b/>
          <w:i w:val="0"/>
          <w:color w:val="4DA4D8" w:themeColor="accent3" w:themeTint="99"/>
        </w:rPr>
        <w:fldChar w:fldCharType="end"/>
      </w:r>
      <w:r w:rsidRPr="00AF43BA">
        <w:t>-Menú de creación de nueva máquina virtual. Fuente: propia</w:t>
      </w:r>
      <w:bookmarkEnd w:id="78"/>
    </w:p>
    <w:p w:rsidR="004306D8" w:rsidRDefault="004306D8" w:rsidP="001772E2"/>
    <w:p w:rsidR="004306D8" w:rsidRDefault="004306D8" w:rsidP="001772E2"/>
    <w:p w:rsidR="004306D8" w:rsidRPr="004306D8" w:rsidRDefault="00CE4742" w:rsidP="00CE4742">
      <w:pPr>
        <w:keepNext/>
      </w:pPr>
      <w:r>
        <w:rPr>
          <w:noProof/>
        </w:rPr>
        <w:lastRenderedPageBreak/>
        <mc:AlternateContent>
          <mc:Choice Requires="wps">
            <w:drawing>
              <wp:anchor distT="0" distB="0" distL="114300" distR="114300" simplePos="0" relativeHeight="251887616" behindDoc="0" locked="0" layoutInCell="1" allowOverlap="1" wp14:anchorId="4361C49B" wp14:editId="18C03E43">
                <wp:simplePos x="0" y="0"/>
                <wp:positionH relativeFrom="column">
                  <wp:posOffset>-203835</wp:posOffset>
                </wp:positionH>
                <wp:positionV relativeFrom="paragraph">
                  <wp:posOffset>4940300</wp:posOffset>
                </wp:positionV>
                <wp:extent cx="5688965" cy="635"/>
                <wp:effectExtent l="0" t="0" r="635" b="12065"/>
                <wp:wrapTopAndBottom/>
                <wp:docPr id="143" name="Cuadro de texto 14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5A4674" w:rsidRPr="00FC7281"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9" w:name="_Toc515646348"/>
                            <w:r>
                              <w:rPr>
                                <w:b/>
                                <w:i w:val="0"/>
                                <w:noProof/>
                                <w:color w:val="4DA4D8" w:themeColor="accent3" w:themeTint="99"/>
                              </w:rPr>
                              <w:t>24</w:t>
                            </w:r>
                            <w:r w:rsidRPr="00CE4742">
                              <w:rPr>
                                <w:b/>
                                <w:i w:val="0"/>
                                <w:noProof/>
                                <w:color w:val="4DA4D8" w:themeColor="accent3" w:themeTint="99"/>
                              </w:rPr>
                              <w:fldChar w:fldCharType="end"/>
                            </w:r>
                            <w:r w:rsidRPr="00607F07">
                              <w:t>-Creación de máquina virtual. Fuente: propi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1C49B" id="Cuadro de texto 143" o:spid="_x0000_s1045" type="#_x0000_t202" style="position:absolute;left:0;text-align:left;margin-left:-16.05pt;margin-top:389pt;width:447.9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mBrNgIAAHAEAAAOAAAAZHJzL2Uyb0RvYy54bWysVMFu2zAMvQ/YPwi6L07aJUiNOEWWIsOA&#13;&#10;oC2QDj0rshwLkEWNUmJnXz9Kjtuu22nYRaZIitJ7j/TitmsMOyn0GmzBJ6MxZ8pKKLU9FPz70+bT&#13;&#10;nDMfhC2FAasKflae3y4/fli0LldXUIMpFTIqYn3euoLXIbg8y7ysVSP8CJyyFKwAGxFoi4esRNFS&#13;&#10;9cZkV+PxLGsBS4cglffkveuDfJnqV5WS4aGqvArMFJzeFtKKad3HNVsuRH5A4WotL88Q//CKRmhL&#13;&#10;l76UuhNBsCPqP0o1WiJ4qMJIQpNBVWmpEgZCMxm/Q7OrhVMJC5Hj3QtN/v+VlfenR2S6JO0+X3Nm&#13;&#10;RUMirY+iRGClYkF1AVgMEVGt8znl7xydCN0X6OjQ4PfkjPi7Cpv4JWSM4kT5+YVmqsUkOaez+fxm&#13;&#10;NuVMUmx2PY01stejDn34qqBh0Sg4koaJWnHa+tCnDinxJg9GlxttTNzEwNogOwnSu611UJfiv2UZ&#13;&#10;G3MtxFN9wejJIr4eR7RCt+96Ym4GkHsoz4QdoW8j7+RG04Vb4cOjQOobgkuzEB5oqQy0BYeLxVkN&#13;&#10;+PNv/phPclKUs5b6sOD+x1Gg4sx8syR0bNrBwMHYD4Y9NmsgqBOaMieTSQcwmMGsEJpnGpFVvIVC&#13;&#10;wkq6q+BhMNehnwYaMalWq5RErelE2Nqdk7H0QOxT9yzQXWSJnXEPQ4eK/J06fW7Sx62OgahO0kVi&#13;&#10;exYvfFNbJ/EvIxjn5u0+Zb3+KJa/AAAA//8DAFBLAwQUAAYACAAAACEAs53IkOYAAAAQAQAADwAA&#13;&#10;AGRycy9kb3ducmV2LnhtbEyPQU/DMAyF70j8h8hIXNCWdp26qms6TQMOcJkou3DLmqwpNE7VpFv5&#13;&#10;95hd4GLJ9vPz+4rNZDt21oNvHQqI5xEwjbVTLTYCDu/PswyYDxKV7BxqAd/aw6a8vSlkrtwF3/S5&#13;&#10;Cg0jE/S5FGBC6HPOfW20lX7ueo20O7nBykDt0HA1yAuZ244voijlVrZIH4zs9c7o+qsarYD98mNv&#13;&#10;HsbT0+t2mQwvh3GXfjaVEPd30+OaynYNLOgp/F3ALwPlh5KCHd2IyrNOwCxZxCQVsFplREaKLE2I&#13;&#10;6HidxMDLgv8HKX8AAAD//wMAUEsBAi0AFAAGAAgAAAAhALaDOJL+AAAA4QEAABMAAAAAAAAAAAAA&#13;&#10;AAAAAAAAAFtDb250ZW50X1R5cGVzXS54bWxQSwECLQAUAAYACAAAACEAOP0h/9YAAACUAQAACwAA&#13;&#10;AAAAAAAAAAAAAAAvAQAAX3JlbHMvLnJlbHNQSwECLQAUAAYACAAAACEAuLJgazYCAABwBAAADgAA&#13;&#10;AAAAAAAAAAAAAAAuAgAAZHJzL2Uyb0RvYy54bWxQSwECLQAUAAYACAAAACEAs53IkOYAAAAQAQAA&#13;&#10;DwAAAAAAAAAAAAAAAACQBAAAZHJzL2Rvd25yZXYueG1sUEsFBgAAAAAEAAQA8wAAAKMFAAAAAA==&#13;&#10;" stroked="f">
                <v:textbox style="mso-fit-shape-to-text:t" inset="0,0,0,0">
                  <w:txbxContent>
                    <w:p w:rsidR="005A4674" w:rsidRPr="00FC7281" w:rsidRDefault="005A4674"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15" w:name="_Toc515646348"/>
                      <w:r>
                        <w:rPr>
                          <w:b/>
                          <w:i w:val="0"/>
                          <w:noProof/>
                          <w:color w:val="4DA4D8" w:themeColor="accent3" w:themeTint="99"/>
                        </w:rPr>
                        <w:t>24</w:t>
                      </w:r>
                      <w:r w:rsidRPr="00CE4742">
                        <w:rPr>
                          <w:b/>
                          <w:i w:val="0"/>
                          <w:noProof/>
                          <w:color w:val="4DA4D8" w:themeColor="accent3" w:themeTint="99"/>
                        </w:rPr>
                        <w:fldChar w:fldCharType="end"/>
                      </w:r>
                      <w:r w:rsidRPr="00607F07">
                        <w:t>-Creación de máquina virtual. Fuente: propia</w:t>
                      </w:r>
                      <w:bookmarkEnd w:id="115"/>
                    </w:p>
                  </w:txbxContent>
                </v:textbox>
                <w10:wrap type="topAndBottom"/>
              </v:shape>
            </w:pict>
          </mc:Fallback>
        </mc:AlternateContent>
      </w:r>
      <w:r w:rsidR="004306D8">
        <w:rPr>
          <w:noProof/>
        </w:rPr>
        <w:drawing>
          <wp:anchor distT="0" distB="0" distL="114300" distR="114300" simplePos="0" relativeHeight="251815936" behindDoc="0" locked="0" layoutInCell="1" allowOverlap="1">
            <wp:simplePos x="0" y="0"/>
            <wp:positionH relativeFrom="column">
              <wp:posOffset>-204395</wp:posOffset>
            </wp:positionH>
            <wp:positionV relativeFrom="paragraph">
              <wp:posOffset>3810</wp:posOffset>
            </wp:positionV>
            <wp:extent cx="5688965" cy="4879340"/>
            <wp:effectExtent l="0" t="0" r="0" b="0"/>
            <wp:wrapTopAndBottom/>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14:sizeRelH relativeFrom="page">
              <wp14:pctWidth>0</wp14:pctWidth>
            </wp14:sizeRelH>
            <wp14:sizeRelV relativeFrom="page">
              <wp14:pctHeight>0</wp14:pctHeight>
            </wp14:sizeRelV>
          </wp:anchor>
        </w:drawing>
      </w:r>
    </w:p>
    <w:p w:rsidR="00204462" w:rsidRDefault="004306D8" w:rsidP="001772E2">
      <w:r>
        <w:t>Al pulsar sobre la creación de una máquina virtual aparecerá e</w:t>
      </w:r>
      <w:r w:rsidR="00204462">
        <w:t>sta ventana. Solo deberemos arra</w:t>
      </w:r>
      <w:r>
        <w:t xml:space="preserve">strar </w:t>
      </w:r>
      <w:r w:rsidR="00204462">
        <w:t>el archivo ISO descargado anteriormente sobre la zona indicada.</w:t>
      </w:r>
    </w:p>
    <w:p w:rsidR="00CE4742" w:rsidRDefault="00204462" w:rsidP="00CE4742">
      <w:pPr>
        <w:keepNext/>
      </w:pPr>
      <w:r>
        <w:rPr>
          <w:noProof/>
        </w:rPr>
        <w:drawing>
          <wp:inline distT="0" distB="0" distL="0" distR="0">
            <wp:extent cx="5118810" cy="1048445"/>
            <wp:effectExtent l="0" t="0" r="0" b="571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95">
                      <a:extLst>
                        <a:ext uri="{28A0092B-C50C-407E-A947-70E740481C1C}">
                          <a14:useLocalDpi xmlns:a14="http://schemas.microsoft.com/office/drawing/2010/main" val="0"/>
                        </a:ext>
                      </a:extLst>
                    </a:blip>
                    <a:stretch>
                      <a:fillRect/>
                    </a:stretch>
                  </pic:blipFill>
                  <pic:spPr>
                    <a:xfrm>
                      <a:off x="0" y="0"/>
                      <a:ext cx="5158447" cy="1056563"/>
                    </a:xfrm>
                    <a:prstGeom prst="rect">
                      <a:avLst/>
                    </a:prstGeom>
                  </pic:spPr>
                </pic:pic>
              </a:graphicData>
            </a:graphic>
          </wp:inline>
        </w:drawing>
      </w:r>
    </w:p>
    <w:p w:rsidR="00204462"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80" w:name="_Toc515646349"/>
      <w:r w:rsidR="00B31140">
        <w:rPr>
          <w:b/>
          <w:i w:val="0"/>
          <w:noProof/>
          <w:color w:val="4DA4D8" w:themeColor="accent3" w:themeTint="99"/>
        </w:rPr>
        <w:t>25</w:t>
      </w:r>
      <w:r w:rsidRPr="00CE4742">
        <w:rPr>
          <w:b/>
          <w:i w:val="0"/>
          <w:color w:val="4DA4D8" w:themeColor="accent3" w:themeTint="99"/>
        </w:rPr>
        <w:fldChar w:fldCharType="end"/>
      </w:r>
      <w:r w:rsidRPr="0065586F">
        <w:t>-Zona de arrastrar el archivo ISO. Fuente: propia</w:t>
      </w:r>
      <w:bookmarkEnd w:id="80"/>
    </w:p>
    <w:p w:rsidR="004306D8" w:rsidRDefault="004306D8" w:rsidP="001772E2">
      <w:pPr>
        <w:pStyle w:val="Descripcin"/>
        <w:jc w:val="center"/>
      </w:pPr>
    </w:p>
    <w:p w:rsidR="00D967DA" w:rsidRPr="00D967DA" w:rsidRDefault="00D967DA" w:rsidP="001772E2">
      <w:r>
        <w:t>A continuación deberemos dar nombre a la máquina virtual e insertar un nombre de usuario y contraseña. Una vez insertados los datos bastará pulsar “Finalizar” para crear la máquina virtual.</w:t>
      </w:r>
    </w:p>
    <w:p w:rsidR="006C27E6" w:rsidRDefault="006F6868" w:rsidP="00E26C16">
      <w:pPr>
        <w:pStyle w:val="Descripcin"/>
        <w:jc w:val="center"/>
      </w:pPr>
      <w:r>
        <w:rPr>
          <w:noProof/>
        </w:rPr>
        <w:lastRenderedPageBreak/>
        <mc:AlternateContent>
          <mc:Choice Requires="wps">
            <w:drawing>
              <wp:anchor distT="0" distB="0" distL="114300" distR="114300" simplePos="0" relativeHeight="251889664" behindDoc="0" locked="0" layoutInCell="1" allowOverlap="1" wp14:anchorId="79472944" wp14:editId="3A06FF0E">
                <wp:simplePos x="0" y="0"/>
                <wp:positionH relativeFrom="column">
                  <wp:posOffset>156845</wp:posOffset>
                </wp:positionH>
                <wp:positionV relativeFrom="paragraph">
                  <wp:posOffset>3918585</wp:posOffset>
                </wp:positionV>
                <wp:extent cx="4808220" cy="635"/>
                <wp:effectExtent l="0" t="0" r="5080" b="12065"/>
                <wp:wrapTopAndBottom/>
                <wp:docPr id="149" name="Cuadro de texto 149"/>
                <wp:cNvGraphicFramePr/>
                <a:graphic xmlns:a="http://schemas.openxmlformats.org/drawingml/2006/main">
                  <a:graphicData uri="http://schemas.microsoft.com/office/word/2010/wordprocessingShape">
                    <wps:wsp>
                      <wps:cNvSpPr txBox="1"/>
                      <wps:spPr>
                        <a:xfrm>
                          <a:off x="0" y="0"/>
                          <a:ext cx="4808220" cy="635"/>
                        </a:xfrm>
                        <a:prstGeom prst="rect">
                          <a:avLst/>
                        </a:prstGeom>
                        <a:solidFill>
                          <a:prstClr val="white"/>
                        </a:solidFill>
                        <a:ln>
                          <a:noFill/>
                        </a:ln>
                      </wps:spPr>
                      <wps:txbx>
                        <w:txbxContent>
                          <w:p w:rsidR="005A4674" w:rsidRPr="004F0446" w:rsidRDefault="005A4674"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1" w:name="_Toc515646350"/>
                            <w:r>
                              <w:rPr>
                                <w:b/>
                                <w:i w:val="0"/>
                                <w:noProof/>
                                <w:color w:val="4DA4D8" w:themeColor="accent3" w:themeTint="99"/>
                              </w:rPr>
                              <w:t>26</w:t>
                            </w:r>
                            <w:r w:rsidRPr="006F6868">
                              <w:rPr>
                                <w:b/>
                                <w:i w:val="0"/>
                                <w:noProof/>
                                <w:color w:val="4DA4D8" w:themeColor="accent3" w:themeTint="99"/>
                              </w:rPr>
                              <w:fldChar w:fldCharType="end"/>
                            </w:r>
                            <w:r w:rsidRPr="0000576F">
                              <w:t>-Datos de sesión de la máquina virtual. Fuente: propia</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472944" id="Cuadro de texto 149" o:spid="_x0000_s1046" type="#_x0000_t202" style="position:absolute;left:0;text-align:left;margin-left:12.35pt;margin-top:308.55pt;width:378.6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5DpNgIAAHAEAAAOAAAAZHJzL2Uyb0RvYy54bWysVMFu2zAMvQ/YPwi6L06yrmiNOEWWIsOA&#13;&#10;oC2QDj0rshwLkEWNUmJnXz9KttOt22nYRaZIitJ7j/TirmsMOyn0GmzBZ5MpZ8pKKLU9FPzb8+bD&#13;&#10;DWc+CFsKA1YV/Kw8v1u+f7doXa7mUIMpFTIqYn3euoLXIbg8y7ysVSP8BJyyFKwAGxFoi4esRNFS&#13;&#10;9cZk8+n0OmsBS4cglffkve+DfJnqV5WS4bGqvArMFJzeFtKKad3HNVsuRH5A4Woth2eIf3hFI7Sl&#13;&#10;Sy+l7kUQ7Ij6j1KNlggeqjCR0GRQVVqqhIHQzKZv0Oxq4VTCQuR4d6HJ/7+y8uH0hEyXpN3VLWdW&#13;&#10;NCTS+ihKBFYqFlQXgMUQEdU6n1P+ztGJ0H2Gjg6Nfk/OiL+rsIlfQsYoTpSfLzRTLSbJeXUzvZnP&#13;&#10;KSQpdv3xU6yRvR516MMXBQ2LRsGRNEzUitPWhz51TIk3eTC63Ghj4iYG1gbZSZDeba2DGor/lmVs&#13;&#10;zLUQT/UFoyeL+Hoc0QrdvkvE0EsH8Hsoz4QdoW8j7+RG04Vb4cOTQOobwkSzEB5pqQy0BYfB4qwG&#13;&#10;/PE3f8wnOSnKWUt9WHD//ShQcWa+WhI6Nu1o4GjsR8MemzUQ1BlNmZPJpAMYzGhWCM0Ljcgq3kIh&#13;&#10;YSXdVfAwmuvQTwONmFSrVUqi1nQibO3OyVh6JPa5exHoBlliZzzA2KEif6NOn5v0catjIKqTdJHY&#13;&#10;nsWBb2rrJP4wgnFuft2nrNcfxfInAAAA//8DAFBLAwQUAAYACAAAACEA3pI7o+QAAAAPAQAADwAA&#13;&#10;AGRycy9kb3ducmV2LnhtbExPPU/DMBDdkfgP1iGxIOokRElJ41RVgQGWitCFzY2vcSA+R7HThn+P&#13;&#10;YYHlpLv37n2U69n07ISj6ywJiBcRMKTGqo5aAfu3p9slMOclKdlbQgFf6GBdXV6UslD2TK94qn3L&#13;&#10;ggi5QgrQ3g8F567RaKRb2AEpYEc7GunDOrZcjfIcxE3PkyjKuJEdBQctB9xqbD7ryQjYpe87fTMd&#13;&#10;H1826d34vJ+22UdbC3F9NT+swtisgHmc/d8H/HQI+aEKwQ52IuVYLyBJ88AUkMV5DCwQ8mV8D+zw&#13;&#10;e0mAVyX/36P6BgAA//8DAFBLAQItABQABgAIAAAAIQC2gziS/gAAAOEBAAATAAAAAAAAAAAAAAAA&#13;&#10;AAAAAABbQ29udGVudF9UeXBlc10ueG1sUEsBAi0AFAAGAAgAAAAhADj9If/WAAAAlAEAAAsAAAAA&#13;&#10;AAAAAAAAAAAALwEAAF9yZWxzLy5yZWxzUEsBAi0AFAAGAAgAAAAhAB9/kOk2AgAAcAQAAA4AAAAA&#13;&#10;AAAAAAAAAAAALgIAAGRycy9lMm9Eb2MueG1sUEsBAi0AFAAGAAgAAAAhAN6SO6PkAAAADwEAAA8A&#13;&#10;AAAAAAAAAAAAAAAAkAQAAGRycy9kb3ducmV2LnhtbFBLBQYAAAAABAAEAPMAAAChBQAAAAA=&#13;&#10;" stroked="f">
                <v:textbox style="mso-fit-shape-to-text:t" inset="0,0,0,0">
                  <w:txbxContent>
                    <w:p w:rsidR="005A4674" w:rsidRPr="004F0446" w:rsidRDefault="005A4674"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8" w:name="_Toc515646350"/>
                      <w:r>
                        <w:rPr>
                          <w:b/>
                          <w:i w:val="0"/>
                          <w:noProof/>
                          <w:color w:val="4DA4D8" w:themeColor="accent3" w:themeTint="99"/>
                        </w:rPr>
                        <w:t>26</w:t>
                      </w:r>
                      <w:r w:rsidRPr="006F6868">
                        <w:rPr>
                          <w:b/>
                          <w:i w:val="0"/>
                          <w:noProof/>
                          <w:color w:val="4DA4D8" w:themeColor="accent3" w:themeTint="99"/>
                        </w:rPr>
                        <w:fldChar w:fldCharType="end"/>
                      </w:r>
                      <w:r w:rsidRPr="0000576F">
                        <w:t>-Datos de sesión de la máquina virtual. Fuente: propia</w:t>
                      </w:r>
                      <w:bookmarkEnd w:id="118"/>
                    </w:p>
                  </w:txbxContent>
                </v:textbox>
                <w10:wrap type="topAndBottom"/>
              </v:shape>
            </w:pict>
          </mc:Fallback>
        </mc:AlternateContent>
      </w:r>
      <w:r>
        <w:rPr>
          <w:noProof/>
        </w:rPr>
        <mc:AlternateContent>
          <mc:Choice Requires="wps">
            <w:drawing>
              <wp:anchor distT="0" distB="0" distL="114300" distR="114300" simplePos="0" relativeHeight="251891712" behindDoc="0" locked="0" layoutInCell="1" allowOverlap="1" wp14:anchorId="261ED7BF" wp14:editId="0847755C">
                <wp:simplePos x="0" y="0"/>
                <wp:positionH relativeFrom="column">
                  <wp:posOffset>242570</wp:posOffset>
                </wp:positionH>
                <wp:positionV relativeFrom="paragraph">
                  <wp:posOffset>8419465</wp:posOffset>
                </wp:positionV>
                <wp:extent cx="4636135" cy="635"/>
                <wp:effectExtent l="0" t="0" r="0" b="12065"/>
                <wp:wrapTopAndBottom/>
                <wp:docPr id="153" name="Cuadro de texto 153"/>
                <wp:cNvGraphicFramePr/>
                <a:graphic xmlns:a="http://schemas.openxmlformats.org/drawingml/2006/main">
                  <a:graphicData uri="http://schemas.microsoft.com/office/word/2010/wordprocessingShape">
                    <wps:wsp>
                      <wps:cNvSpPr txBox="1"/>
                      <wps:spPr>
                        <a:xfrm>
                          <a:off x="0" y="0"/>
                          <a:ext cx="4636135" cy="635"/>
                        </a:xfrm>
                        <a:prstGeom prst="rect">
                          <a:avLst/>
                        </a:prstGeom>
                        <a:solidFill>
                          <a:prstClr val="white"/>
                        </a:solidFill>
                        <a:ln>
                          <a:noFill/>
                        </a:ln>
                      </wps:spPr>
                      <wps:txbx>
                        <w:txbxContent>
                          <w:p w:rsidR="005A4674" w:rsidRPr="000E67D7" w:rsidRDefault="005A4674"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2" w:name="_Toc515646351"/>
                            <w:r>
                              <w:rPr>
                                <w:b/>
                                <w:i w:val="0"/>
                                <w:noProof/>
                                <w:color w:val="4DA4D8" w:themeColor="accent3" w:themeTint="99"/>
                              </w:rPr>
                              <w:t>27</w:t>
                            </w:r>
                            <w:r w:rsidRPr="006F6868">
                              <w:rPr>
                                <w:b/>
                                <w:i w:val="0"/>
                                <w:noProof/>
                                <w:color w:val="4DA4D8" w:themeColor="accent3" w:themeTint="99"/>
                              </w:rPr>
                              <w:fldChar w:fldCharType="end"/>
                            </w:r>
                            <w:r>
                              <w:t>-Finalización de creación de la máquina virtual. Fuente: propia</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ED7BF" id="Cuadro de texto 153" o:spid="_x0000_s1047" type="#_x0000_t202" style="position:absolute;left:0;text-align:left;margin-left:19.1pt;margin-top:662.95pt;width:365.05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Mw9NQIAAHAEAAAOAAAAZHJzL2Uyb0RvYy54bWysVE1v2zAMvQ/YfxB0X5yPNRiMOEWWIsOA&#13;&#10;oC2QDj0rshwLkEWNUmJ3v36UbKdbt9Owi0yRFKX3HunVbdcYdlHoNdiCzyZTzpSVUGp7Kvi3p92H&#13;&#10;T5z5IGwpDFhV8Bfl+e36/btV63I1hxpMqZBREevz1hW8DsHlWeZlrRrhJ+CUpWAF2IhAWzxlJYqW&#13;&#10;qjcmm0+ny6wFLB2CVN6T964P8nWqX1VKhoeq8iowU3B6W0grpvUY12y9EvkJhau1HJ4h/uEVjdCW&#13;&#10;Lr2WuhNBsDPqP0o1WiJ4qMJEQpNBVWmpEgZCM5u+QXOohVMJC5Hj3ZUm///KyvvLIzJdknY3C86s&#13;&#10;aEik7VmUCKxULKguAIshIqp1Pqf8g6MTofsMHR0a/Z6cEX9XYRO/hIxRnCh/udJMtZgk58flYjlb&#13;&#10;3HAmKbYkg2pnr0cd+vBFQcOiUXAkDRO14rL3oU8dU+JNHowud9qYuImBrUF2EaR3W+ughuK/ZRkb&#13;&#10;cy3EU33B6Mkivh5HtEJ37BIx8yvII5QvhB2hbyPv5E7ThXvhw6NA6huCS7MQHmipDLQFh8HirAb8&#13;&#10;8Td/zCc5KcpZS31YcP/9LFBxZr5aEjo27WjgaBxHw56bLRDUGU2Zk8mkAxjMaFYIzTONyCbeQiFh&#13;&#10;Jd1V8DCa29BPA42YVJtNSqLWdCLs7cHJWHok9ql7FugGWWJn3MPYoSJ/o06fm/Rxm3MgqpN0kdie&#13;&#10;xYFvausk/jCCcW5+3aes1x/F+icAAAD//wMAUEsDBBQABgAIAAAAIQDZxbEr5QAAABEBAAAPAAAA&#13;&#10;ZHJzL2Rvd25yZXYueG1sTE89T8MwEN2R+A/WIbEg6pCUNKRxqqrAAEtF2oXNja9xILaj2GnDv+dg&#13;&#10;geWke/fufRSryXTshINvnRVwN4uAoa2dam0jYL97vs2A+SCtkp2zKOALPazKy4tC5sqd7RueqtAw&#13;&#10;ErE+lwJ0CH3Oua81GulnrkdLt6MbjAy0Dg1XgzyTuOl4HEUpN7K15KBljxuN9Wc1GgHb+ftW34zH&#13;&#10;p9f1PBle9uMm/WgqIa6vpscljfUSWMAp/H3ATwfKDyUFO7jRKs86AUkWE5PwJL5/AEaMRZolwA6/&#13;&#10;UBoBLwv+v0n5DQAA//8DAFBLAQItABQABgAIAAAAIQC2gziS/gAAAOEBAAATAAAAAAAAAAAAAAAA&#13;&#10;AAAAAABbQ29udGVudF9UeXBlc10ueG1sUEsBAi0AFAAGAAgAAAAhADj9If/WAAAAlAEAAAsAAAAA&#13;&#10;AAAAAAAAAAAALwEAAF9yZWxzLy5yZWxzUEsBAi0AFAAGAAgAAAAhACN8zD01AgAAcAQAAA4AAAAA&#13;&#10;AAAAAAAAAAAALgIAAGRycy9lMm9Eb2MueG1sUEsBAi0AFAAGAAgAAAAhANnFsSvlAAAAEQEAAA8A&#13;&#10;AAAAAAAAAAAAAAAAjwQAAGRycy9kb3ducmV2LnhtbFBLBQYAAAAABAAEAPMAAAChBQAAAAA=&#13;&#10;" stroked="f">
                <v:textbox style="mso-fit-shape-to-text:t" inset="0,0,0,0">
                  <w:txbxContent>
                    <w:p w:rsidR="005A4674" w:rsidRPr="000E67D7" w:rsidRDefault="005A4674"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0" w:name="_Toc515646351"/>
                      <w:r>
                        <w:rPr>
                          <w:b/>
                          <w:i w:val="0"/>
                          <w:noProof/>
                          <w:color w:val="4DA4D8" w:themeColor="accent3" w:themeTint="99"/>
                        </w:rPr>
                        <w:t>27</w:t>
                      </w:r>
                      <w:r w:rsidRPr="006F6868">
                        <w:rPr>
                          <w:b/>
                          <w:i w:val="0"/>
                          <w:noProof/>
                          <w:color w:val="4DA4D8" w:themeColor="accent3" w:themeTint="99"/>
                        </w:rPr>
                        <w:fldChar w:fldCharType="end"/>
                      </w:r>
                      <w:r>
                        <w:t>-Finalización de creación de la máquina virtual. Fuente: propia</w:t>
                      </w:r>
                      <w:bookmarkEnd w:id="120"/>
                    </w:p>
                  </w:txbxContent>
                </v:textbox>
                <w10:wrap type="topAndBottom"/>
              </v:shape>
            </w:pict>
          </mc:Fallback>
        </mc:AlternateContent>
      </w:r>
      <w:r w:rsidR="00E26C16">
        <w:rPr>
          <w:noProof/>
        </w:rPr>
        <w:drawing>
          <wp:anchor distT="0" distB="0" distL="114300" distR="114300" simplePos="0" relativeHeight="251709440" behindDoc="0" locked="0" layoutInCell="1" allowOverlap="1">
            <wp:simplePos x="0" y="0"/>
            <wp:positionH relativeFrom="column">
              <wp:posOffset>242570</wp:posOffset>
            </wp:positionH>
            <wp:positionV relativeFrom="paragraph">
              <wp:posOffset>4392930</wp:posOffset>
            </wp:positionV>
            <wp:extent cx="4636135" cy="3969385"/>
            <wp:effectExtent l="0" t="0" r="0" b="5715"/>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rotWithShape="1">
                    <a:blip r:embed="rId96" cstate="print">
                      <a:extLst>
                        <a:ext uri="{28A0092B-C50C-407E-A947-70E740481C1C}">
                          <a14:useLocalDpi xmlns:a14="http://schemas.microsoft.com/office/drawing/2010/main" val="0"/>
                        </a:ext>
                      </a:extLst>
                    </a:blip>
                    <a:srcRect l="1798" r="1403" b="3380"/>
                    <a:stretch/>
                  </pic:blipFill>
                  <pic:spPr bwMode="auto">
                    <a:xfrm>
                      <a:off x="0" y="0"/>
                      <a:ext cx="4636135" cy="396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67DA">
        <w:rPr>
          <w:noProof/>
        </w:rPr>
        <w:drawing>
          <wp:anchor distT="0" distB="0" distL="114300" distR="114300" simplePos="0" relativeHeight="251816960" behindDoc="0" locked="0" layoutInCell="1" allowOverlap="1">
            <wp:simplePos x="0" y="0"/>
            <wp:positionH relativeFrom="column">
              <wp:posOffset>156845</wp:posOffset>
            </wp:positionH>
            <wp:positionV relativeFrom="paragraph">
              <wp:posOffset>3810</wp:posOffset>
            </wp:positionV>
            <wp:extent cx="4808678" cy="4124331"/>
            <wp:effectExtent l="0" t="0" r="0" b="0"/>
            <wp:wrapTopAndBottom/>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08678" cy="4124331"/>
                    </a:xfrm>
                    <a:prstGeom prst="rect">
                      <a:avLst/>
                    </a:prstGeom>
                  </pic:spPr>
                </pic:pic>
              </a:graphicData>
            </a:graphic>
            <wp14:sizeRelH relativeFrom="page">
              <wp14:pctWidth>0</wp14:pctWidth>
            </wp14:sizeRelH>
            <wp14:sizeRelV relativeFrom="page">
              <wp14:pctHeight>0</wp14:pctHeight>
            </wp14:sizeRelV>
          </wp:anchor>
        </w:drawing>
      </w:r>
    </w:p>
    <w:p w:rsidR="00D967DA" w:rsidRDefault="00D967DA" w:rsidP="001772E2"/>
    <w:p w:rsidR="00C10A79" w:rsidRDefault="00E26C16" w:rsidP="001772E2">
      <w:pPr>
        <w:jc w:val="left"/>
      </w:pPr>
      <w:r>
        <w:rPr>
          <w:noProof/>
        </w:rPr>
        <w:lastRenderedPageBreak/>
        <mc:AlternateContent>
          <mc:Choice Requires="wps">
            <w:drawing>
              <wp:anchor distT="0" distB="0" distL="114300" distR="114300" simplePos="0" relativeHeight="251819008" behindDoc="0" locked="0" layoutInCell="1" allowOverlap="1">
                <wp:simplePos x="0" y="0"/>
                <wp:positionH relativeFrom="column">
                  <wp:posOffset>2816038</wp:posOffset>
                </wp:positionH>
                <wp:positionV relativeFrom="paragraph">
                  <wp:posOffset>455481</wp:posOffset>
                </wp:positionV>
                <wp:extent cx="387276" cy="410060"/>
                <wp:effectExtent l="25400" t="12700" r="32385" b="34925"/>
                <wp:wrapNone/>
                <wp:docPr id="75" name="Conector recto de flecha 75"/>
                <wp:cNvGraphicFramePr/>
                <a:graphic xmlns:a="http://schemas.openxmlformats.org/drawingml/2006/main">
                  <a:graphicData uri="http://schemas.microsoft.com/office/word/2010/wordprocessingShape">
                    <wps:wsp>
                      <wps:cNvCnPr/>
                      <wps:spPr>
                        <a:xfrm flipH="1">
                          <a:off x="0" y="0"/>
                          <a:ext cx="387276" cy="410060"/>
                        </a:xfrm>
                        <a:prstGeom prst="straightConnector1">
                          <a:avLst/>
                        </a:prstGeom>
                        <a:ln w="3810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FCD588" id="Conector recto de flecha 75" o:spid="_x0000_s1026" type="#_x0000_t32" style="position:absolute;margin-left:221.75pt;margin-top:35.85pt;width:30.5pt;height:32.3pt;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Dx3kAwIAAEIEAAAOAAAAZHJzL2Uyb0RvYy54bWysU8uS0zAQvFPFP6h0J04CbLZScfaQJXCg&#13;&#10;ILWwH6DII1uFXjUScfL3jGTHPHa5UOSg2NZ0T3drtLk7W8NOgFF7V/PFbM4ZOOkb7dqaP37dv7rl&#13;&#10;LCbhGmG8g5pfIPK77csXmz6sYek7bxpARiQurvtQ8y6lsK6qKDuwIs58AEebyqMViV6xrRoUPbFb&#13;&#10;Uy3n85uq99gE9BJipK/3wybfFn6lQKbPSkVIzNSctKWyYlmPea22G7FuUYROy1GG+AcVVmhHTSeq&#13;&#10;e5EE+476CZXVEn30Ks2kt5VXSksoHsjNYv6Hmy+dCFC8UDgxTDHF/0crP50OyHRT89VbzpywdEY7&#13;&#10;OimZPDLMf6wBpgzITjAqobz6ENcE27kDjm8xHDCbPyu0VKvDBxqFEgcZZOeS9mVKG86JSfr4+na1&#13;&#10;XN1wJmnrzYLOspxGNdBkuoAxvQdvWX6oeUwodNslkjfoG1qI08eYSAgBr4AMNo71uQcRFyXRG93s&#13;&#10;tTF5M2J73BlkJ0Fjsd/P6ZedEcVvZUlo8841LF0CxZJQC9caGCuNI0DOYnBfntLFwND8ARSlSi6X&#13;&#10;Q/c8zzC1bL4tJhaqzBBF0ibQKPlvoLE2w6DM+AQcIim357luU3Xp6F2agFY7j89JTeerVDXUX10P&#13;&#10;XrPto28uZRZKHDSoJcnxUuWb8Ot7gf+8+tsfAAAA//8DAFBLAwQUAAYACAAAACEA7oSzd+gAAAAP&#13;&#10;AQAADwAAAGRycy9kb3ducmV2LnhtbEyPQU/DMAyF70j8h8hIXNCWdO1W6JpOCIQ0oSHBhkDcssa0&#13;&#10;hSYpTbZ1/x5zYhdLtj8/v5cvBtOyPfa+cVZCNBbA0JZON7aS8Lp5GF0D80FZrVpnUcIRPSyK87Nc&#13;&#10;Zdod7Avu16FiJGJ9piTUIXQZ576s0Sg/dh1a2n263qhAbV9x3asDiZuWT4SYcaMaSx9q1eFdjeX3&#13;&#10;emck3DynT4/iuHyLPzbvy6sIV5Ovn5WUlxfD/ZzK7RxYwCH8X8BfBvIPBRnbup3VnrUSkiSeEioh&#13;&#10;jVJgBExFQoMtkfEsBl7k/DRH8QsAAP//AwBQSwECLQAUAAYACAAAACEAtoM4kv4AAADhAQAAEwAA&#13;&#10;AAAAAAAAAAAAAAAAAAAAW0NvbnRlbnRfVHlwZXNdLnhtbFBLAQItABQABgAIAAAAIQA4/SH/1gAA&#13;&#10;AJQBAAALAAAAAAAAAAAAAAAAAC8BAABfcmVscy8ucmVsc1BLAQItABQABgAIAAAAIQA2Dx3kAwIA&#13;&#10;AEIEAAAOAAAAAAAAAAAAAAAAAC4CAABkcnMvZTJvRG9jLnhtbFBLAQItABQABgAIAAAAIQDuhLN3&#13;&#10;6AAAAA8BAAAPAAAAAAAAAAAAAAAAAF0EAABkcnMvZG93bnJldi54bWxQSwUGAAAAAAQABADzAAAA&#13;&#10;cgUAAAAA&#13;&#10;" strokecolor="red" strokeweight="3pt">
                <v:stroke endarrow="block" joinstyle="miter"/>
              </v:shape>
            </w:pict>
          </mc:Fallback>
        </mc:AlternateContent>
      </w:r>
      <w:r w:rsidR="0019777A">
        <w:t xml:space="preserve">Para finalizar con la correcta configuración de la máquina, deberemos </w:t>
      </w:r>
      <w:r w:rsidR="00C10A79">
        <w:t>darle conexión de red en bridge.</w:t>
      </w:r>
    </w:p>
    <w:p w:rsidR="00E26C16" w:rsidRDefault="006F6868" w:rsidP="001772E2">
      <w:pPr>
        <w:jc w:val="left"/>
      </w:pPr>
      <w:r>
        <w:rPr>
          <w:noProof/>
        </w:rPr>
        <mc:AlternateContent>
          <mc:Choice Requires="wps">
            <w:drawing>
              <wp:anchor distT="0" distB="0" distL="114300" distR="114300" simplePos="0" relativeHeight="251893760" behindDoc="0" locked="0" layoutInCell="1" allowOverlap="1" wp14:anchorId="4CE25179" wp14:editId="215C6E45">
                <wp:simplePos x="0" y="0"/>
                <wp:positionH relativeFrom="column">
                  <wp:posOffset>984469</wp:posOffset>
                </wp:positionH>
                <wp:positionV relativeFrom="paragraph">
                  <wp:posOffset>835660</wp:posOffset>
                </wp:positionV>
                <wp:extent cx="2630170" cy="635"/>
                <wp:effectExtent l="0" t="0" r="0" b="0"/>
                <wp:wrapTopAndBottom/>
                <wp:docPr id="159" name="Cuadro de texto 159"/>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rsidR="005A4674" w:rsidRPr="002715F2"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3" w:name="_Toc515646352"/>
                            <w:r>
                              <w:rPr>
                                <w:b/>
                                <w:i w:val="0"/>
                                <w:noProof/>
                                <w:color w:val="4DA4D8" w:themeColor="accent3" w:themeTint="99"/>
                              </w:rPr>
                              <w:t>28</w:t>
                            </w:r>
                            <w:r w:rsidRPr="006F6868">
                              <w:rPr>
                                <w:b/>
                                <w:i w:val="0"/>
                                <w:noProof/>
                                <w:color w:val="4DA4D8" w:themeColor="accent3" w:themeTint="99"/>
                              </w:rPr>
                              <w:fldChar w:fldCharType="end"/>
                            </w:r>
                            <w:r w:rsidRPr="00FB3A79">
                              <w:t>-Edición de configuración hardware. Fuente: propi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25179" id="Cuadro de texto 159" o:spid="_x0000_s1048" type="#_x0000_t202" style="position:absolute;margin-left:77.5pt;margin-top:65.8pt;width:207.1pt;height:.05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Z+ydNQIAAHAEAAAOAAAAZHJzL2Uyb0RvYy54bWysVMFu2zAMvQ/YPwi6L05SNFuNOEWWIsOA&#13;&#10;oi2QDj0rshwLkEWNUmJnXz9KttOt22nYRaZIitJ7j/TytmsMOyn0GmzBZ5MpZ8pKKLU9FPzb8/bD&#13;&#10;J858ELYUBqwq+Fl5frt6/27ZulzNoQZTKmRUxPq8dQWvQ3B5lnlZq0b4CThlKVgBNiLQFg9ZiaKl&#13;&#10;6o3J5tPpImsBS4cglffkveuDfJXqV5WS4bGqvArMFJzeFtKKad3HNVstRX5A4Woth2eIf3hFI7Sl&#13;&#10;Sy+l7kQQ7Ij6j1KNlggeqjCR0GRQVVqqhIHQzKZv0Oxq4VTCQuR4d6HJ/7+y8uH0hEyXpN31DWdW&#13;&#10;NCTS5ihKBFYqFlQXgMUQEdU6n1P+ztGJ0H2Gjg6Nfk/OiL+rsIlfQsYoTpSfLzRTLSbJOV9cTWcf&#13;&#10;KSQptri6jjWy16MOffiioGHRKDiSholacbr3oU8dU+JNHowut9qYuImBjUF2EqR3W+ughuK/ZRkb&#13;&#10;cy3EU33B6Mkivh5HtEK37xIx8/kIcg/lmbAj9G3kndxquvBe+PAkkPqGMNEshEdaKgNtwWGwOKsB&#13;&#10;f/zNH/NJTopy1lIfFtx/PwpUnJmvloSOTTsaOBr70bDHZgMEdUZT5mQy6QAGM5oVQvNCI7KOt1BI&#13;&#10;WEl3FTyM5ib000AjJtV6nZKoNZ0I93bnZCw9EvvcvQh0gyyxMx5g7FCRv1Gnz036uPUxENVJukhs&#13;&#10;z+LAN7V1En8YwTg3v+5T1uuPYvUTAAD//wMAUEsDBBQABgAIAAAAIQDGvS/V4wAAABABAAAPAAAA&#13;&#10;ZHJzL2Rvd25yZXYueG1sTE87T8MwEN6R+A/WIbEg6vSRAGmcqiowlKUidGFzYzcOxOfIdtrw7zlY&#13;&#10;YDndd4/vUaxG27GT9qF1KGA6SYBprJ1qsRGwf3u+vQcWokQlO4dawJcOsCovLwqZK3fGV32qYsOI&#13;&#10;BEMuBZgY+5zzUBttZZi4XiPtjs5bGQn6hisvz0RuOz5Lkoxb2SIpGNnrjdH1ZzVYAbvF+87cDMen&#13;&#10;l/Vi7rf7YZN9NJUQ11fj45LKegks6jH+fcBPBvIPJRk7uAFVYB3hNKVAkZr5NANGF2n2MAN2+J3c&#13;&#10;AS8L/j9I+Q0AAP//AwBQSwECLQAUAAYACAAAACEAtoM4kv4AAADhAQAAEwAAAAAAAAAAAAAAAAAA&#13;&#10;AAAAW0NvbnRlbnRfVHlwZXNdLnhtbFBLAQItABQABgAIAAAAIQA4/SH/1gAAAJQBAAALAAAAAAAA&#13;&#10;AAAAAAAAAC8BAABfcmVscy8ucmVsc1BLAQItABQABgAIAAAAIQCyZ+ydNQIAAHAEAAAOAAAAAAAA&#13;&#10;AAAAAAAAAC4CAABkcnMvZTJvRG9jLnhtbFBLAQItABQABgAIAAAAIQDGvS/V4wAAABABAAAPAAAA&#13;&#10;AAAAAAAAAAAAAI8EAABkcnMvZG93bnJldi54bWxQSwUGAAAAAAQABADzAAAAnwUAAAAA&#13;&#10;" stroked="f">
                <v:textbox style="mso-fit-shape-to-text:t" inset="0,0,0,0">
                  <w:txbxContent>
                    <w:p w:rsidR="005A4674" w:rsidRPr="002715F2"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2" w:name="_Toc515646352"/>
                      <w:r>
                        <w:rPr>
                          <w:b/>
                          <w:i w:val="0"/>
                          <w:noProof/>
                          <w:color w:val="4DA4D8" w:themeColor="accent3" w:themeTint="99"/>
                        </w:rPr>
                        <w:t>28</w:t>
                      </w:r>
                      <w:r w:rsidRPr="006F6868">
                        <w:rPr>
                          <w:b/>
                          <w:i w:val="0"/>
                          <w:noProof/>
                          <w:color w:val="4DA4D8" w:themeColor="accent3" w:themeTint="99"/>
                        </w:rPr>
                        <w:fldChar w:fldCharType="end"/>
                      </w:r>
                      <w:r w:rsidRPr="00FB3A79">
                        <w:t>-Edición de configuración hardware. Fuente: propia</w:t>
                      </w:r>
                      <w:bookmarkEnd w:id="122"/>
                    </w:p>
                  </w:txbxContent>
                </v:textbox>
                <w10:wrap type="topAndBottom"/>
              </v:shape>
            </w:pict>
          </mc:Fallback>
        </mc:AlternateContent>
      </w:r>
      <w:r w:rsidR="00E26C16">
        <w:rPr>
          <w:noProof/>
        </w:rPr>
        <w:drawing>
          <wp:anchor distT="0" distB="0" distL="114300" distR="114300" simplePos="0" relativeHeight="251817984" behindDoc="0" locked="0" layoutInCell="1" allowOverlap="1">
            <wp:simplePos x="0" y="0"/>
            <wp:positionH relativeFrom="column">
              <wp:posOffset>1511300</wp:posOffset>
            </wp:positionH>
            <wp:positionV relativeFrom="paragraph">
              <wp:posOffset>307340</wp:posOffset>
            </wp:positionV>
            <wp:extent cx="1511300" cy="469900"/>
            <wp:effectExtent l="0" t="0" r="0" b="0"/>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98">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14:sizeRelH relativeFrom="page">
              <wp14:pctWidth>0</wp14:pctWidth>
            </wp14:sizeRelH>
            <wp14:sizeRelV relativeFrom="page">
              <wp14:pctHeight>0</wp14:pctHeight>
            </wp14:sizeRelV>
          </wp:anchor>
        </w:drawing>
      </w:r>
    </w:p>
    <w:p w:rsidR="00C10A79" w:rsidRDefault="00C10A79" w:rsidP="001772E2">
      <w:pPr>
        <w:keepNext/>
        <w:jc w:val="left"/>
      </w:pPr>
    </w:p>
    <w:p w:rsidR="00C10A79" w:rsidRDefault="00C10A79" w:rsidP="006F6868">
      <w:pPr>
        <w:pStyle w:val="Descripcin"/>
      </w:pPr>
    </w:p>
    <w:p w:rsidR="00D967DA" w:rsidRDefault="00C10A79" w:rsidP="001772E2">
      <w:pPr>
        <w:jc w:val="left"/>
      </w:pPr>
      <w:r>
        <w:t>Para ello pulsaremos la opción señalada “Edición de configuración hardware”</w:t>
      </w:r>
      <w:r w:rsidR="0094018C">
        <w:t>, posteriormente en la sección de “Dispositivos extraíbles” seleccionaremos la opción “Adaptador de red” en donde escogeremos la opción “Detección automática” de “conexión en modo bridge”.</w:t>
      </w:r>
    </w:p>
    <w:p w:rsidR="0094018C" w:rsidRDefault="0094018C" w:rsidP="001772E2">
      <w:pPr>
        <w:tabs>
          <w:tab w:val="left" w:pos="1308"/>
        </w:tabs>
        <w:jc w:val="left"/>
      </w:pPr>
      <w:r>
        <w:tab/>
      </w:r>
    </w:p>
    <w:p w:rsidR="0094018C" w:rsidRDefault="006C69E1" w:rsidP="001772E2">
      <w:pPr>
        <w:tabs>
          <w:tab w:val="left" w:pos="1308"/>
        </w:tabs>
        <w:jc w:val="left"/>
      </w:pPr>
      <w:r>
        <w:t>Tras hacer estos pasos ya podemos acceder a nuestra m</w:t>
      </w:r>
      <w:r w:rsidR="00104BD8">
        <w:t>áquina Ubuntu. Tras seguir los pasos guiados de configuración del sistema operativo propios de Ubuntu accederemos a la terminal para proceder a instalar wireshark.</w:t>
      </w:r>
    </w:p>
    <w:p w:rsidR="00FB20C8" w:rsidRDefault="006F6868" w:rsidP="001772E2">
      <w:pPr>
        <w:tabs>
          <w:tab w:val="left" w:pos="1308"/>
        </w:tabs>
        <w:jc w:val="left"/>
      </w:pPr>
      <w:r>
        <w:rPr>
          <w:noProof/>
        </w:rPr>
        <mc:AlternateContent>
          <mc:Choice Requires="wps">
            <w:drawing>
              <wp:anchor distT="0" distB="0" distL="114300" distR="114300" simplePos="0" relativeHeight="251895808" behindDoc="0" locked="0" layoutInCell="1" allowOverlap="1" wp14:anchorId="2592023A" wp14:editId="6D6C2A15">
                <wp:simplePos x="0" y="0"/>
                <wp:positionH relativeFrom="column">
                  <wp:posOffset>147955</wp:posOffset>
                </wp:positionH>
                <wp:positionV relativeFrom="paragraph">
                  <wp:posOffset>3562985</wp:posOffset>
                </wp:positionV>
                <wp:extent cx="4546600" cy="635"/>
                <wp:effectExtent l="0" t="0" r="0" b="12065"/>
                <wp:wrapNone/>
                <wp:docPr id="166" name="Cuadro de texto 166"/>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5A4674" w:rsidRPr="004362ED"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4" w:name="_Toc515646353"/>
                            <w:r>
                              <w:rPr>
                                <w:b/>
                                <w:i w:val="0"/>
                                <w:noProof/>
                                <w:color w:val="4DA4D8" w:themeColor="accent3" w:themeTint="99"/>
                              </w:rPr>
                              <w:t>29</w:t>
                            </w:r>
                            <w:r w:rsidRPr="006F6868">
                              <w:rPr>
                                <w:b/>
                                <w:i w:val="0"/>
                                <w:noProof/>
                                <w:color w:val="4DA4D8" w:themeColor="accent3" w:themeTint="99"/>
                              </w:rPr>
                              <w:fldChar w:fldCharType="end"/>
                            </w:r>
                            <w:r w:rsidRPr="007E2195">
                              <w:t>-Adaptador de red. Fuente: propia</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2023A" id="Cuadro de texto 166" o:spid="_x0000_s1049" type="#_x0000_t202" style="position:absolute;margin-left:11.65pt;margin-top:280.55pt;width:358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lTXNQIAAHAEAAAOAAAAZHJzL2Uyb0RvYy54bWysVMFu2zAMvQ/YPwi6L07SNhiMOEWWIsOA&#13;&#10;oC2QDj0rshwbkESNUmJ3Xz9KttOu22nYRaZIitJ7j/TytjOanRX6BmzBZ5MpZ8pKKBt7LPj3p+2n&#13;&#10;z5z5IGwpNFhV8Bfl+e3q44dl63I1hxp0qZBREevz1hW8DsHlWeZlrYzwE3DKUrACNCLQFo9ZiaKl&#13;&#10;6kZn8+l0kbWApUOQynvy3vVBvkr1q0rJ8FBVXgWmC05vC2nFtB7imq2WIj+icHUjh2eIf3iFEY2l&#13;&#10;Sy+l7kQQ7ITNH6VMIxE8VGEiwWRQVY1UCQOhmU3fodnXwqmEhcjx7kKT/39l5f35EVlTknaLBWdW&#13;&#10;GBJpcxIlAisVC6oLwGKIiGqdzyl/7+hE6L5AR4dGvydnxN9VaOKXkDGKE+UvF5qpFpPkvL65Xiym&#13;&#10;FJIUW1zdxBrZ61GHPnxVYFg0Co6kYaJWnHc+9KljSrzJg27KbaN13MTARiM7C9K7rZughuK/ZWkb&#13;&#10;cy3EU33B6Mkivh5HtEJ36BIx86sR5AHKF8KO0LeRd3Lb0IU74cOjQOobwkSzEB5oqTS0BYfB4qwG&#13;&#10;/Pk3f8wnOSnKWUt9WHD/4yRQcaa/WRI6Nu1o4GgcRsOezAYI6oymzMlk0gEMejQrBPNMI7KOt1BI&#13;&#10;WEl3FTyM5ib000AjJtV6nZKoNZ0IO7t3MpYeiX3qngW6QZbYGfcwdqjI36nT5yZ93PoUiOokXSS2&#13;&#10;Z3Hgm9o6iT+MYJybt/uU9fqjWP0CAAD//wMAUEsDBBQABgAIAAAAIQBVEqPJ5AAAAA8BAAAPAAAA&#13;&#10;ZHJzL2Rvd25yZXYueG1sTE89T8MwEN2R+A/WIbEg6nyUFNI4VVVggKUi7cLmxm4ciM9R7LTh33Ow&#13;&#10;wHLSvXv3PorVZDt20oNvHQqIZxEwjbVTLTYC9rvn23tgPkhUsnOoBXxpD6vy8qKQuXJnfNOnKjSM&#13;&#10;RNDnUoAJoc8597XRVvqZ6zXS7egGKwOtQ8PVIM8kbjueRFHGrWyRHIzs9cbo+rMarYDt/H1rbsbj&#13;&#10;0+t6ng4v+3GTfTSVENdX0+OSxnoJLOgp/H3ATwfKDyUFO7gRlWedgCRNiSngLotjYERYpA+EHH6R&#13;&#10;BHhZ8P89ym8AAAD//wMAUEsBAi0AFAAGAAgAAAAhALaDOJL+AAAA4QEAABMAAAAAAAAAAAAAAAAA&#13;&#10;AAAAAFtDb250ZW50X1R5cGVzXS54bWxQSwECLQAUAAYACAAAACEAOP0h/9YAAACUAQAACwAAAAAA&#13;&#10;AAAAAAAAAAAvAQAAX3JlbHMvLnJlbHNQSwECLQAUAAYACAAAACEA7f5U1zUCAABwBAAADgAAAAAA&#13;&#10;AAAAAAAAAAAuAgAAZHJzL2Uyb0RvYy54bWxQSwECLQAUAAYACAAAACEAVRKjyeQAAAAPAQAADwAA&#13;&#10;AAAAAAAAAAAAAACPBAAAZHJzL2Rvd25yZXYueG1sUEsFBgAAAAAEAAQA8wAAAKAFAAAAAA==&#13;&#10;" stroked="f">
                <v:textbox style="mso-fit-shape-to-text:t" inset="0,0,0,0">
                  <w:txbxContent>
                    <w:p w:rsidR="005A4674" w:rsidRPr="004362ED"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4" w:name="_Toc515646353"/>
                      <w:r>
                        <w:rPr>
                          <w:b/>
                          <w:i w:val="0"/>
                          <w:noProof/>
                          <w:color w:val="4DA4D8" w:themeColor="accent3" w:themeTint="99"/>
                        </w:rPr>
                        <w:t>29</w:t>
                      </w:r>
                      <w:r w:rsidRPr="006F6868">
                        <w:rPr>
                          <w:b/>
                          <w:i w:val="0"/>
                          <w:noProof/>
                          <w:color w:val="4DA4D8" w:themeColor="accent3" w:themeTint="99"/>
                        </w:rPr>
                        <w:fldChar w:fldCharType="end"/>
                      </w:r>
                      <w:r w:rsidRPr="007E2195">
                        <w:t>-Adaptador de red. Fuente: propia</w:t>
                      </w:r>
                      <w:bookmarkEnd w:id="124"/>
                    </w:p>
                  </w:txbxContent>
                </v:textbox>
              </v:shape>
            </w:pict>
          </mc:Fallback>
        </mc:AlternateContent>
      </w:r>
      <w:r w:rsidR="00FB20C8">
        <w:rPr>
          <w:noProof/>
        </w:rPr>
        <mc:AlternateContent>
          <mc:Choice Requires="wpg">
            <w:drawing>
              <wp:anchor distT="0" distB="0" distL="114300" distR="114300" simplePos="0" relativeHeight="251715584" behindDoc="0" locked="0" layoutInCell="1" allowOverlap="1">
                <wp:simplePos x="0" y="0"/>
                <wp:positionH relativeFrom="column">
                  <wp:posOffset>147955</wp:posOffset>
                </wp:positionH>
                <wp:positionV relativeFrom="paragraph">
                  <wp:posOffset>158750</wp:posOffset>
                </wp:positionV>
                <wp:extent cx="4546600" cy="3347085"/>
                <wp:effectExtent l="0" t="0" r="0" b="0"/>
                <wp:wrapNone/>
                <wp:docPr id="30" name="Grupo 30"/>
                <wp:cNvGraphicFramePr/>
                <a:graphic xmlns:a="http://schemas.openxmlformats.org/drawingml/2006/main">
                  <a:graphicData uri="http://schemas.microsoft.com/office/word/2010/wordprocessingGroup">
                    <wpg:wgp>
                      <wpg:cNvGrpSpPr/>
                      <wpg:grpSpPr>
                        <a:xfrm>
                          <a:off x="0" y="0"/>
                          <a:ext cx="4546600" cy="3347085"/>
                          <a:chOff x="0" y="0"/>
                          <a:chExt cx="4546600" cy="3347085"/>
                        </a:xfrm>
                      </wpg:grpSpPr>
                      <pic:pic xmlns:pic="http://schemas.openxmlformats.org/drawingml/2006/picture">
                        <pic:nvPicPr>
                          <pic:cNvPr id="76" name="Imagen 76"/>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wps:wsp>
                        <wps:cNvPr id="77" name="Rectángulo 77"/>
                        <wps:cNvSpPr/>
                        <wps:spPr>
                          <a:xfrm>
                            <a:off x="344245" y="1161826"/>
                            <a:ext cx="623944" cy="570156"/>
                          </a:xfrm>
                          <a:prstGeom prst="rect">
                            <a:avLst/>
                          </a:prstGeom>
                          <a:noFill/>
                          <a:ln w="60325" cmpd="sng">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06EAE5" id="Grupo 30" o:spid="_x0000_s1026" style="position:absolute;margin-left:11.65pt;margin-top:12.5pt;width:358pt;height:263.55pt;z-index:251715584" coordsize="45466,33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fb+sNgQAAOwJAAAOAAAAZHJzL2Uyb0RvYy54bWykVutu2zYU/j9g7yDo&#13;&#10;v2PJlq1EiFN4zgUBgjZoWvQ3TVMXlCI5koqTDXuYPctebB9JSU6TdC2yAJF5OTd+5zuHPH330PLo&#13;&#10;nmnTSLGK06MkjpigcteIahV//nQ5OY4jY4nYES4FW8WPzMTvzn795XSvCjaTteQ7piMYEabYq1Vc&#13;&#10;W6uK6dTQmrXEHEnFBDZLqVtiMdXVdKfJHtZbPp0lyXK6l3qntKTMGKyeh834zNsvS0bth7I0zEZ8&#13;&#10;FSM267/af7fuOz07JUWliaob2odB3hBFSxoBp6Opc2JJ1Onmham2oVoaWdojKtupLMuGMn8GnCZN&#13;&#10;np3mSstO+bNUxb5SI0yA9hlObzZL39/f6qjZreI54BGkRY6udKdkhDnA2auqgMyVVnfqVvcLVZi5&#13;&#10;8z6UunW/OEn04GF9HGFlDzaiWMwW2XKZwDzF3nye5cnxIgBPa2TnhR6tL36gOR0cT118YziqoQX+&#13;&#10;e5wweoHTj/kELdtpFvdG2p+y0RL9tVMTpFQR22wb3thHT08kzwUl7m8beqvD5AB5vhwgv25JxUSE&#13;&#10;BUDsNJxQUCHuSDeSfjWRkJuaiIqtjQKxUW5OevqtuJ9+42/LG3XZcO7S5Mb9yVAEz0j0CjiBoOeS&#13;&#10;di0TNlScZhyHlMLUjTJxpAvWbhkIpK93KXKMarcgkdKNsL4kQIMbY513RwhfFH/OjtdJcjL7bbJZ&#13;&#10;JJtJluQXk/VJlk/y5CLPkuw43aSbv5x2mhWdYTg+4eeq6UPH6ovgX62AvleE2vI1Gt0T3wkccD6g&#13;&#10;4deHiCWHkIvVWM0srd2wBHgfAXjQGTc80gdwXRoMasRp/J+qGLmNxGtjr5hsIzcAwIjBI0ruEW2I&#13;&#10;ZhDpeRAC8JEhHle+aKtmSDlmP4eba6qvNaS7miiGEJzZJzTOBxo7lP75W1Qdl1GeO3b2kmPzMN/D&#13;&#10;aJ5ls2wRR2gRabpMj2e+FAJnXBNZzuYnWRZ6yCJP0oXffytYpBDS1QQiJAUX0R4OkvkM/mmrwGUj&#13;&#10;Ko+0kbzZDcVjdLXdcB0odHmZ4M8XIMhyEENEXCAb7uAhG35kHzkLvj6yEv0WJ5oFD+6mY6NZQikK&#13;&#10;LQ1bNdmx4G3x1Nmg4anLBQweWNrb7g0MksHIYDswJ7DaqzJ/UY6BJf8VWFAeNbxnKeyo3DZC6tcM&#13;&#10;cJyq9xzkB5ACNA6lrdw94jbSEmTHdWEUvWzA/Bti7C3RuJexiLeG/YBPySWSJvtRHNVS//HaupMH&#13;&#10;6bEbR3vc88jt7x1xDZ5fC5TDSZplMGv9JFvkM0z0053t0x3RtRuJBoJGh+j80MlbPgxLLdsvqJ61&#13;&#10;84otIih8r2Jq9TDZ2PD+wKOGsvXai4Wb40bcKdw3IXmusj89fCFa9eVv0T7fy6EESfGsCwRZlw8h&#13;&#10;152VZeNbxAHXHm+0Az/yTwpPof75494sT+de6vBIO/s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D&#13;&#10;BBQABgAIAAAAIQDuiC3K4gAAAA4BAAAPAAAAZHJzL2Rvd25yZXYueG1sTE9La8MwDL4P9h+MBrut&#13;&#10;zoPskcYppXucymDtYOzmxmoSGsshdpP03087bRcJ6ZO+R7GabSdGHHzrSEG8iEAgVc60VCv43L/e&#13;&#10;PYLwQZPRnSNUcEEPq/L6qtC5cRN94LgLtWAS8rlW0ITQ51L6qkGr/cL1SIwd3WB14HGopRn0xOS2&#13;&#10;k0kU3UurW2KFRve4abA67c5Wwdukp3Uav4zb03Fz+d5n71/bGJW6vZmfl1zWSxAB5/D3Ab8Z2D+U&#13;&#10;bOzgzmS86BQkacqX3DPOxfhD+sSLg4IsS2KQZSH/xyh/AAAA//8DAFBLAwQKAAAAAAAAACEA7uy7&#13;&#10;udnvBQDZ7wUAFAAAAGRycy9tZWRpYS9pbWFnZTEucG5niVBORw0KGgoAAAANSUhEUgAABEgAAAMm&#13;&#10;CAYAAADmIrRyAAAAAXNSR0IArs4c6QAAAAlwSFlzAAAh1QAAIdUBBJy0nQAAQABJREFUeAHsfQVg&#13;&#10;XMe19rcrZrAkW7bMzMyOHbLD5HDDKaVp89oU/sJ7eaXX176+MuU10HCc2IkDjh0zMzMz22Jm6f/O&#13;&#10;XY11td5draRdW3bO2No7d+bMmZlv5s6dOXPmXECd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X1AEHF/Qel/t1dZ2vdpbWOunCCgCioAioAgoAoqAIqAIKAKXG4Hay10AzT+wCOhC&#13;&#10;OrB4BpubtlewEVb+ioAioAgoAoqAIqAIKAKKgCKgCAQWARWkBBbPoHHTBXfQoG2UsWLfKERKoAgo&#13;&#10;AoqAIqAIKAKKgCKgCCgCisAXEgEVqlyGZtdF+qUDXbG+dFhrToqAIqAIKAKKgCKgCCgCioAioAhc&#13;&#10;TQiowOQStKYu2gMHsmIZOCyVkyKgCCgCioAioAgoAoqAIqAIKAKKgP8IqADFf6y8Uuqi3is0fkco&#13;&#10;hn5DpYSKgCKgCCgCioAioAgoAoqAIqAIKAJBREAFJS0AVxf3zQNPcWsebppKEVAEFAFFQBFQBBQB&#13;&#10;RUARUAQUAUXg0iCgwpIm4qwL/cYBU4wax0gpFAFFQBFQBBQBRUARUAQUAUVAEVAEWj8CKjTx0Ua6&#13;&#10;+PcOjmLjHRt7jOJkR0P9ioAioAgoAoqAIqAIKAKKgCJwORFQAYB/6CtOHnDSxW09KFcqFldqueuR&#13;&#10;V58ioAgoAoqAIqAIKAKKgCKgCCgCVwcCV6rg4Uotd0B7jS6ugSsFgyulnAHtoMpMEVAEFAFFQBFQ&#13;&#10;BBQBRUARUAQUgasAgStFAHGllDMoXeKLuuhuTfVuTWUJSidTpoqAIqAIKAKKgCKgCCgCioAioAgo&#13;&#10;An4h0JoEFK2pLH6B11KiL+LivDXUuTWUoaV9R9MrAoqAIqAIKAKKgCKgCCgCioAioAgED4HWIKBo&#13;&#10;DWUIHsJunL8oC/XLVc/Lla9bM19021rLdVFBNUARUAQUAUVAEVAEFAFFQBFQBBSBy4RAaxUOXK5y&#13;&#10;Xa58L1nzfxEWypejjpcjT+k0lyvfS9ZhNSNFQBFQBBQBRUARUAQUAUVAEVAEWhkCl0twcDnyvRx5&#13;&#10;XrLmvpoX1Je6bpcyv0uZ1yXrjJqRIqAIKAKKgCKgCCgCioAioAgoAlcRApdSmHAp85ImutT5XZJu&#13;&#10;cTUutC9VnYKVT7D4XpIOpZkoAoqAIqAIKAKKgCKgCCgCioAioAj4jUCwBA3B4utesUuVj3u+Qbm/&#13;&#10;2hbjl6I+gc4j0Pya01FaQxmaU25NowgoAoqAIqAIKAKKgCKgCCgCikCgEGgNi/1AlyHQ/DxhfSny&#13;&#10;8JRvwMOuloVxMOsRKN6B4uPeCYLF1z0fvVcEFAFFQBFQBBQBRUARUAQUAUVAEfCNQLCEBYHiGyg+&#13;&#10;nlAIJm9P+QU87EpfXAe7/IHgHwgepuEDycvw1KsioAgoAoqAIqAIKAKKgCKgCCgCikDwEAik4CAQ&#13;&#10;vALBwxdawebvK+8WxV2pC+5glbulfFuSviVpG+sEweTdWN4arwgoAoqAIqAIKAKKgCKgCCgCisDV&#13;&#10;gEAwF/4t4d2StNIuLU3vrW2Dxddbfi0Ov1IXzsEod0t4Njdtc9N5avhA8vLEX8MUAUVAEVAEFAFF&#13;&#10;QBFQBBQBRUARUAQ8IxBIYUBzeTU3ndSoJWk9IxIcnt7yCkj4lbioDkaZm8uzOemak8be2C1Nb+cV&#13;&#10;bP+VVNZgY6H8FQFFQBFQBBQBRUARUAQUAUUgMAgEYzEfmJJdzKWlZW1O+uakkZI3N93Fta4PCQbP&#13;&#10;eu4B9l1JC9hAl7U5/C5Fmubk4d4tAsHDnafeKwKKgCKgCCgCioAioAgoAoqAIqAI1CMQiMV/U3k0&#13;&#10;lV5Ke6nS1CNzsa85ZbiYS5BDrpSFdKDL2Rx+TUnTFFpp4qbS27tFS9La+QTbf6WUM9g4KH9FQBFQ&#13;&#10;BBQBRUARUAQUAUVAEWg6AlfEApvVakk5m5q2KfRNoTWt05w0Jq2na6D5ecqjRWGtfdEayPI1h5e/&#13;&#10;aQJNZxrVX76G3v3a0vTu/PReEVAEFAFFQBFQBBQBRUARUAQUgS86Ai1d6Dc1vb/0gaazt7O/vO1p&#13;&#10;vPkDyctbHs0Kb+0L6ECWrym8Ak3rLz9/6eyN3Zw09vTN8V+OPJtTTk2jCCgCioAioAgoAoqAIqAI&#13;&#10;KAJfXAQux0K8OXn6m8YfOn9oTI8IFq3h7+3alHy98QhKeGtd6AayXE3h5Q9tIGj84WEavCm0LUlj&#13;&#10;0upVEVAEFAFFQBFQBBQBRUARUAQUAUWgcQSas9BvSprGaBuLlxoEisag4Q8/Q9vYNZC8GsvLr/jm&#13;&#10;LL79YtxCokCVqyl8GqNtLF6q3BhNY/H+8HCH1h+e7mm83QeSl7c8NFwRUAQUAUVAEVAEFAFFQBFQ&#13;&#10;BBSB1oRAIBfqTeXlD31jNI3FC9aN0TQWb2+vptDa07n7A8XHnW+z71vjgjhQZfKXjz90jdEEO940&#13;&#10;cGP5GDpP15ak9cRPwxQBRUARUAQUAUVAEVAEFAFFQBH4oiDQksW8v2kbowt2vLRlY3mY9vaXztB7&#13;&#10;uwaKjzf+TQpvbYvmQJTHXx7+0PmiCUacNJ4vvqZx/aExtO7XlqR156X3ioAioAgoAoqAIqAIKAKK&#13;&#10;gCKgCFzNCLRkAe9P2sZofMUHI860pS/ehkau/tLZ07j7A8HDnWez7lvTYjkQZfGXR2N0zY33la65&#13;&#10;caZhfaU3NObaFFqTxp9rsPj6k7fSKAKKgCKgCCgCioAioAgoAoqAItAcBIK1AG8KX39ofdE0J85X&#13;&#10;GsGxpfGmLRrjY+h8XQPBwxd/v+Jay4I3EOXwh0djNL7ivcU1NVwapjlpfKVzb2xv/N3pmnIfDJ5N&#13;&#10;yV9pFQFFQBFQBBQBRUARUAQUAUVAEWguAsFYgPvLszE6b/HewgUDb3FNDffFy2DtjaeJ94eHndab&#13;&#10;3598vKUNSHhrWPQGogz+8GiMxlt8U8OlYTyl8RTmjdbeuN7SGZrG4g2d/dqcNPb06lcEFAFFQBFQ&#13;&#10;BBQBRUARUAQUAUXgakegOQv2xtI0N95TOk9hpk28xTU1vDF+Jl6u3njbaRrzB4JHY3l4jb/cC+WW&#13;&#10;5u9P+sZovMV7CvcUJuB6Cpcw+XMKQZ3zRCdR3sIbi/MnXmiM85WPoWnJNdj8W1I2TasIKAKKgCKg&#13;&#10;CCgCioAioAgoAlcnAsFeVDeFf2O0vuK9xdnDa9iEcm8PM63qKUziPIV7CvNGa/j7E+8vjZ2nu99b&#13;&#10;2dzpAn4fGnCOVxZDbwt6T+GewqS29nDjj3niiSe6dOzYMTXM6Ywqq6wMcTqdJq4BQrW1tReFV1ZW&#13;&#10;XhTWIJHtxhtfG4nf3qqqKr/z9ZupEioCioAioAgoAoqAIqAIKAKKgCLQihEIDQ0N2IK8pqbGb15h&#13;&#10;YWEX0TocjovCBDrhGxkWVl1ZU1N64sSJzDfeeOMog4sljs6kkfWc8VsRdT+ewj2FCbm3cDu/q9Yv&#13;&#10;lb9criV5+5vWF52nOE9hgo+ncPcwuQ+ZMmVK1x/96EdP9ejW4/b4+PguEZER4Q4mr/XYTy8X9Jqv&#13;&#10;IqAIKAKKgCKgCCgCioAioAgoAorAlYKAWVOWl5VXFBQUHD14+OBnv/nNb16bP3/+Edahmn/ughH3&#13;&#10;e6mqpzBv4d5ovdFLuLvzxcOd1v2+JWndefl9777I9zthCwlbkq8/aX3ReIvzFO4e5n4vMJiwsF/+&#13;&#10;8pfXPPzww79o167d8OrKalRUVIikr4VQaXJFQBFQBBQBRUARUAQUAUVAEVAEFAFFgPYbnE6Eh4cj&#13;&#10;JDQEZ8+d3TRt2rT/fOGFF1YQm8o6fDwJFtzD3O8lqacwX+GNxUm8OG98XbG+f1uS1jdnL7EhXsKD&#13;&#10;HWyECk3Nx9903ug8hUuYe7i3MPfymnTO559/fthTTz3153Zp7QaXFJeAx2TA4zPu9HqvCCgCioAi&#13;&#10;oAgoAoqAIqAIKAKKgCKgCDQLAVlj0jSCtd5MTEhs37Vb1yE8IrRp7dq1Z8lQFqBmjWrn7x7mbb3r&#13;&#10;Tic8PIXZeTfmb2n6xvgHNP5yFLa5efqTzhuNv+Ge6NzDLrqPjo5OWrly5T94rOaukpKSgDaQMlME&#13;&#10;FAFFQBFQBBQBRUARUAQUAUVAEVAEPCHAtSh43OaTCRMmPMu1aC5p3HfpG7sXtv7QeKKTMHHu6V2h&#13;&#10;DX/9oWmYwnXX3HSeeDUaZv/CSqPEASBwFy4EgOUFFt54+xvuic49zOP997///f7JScmTRGtEnSKg&#13;&#10;CCgCioAioAgoAoqAIqAIKAKKgCJwKRCQNaisRWVNWpefxzWrrSzu8RLlHuZ+b5I3Ndyka8nVW54t&#13;&#10;4ek17aX8ik1zK+ZPOm80nsLdw9zvBSx7mN1vgLSHOVOSU9JjY2IT9ViNgUevioAioAgoAoqAIqAI&#13;&#10;KAKKgCKgCCgCwUZA1qAxMTGJsiZlXqIAIUYwzXrVaF+YeymOhJl7Ey/h7mHu90IjTsLt6axAH+H2&#13;&#10;ePF7SmtovF295emNvtnhl1JA0pxCmkbxldYbjadwT2HuvH3RuMfJfUh5ZXkUz31ZRlndmem9IqAI&#13;&#10;KAKKgCKgCCgCioAioAgoAoqAIhAMBMQmSWRoJGRNSv5iY1QEEEYIYdav5t69CBLvLc7QeqLxFCb0&#13;&#10;3sINL39p7PSX1H+pj9gEunLSAJ6cp/DGwiTeTuPp3uRlj3PQSM7lMnZryqNXRUARUAQUAUVAEVAE&#13;&#10;FAFFQBFQBBSBLygCdWtSs561r1cFERNu/I3du6NopzdxnsIMf0NzxV0vhYBEgPMGni/AGkvjLd5T&#13;&#10;uHuY3NvD7H4pk/3eTuvJ7xDnqyIapwgoAoqAIqAIKAKKgCKgCCgCioAioAgEC4G6NalZr5r1qbmX&#13;&#10;bO1+c28vjklj4uz3JsxO7y3MV7hJ787bhPu6upffF22z41r7ERtvFfMGqKdwT2F2vvZ4u19o7Pfe&#13;&#10;/HZe6r8KEVD511XYqJe4SvrJ70sMuGanCCgCisAVhICT081a+yzzCiq7FlURaM0I6PzLWsua4zMy&#13;&#10;ynjzSzN6ivPUvHY+Jt5TmMR5CzfpWuU12AISAaU5zlc6b3Gewu1hdr8pkz2sKf4GtFUVVQ55APUh&#13;&#10;NLBe2VdpRzF2VFFZgdoabdcruzVbR+lFyCZ2isLCwqxr6yiVlkIRUAQUAUXgciEgcw2qw1v262pq&#13;&#10;anQOebkaQvO9qhFwOp0X5l4hIVe3RQRrTOGalA1q/tzbVgQgZg3r7hdaifMkJDFphMZTvISLs6d3&#13;&#10;hbh+vYX7SmNP78nvi6cn+iaFBVNAYgezKYVqbjr3PHzxcY+z3/vjN3nZaU2YXq9gBEQwUlpaiti4&#13;&#10;WCS1SUJERARkcPXmHBfGGVIEuDc04O2tABreJAQo7moSvU9iGyuffElXXV2N0rJS5OXmWf2LlsZ9&#13;&#10;9iuf+WqkIqAIKAKKwBWNQFV1FUpKShATHYO0tmmuuUaI97mGe2U9zg8CPAdxz9PTvcdyeCLUsKsC&#13;&#10;AZ9znWDV0DbXkiyaVAamlc3OoqIi5OflW4KSyIjIYJW0tfGVEcENvQYCDHu8L7/Uy52Pqas9nQlr&#13;&#10;zrW5fJqbrtEyBlNA0mjmHgikot6ctzhP4e5h9nu7X/Iy9+ZqD7P7G4sXWnVXMAIiHCkrL0OHjh0Q&#13;&#10;FxuHmlr5QpY6RaDlCISGhSIiKgJJiUnIzMxETk6O1cf0+FbLsVUOioAioAhcSQiIwFyEI+3S2yEh&#13;&#10;IUE1R66kxtOyXnEIyPwrNiYWyUnJOHHyhLVJFRUlH3q5qp1Zs5qrp8qK0MPEe/LbhSJCZ+7tfuHr&#13;&#10;6V7CDb34xdnzcoU0/HXn0zD2Et+1NgFJU6tvwLancw9zv/dFK3F2euM3V3u8CZPjNXrExo7qFeiX&#13;&#10;hapMWNI7pCM2NhbVNdVXYC20yK0agbpXRWpaqrWjUVpSiujoaJ0ct+pG08IpAoqAIhA4BGSuIVqq&#13;&#10;KSkpSExMtLQLA8ddOSkCioAnBKprqxEWHoYOHTrgyKEjlsbW1bhBJUdsZE1KDMyfwCGzT7k3Agvj&#13;&#10;N1ehsfvlXpynMFfMxXGeaD2FmfSt/tqaBCQCpDfnK86exp3Oft+YvznxksZB8YgKSOytcIX5ZZCs&#13;&#10;qKhAVHQU5OiD7O6oUwSCgYCohjprnUhKSsLp4tNWX7saX9LBwE55KgKKgCJwpSMgNkfEDkJcfJw1&#13;&#10;/suCRp0ioAgEHwGZ24eHhyMxKRElxSWIjIy86jaoLAEJ16RE0/zZhSNmnesrzN4Qhk7C3P0SJvwk&#13;&#10;3Dj3exPufvVF5yvOnU9Q7/0/8Ni0YkgFm+J80XuLcw/3de8e52/ZTDr7Vfzmz18+StfKEZBJS2P2&#13;&#10;Rlp5FbR4VwgC8gITY63Wi0wnx1dIq2kxFQFFQBFoOQKySHPS1khoSOhVtzhrOTrKQREILgIy74qM&#13;&#10;irQ2RYObU6vhbtar5ioFE784c3Xd+f9rT2f3e+LpHm9y8RbuiYdJ4+3qi5e3NI2GB0NAEpSCutWk&#13;&#10;sTx8xdvjjN9+tfslW/d7e1EkzjpiYw8Mmp+aDnD/C1pmhrFVRd7Yrybu6rnKoOnLGOvVU1OtyeVG&#13;&#10;QPpaiDOEjzI/66gCksvdHJq/IqAIKAKXBAH7mO9wypxKnSKgCFxqBMJCXRtUlzrfS5Uf55W+Fmxm&#13;&#10;4PF09RRmim3izL396itO6BqLt/Nqrj/geQT6iE1zCugrja84O4i+6EycuUo6T34T1tjVnl5oLXpZ&#13;&#10;6ARlscNFlIPqmLXVNBhaXs7PzlaLRAa1Vjibj+piDn5lpVaOhQRqsSW8HcxTjJRWVwA1VaxmnXYV&#13;&#10;F3YIiWA88+SZvoDlKUAyX3HyuTvzyTsJkz8RXshfsHCW/GTCYp/AWIXRH0UgCAhIXzN9OSjjRhDK&#13;&#10;rCwVAUVAEVAEWoaAzDVEg8TMd1rGTVMrAopAUxCwjjlzLWHWGFfb/MtWnwvr0ybgY47RuF+FhQmz&#13;&#10;+yXMk5O8vcXZ6X3R+Yqz87D7m5PGnr6BP9ACkgbMg3QjANidr3v3OHs68Zt496s7nf2+KbT2dE33&#13;&#10;UwhBcQFqD+xDyPZNiDh0ALXZ51FbUQkHP1Pl4Kfhynv0RfXg4UBGR9KyaC0VklhCCgdqCo4AWasR&#13;&#10;VbyN+R1nMYoBZxQc4RkoixmM6uTRcMb3ZJYsYwC+9iKThbKyMuTl5aG8stxSf7OEFgwPDQ1FeFg4&#13;&#10;4uLirC9/GEFJ0wFtJAUfZ7NobYSyidEieGESEWw1mrIptI0yUwIbAk6qNIeIYIJCxioROF5GZ3uJ&#13;&#10;XcZSaNaKgCKgCCgClwOB4Mw16mtiBDD6rqnHpDGfbDaGckOSkzVUVVbxl/NPfgHFNemvQWXlFWSf&#13;&#10;jnPzsFCpC6fv/KR0dY2v2aetnpzPV1ZdQfW0ati0H39m4k3j2KqprdUHS2iuvgpraNyv3tIYOom3&#13;&#10;+/2598az1YRfbgGJAOrNeYpzD7Pf2/3C035v/O5XO517nN/3VRVVgTfSSqGAg9/sdn46HfHbtyKM&#13;&#10;3/GOpAFRhPH73ZH8PFU1B7tz51F65AjKVyxD0chRqLl9KiDf926ukVFqjaCyDLXH3kNC4WeIDD+B&#13;&#10;yGjmGR9eJwgpJ+9MlJcuR/mRGciPvBm1XR9hnokcgUXLpOnOeolz4D6XdR6FxYWWASX5skd8fPwF&#13;&#10;jRERlMjnd7Nzsq3Po7ZNawv5RFcgX/xmsmKuTa+JjxR84chyXF6+vgVYIhypYfO5XmRmguODcwui&#13;&#10;HDQUJwK4WuZ3eYUFphKCj5OSpBoKMFoq5zM8zTUkxIHMY7uwaeM+pA2dhKGdE/gZZ18TBpMyOFfp&#13;&#10;Z/IZ6aD0t+AUuUlcRYgpQsEaPttSx6vZ1fdbV3u619X+HIv2XzCeNsnDCI5lvGzMObkIEGGh2EOQ&#13;&#10;Nmqpq89ftP9azs9jeVhH81KW+Kb2K3s7NCe9xzK14kCrTdjOgpm0c1PxasVVu6KLZsZ8cw1GZaw2&#13;&#10;F61Y+dfYtCMYBbgCeTqoHV2ZewqL129BaHJ3jBnZF1E1Fdi16nPMXrEXPSbehbtHdW1E0NA6Ki4a&#13;&#10;4CjNxPQZH+BoWRxuv/se9GkbbW0Mydgv/aNGxgSruNJHKrB97jTM3ZqDkTffjfEDM+Bo7jqidUDg&#13;&#10;sxS1dfOSYD6DPgsQxEipk6xJmYX5a0pu0iUknfvVzsMeJ+GG3vjl6upaDeNMvImTe3H29K6Q+l9f&#13;&#10;cfVUQfJdbgGJt2oJKO7OU5g7jbm30xq/uRoa+9XEuV8NjXu4/d6yQeJwb3KTsjlXWVxkZyPq3deQ&#13;&#10;sH8vwpISeKwlVmaEdX9kysktrYoiilaYo/gFlujlS5BfVITSBx6zwi3aJuVNflXFCD/8IpIr30N4&#13;&#10;chLzbMv8ONmW42xW/TjoUnATER+DiBpagC58FXmHz6G067epWUL6Zkz9ZTJ/9txZSqwrkZycbFl3&#13;&#10;l2JLuJnoy8Q/hoKa6KhoFBcX4+z5s2jXth3rHlghSZPg8ouYi5awWqx98294f+VBtBl1J775yBQk&#13;&#10;hXFR4qG/hIRWYcVbf8O0tYeQPuIufOfhKYghbeDXl2zPmnKcO52FqtAotElNRjg7sIci+VXLQBA5&#13;&#10;mH9pfhay88oQ37YtZXI84hUIxhYPEQbV4PT+TXjzzY/RF70xolsiZXqByyFgRW1ljELDIxDOCXY5&#13;&#10;j/fVye0uKmEYtbvCQ/mZ7DIeAbQgZVsWFaK4vJaCzmjuyIkg7up0sgitocZbdm4BYhISEMHdxnrn&#13;&#10;QHgEhcuWEILjqCWUcHLyUkEsffc9mcSKtX0ZeGs5NlZUcBzgY+vN1VRVILewBCFhEYiLoZC8EVeU&#13;&#10;eRLHz5Ugo3OGRS+TqmY7YlBFAXYhP5MeFZOAaHYYb33FWx6h7EOy2yn1KPewSyuLl/Awia+2eIfw&#13;&#10;PcQ7lFGb0h/n5JnzUL4zxRi3tJmkr+GmQ5WngdiNoatsrj5cyefAnzR2FiJAEwPglquuZJmbt5lg&#13;&#10;5yn+MD6bYaFOSJkqPQm5mdfZU4eRWxKKbt0yrPq789D7qw+B0PBQnNqyGH95+UNUp/bH1779DfRK&#13;&#10;EK3Jq6+uAa0Rx9yK84cwa9prCO15EwaPGYDo0kLsXDQDc5acQ+/MJEwa1QOJqGrGTDegJW2cGcfS&#13;&#10;stN7sHj+LOw5n4D2PUegT/v+FHqUIefsOZRU8kt6bVMQzY2jWkrQQqrOY9ZHc7H0wGmcSOiO4X07&#13;&#10;IloFa43j3AopZC3K97nMFsyfvNzF7+lqatBYvKGTqzutPcxO581v0tvjPYXZ4y+L3z6buywFaEGm&#13;&#10;AmhjzhONCWvK1Rct13YB/Myv7JJxohn6zqtIPnIIzjbJrjrKrqD7JFbuSc9PYlgCjcRNG1DOQb76&#13;&#10;oSdc4e703tAiDzl24Dz4L7SpfR9hie1cj5JIkK3nTJ4rm3Mw3BmJ8IR0tCn6HKcPhKGm9/MUnnBi&#13;&#10;7m+eZCcT1TNnz/DFXYXERGqh0IlQxH2ybu5FUCLHbOQLIKdPn0ZGhwxrEWHiLQbN/BEewRARUNSF&#13;&#10;kuzTOJ9zBicXf4Kt1w7HdV3ZpiJ4sjlHSBjKjq/F56u2IfN8ASoyiz3uVAhmxvmuN/vRBVLWzNaE&#13;&#10;Diet52euxx/++5+o6DQG3/vus8gIr/SYn4yFhk/D/OrDpbPY+Zvy2a+m3A151FGIKqijCCsWvI6X&#13;&#10;Pj6A+3/6G9zTk9MQT4sXFqa+Wr5bzORpyiHr9BCmD6WWjvWqMBGmGKaivPdYTjf6Ft+yTSSfS5JX&#13;&#10;MwpLiz/YuuhDbMp24PbrJyMlIbyBdoDg66CNovXrFmHjwQrcd8+NSIoOg5MLs9Wfvobpy8/j+Ree&#13;&#10;R+/2yReEnc0oRguSBFdLSupfXZaHD/7wRyzNjsf3fvBV9GgXZ2EkC3pHVSkWf/A+Nh865Xq2OH6l&#13;&#10;tu+Km265BW0TIrxqbsk4l3viACe3a1EVGYLU3qNw3fBuLjtUHtCQxX/egXX4/UvTkdprHJ595kGE&#13;&#10;sg08PpPSZlUFeOV3v8LsDcdw3zd/hK/cM5EdkYIDllnk7p7GYA/ZXgiSo2sV+afx17/8HVEZQ/CN&#13;&#10;rzyOuBCXIOMCkReP1DWEz+PudUuxZe9htO07HtcN69agv4RwvC/JPI7pn83ByfP5HJKoaUZNyq4D&#13;&#10;R+KWSSMsAZ4vrRVRkT+/fzM+m7sImaXcVScGsfFpuH3q3eicEutZuFBXXrEVsX/jEqzccwaRNMc1&#13;&#10;5pYp6JQa7/czK8KR0uxT+HjWUlSGOxDXaQgmj+tj2RHzAolfwQ6+PzYt+gQb9+Zi/OQb0LtrW75S&#13;&#10;6t8pImA7d3gX/vuFX+BwaRy+/+vf4vo+bVFpo/ErI3+IiKcYnRabZWZTw59kX1SaYI75YhvOUZ6L&#13;&#10;7RsXY/9Jfkb+fAV27DyEXhN7cqzmmOABdPt70r93kXn3X/zer+d1cZw9a3/pTJqm0Btaf+piaC/k&#13;&#10;w+fGSe0LRw0nCyJQCo/GoOun4t7YE+g4aDxiOfetf8pcc1iTtvH8DG6Nzy/s5fLN1wtPzt0j2/bE&#13;&#10;TbdORb+CWAzt2YEDO5cKFecw7aXfYQvfV1/+j//EhFSHNf7VhLThe+lWxPTNxYDRfRERwp5ir6ip&#13;&#10;ZGNXeb8YGpnbGH8rvAqu5q8VFq/ZRZI6yZqUDMyfP7ykqYTe/WrS2sNNmFxNGnuYu98fGvc0reI+&#13;&#10;kAISAcFf54vWU5x7mK97E2euUibjd7+a8rqHu9/74mFoDa8WXR1ytGbtCsTT7oizTRsZSev4uV9N&#13;&#10;kRheFyWaJvEUkuSPHEuBRX9qhPi3uwaHHOfZisTS2QhLoSZIDaskC3h5xszV1MpSleHLQxavInmO&#13;&#10;TUFS1kJknxsGdLyNLxX/8pQXQAkFQWJ3JLlOCNTYYCXxoiosu3Fh4WHWkZv0dummZC2/CpR1g2bL&#13;&#10;mbk4yE5qaC0nLRRKhFFKP2fJDlzTbZLbBJk7zSGVWLdwPU5nFVNJx7VQMWWxugCxDudEv6qiDBXW&#13;&#10;VhB3VCMjrMV+hduOq+x4OrjgKSuvsLpPWDiFWWEOVFTKookvMO4aOKk6WlhWxPYq484iBQecyFfz&#13;&#10;mJTEhzB/q1PLxJeCs2LyYSJqAjCU5bA+USs7vdy9lXeo8I8Q/ryv64qWYWERRoiTa3mF7HLy6y3W&#13;&#10;BMQKrv+xNAxkF7oYRZUsE/Ow1EBZhwsLH/KQfGW3vpxngymhQxiPk4U5a1mvhjuystALY1ktrQf2&#13;&#10;01A5lsb9ZrauVT4ps8GWXubFtmF0Walrd9jB+6jIcGvn3qOQRhK10Fn5X0CrhcyClrwKOxbOxDu7&#13;&#10;OUkcMA7tkvhpPPaHese+VFWCnSvn4MOlpbjh5klIjgljdA0Kc87h6OETbPeGbVOfNsg+9qFaqhi/&#13;&#10;/fp0VMa1x70PT0U8tYga09xoSqkc7LdH1i3Ge0vWYuLjz6FTGjX9iI8sUqpLs/DB26/jvY8WoCoi&#13;&#10;jsKlaJRRq6aoZCFWrdyJb/3gOQzqFO9BCMiHsaoIs17+Gz5YfwBVzjAMuykZ14/qTsGTIOvJUYul&#13;&#10;ohinThxDTTwX33xWrF0kT6QyxjE8vCIC7dol8AilS1NLjtvsWvoRVawzces996B/1xRqW3jOzZ1t&#13;&#10;DbUyotM6YmBiGF75dA4GDxyLW67rzaHF17tAnudQFGedxvxP38XMeeuQWVCCoVPScP1I1pVZS+5O&#13;&#10;jkXndqzFv178J5YdOIW4xGRERzhRkJeLhYuXYP/hh/DMo/cglso2F16VtgKKgOPQxuX4w5//gQPn&#13;&#10;8tEmJZU4liAzqwA7Dx/Gv33729xZpTDWw/a6CJ6Kju/Eiy+9ij0ncijEdSJt5Gh0ZTtXecrMlq/L&#13;&#10;S3sGqMD8N/+J1+dvQg0x7jI6DDeO74sQpvcP3YuYWv2rougE3vrXW9h5Jg9HqhPxs2du5YhY76yR&#13;&#10;l+NtDDVP09rFciOBQvEgjDfS10tyj+GNl2eg46hJmHLdKITTeLtf8NQX9wvps7+DAgUAmwP5Z49h&#13;&#10;08r9NBkXhbDSbKzbuReTRvREUqgsCG051b1TZU4htjWcoeGIjOA7VjbGZAxhD62UMYBMQzk/kP4j&#13;&#10;7+UaS6ONdvAYJgJOcSF8VkTQWcp3qEwNQ6n9FsFnVzSD7Xla7+YwJypKmaf1bo7g3IGbesxTxi0R&#13;&#10;8lVfEOJxjOA8z8F5SWk55xpkFEoNuUimr+RcRvJh4aw5BZPWlbkW5dRklGfLZUtEaDw5zrnIu4rz&#13;&#10;knI++yHcoIriq4uHyOsca0uelY5w9BpzB3qOrEKIRe+a41jzOWpNVlBzrpKaqCGcM0RwPlbL+a+x&#13;&#10;byZYOfnMS51kjmFpAjIvmWMZWne7IIIjzYdyXkxtTJZE7iPYJqJ16KqvKR+xYbjwlHmetFG4mQ/x&#13;&#10;nSs2Rxwx7XDHQ08LRNafvInD2UZFpcUorZaPO3Cex/HRYdknicDwOx/EQBKJxmiVvMek/EwjvBrk&#13;&#10;zbzCmE7wkb5izdEkzJqfldXNz6R87H+cn1VatlxMuVvHVZ69L4CTlhcnV6mw+9VXnKEVGnHm3v3q&#13;&#10;Kc4eJn5xJp3r7uJ7TzR2WvH722jueRk+Tb4GSkAiBbpczp633W/KY8LM1YTL1R5m99vj7OHG3+Aq&#13;&#10;CnfVFCS0+KGTl01hASI20Dgqv9Nd79gvrK7BH/usioOPNUpZQgsWSRZ2MgBuXIOqrt2tiVQ9D28+&#13;&#10;DuBVXCRnLkd0TA5npNQekRekjH7i5Grl7bq1IJMoK56F4eI/OrYcBRSSVKRNYhmk3PZCmnQNr4JV&#13;&#10;Xn6e9T1yMcLqz66lpLFeoryKJklWZpZlzFXSt9QJb/kXNGe9aUKRvXERtt4zHqMSKLmvy05eVJVZ&#13;&#10;h7Bm/x4UckodThVOu5OJiKOmDJtXr8GuXQeQVVTGdopEmw5dMGT4KPTvkky5lCuNLAiyDu/A2k2b&#13;&#10;qUKfy0mIEwlt2qNn30EYPqg7ImtLcXDdAmzcuhMV1ZzsnDuF+TOnU4MnCSMmXIt2IUXYOGc+joRk&#13;&#10;YFjPGOzdvh2HT2UhhrsRd9x/G9KcJTi4ZS22sBzncgoo9HAgPrU9+g0ahqH9u3DnusqaDJzasg4b&#13;&#10;uXPepks/xFYdx7btB5FTAoy/616M6Jrm+uoSKyl1Lz2+CQs278GOPZkUFDmxc+EsOLZHIW3IRIzs&#13;&#10;kmJBEcKdm0NbV2I96c7nF7L7hSOpHRdlw0ZhUE/2WRH+WPzk7V6AdUuXY9v+oyiuYF9JSkffIcOI&#13;&#10;KycFdmDpd7LvlPPc8ar1G7jYOoXCck6EIuOQ0bU3xk0YjTTqmQbNRgsLbPU79r3W6OR5kIMM4RSg&#13;&#10;WrvD8oQ0KKvcU0DGRXxkWDknU3XxDLMmV5zcGbytPsxKmvra+VgLepnhciLpPnJIOsnE0Ntp5Ute&#13;&#10;ZoLu4itjsAtJCRftjmXrVyCyQz/cjfu4M1hzQSBh7bRy3LwggDMNIDz5Z8ppgi+6ckJYU5aFjz+Y&#13;&#10;C7TrgWvGj0MMFyBlfKhDassx97WX8fZny5HeezjuffBLmDioCzKP78N7r76F5TtW4eXX2+JXP/kq&#13;&#10;Ylim+jqL0ABY/dlHmLX9MGoouXQSe8tEIOvlTbhjYUMBpkzSnXyeBAPBSephOVl0GGDYRk5nLJ76&#13;&#10;2Qu4s6gCyUlJ1gLEyUXKiXUrsGhNHoZMvAVDeoRYAhKDOxla/ISvuIZ4S/uEYdLUe/HJ0p9iAcep&#13;&#10;kcO6IyHC1T+sBG4/IcT+yN5NeO2P/8CmoydRwyOUzpBwyCtNnJRXztFX5B7HS3/5K1YfK8SQ0bfi&#13;&#10;qa88iA4UxOzesBzvTZ+JJR+9jpRO3fHkjYNZhnokhYekL806iJf/8n84lF2JUTc/hmefuAMhRcfx&#13;&#10;3tuv4/Nlq/HKSx3ww+8+Qc0n9t4LGElajrmVBfjwX29wXDjDD7dF8PiSCFlN3esKaoV4/gmnxsiW&#13;&#10;RbPx4eodqBKhNIXk0pbsXbb28JzWV6gIjQ6tXIaTFChFcFV3ePUiHHvoWnQXraS6YonAJ7XbAPz4&#13;&#10;L3/gGBiClDbxdZoyUg7P/dv1bMlj2LBugoWkEedqd9vzyPDKwkwsXLUE17TvjimOcSSSRaAbDz6P&#13;&#10;pj+687DX1Vdedror2W/qH4w6iI2j07tWY0tBFXpPuhZxu1dh/doNOHzzBIzoFMcHyzwjovVThQMb&#13;&#10;V2DN1j3IKShHeGwSOvYYiGG9U7F75RoUdxyGKcM5Z6jKwtJla1EYHo9eafHYv20bjp/PRWiPCXh0&#13;&#10;8jAKLEOQf2Yf1qzbjCMnz3EDx4GYxBT0HTEWYzknEFsW0hvkXc+XLTasWIcdew8hl+/m2PgU9Bg4&#13;&#10;BP0SS7By0xF0GzIaA3q47F/Isdjju9dj6679OHk21xJkxCa3Q89+QzBqaC8K4jjX4LzgGMeRdbtP&#13;&#10;oc+QQSjYvQm7j51FcRQ1xO64C71Tw62NmQZYsz+HOqqwb9NqbNiyC5kcByMiE9C5/xD0TRRhR924&#13;&#10;yURODkinD2/D2o0HkDxwEib1Subcg5qDJZmcM6zDnsPHUFBUxecwER279cDg4UOQkcSj33zKM3du&#13;&#10;xJq9J9G2zxh0DjuDtZu3IauggvO+EKR374tJ40ehDQXURqAiG2MFZ/Zi9eqNOHomG+V8mCPj2qB7&#13;&#10;/0EYO4zHfajVYQlUZCxmDoc2r8bW3XtwKotadc4IJKVmoM/AoRjSuwMF5NSUqy3Ges6DjpVGYcz4&#13;&#10;8Yg5vxLLN3PellsBR0Uh1s+agczkSHQfMxn9UiNwducyrNiVgz5jJ3AscWLzosU464zG6BunIJ1C&#13;&#10;adcTzbyr8qnduByZJdEYe804dEiN5kZaCfZtWMl54X6cy+MmF0e6pLYZGDh6HIZ0SfUogG7QJpfh&#13;&#10;xjyH7mPVZShKQLOUtaisSeucdGbr8XO7SrR7nISJM+HufivSFm+nc4/zltbQBfvqqWxNzrPlK0sX&#13;&#10;mE3O2EsCqZS7cw+z3/vj98bPpJWr3S/0/oRdSMOJhdghuWhS4J5xo/ccuHH2NGL5JRcnbYuQoevP&#13;&#10;Skj/hT5fx0nujZBEngHSh0XHIurQAZTn56M2iUc5LkjjveTOwba2LBfRFdsQmkg7JzI5soQiZC5X&#13;&#10;9/SMZqZESDyyeOGAGR7H3dljOF9yGo747i4eXrIzwSIQqaBUPCExwcLNfZByv7dPzIWHaCKIFL6k&#13;&#10;tAQJ8TS46V5Ok5GfV/f8/EzmN1ktyxvFXbxiTvhXfL4FIx4fTVVY16I+hNulh/ZvwPZDOUhITkdo&#13;&#10;7hlbU7N9KnMw919/xLtL96G4JhQJMWKktwIFBXMxb+5SPPzMN3Hz0AwLx/M75uJ3/5iOI+eLERPP&#13;&#10;nUMusopyF+NjZzLu/fpzeHBSDxxa/SlmrsnnLgAnLDmnMPeTGYhK74Guo69FB1BA8sm7+LwgAYsS&#13;&#10;a/gyLUUMd07adq3ClAdvwcYZL+KfH69CdkUoYmOj2P0okCssxOzZyzD14S/joTsGW5PprB0r8MEH&#13;&#10;y6gF1Q6VFQXsnaK2Go4u107BSEc73lMIJ46LuuKjm/HJxwtRWMnFOLvU3lXzsJuTqrEpfTGKwhRn&#13;&#10;bQFWvP03vLlwK3jyCIlx0exjVSiioGTO54tw35e/gTvH90aICPaqcvHZi3/A+yt2o5SThvjoSAqP&#13;&#10;yjBn7nzu8EejmrsuzMJystAoOrkFr734IpbsOm89O7ER1NLhDsuiuZ9j+apJ+PI3v4r+qdzhcn/2&#13;&#10;6ni05MIRw2PfbwnPQKa9UD5bORs+J/Xll3DzR4/ll7FBJn0lBTk4efw0CrgrFsuJc0aH9oiP4t46&#13;&#10;F3HSFiVF+cgrKkVimxREkt7luJCkllPW+Tw4uGuYRO04iSmhFkZeUTFS0tJQmpvJo3Y0VE3hYJzF&#13;&#10;Nx1RnKyLQKukIBtZp89KUaiZJPZ2TqKCx1ViE5IohHNQoHsWJTVhaJOc4NKMIm8RxlRxPJEvaYVE&#13;&#10;JiEpkTuC1nhXVyTbRY5tHF6+ENvPnEaXfjejLwV5ldSqomQIead24eMFqxDRoTee+fb3Mb5XqmV3&#13;&#10;oufgcfjmt6OQ9V9/QkneMWQXVyA2jgKNugVpKJ+z7APr8fZbHyKkTSc8du1AfP7JXEtb4QK2tjIY&#13;&#10;ryvOJaCXow4OsS90/DjO5uShiuVJa5eB9m2pGchnVRa/8uRZrw62qxgKlh3krKxcnC/mrnBNJfKI&#13;&#10;zYnT4dytjUFCXCSfZwqb+AydPnMKWRSK1lBok9QmjXag2tTt/lIAw2cvvn1PHo/piPdWLsaeO6/D&#13;&#10;mF7trd1TU05zFZzL889hxm9/jbXnqjD5kWcxPKkIr748zRIcuOrDoYFaaVs+5zGSE1noPfRG/L+f&#13;&#10;/BtSY6hpxoXDhFvvRyR3Of/6r/dx9Pg5CyNZHNY79j0KKDbNnoN9Z7PQa8QUfO/Zh132nxL746tf&#13;&#10;exbFJ3+CZWvmY8eRG3Ft/44NtEJEFrJp8Tx8unE7OgymwIjj3yyOcaYd5OrLyc5v4cm9eOfNaSgK&#13;&#10;TcQjj0zAik8/sXbNrbR16UUgILZRpD2k/FWNvMdE6OOszMOcFZt4/CoaPRMScfzMUcxdtg/PTR3C&#13;&#10;tqwbV9m20nmlfcXJsyxThcpKas9k5/PdkIi4aL5HhI5Olj/5ubl8lmqo0dnGKpO0k8hF8rLO4cw5&#13;&#10;2horr7ZszKSnpyMxgYtA7l4X8lk5c+a81UeKCvJx7tQpa4c/gUdmZZ0pi2I+kciiIP7MORp45257&#13;&#10;dGwiOnXqwPy5eK3TfpQ+Jou63KwzpDvP56WGdElIb9cWSfFR1o52I5Bb9bgSfhrrO82vA1uxOgsr&#13;&#10;5m+htlJbTLnhNsSl52H9O5uwZMtRDOs4qI61jMsVWPf+K/jXJ4txvjyUXweMIf6VWDBvIea1T0L2&#13;&#10;0SMIGR+J64f3Bgpol+PT93Esl+9eCoELqBkm84pw9MSjt4Qhc/9S/N8/XsWmIwWIS4i3tAaKOU7P&#13;&#10;W7ICG+5+Cs/ePZJatBQZUKtu+ut/x0y+x6u4kRYfG0nNt1IsXDCX2omh1DjMxi3f4GZLny6I4Pxy&#13;&#10;5+ev4f/em0tBoNiyimV/qkUJNxBnf7YAN9/zFTz18BiEV+Vhz8Y5eH36VrRvn4aSrCx+4TEClSl9&#13;&#10;MPYG9nlLoGt/VikY4vJx27x38Ke35nDThrwTYq1xb8niz5HSvj21/JxoZ6WTeSa/hXBwM955bSZ6&#13;&#10;P9kb1/VNQUXxGXzwu9/jkx3HUMtnMDaagsmSfMyfU4G0YTfh/33rKQqSYnB26zJ8MH0ZwtqvQHT5&#13;&#10;eWSXUeARGYrK0iIUs87Ldt6L7355KjrGUmzKB+3ElgX486vv4SC11aI4p+WrDOX8cMH8zz/Hypu+&#13;&#10;hG996WYkR8hDVYMDy9/H716ZhRzyjI+P4/Nbjfy8eXB82gmPfPs7uG1kD4TX5FDYPhMLsmmDpP9o&#13;&#10;pO5cjBmz9lP4Sx4owIYFHFup5XFv32swqG0UzmxdiNff3o0H03uh77A0HNy8AO/tLEBu2lB8bWw6&#13;&#10;39ccSziuFe1fjXfeeBW5CUPRb9xEdK4pwkdvvYyP5ixHPjVT4uPYl/geKSwsYh9Yjlse/joentjL&#13;&#10;pZnU/M4dsJQuEXX9fCV4z2PAitwkRlIfWZMykf3P/hA0xk9oJa0447dfXTENf4Xe5OGPX1Lb6Qw3&#13;&#10;T2EmrqnXFvMKhICkqYVuCr1U0O7c7+1xnvyGvrGrpHWnsfOTOHt8Az87pLm3p2myXyTTDhpaBSfp&#13;&#10;VCFhdzP9jVfXPIc8TZiwZ7YSbm270S/0nLjXZlMThIsC/xzTUU3eUXmCfEQoU5dKqmT87oyscMbz&#13;&#10;v0XDnTFH7XnOvgoZIIGNO0tAQiN5IuhwF254GrDqHvoLjM19pZ9G+i4k9OERnubPB1nToohVraiI&#13;&#10;IhU3TR6ITUsXYfv2pTiQNYKG0wgZ57Oy071p3lLk1yTivluvw5533sXpurJYZ+A/fx/vLd6BkJRu&#13;&#10;eOD+p3DbmN6o4QJr3htvYc76XXx5v4PeXb6D7skVWPXhXBw+XYaJ9zyFL91/I+JpnXzfihl45d3P&#13;&#10;MX/1VkwY2gfXf+MPGDZ5Gf7zt6+iptNIfO9b30B6VA2P7FA9tZRdiEYew7kILXR2xwNfmYprh3Xm&#13;&#10;hCoGbfIP4Y1NFNKE88jCE0/hlom08s4jMWs+fA2vfLYSC9cuxoRrBqBbMneyKWiIinIihyqofUbe&#13;&#10;hYdo5yCVE+LY2HjLEKPp2rVcnCWNfgR/GHQL5k+nKvrCQ7jvB/+Fqb2p9h7OZ4Cz7JNLPsbbc9ej&#13;&#10;OCwZdzz1VUy9dihCKYxb9v40fLhkI957/W306PwDDOmUgIOfTMdHPMIQmtwZ99z3BO4Y15cyk6P4&#13;&#10;+M03MX/zIU6eXLr40oVry/KxfMabWLr7PDr0H4MHv/QYRnVPRtb+dZjx6vtYtm0J3pnWHi88dw8i&#13;&#10;5LhP01reJ7X0s6vdOTgubVzyGV5bOgs7znCM4fgWThWJHsNvxJOPP4z+nZKobVHJCf10/OOd+fju&#13;&#10;r/+M63q3t7Q8ZHFWwXZ74Se/RHzXwfiPH/8YKWEl+HT2u3h95hLcftsU7nDNxSEeSROhQDgnxV2p&#13;&#10;YfCNJx9Cn9RQzHv3t/jLJ9sQTSGqI38XvvfMl5GY3hk//vXv0T++Ah/+/HuYXdgXv/nVc+jVMd4S&#13;&#10;qoiti9OrV+KX//siUq95Fv/1gykUDJgFp721OMl2VGDNtiPIKnRiUP+RiAutpsBXFvVOHFixAOdL&#13;&#10;KzCq3zCM6NuBx40yUVBSyqEyBIkd+uA3f/8baav5THGxXyccITi0kZ2DmTM+xIFs4O4nvoprUnkk&#13;&#10;b4Yck/Ovr8jZ+XwKjd76408xe8lmlFCpTHCMT2qL2x9+BlNvHErhEMO4KN8+/zX86rV1+M5Pf4Yu&#13;&#10;kTn44fd+gXK+cyL5vL3xt5/hxfJI3HTXc/jxd65D1qmjPLf+Khaupo0rWcjyXy0XOH2GX09cH0Hb&#13;&#10;NjGW4CUsIpbq6OPgXDcNG/ecwOie7e2gXfBLfaTayWnd8Oyj9+G2yeNxlkLbENE8qKOSvuKsyMeS&#13;&#10;PUdRFpaE0bfcgw7xTtpnykYJx3xR3x5w4734+zW3cGlAMZu7YIHpQ8rzsebISQooEjB4/E1I4eut&#13;&#10;tFyeYho1T8rA+BuuxYqDM7GK7TihX8cL5ZNFfe6pnZj297eAhA545pn7kbNz3oWd3guEPjy1fKd+&#13;&#10;NnMGtp0oxbVPfwuTB4Vj5YcfcgwxNZTExJHC4+UrlnNHvhxjr7seXdKTLnof2rMRoW7mrr04xONr&#13;&#10;qZ1H4RsPDMH//P6f2Lt2IXJvG8rxXrRvXO1eW5yJj176DeZsC8Mf/u+X6BgfiaM71+K7L/wZt37l&#13;&#10;eTx1542WXQrpD2Fc5Lzx8p+wZtcZvPD7v6A/F3jVZcVY99kMvPzxPJzNL7YWm7UUPqZ26obHnv0+&#13;&#10;JvWIwUf/+CneXnbEMvS7ef5HtD30DroMHouf/fzn4JqLi8l8LJrzPv41YwG/UsdngGUTbZQ+Iyfi&#13;&#10;gUeepLHsFKsvVHPRuHj663h3/kpqSJZaglPJq12XXnj02edxTb8MeZHaobhy/ZwiicAq0HMN0YbM&#13;&#10;3U6NkbOZSOoxEV07dkQURqN9+DrsWrYUZ6f0RzsajecgjOw9qzFjzhJk1Ubj2geexAM3X4ME5GHF&#13;&#10;zGmYNnsNNxIikCC7FSSXZzWcx2hrOU8J6dgbjz34EEZ0T0NYVALCC47io2nvYuNRanjdeB8ef+gO&#13;&#10;ZERXYtvij/EihRurZr2Lbl26YeqIJOxeMQ+zF25DdUI33PbAl3D/tQNQk38cC95/EzPX7uXaO5ob&#13;&#10;JByg6BzFp7Fk0w5kVSVi0j0P4ktTxyLBWYktn76Nlz9aiOXrF/D5HYHBPIUuWnMRrHtpYRWuffhZ&#13;&#10;TB4/ELGcV8bRZpYYfGbxLzjp6wWnNuLtt+ciryoOI2+9C4/dewNSQgqxdtbbmD5vPbVIKSBhCmvY&#13;&#10;5U+oaGYTjxhZLTF95p5lmL3rMCK6T8QzX3sEwznvyD+9C2//36tYu3cjth67GT3SenDjkMd2okKQ&#13;&#10;k3UKsX0n4f89fT/6pkfhyIYFePO9j7Bv1Uy827kXvn/3CGqO78E7L7+HAxwH+k64H08/ehs6cn54&#13;&#10;aO0CCn8+pUDnLUzL6I5nJ1PQUJaJJTPmIrs0FnfyPXE3tXgiKDRdN+dtvDtrDeas2onrBnTjGOmg&#13;&#10;wewIaviEc2ytQZ+7f4KXxh3AH//4R+zmBthT3/t3XNOW828KecTIs5MG+yN4TCeUc/9w2mgaNuEa&#13;&#10;zN/xMQ6sovbQ2HupfVxDzRu2weotKCgNxUDaf+qZEYXDaz7Dpx+vRH5cR9w69RHcN2UwwkvPYwmF&#13;&#10;atPmrsXs6W+hb4//wIj0MGrFXP5nWJ69Bp3iQu+4ejwcW2QhZv7kERC/OHe/K9T1KzQmXq7i3MO8&#13;&#10;3buoG/816Q2l+70JbxXXyyEgEUA8OW/hhtY93n5v/OYqaYzfn6snGnuY+N3vTR6O2upAGWnloyu7&#13;&#10;4DKIcILnGqElmyY4pqvluUqLj4zw1ijvK728qJknJ0hwyC6jL1ovcXxpcOrJ+Qv5WIKVxpmYyYFM&#13;&#10;hI3fnbuEuwShDWMk3NpxYtpAfSpVeFp1l6I3XvyGBfJ1Z3iVViK92yRcd2Ib/rVxN7ZSxbTHGBpO&#13;&#10;4yKy8MAaLNpxDmkDHsCwfl2wkdNoS+bFBVUojWp9vmY38quSMHXq1/HI5AGoot0WtO2NB6ndUFb6&#13;&#10;a3y8dxvmbD2H71wbjRyqe9bWRiA5NR0JVL8Oper7kJsewY+6jUZRSDzSorjw4OImgbtysmvhDOUL&#13;&#10;lEKL2AjXFx2s9RqxqK2Nxx1PPoNHxnWhBghtCUg7VbbDY1/9Pio5kcnIyECEKPKFpeK6B+/G4hXb&#13;&#10;sL+4nGeQ2QeoXikYyuKyPY0uPvfso+gQXuV6OQpvt3ekwxnOCXYsoqNdw1FkTDxiYuK428oXNbVn&#13;&#10;FqzZiTNFkRh916Oc1E+whH+1kV1x59efQVnxLzBt4x7M2nICw9MrMG/dPuRUxuKuu5/GozcPRy0F&#13;&#10;hY72/fD0N76Gyt/+CgsOUwLEPsqa0/DjbszdcBIhSQPwKLVQxnWNoz2TGnQcegO+/Cxw7Nd/xcH9&#13;&#10;67Hj1C0YlxGOMj9tMvjqDhfiiI/p91bfuxDRejxsqQZlNOWtL6GXeKv/sL/gDL8a9D760Ljd9x+/&#13;&#10;BiE8sjDns1nYvPxT/JUChJ9TI6CjpbTGnXMekZJOcyEP4cFWkqMCcobZOiLCjiOaDLKLOP2dTzDu&#13;&#10;xjvwwLh+PFF1BjM//hTbF36I96hd9GNqCgy58WE833YAps34BM7E9ph6951IpsZTOnfrqngExhFB&#13;&#10;DbZi5mENs7Z8ecSlipPAahoZvVCW+gpbPhmTqksKcK4gE5x9YujAztbXVeRRd9RW8EhGLr8OlYI2&#13;&#10;7bpi9kt/wopt+3juu4y7uiFI4IL71qlTMW5YT9ZFzue7BgjRtNnEryXMWrQRg254CI/fNBRZaz+1&#13;&#10;FiemHIbWrTh15RThDHcWdy/BgT3JmPrI19CzQzLOH92J97nAffOff4Az+id4YGJ/i56Hefhc88sW&#13;&#10;PBLUtmdvfOdH38Pa2R9g6aFi7s7ejX5d2lLzpBdtBRRiLhfOM5fvpTHQ23HdmMFUpy7HpiWzeETl&#13;&#10;I/yD2ik/evI27vhSO4WC8mRincA67abQofz2kRQsUhhycYFpu6oNHv7Pn/FIEY/VUPOmim3MgtXV&#13;&#10;hZgQ49K8bBTlZdFuSAK6Jxbhz//zS+w5ctayOeTkxL9zr4EUgt6HrqkxruNAtnyYHBVlpRwfS7hQ&#13;&#10;isGwQZ3Zj+rxlrYQlfQoClaO7TmFCvYtKat80cFZXYzpb7+NrXm1FJo+TQOH6fh8E6VfdI21hdCE&#13;&#10;UtB2YOVMfPDZCvQccyuevmsCauqbkwsAAEAASURBVA6tYlvyvVXXx6WuLuO6W/Dqq6/g0Mk8FEbQ&#13;&#10;cOJ9N3Psb2gIUnhajpWS41tbd2zB8dwy3HLfZPQY0oX1n4nV1Brdsfc0Jg1KpxaJC0sZ42p5BFbq&#13;&#10;LXYdrLKTkdyLtobVn1gOee6kjUTzSuxUyVWWqQeoBfinV95Ddcch+PJjN6E9BSxnj+zG9Gkf4e+/&#13;&#10;+zMy/vuHmMBxNq4rd9jf/xTdh1+DG8cNRyKPbcXw+ZGjFavnvos/vzITyRQMfvWpe6gB5MSO9Ssx&#13;&#10;a8FC/CmrED//zx9ToBmJbfzqyj+nfYbwLsPxtaenoG1MOE4e2I4ZXBz+/Q9/Raf/eQFdkqgBaJWX&#13;&#10;hbuCnQt3VsAFfWBqwr4R5ijGmuVbkV0UgTF9hqJjIo90OXujX9+2mL93CxbuyMTTo/hlwuoi7Nq5&#13;&#10;BYdyHOgy6R589f6bqY0lXylLw61PfB0ozsYrS3fXl08eR2oEVNOmxT1P/xtuG0ptAtq9kKMoRzdt&#13;&#10;wsJt59B2yO341lceRVu+56vY58bd9QTyThzFS3P3YffGjbhl0ATsWLYYxRQ2TLj7cTxJYV4teTja&#13;&#10;9sED1OY6c/oXWLwnVx4La35QFSJj2HO4qTYU6R27UvBXxaMpMZhw/1082rINqznXKObRGKTIAM4x&#13;&#10;mz22x42P46v33SAqg7ZxsyG8Th5TObhsHo5zbOg64QF8/cl70CZE7HtEYwo12TiQ4MWZ612J5KEg&#13;&#10;+wuubs1ZlptHrKqRkJqKdrTZJ/bbUjuPwDPfT8MUau62SecRYqsiUpdKRHUYgqe/9WUMb0eBDcfc&#13;&#10;/pOm4ivE+7//MgN7RXB11yjUrl2GfdlZSOl5Db7+9YfRPZabVZR0DrrxfjxVXYr/+dvH2LaER15u&#13;&#10;6It2laWc58ncmPM5fvEvlupuzog0TLr/GXQZchMqo9ogkgarHEb4LtWg38mPKIh2h3z5SoTA0bFx&#13;&#10;iImlNh/nNQ0eK95U8BhQrwED0DF9Do4f3Yr9Z+7ECJa/Ov8wNvJYUWVcOvqNGEPNc9pyWr4YuTwa&#13;&#10;Pfoezs+mjuH8jO0S2Rl3PvYVnD9yGp9uPYxtO/ZgYMZw2ixz2Va5gOll8FgCftbRGg/rrpehGEHL&#13;&#10;0qoX16TMwPz5m5eMSJLGXCWd8ft7dU8j94an+MW537tC63+9xXsLr08ZYN/lEJAEuAoW2O48BUhf&#13;&#10;zsTL1e6XNO5hJt7EyVWcCTdXV2gLfmWQkkmTGIm8aBXpL18ZFKOjLRsA0qP9clSZBo9gUKpCcpcE&#13;&#10;3690hsha8cZx0JXudNF02FBddHVyMmq0R4ygxE7kSTgi8YZWBgLhcUU4YlTliMbEm6/FJ+vewNIV&#13;&#10;W3HDkB5IiyzD5/OW41xVDO6+ZjDaJ9CWA+slKNbyxVvLhVhOaSnCKPDo06uLtZiw3nu09SFfERo4&#13;&#10;ehjmbF+IPKpN14Z2wtAhGVhxdC0+m/ZHbFzTB0MGDkCfnl2p0twVfdsmoJoaHTLJlMm65ai26npR&#13;&#10;2FGU3CPRkcb9ZHFq0ZLeER6LTh3b4eCBA1i9YDNtyBRbn5YuyTuP8zw+EZYkX6So5yNjdFI8hS8U&#13;&#10;ylRSPdtXf5QymPe5COysMrFta2lINpc7mY6EZC4GhlBttAJlUnZqdCA8EQPHj8Ynaz9Afk4RaSkg&#13;&#10;4qeqQ9q0RZ8+PRDGY0gWLbGK5JeZBo/qhwXUDrEcJ5QVeeeQy7g2/YehO89Wuww1cnJQxq8qde+P&#13;&#10;Xu3b4ejpSk7EKPzjcR11TUOghhO8XkOm4If//nV0bkNJCN3gvl3w21/+Fpu3bMDGLYfR+XraSmoS&#13;&#10;WwonaPdm5KTb8fx3vsoz3LRfxPSd40Px4/99CXn82kkh5YcZvYahfVocPvr0M0QktcGkyTejDT+j&#13;&#10;XcrJG2UYLidGgKx5hIcCiLzGm2PfqeQEu5xHgyJ5DCWDZ7AtTRCLF40j82x9GIqxbNbLKM4vQPvO&#13;&#10;XZDCo48FRVnYtm4h9u3fgbzn/h23juduICenDi6o8/ZsxKvvzwNSe+D+++5CIo8DZfl6YDyUTZ4b&#13;&#10;R0gSnvzW93DvzSO428fRuHIs2ibF4I8vvot5MxbhptF9kCQ7w3VOnrPY5DRcd/MtKNs2H4sO12DA&#13;&#10;sAm4dXRnFFOoU150Hvu3HqPafAfcefuDmDSys2VYe3CfbujUbRFCO6Vz8s3nVTabrec9BilxDmQf&#13;&#10;24sCamukiUq4h3rIGC6GH8UAoGhFXOwoYKNwTBq3KOcs/v6/v2C7hnL8yeB4EoXM0zxW8vEubOXX&#13;&#10;ZV7492+ie2qspcVi+Aj/So4dVaUFFKbzuBAXRvZyiPAtie9J0SqRkUn0YkS7Qz4lvHvZAsxfvhld&#13;&#10;Rt2Iu24ayaN7FDobxo1cLZtG547gX2/OQlFUOzxz/1S0p3HjUxzc3Pu5bChEp3Sm/abBiGpThh4Z&#13;&#10;nfg+s9ukaZiZ1Kk4+wy20oh7bWx7TBzbhWN+G0zmUazl//wM2/Zsxaj+Haw3uHt53fNuyNnTXS1y&#13;&#10;Tp9ADvO87Zbb8cDUW4lDBSpGDUdGegdsO1nM3eYodBlAO01UW3nnvY+5AdCLhppv57hbSm2batrc&#13;&#10;OYDZ7NMxHbhL/sILGN4rw1pMThw7gsL2Ytqr2Y5Zc9aj99OT+OnREyhmf5h851144G5Z5NL45Iih&#13;&#10;FMR3xG5qRIptKnnOrwrn3jgBqJQYAS07swdbDxxCbUIK0jp0QPbJE7RjRAFoYkdEFG6mJukq5I9+&#13;&#10;EAm00VVSyuN31IroPWIUYqlRVe6aVHBhHIWBE4YjigISezFlnHBGJ6INj3NQsmvNCUKYpjjvLPKZ&#13;&#10;d8K5k5j7wRucQrpSOWikNedoPp+rCpRS86SUQru8LG7ChXfHmKFduFB2aWTWijAjuj3GD2iHFfuy&#13;&#10;6pGgNkOHjHQeuzmALcs+Q05OIfKLi1CSn41jOcU8DttwriGaIQmp7Psc3CvMRKKeW52PT4GjCpln&#13;&#10;C9g/4zF8WF8k0U5SDT9HLwcPqyig7Et7Hylz1lyYi7izEIOrab0GU2tuDY6tnYVfHtyA/kOGYmDf&#13;&#10;3ujIvtq9V29+HleeYRcO1fycbqdOvfl1M74jqC0rTo4IduwzBD3bf4Sd1Bos5LNSIjZHSsPQr+sA&#13;&#10;pNPGUoVsglm0DnQnbQ8KKg4XZSO/rBodItti2OA0bFlxFG/8/ZdY0mMAhg8ZgO6dO6FT5+7UJI6m&#13;&#10;oVpPL7C6uZ7F2cz77K1sRVg/rCbkiOjozh2xd/0JHDpwBCMy+uLsoUM4dvg87RvdivFD0lhOzv1O&#13;&#10;U2M9rCPGDO7O+Sm/XiYc2EeqwlMwcWQ3LNh5gtpjxWwX8qzPQn3BR8AM+3I1De3ul1JInKE1fnO1&#13;&#10;xxseEubu7HxNnKcwE3dFXGVF2xqcaRx7WTyFmXgTZ64Sbvd7onOPt9+L39zbr+7hnuLE/khgbJBw&#13;&#10;oKzhmeKqOC4muPsux2WsvisTb5nTWgO/KUJdFakFYDm5iLCgvAS1bduhRo7oyCgni0mfjjSh3Jnh&#13;&#10;iwtV2+iPcVELXxF8yOfOxInfCCNEvcHupwFR6kegNpwaKJYWSWN5MjknXuF8iVbxRSlXIyiRrCRO&#13;&#10;XsjGyb27kzA59x7OnSZJa6d3p/XnXtLb//xJ4w+NVMNUpZrYJPfmZyx7z8HHGxZjw6mbcX34Pizb&#13;&#10;fQQxHXvRiGpvhFZuID1l3JKI7S2Td3LgOdcwnhOmBN+S9ruwke7gCKHxQO74leXQICtfvEOmPoNv&#13;&#10;pXTHsnVbsIcT5tl7NmEWecWndcGtX3qCx3MGcXfBVVdhLTsL9fWWsjJQ8iemIjAwcSL8qsk7yrOn&#13;&#10;L2P2yr3Wef3wGH41ied340LKUSITI/nP9NY/XuVTeWLlnP/rwr0hVl8GydvkWcfJShTFIzupKVFu&#13;&#10;9WceFFyEsmuWUUBUjjTrIY6m5kx8HM8F27HijklcbCqiWS8R+IjdBxaXGANpXOCGclelhsc9pPoi&#13;&#10;KKymym4EBYc1tMpfaqmGJ1rlsgoTgJ8LdZSyWJkGgGmAWVj415XPXt76bFxlt8dZdbHSyBQxGrc9&#13;&#10;dCc6xIVTs4iaO3Tx7fvjromDse31+Th17jC1cnrUt7ctL2kIF1/Xs23ysHbhaZOk3zXXIzG8hov4&#13;&#10;UvaBELTtzjPXtNuUnV+BouIyqodH8JSh7AxyAsznrpwTzvIwsbjPQhje0lON3+1qTXHrwqyC238Y&#13;&#10;bglW2FedtW1oo0eM2Aovi7XrRcIxsbAoGnc++k08cg+NJfL5LaMxyzmvvIK3Zi3G+2+9TcPJP0Ev&#13;&#10;GvSrqcjDjLffwvHMCtz5Vaqv9+A5d9GokB7KcVd4izNX68b2Y+pQyUVI534jMYmCVs5cUco+Lgun&#13;&#10;YSPHo/9nn2NX1laczitGctu4uvK66i/PaBnHYesTsBxLKqTPU5AqwlEnx5e27aNRsy8T097+Pxw9&#13;&#10;Mp7jVD+0TcvA1Me/wkelyrIlI0WUcTgiLoHn52Mp3JD2F+ytWthKW+819THlb3ito+M4X15cgpqU&#13;&#10;Hvj2957H+EHdLVsE2Sf24lViuZjCgnfe6IMfffdOhLEQ0rziXLxEg8I1nojtFcNf4uU+lMKQUNo5&#13;&#10;ETmMxMlxpJzje1jPmSgN74RnHnucgi2XFpNJa/jJvbuTd5KTwoHFn87AzkPncf1jz2HigAyXBh7p&#13;&#10;rTR16Sx+xC4ksRO++4P/4HjKrQkKAap9HBmVd8KJA1uxatc5DLiFn5ROo8FIhvUadxN6vjkPy+Zv&#13;&#10;5rHHCeiUEn0hLyufurw9+UnIatRjY2ikbpE03C27rZvmz8Rf805iPI1Kds5oj+G0bTGK6cqpbVJB&#13;&#10;bdUyllnYyNdNyig4rOUiNYTzg8zzx7GzqBzpnfvy86IF2LNzp9U+YZFR6Mz3RiSNwxecPcq5w/U0&#13;&#10;Ril1AbWYpuNvmUcxZpzklU4DkXdgHJ8Bycs+R3DH/kq7t94/rLDgHQhHPSHs3bcdB0+XUAhVjUWv&#13;&#10;/xZrKESQti0uKUYtNykOHt2O3cdvxdgM13xKhIIJ8ZxT8Jk35RChXRiNlFPBTh4KK9yKYzFlriBz&#13;&#10;LtNH5JUvHzzkgVpq452kMVhq1NmcGOpum55OzRb5wl0NhcZ0jlhQichqS5OnzA9iE2hHg3SSpwyg&#13;&#10;juKzmPneK5ixYKulSREaTTt3pEkIq0KBnGWMFlLS1pVRWNeI4KbuOZd7T04MOVNmRM3XOAqh+d7n&#13;&#10;u75C+NBVU2AeS+P/kTwKLIIQU08rWsYxekSgG9l+JH7wHScWLKIh+O27sYZG5VfN/4QafPHoPvpG&#13;&#10;fO3xqejOzSVXen4hz0Fbbez5sjElOdUQb+tYaBR1cCn0KeJZSMppKMyKpFZHMremOKbWlUn6vGiC&#13;&#10;yVhVwfdELjWEHWmRmPTk9+FsPw9rt+7Awe08LkUD9jWUUqdQGHPXk09jCo/YmPLTc8HvCmMhrDDW&#13;&#10;kQ1o6OQqBZRxRvpBVQ2NsE4eiQ82TsOa3fsxeVRnbo5txIkyGuS+9lq0t7R6eHCUHaE6OhXJ1nuw&#13;&#10;vi9JPcM4tw/h0ai8kkI+w5SPWWONoH35nL2+xn/5ShP4nOvqJA+5/LkGgcazka4p9HYnYeIk3O63&#13;&#10;AuvC7HEm3B5m/OZqaOxXT3GewuxpLon/UgpIpMLNdU1Ja2jdryZvCTdxEubJ74nG0Jm4C/dUtwuQ&#13;&#10;gISTYhofLKCxwthTJy3jp9ZEnLv8VveUrm5mgFJyuRdnlYQ//F/Bs+4lNKxVS/U5vi1c8T5+LVVb&#13;&#10;7sQXRQ5GQukqnj1kOloGd+XLDEzeRiAieV3ws1x8qVVTKFNQ050Gq7hA5cDqeg34yJRRckRGPuEm&#13;&#10;Cyf5bK8/QhHhKHTyJ2rCouYpaQMxcTIDpRzZMYbtfNfAn1iCJU0nWhryj+0Rys8iD7puLObt/QzL&#13;&#10;FqxBXMZJnDpfie63XkuL6zSoeowvGP6TX7FGLW3IVxhyc2lcLzMfVMmwhA5Egm/0KhRTzb+UW8VR&#13;&#10;nCxbapQxKRh7+5fQf+z1yMktQHbmSaxZ8DnWbN6F6W/MRs9Onfl5URq1lZcg/0lzSt1rOFGo4WLC&#13;&#10;WlBK7nVlNniEcVZxaPsaLKYKbwRVrp969BEM6JBoLcDCcQJ//MnvcITllTJbi0vydtWEuYjAwQr3&#13;&#10;jplJY5VJqmbRy8vbWr1Qi6MMx49kwtGpvXWcQTjJJLM0/zyK2E1T2ybzHL1r8lZIrM7xk56DUhK5&#13;&#10;O8T07C9i6yTz7CEUWX1X6srS8U/60jEuZkrFgGiU4MAG44LbwaMFWezXtGaI6DguYmlHJnD9Qgrv&#13;&#10;wt30O+/IXL4Yq4ewnDIGWHW/aPIpka5n0tRDrgTWwpbfnEUHqsWL4UkrnLQyaUrOoJV97pSXcXF1&#13;&#10;QfXfSiPpXH8uHvX3JtxcneRp0gptw4m793TuuEsfMDy9Xa1K2n+YnzUusp9a/agOFwsNPrJynlt2&#13;&#10;8PpeMwIP3XsjdxS5cKQ2RkhUCm5//FFs3LcP22mI+cCpfAzg8YINorGwbT9Saez13tuv4fArWhU0&#13;&#10;YMjJq2jhOKmW5Rr3ZDhwYd6wOK761tSE0PhtMuIiuajngkQoLaEFvxATk5zIL2Xl8pPdrufJW13t&#13;&#10;CzehcVJr7NYnv4yzr7yJrdvXYefG1ZhOXvHU6Bo2YTLuu+N6HuUTITXLwL8wfn0tgkeZanPley11&#13;&#10;fdxeWA9+z2VxpeXDzqVfDIaPuw+Thvek/L+UY4MDbTr3w4O33Yzdm3bh8J7tKKi8gxpCgoMrAymP&#13;&#10;CIcc1MhkwSz8rDGvjkDee1n5RcgsrOGiSxIxLXezl9CG0fpDZ3Hn136I6/rxuAqlJxGiki4UTCvt&#13;&#10;IO8uVti6t1dHPmd+eOsKvE9jhVHdJ+DBeybzFU2tHgpaRbAiC9Ew2XggnWjaubSOOBYJT97Ls+HN&#13;&#10;iaCilsdrNixaiDJq3Jzes442Q7jjzqJU8osU5ymMLqZthS2HT1JA0pO0VoGtMnrG19Vn6ggvoqtm&#13;&#10;v+s97Do8cvdxzFm0Gp++vwcLPv8YsTwK2anbQNz76EPo1ynFtZhiZhflIXiyPiEUrJ/fuwy//fUm&#13;&#10;Czupn2BYwUV7NQ3ilJbxGBUNTQ4ccyNuvX4/1qzfjpnTduHzOTO5KRCLrj2H4N5HHkSfDBGgeMfH&#13;&#10;G26tMdzCivjI2BGQdwrxrKKR0P1r19KOWRg68Wss3ZK5QSASDDrKKXCSx3APnjqM3fsPYGRGD4bS&#13;&#10;IDUFoAd2HwOG8kiIaNZZtGyvg7uRxzG/jSmjtGXdP/ZW17tZnikmkMV0NQVjKcPuxE++NMYau9iV&#13;&#10;Sc0jP5zfyZPj4Cd0I6lRVynPYtkB7MsswsD2sZaWkcwlw5zF2L3nrPW5XMlHnoXTB/hlu/nrUJPU&#13;&#10;E1MffAQT+6azHmG0qZGFf/7i99hY5iqHPNumbHL1jSkZk76KGojO8hycys9BeW1nK0zqHkbBUiaN&#13;&#10;ERfklSNZSOvax8yVRDfCGu/51bZOA8bjCX4lKjMzF7kFWTi4bQ0Nkq7BnuUf45N+/fHcbcNJKyhU&#13;&#10;oLCCdpP4ZR+Okgwj8gSulIbgc3KpCePsiDjaapMNJmcFtWWzj6Ogeoxl70N6u8z9SstKaAi/nIKb&#13;&#10;eLShdh5P6VDzrBNu+dKTGDM5i3NDGko+eQAr587D5v3bMe21uRj486/w+Go9MjIrN9hIqDj5dYXR&#13;&#10;VydItjCso5VPFif2GIvR7fi1sA3bcXRST+xZuxnOmP64bmA633PEg+NgDceekMLjOFZYgn7ptEdF&#13;&#10;3MTJxweys6mtUxmKlJgYGvYlLbUrxdYXRdfWHN5VEply8TiYbFKxT9YbqmYfIq3o9omw3tBazFvy&#13;&#10;Y7Uta2obt1rCrrWllXrJmpTlkj9x5ip+gdHcG0jt9+K3h9v9Jr1cxRla96sr1vevSeOb6uJYSSfO&#13;&#10;lMt1F6TfSykgaUoVDAie0viK80RvD3NP635vpzV+O43dL/Hu9yZN867ywHJ3tGrC9Sh85zUkyIRJ&#13;&#10;JmPSFeRtxEGszjhFHX/eWyWQK/9ob6GQUvEqng200nHwasxZg6XslKdMQMGROdwxo7pciGif1OVn&#13;&#10;vQXduUh+jLdmdXwBFCajMv1W3ovk3ZNqn3t6130CdxvPnDvDYvMTc5Q0y8RJHm5vzrVIcC0W8vmV&#13;&#10;nnge3xAjr77SeON1ecLlpR6OPv2GU52atgJWvo+34tkCMRmYMHk4bTQ0fAnQuA1q49L4ybV4bD94&#13;&#10;Cps2b8eInpNo3ZwvUy7iC07swKqVWwh7DDqkt0FNyRmsXrcNOTUJGDVqFDp2aWOd3x0wpDsqnv0R&#13;&#10;lmSfRSaN4dU4EtmXXMKRItpGEbsbofzcnGhceHac0FM/Iys3nwusKPTrNglTxg3gp+Iq4aRRymMr&#13;&#10;F+JMnUqo5/R+hEqzs0yysMnNL+fL0lWe2ug26MadzNVFe6nqya/njHsACYyroUHKiqwDWL6Ukyja&#13;&#10;VOnAXXEnhUMdE+OwefdJbNi4FSP6XE/tFvYPYpVzdBtWrNvD8rqGPOaEKB5n6Mp679q3Eev2T8Dd&#13;&#10;I7pYk7YwCpwOc7J58OR5xKV14BcbuF0lz8MXzrG/cuJWzYlkCb9UVONIc0OAE3MaWi7ilyzk6xoN&#13;&#10;EZKBqZyTOc7mGjhZvMsZF9di0x5lLTxtAe73tii3vOwxnvxSFg+OEzJrDLNFWWOM7d6rl4+KJUzg&#13;&#10;bp+xi+AaovlJVdo5QXUY0lM60LYPF8aczIuThUQkvx6SRBsNzuxcqoNzsluaj/U0bllY7eQnf4sx&#13;&#10;74N3rUW5fFI2k4KU4koHTtGo82uvnUV6/3G4blAX6zmxGF70w7ai5op0VfuhFSmn7HzKO4LfW7so&#13;&#10;lT2gVoQxMq7XOVm0pw+ciB/+Zih2bd2ELfyqyzl+lWjvti2Y+eZfcTarDM9/barrzDvTFWWfRx6N&#13;&#10;RDqiMliWujb2naXJquGVY0EoNQ0cPMYRwUVBpwE9aEhcDNYKmUyuKWjj7nQqjYme47NsSiztZzlO&#13;&#10;0sMoGAqnfaVC2i05eDwHA/ksV1GIKk4EJAVcVBaSXyfaKBEV/ZLMQ5i+YgfP80fS6OJuTHvrjDVZ&#13;&#10;l69n7N+xw/rq19LZH+LE+lSMvf4GdOuQcuHdI++gGh7/2zDvQ5yjGnxieCWW8DOaYgsshONV7vEj&#13;&#10;PCpIY8L71uCN14qQ2msEJo/sw3ZiAaROpgJW6Tz8cAwrObcby/eeRSgxCePXO7Zs2cSaS7M6qO2R&#13;&#10;gOKsbCxcuB43jejJT3N74GELkmfLTmLerYZEFjkhUUm0zfQcrrvhJqzbsAVHTpzEmWMHsXE1tZGO&#13;&#10;nsIvfvFDGp3k0dwLzs6RQ6b8Y7/rMHikpTUmu+jGibZOLdVm4nj0MYy4hXHsfu75H+GeI/uxQfI6&#13;&#10;dRqn6F+34jPsPHYav2JePWgM2Dxrho9epf2dyD+/Bys2n6a9pX544plvYFCqCPWth8VafB5d+E/8&#13;&#10;+0vzsGbDHtx5TX8eVeuB1JB1OLxyNtaP74NRXWgRlO2TfXg9Pp2zQZg2Di3zTaSh5U7UzDu3dyvO&#13;&#10;VF6HEdQ2q2S+obRBc2TTBuw4lsMv4PXH8AHp6Dm4J2qObMfC2XMxLONh9KDmpgghjm+az6Ovp1DN&#13;&#10;Pi6Ob3fk8J2SzyN17dLH4Z6bRyKK2nHy7s7cvAanCgq5Gdd48S6mIB78kl7nvh0RsukwNq1cTwP0&#13;&#10;PJqSKPMJ9s6iE+zn65FFGjFt4slJEY9vWoHtp/PRaeAo9O/aibam0tG772B0iizFT99cgdOnqM1r&#13;&#10;jX0yJXbg+KGd2MjPEN88QOy/0Dg3Dedv3LAUB3OoY9k9A3F8FhL7dOG7YSOO7NmGPUdvxqjOnMdz&#13;&#10;7OU3/rB1PWnzON7xCE0S3yeV1ORdsmA3yuO7YeKIvujII6SduvfEgD4Z+P23f0lNwZPIpkZgZ08V&#13;&#10;kC7BPzFeW1BEY9ftoyhgFW3Fi52MaWGRbTDq+iFY/tZOHodz4vixKnS9aSw6J1IILmNEWCw6DuiM&#13;&#10;mlP7sYr2s8Z1uwMJcpyRwqzK3H2Yv3E/bd/F8TlPpgFevg+oXXZs7x7k0Z5Mjx6deORG5rIOFPJo&#13;&#10;7LGTOUju1ItHErnpyeI4q8txaPcuFPMrYD27ZVBD0CX0v7ik/5+96wCsqsja30svJLRACBB6771X&#13;&#10;BVEQpIi99752XXfVba7+llVR17WuuioqgqIoHZUmiEjvVXrvpJf/O/e9SW5u7nsvE/Ig6Ay8zMyZ&#13;&#10;M2fOfHPLzLlTDCUAAnIlS6srZ4/bwyrd6Tt5nHEnf6B4oLyB0gLJDGlaeTCQCDCBnD09WFilu/l2&#13;&#10;mgpLuSosvr+w4lPp7FlbTuLcMkJ9b7dfhz4OXY+d6OzWbXG0Vz/EzpmFqMoczMpTWYwdqvQCmT6C&#13;&#10;GFE4oyKN6/yODRuJXHYcZQ1viR2NGvnxdXC06tWIO/Y84vjC4DmXLJP1EaOM/JSTDra8PKVMPuwy&#13;&#10;eLTf4Yp3Ia9KO/JLmSXDwHr48gtDYkIij6s9Zg0alLFD0sSJX9DhZVx14k7wpB+ZolixosyEKOx0&#13;&#10;WZlK+UcMRVa5UnTJqlCikqxBk3BacuWLMKdTcsO67twjY/333KV9H1Cjx3B0p+XdOuOefMJqjWPY&#13;&#10;5jw8EwPO74kfNozDvEn/wzGux7+wT2vkH1jHEz2msgOShqT2IzCEa3g9Wdx09IuP8dOWNHQ4Zzi/&#13;&#10;sPLkmKh0bv44EcuOHON+AV1Rm5iF8SUtJ05E0mp/fOtqfPnVNxjQqQnq1W/IXe+9uFsqC7SW3hx4&#13;&#10;8RtQjcrVkMhOwPplU/DxV/Ho3LAyB2/zMeGLqdz5nev3eV1Yl4fUwdc5Ezly/Vj1sSIuf9jO8gUh&#13;&#10;MpIv3aw0/Mzdzxvm9+ULtDFSqlZE3/N6YNbqTVi36Cs8+3ImhnHaZ/SxzZg2dSoWruMR1U0H4aJ2&#13;&#10;qRyOx+C8ft0wbzW/Ak//mEep7sWF5/Bowz2riNUUrNyTz2NJRR/+iG1s5QY4b2A7rPz8J3z65ivY&#13;&#10;v3UIerasgV2r5+LLKXOxK6sCenU9j1/5uSaY91eZOtGBzrruLIW88fLzl8ZKTxQqc0o9lizFAp6c&#13;&#10;0aNjI3Z8+U3cMrzyixjPIdywbCW+43GHEVFtrI6O996VWhFizwF8/8sGdGgkzyPS2AkNC0vDYm7o&#13;&#10;m5XNo3s5nZh2AHaG5IsHO8XceDKcneAcGt7k6+MBHisrG23Kc0/hJL7wq5+3JJUq1KL/JKc1tVmu&#13;&#10;TZ8c4crmBZl/9AAyOO9XZmjkcraGGMb2c5bFER79mCTL0Hz/ireJXK8Uxq9bWXn7sP9YJpcRRVp1&#13;&#10;yOWmyC26tkL07MXYunurtWlyUgynoNP4KJt3ph/Yjt2HDiCXBiV5hFqz3zJ5YkSlRGTxyOnxW362&#13;&#10;6itlyoyzXB6HfOjAWkz8Yg3aR9ZD/7b1vM8pm1KWnpyREx6ewxOsNmLj7hNoVyvOWvcfwWnPu9f+&#13;&#10;iq3r99Bg0BDVeLRmDu83+ZcnGNj/yXOXg9U82eBPlGMVZdr6kQM0mvNEqQ69z0XnfgOsNtm8ZB5e&#13;&#10;++tzWPjdQuy5ZADqc/AqN3k6N4A5eZznylRPse41Na3cpm6xYBEdfPrIcz0ysQoasPO/kNPI1y5a&#13;&#10;huyuqdYad3m0RNIwu2XrVh49fAJhqWJm4D82cB6NKLk0+EfSKCFHcDatUBFzD6/iLJ0fuK/KtQiX&#13;&#10;NfK8DnO55GP1gu/4zIhEl+6Nrf1a0miQTuTyVvnivXj+bCySDxTEQJy0RTivjxULf8CSrFjUbt2B&#13;&#10;J2clEwvu6US2aJlezkBeZpR1dH0Y2+zLCSuL5M/jMsGsk1vw9cQNaHJBFZzbiQYSDg5kmZIMqORr&#13;&#10;KQtiTZxOvsYDP389nYOvI2jSZxjuue1iRLBthFeenZkHtuLll17G1lWzsXLnUHTmLEHvXM5CdNXd&#13;&#10;Id8WD3CWndwQck/Ivik5HHQeO8wjUtnuXg3YljSEpXHZQfX6LXAJB4C5HHSdOLgT4z54C2MnL8Ci&#13;&#10;NTvQvKZ3mY+UQpsV5XkNL3JtxcZy+SVnAGUhgRsqn49qXOYhBlcxGGVax3Wn8Z7gElHOWD1x5BDS&#13;&#10;aSRMadQal7RoTz4eE8rZj5+89yY+58Br8bqdaNSrCbEqjo4TrfIet1pE7jWpShlUR9pw85wZ+JUf&#13;&#10;WOp16Y56iexLsP8nRYiTU/SS2/RBqwrf4RcaW3/eNhADO3RHp5ZzMW3Jcrz+zJOY37YJonny0tpf&#13;&#10;FmN/Fo/wFaFKP/rSFRDHx4z3XU6aXPcp9dqiLw0s785chFf/9RIuvmgQGlSNxpYVP2Li55OxlZvL&#13;&#10;j76rGbrxFJw2vYag9fw1WL54Ev75zDa0a1SbG8LuwPJVWyD7rUbIM5VyaQpBUsXqqBqbix2bZuHt&#13;&#10;9ytgYMf6OMTlHePHfYPdPB49jNcSLzGfjhJQYZ9vEYr/kXs0tft5aDeJH0WWzcK/XzqK83kiWkr4&#13;&#10;MXz/1QQs5HLnSOpqOZ981VRSnscTib0rp+DtTxahUt3OGHHpxXy/VcUB6vY5TxrM5aayzRsnc2aI&#13;&#10;LO8jP2dQ0TqKsa8+jQPDL0a71ASsnz8F0374iTNqotHzwv5IZo3z2w1Ar4ZzMWnZKvz3pWexe8RQ&#13;&#10;Lr8Els+eghnzuG0/N17tx715OGeLy9j24rP/vYMd2RWx7PwRGNG/PQ1IPN752/HYmM1eUOOWSOXM&#13;&#10;6tx87svmg0Zw5aOFRqZoGip4mgyP0/7+i0+QNLAr6jVozBkeUmMvs5VHgvzlhUehUYteqJ+4ED/P&#13;&#10;Xchl9DUwtG0zVOA+VtaR4qxD817no/4P/IA1YyxeztqDIed0R2TaTuL5BX7eshcpzXqha/smiOW+&#13;&#10;cRtW/4iXX3gXO2Io58p7cP059ZB9dCdPGXwJkxftQbOe5+IubqhfIyYH6+Z/jzFjPsSexPq47a77&#13;&#10;MKBVVWuTW9H0lJy3mqxe4b9TklfOMvueL7yZeCPxEvSpJ766jX0ky1Ppdpo9LGjZeexxFQ7kiyzJ&#13;&#10;Lzzi/IW9qUX/2nmLppymWHkwkDiram8Me9jJp+KKR/mKrnx/dEl3SxOaott9e1jlVTSJl5HzXmuZ&#13;&#10;3OxsP6/nirNn8WhULnvh+nrv085RJF9k+bKOUTbBumAYcnr0tazUesqwTFkGUWMg9rHLWPXgm0hI&#13;&#10;OMKjhmWZjqM8gUZuO66HPEGWQ4m3cvbIcB9g6h4oWekymBIjh7hDhw6xTK7/ZD3FEOIdaLEhGFY/&#13;&#10;2a/k6BEuM6EK1ZKqcYAhLyG9MkumWdlyZXLqdho77tnS6WCbZmVHocdALrNZtArbMhNxXv92iGXn&#13;&#10;QOoiHcAMLjuy9gMguxhUktoNwx3XZOF9Hu22dNpYrPhunCRQUgzqdRyIa66/kBsvcmpiZFPcdPXF&#13;&#10;CP90MlbzCLmnfvzams6ZyzmZlWq1wDWXDES96rH8Qs1BYZUmGNyuBT6e8zN++PxN/LKwKR78y9No&#13;&#10;x45HHr8ApKfRUCfq+pxsspravgt69+MXoLlL8flbz+NL+dLMPUDqN22CKlz/vF/2fCC/NEk+1/Zn&#13;&#10;cqZABnvN1mQ/JcjV58ao4fFo3qwb2lVfiuVrZuNldvT73Pl33N2/BSo0GYA7rpP6f4t1cyfgedZL&#13;&#10;vgDncElBrVZ9cfn1I1GbG5vlsrykjkNxy8XH8M74GVg681OsmjOBmOYhqV4zdGyRx6+ua7gbvnzJ&#13;&#10;oE3RE4NOg6/H5cfD8O0Pi/DNR69hGmcVyIkqURWqo/uQkbh2eAcOurwDEVfVf7NEAsTBTtPufVB9&#13;&#10;5mLMnfhfJCWGY0i/XkiuUoHL6k7ilx9n45OX38aBNA+6j+yDGjwZSQZXtHn4nAcLv3gTE7lmemBX&#13;&#10;Of3kJOZM/gTfrliNaO5h0aCxDEw9PD4xFhG8diZ9NpEnr1yF5rWqYteWlfjvexOsgVxVuc60ne+5&#13;&#10;wGfE7p27ecLHVvRsTmMPXRg7iJWSqyFn7UZMmzUdNaoOQ9V4bs754w+YyNM1TnDAKI84f85aKsfp&#13;&#10;/xUrVuUMkF2c3bUPndjxFQOnDCLrtO+DlvW+xU+L5+PTcRNw8fALUC0xBse4t8KnH32EVRt3IYWn&#13;&#10;OrSsy0EsB92XPfkCRspow+YiYzjImP0Nnn75v0jtdxMeu+s84spBv2WcsjHagmERUTi2bS1PYHkX&#13;&#10;sVdegTrceHjPxmUYN34stnCj4bbcn6J6hUgalX3Y2PJaJBoGPBmHsJqzJTq3qIE4Megc3Ih77/0L&#13;&#10;sivWwZ13/YF7gNTj45f3Kw2Z2Tw1JzqpKqe9R1q9H1leuff4QeylLbEZ18BXkMG/S1m2Yv0G5etk&#13;&#10;Tn40BlzQB9N/WoIF8ydiAo9MHty9hTWDbtOyH/DpFxO4uXUe+vboxj1nOMOCRoKxH47FQc6gG33V&#13;&#10;5ahfIwk9B/fB1wt/wpKFMzF2aitcPqA9wmkcmTl5AjfL3ohqKd3Qpl4tDshzOKOsCZ559nnru0Ch&#13;&#10;YmI4y8fMif/D6x9Pwx1P/h/68wt0FPf4OrZnG40FH+LXvAoYfukV6MBzOYc+8HecJ5ua2FwEj9nc&#13;&#10;s3g2/u+5lxHR5nL845ERnHHDE8Z4keWc3IevPh9HQ/dxjLr6arTmF2XrBDpbfjFa5B7dg7mb1yOd&#13;&#10;Bp92/QegQUo1PltVOTRW1qiI5g3rYSWPUf1u5kJ0vpkzOh1OWj0qOh5cjIkfp87CDy0bozdnF6Yf&#13;&#10;3oXJEz7HSp7mE5nkmyXGwczk1x/Hez/uw4UXy5Hxg1CR55zKFPiTXI4od3lV6ysypcrtyZl6a1au&#13;&#10;wQbO9mjGpZeyL1BKakP0aF0bE5fyqO+xNXHlsP40isbgyI5t+PhfYzCTR0Gfd9m9uPPqzvj6lT/i&#13;&#10;48XHMfyyG3gk/Dlc7hhhPc9PZsisoQhU5iw+t+vWUcXfX5SGVk/aekyevxEnchKJdyMusWMXUCbp&#13;&#10;+ZyYk2N5ela3bnUwf+IafDNrGfrd2BfX3HYb4j4ajwVrNuCnOXtpGIijwaMzriDfrLc/wnElgG3t&#13;&#10;4fM5U2Zw2R/FlgG3Os69+AbsSX+XR+8uxFsv/mIZ/XJ4bSZUr4dh/S7CqN71kJHGJax12+HW227C&#13;&#10;ZxOnYeXmTfhx9yZEs4+Z0m4gRibzeHJ+qBAnM1mTaZDrc0EvfD1tAWaOewOzv5C+XgTqNW2M5O3r&#13;&#10;2G/i5q4WN/uH7DNlcglj0SeolVjsjzyPois3wpV3Xo90LhtcsWIu3lj9k9WfiCBGbdq15ey4ZVzW&#13;&#10;QmMn70+ry8YPSpnsk8k+QXl8vrcaeiNG7QrH9GWr8f4rf8dHNPgJ3cPZru3PG41BnO0WTqOUOHlc&#13;&#10;VyIOVaOO44u3XmSfydu/iIirjgGXXIVRnRqSh7wRlTHq5tuA9z7E5GUr8N+XV/H5IDM0c1AhuR6G&#13;&#10;X3wVhnCZUTYNh1FJHXD39cPxzucz8POk97BkykdSEp9hHtSo3wWjL+nHD1leA1K27BFErOTelxnJ&#13;&#10;WVwGf26HDti87VtsmP81nl3yHS798xhc1pwfYmnKzEhnP1WA9LWzLAusWqchmnEGx8o565DcoSGa&#13;&#10;NuESWd8HWKutmnTB9Vdfgs8mTbU21F05n5uN812Qww8sDdt0x+grr+NMXUqX92PWSRw+eYR7h3FT&#13;&#10;4bQM33uDzxTuoXeUH0r3cnmTNfuGKmST95Dw5no/ZHgbgwnG6SCg7ljrEmBG5YsMFVa+oomvnOSX&#13;&#10;dDfnL03Rle+WV9HsPPawSj+jfnk0kPgDRMBTToWVr+jiK5ryFc0eVzSnb+eRsPOn+IvQ+RVQZpGU&#13;&#10;ujMoQos46VSyk37yguHIrFETJ3+YiZjdu7i+nFOOpVclapEnjx2xo9xML7N+I6T1OQc5rWUWB59u&#13;&#10;kr+ULqvGhdgTWRPHD0xE7JEF4L5Y/MLEMmVjVvnPl9fR4x6khbXDyarDkV+tq6WPdGhL68RIEsH6&#13;&#10;HuVslCNHj1jrnGXJjRhA5EtiLuspe5XIcbPxXMso/DLbxPr6WtpCHfms9mMF1T9HcimjfCGwD9tm&#13;&#10;6PV4rGceB4RcikRDlsyuiK7bHXf8oRIOh1Xg9EEuj+ELRVottmoj3ProY8ipVhexsmZT2pK9kjb9&#13;&#10;L8UjDdtj3Zbt4KoYa4AfV7kGmrdohipcwyqnBoir3fFC3F+3Ddas38wp5LL+nctjYuJRp3FzGke4&#13;&#10;f4l8WSJfLueo9rn+NtTqth77T/KLfSxP44jjoCQiEYNueRgtD4ejsUzTJf6CCRseOdw9/Yob7kLH&#13;&#10;7muwi18gZV19XGIyWrSoh0Nct3yAx84lV+D0TXZq6/cahvtqcaZHpdrWZnzer5mWiq5/ZNZAdZ6I&#13;&#10;cPtjVbF55yHqRyNYwxSWz3oRr0ZdL8QjXPu+Ys1GrumlgYNSohOS0Kx5cyQncjonOyjicrlRWbvB&#13;&#10;V+ORRu05rX4vj2uNQDi/CNVt0grJEVzrvHYrKtSvzZc160VsPXFJGHntHWjLOm3ZfZj1lK5GOI+l&#13;&#10;rI82nPYqHR0WX+bOus5Yfpk+N8pYS5kpUpdrrW+9eA1e+2QqPnnjFfw4aypqVkmkgYRHRa7lEhAu&#13;&#10;J2jWugduurgvT5qQ691bJ/mCmcMeZRaPlHzv5f/DDw24uSbD69dt4t4DCRhx9WXoyBlIJ9mWbdt1&#13;&#10;RPP607FkxVT87U9r0Ti1KtdUb8eeQ8cs45o6Dlfum1x2GLNoCFP7jwh+8ryT5491HDXThSbPhggu&#13;&#10;T2tTuSK+Wb4Jbzz7BL5v2RpX8kjJJtzst13vC5D8/RjMGP8eZ8H8hKoVwrFz0zoczpR7i0cL85nj&#13;&#10;vfekpZyO8rmxdYtqVTGdnbgNXBKQeU5j6uG9yiMqJOPm265D7r/fwoT//QfLuG9HMjdjPbRnB+/f&#13;&#10;nUio1hyXsdOYzOVdMo06MjaO69OLukh+AazAwWSehzc7Z28kxHMj7Uxv3YpySvWpI+9/2ZMpjIPx&#13;&#10;peygbl2zCjVrVMKB7Ruxdc8RNOrQFzde2s+aKSH8uZy+nE1+KV/qKZv11e3QETHfrcS0CR9g9aK5&#13;&#10;6DPwclw5tDEu4KavYyf/iDHP/hWTee+EM+/mdatwJD0eIy/ozVNrZL8UGtg5g3AX18Cn8ZnTjQNj&#13;&#10;efaU6Bkt+jB/Bts1i7hb9REaB2Q1WvXBtVfuwhvvf4Y3//UU5jVriDgaLLZtWMkNZzPRrtcgHv3d&#13;&#10;Q4Zw2McjuSfN/J7PvRw07spp4NUqoUrjLrji4uF45YNx+Ojfz2HF9w0RmX0My1auBRJq4tLbaUjh&#13;&#10;8jwxbPElhzjusVHUeWiQYRtxZpNcd3GynwvfQbI0a/OG1fjm6yk4GFsJcald0PHKztayIJmkZncR&#13;&#10;fJdV4PHTXCNkLQesQBnhbC8xIhzbsQKTp83AJk7LT+H7u3nDunzVsp1tAviqw8aVS7F66Xok1e6O&#13;&#10;vpwtl0Yjhf25JKdsDejaDjNmc5+YZbN50sc5qEOju9W20r78SVskczPwQb3a4MPZS/DSM3/HtMap&#13;&#10;yODJIBu37eb7lnVlHWVphocGnNZ9BiFlwdv4cuxbPLZ5No0bPJmEp82s37obzXsMQYeG3A+K9Yit&#13;&#10;lII2NGDMXzkHz/xlM9pxFsN111+PGjzyeeh1t2DFsy/h24/+jTU/fUcjazT279yBHbsPIKX5ORgy&#13;&#10;lCfa5EWgde9BqPzTezQ4vY6Vi2chkadTHdi9DRu3c0Pa3hehff1kS39W46x31vXNFlb/Tq1C7B+h&#13;&#10;MgbfcAf65VdAk6a1fO94G1AM5nKz5XbDbsNjLXYhqkoqn5UcnCbUwSW334Nz9uzmCTFc5sRZpbX5&#13;&#10;nD6+5nN8Qu24zSgxZ38hsSGuuuVe7m8Syz4BZx+wDyi6i8ulJSYqqQGuv+MB9OizGjuPZFgfZTwR&#13;&#10;FVCrfkM0qleNI13viTU5nA2YwD0tbv5DW+zjXh8y6zQ6virqN6iJpe/RCMu+kcxuk3d+NpdVDL/s&#13;&#10;Zp6o1Rvb9x213uvC24LGh/TtG7CTG4U2qBqGjNwotOl7KZ5oOJAnq3DPID7PlG7+cJVTZGryuXLf&#13;&#10;oxz0r/sVxzlLSvbFSKrZCE1TK2Dj6jWcfZaCOH7YymBHow5n3zz454ZIoCFV9t0IT0jFZffdjw6r&#13;&#10;2A/iHhsyc43TzlA5pT6a0cAZy/dgwSw9vt9qNeQRwFf3xrY163CMBgg5krhKzYbsX9ThJrG+/gXr&#13;&#10;HJPSAlc88Cja0UC95yBP7hO5nFVbu2Ez6lWN95p3VhBNMWjR/0r2BzthE+/bNJ4WJsaD6IRKqM9+&#13;&#10;Xi2empXDo9OzPPEYcu1t6JgdyeVMnGVmvdNAA88luL9pW/bhvBuc16oZw41wuRSu5xV4tOYRpDau&#13;&#10;Zc1At3CkXpmRlXH+ZbeiaZ9DqFA9FTXj5b2uri/OHOP+Ks3Puxj3clbdinVbrVPcZO+4aM4Cat6y&#13;&#10;FapZ7zn243iiT63mPfHgn5K4tDEGDZrVtzZSD4tPxvAbHkS7vce4iTuXfkVmc5NwoH67/nj48VpI&#13;&#10;Zx+5afMkfnArow9VhFW9Y5Tv71o5G+m+Z71voGh1lUtSDdWgRKeIE7rQ3NLtNCefEqLyKl/o9rDi&#13;&#10;K5f+qRpIpKLBXCAeZ5ozHky2M13ld/p2Pklzpjtp9rhbXns6eyFkkctDXS72HKUN80EvD72czj1w&#13;&#10;rFkrnNy0Acc3ruHc2ANchsDPAzKjpHoyshu3QA5fauB6bfYy5c4vbYneCjB7fpWOOFGxBTcA5QP9&#13;&#10;+Aqes7iTVnruTs+XrCe6JrJqtEReQgs+vNmZ5IPwVCsuN3Q8O40ye0QMIRmctiwzRaTTLC+JSG7u&#13;&#10;JWlVKnMdI+caWx0Le+/wFGpckPVUYCsQUjwgdqPqjXh8r3wNkEEjXyzy3svn19H6bTqjIWuTLUYL&#13;&#10;X7uFxVRCm569CCunXfOF5nV84TJcrU4zJNdtVsArewXIgFE6BcpJRz+uah107VXXMsRYlzr5RJ7M&#13;&#10;wClwUh7XhjZr1xXN5WpmXDa+lVWvtZt1RD0+XrOls+zTy8rHts7jTu0tOvREC3KKmULqIgasSu27&#13;&#10;opFPhnx1iOUmYp1TGnjrIYNWYQzi2PdgHZujRj0vrxhzrI0MmU90lyMxe/StV6T+8uUmmx22Akcd&#13;&#10;BLbaPBovtZlcKd4ZSFL/3PwEdOldmx1IGRh6G1x2a8/2RKNBy05o2JL8Qqau8pVcvt7YJBcUUWYB&#13;&#10;KUv9ykxoGQoiGHncV6jbxbchuVkHjP9sEnZw7589e9IIURin5jZDexoahpzbA5XjOYPHagdpuzBU&#13;&#10;r9OYR0xXw3W3DOVxiN9hOjd5y6OxqmGz7jh/xAj07dZSetfWtZPINr/vkYcx9r3POH2aywR5fHRq&#13;&#10;026496K+mPHFeERUr8uOJAfMXA5RlxsMdmt3kMY+nsSiHj18FkTyvmnfirNUajbgqTLemRb5PDHh&#13;&#10;qnvvQ/yXX2DZxt3WtSjtmscOcaNO5+KhP+Zg/JR5/KLFZSE0JrY/92ru1F8bkyd9i4Qm/JJOudb1&#13;&#10;4AJpDju+7fv1Rs3pc7Bj2xLsPDScRw3zLAleV2K4rtWiHzuCtfHh+x9jHQd5+/aeJCyxPG54KKdl&#13;&#10;X8av7FWse9oSzUK8V2NhQXJPxVXlwLN9ZySlcq8LyvWni+gZlVCNg6O2PJaxKwZ0rsyZKl9i34k0&#13;&#10;xHEwdG6bwbj6htE8QpzrzYm5GJ4r127KI8FPcCq7zBKkkYT3bOOuQ3DvTfmYwmUzx/j5VCYPeniq&#13;&#10;2SU33ouGTVtj0oy5OM72l3u5Lqdd3zLsInRrw71BeA+JS+OGyfOn/YyKqV3RmuvlRa9iFSusYkFI&#13;&#10;yo5Pqom2nTqjcv1qVl1VPhlMDBh5JWqm1sZnX37DL4wHkc5rLzG5CTpzCeEVwwehUqzsV5TDE5I7&#13;&#10;4Zz2y7E7NhXN69Vl+WLkisC5o66iob8yxn89jcdA77XKbdKyAy685FrOoGjE9uJz0dcA6jlcoBwD&#13;&#10;gkOVZB6h3rYtqsTJpuB8qvDBkNqkGc4bNgDbj+Xjwh4N+XWUOMg1Y8/MsNwX0ZWqoVW7LshrwKWQ&#13;&#10;wiPQsNyKqa3Rv2M3VGmQjzYt2loDJt+jqUCKHJ15ksbG5Obt0bz/UFRnfZ0busrpN7V4PHPfHty0&#13;&#10;NieB7XQCHm4PYtVHyuJPTiYLj66Mi++8n5tP/w/LaWzPSOMyl/gUPPD4HTiwegFWcEp8Ate9yTO8&#13;&#10;UdfBePLZOlzW8BW27uMRo0fSucl4dVxyw+UYzpk9leI4G4kyo2kQvOXRh5A4/iv8uvughbvMIpNl&#13;&#10;ZbWbdMTf//IEJnz2Cdbu4KzT4ye510ItXD74Wgwc0J1Lvmjc5ifrFr0uwhOVU/AV22gbl7kd4+zU&#13;&#10;6MSauPymqzDs/D6oGMPZKyzrt+Dk2il2kZS2YvIBI4ozFzol86nrfYdbe/845LE5kciPLj35Tg6j&#13;&#10;xW0fl8m+8Oq7OJLQBNfd/gd0bp3EOy0L+2iwm/L5VF5vYWidyiWQtPblcYZUc84elWen9BFk2Zz3&#13;&#10;De0tRJbweKIqomWX3mghHR46eT/IA1o21xTHSRZYOf8LvPj2NCS2HIi7bx6BNtUr8h5I54bDczBh&#13;&#10;8a/IiKyEJN4nXBxCAwM/1oTHoRH3+eCWw/znfY/LfV61RQfU4RRQ0UUmUVWt3Zh9Bl6zNKiq/oJV&#13;&#10;aIA/0p+KT+YMp5RG1j1iGSOkTN58rTt1p+6yMajUlTMck1LRhcaPgn4D65UfFkdM2HeydGN9rbKk&#13;&#10;n8Z+BiEoHFhJf4SGVb7DuiXVYJqqS/H+hfUcCq+ANp17oY3vOaL0kj5ioROZ7A/ydKga9ZrzkSNP&#13;&#10;HG48K/1B6TOxbuLy88NRt01HNPBhpdotl3us1GvegXSLjf0c+eDA/YBqNEav2t4ZLnL/q0aW92U1&#13;&#10;vutTGvOdYPVLpU2LXAFcbpPDGUPcE6UGZ8RY+pCD7wnhVx/vBFNPDK+Tjj1916q3f5lDjGs0bMln&#13;&#10;hchnm8oUFuocxj2QWnfqxZK8Hz98Yr1Kl8VfgU39ykJeeZEhdfLdhj6V7I0lJOGwO3u6pKm4Citf&#13;&#10;8rjlVel23y5fJyxl28twxpUsu46K5ub7y+/GW4ymCimWEISgky8QrzMtUFylKV9UVGE3PxhNpYul&#13;&#10;TZzEnT9/dDtf5L333HvJ/fff/w91lKVkKlMng0t54chAV8KWmnxlyBNDOg3il/nTQ8qUslgureOF&#13;&#10;Tsrz/Ypcx4UcpxKyXgh+BLh1Xv2wapGlzJMcmFWpWgVVOWX8t9IR0wLBMJ9WBGQPnY0bNlr7Dshs&#13;&#10;qPLuwmnckA0+07n/j0yVlXsmhrOOoji7TJ0gY69DOI2asqbcOiqWdZUZHjIbSTYXtoxPvk6cyiOD&#13;&#10;dmvGGOn5DMuRp/J1WmaWyX0vnVVxooe1ga+zM0x9rI2e+TwUXm//QB5hPCKRvXPRV+SIkVI9KkUW&#13;&#10;S7Gm9MqxpN69SGSDQXZv2emX2Qz+HWdm8UvhVC41e/mrxbjl4ccxkkvlcjkro6BsqQcfnzKV2Oqc&#13;&#10;Um6sLCGk7JJ05GVphbUvBTuZgXXx1lNmOVg4s5Nv1YWdXDaVFy923O3PT2vPH2k7YlWoC+tErMJZ&#13;&#10;rvRRZNmJdRIGsZNrVNrNiks7kE+Mi1ZH2opHYuXkN/HIS5Mw8ub7cf3o/shnG5XUBaurtBUtWzSe&#13;&#10;i0wOBjhyi+GGQjIYUPWStrZOzuB1JtedYK5cOK+jXH41z+QsHDHtRsm1y+tTrt2SOHXdyQbDSq5c&#13;&#10;U7KvDF/L1r45iu4mz9KNvB5+MZYNEgud7C/ilVG0LQo5JCSD2ki5FwJdC9RHrhd5mkgJx7atxpi/&#13;&#10;PI4lx+vhxTf/hpo0Rggklt5sPxmQyeaUck/KO13uPzmJJ1sGTD7o5DkVJvsOEServ8E4YbMMbQp3&#13;&#10;0U9mw8i+L+Ks2Vy+gbHEpW0jqL8y0EtdLMxsbSd8QpdrL1hZwnu2OsFePgBF8F6tSyNeSa+/sqyv&#13;&#10;bKiNrH1cHvlPfP3zLsRXq4OGDVMRH56F7etX00B1nJtltsXdDz2AFsmx1FE90UqvhbRt2u5VeOHZ&#13;&#10;l7Fs1zFrBkVzzgoKyzzG9+AG7D2ajZrdeRLObZciOYrPGdu9W/pSz1zOiBjO5Pvfi3j5k1mo2XsU&#13;&#10;Hn7oRiRkpxe8G86cZqZkGT5l8T2yedNmVKpUqeD98VtBJpYrDf71r3/9+aUxL33GOknHSZ7mgX4M&#13;&#10;lOdzAABAAElEQVRSdbd0oaubX6XbeVVY+cKjwm5+MJqVmX+UHH9xRRffyWtPc4Z1eK28hYZOpyj/&#13;&#10;cRk1nw5nL8ceVmUrmtNX6XZfeOx89rDwqXRFV3ntdBVW/AU8nE7GvoN8FdLGX8kI7FtyeZ3a+1XM&#13;&#10;EaLSfLpQulWAFGq3XgdW9VRTQ4ZhCRSTGSvGGQROBwJyralnxpm85ktaVzEsyGMyyrYcxDsQcr9n&#13;&#10;5KuU+uhlDXg4MBAnyzDcHpPCIx1xi43YZHMgaPE7BrDWLCwl2OLw/aHQTA48nE6m+mbJl30XZ9WJ&#13;&#10;BYpmPBbP+noobN7lFi4ZipDEWBCOHsNGYMZ3i/D5BJ7M0LIRUityhpuvgrLsJY/rwmW5jHfZhcxe&#13;&#10;KTSgFBHnEpH8mY76u7BZJKlnphzhqxyDMhgTl+1Sf/nS6INY5aAvXzX5FdVGsYKsj3X0og8rodll&#13;&#10;emi8yDq8Hf/98gfOhGiJfr07IkIMTG4N7ZTtiwerq7SV1CdKZk7SCcZZnDVhdxYGXPLl5mRfIVk2&#13;&#10;EsNZD+Lk2pUlYCV1btedpQPX95fEFWufgkysRwlkyDUZ9LoUTGigC+eSoB+/ncgZX19hA5cNpvYe&#13;&#10;ytMvZLaHt75e7ORe4/VBHMQQqXrBBWr5AjlykdiuJbloZPmA04nhRqbpuzlr+RfLUNej9ZW7uAir&#13;&#10;ftJ6is9fWW5lnC00wd7+OxN6y7Xoia6Okbc9jJQZ32DGjyuxc+tG6zkYzlNLegzhpu+D+6IhT5kp&#13;&#10;KwOOXGPxXEJy14P3Y8bkb7Bw1TZs2XBMHjncDy0VQy+6AIP6dEZyNJ+rvuv0TGBTVmXm8Tlas1Mf&#13;&#10;jIriSWaprRCT5z1GuazkGzmlR0De+KpPou7F0ksrfzm9dbJ2/vN2ALwqSlieunaaUt7+NLanK37l&#13;&#10;C78zrGTYfXtZil98u1M8QrOH7TxlHdYupzQGkrJWWskT5YO5kvIoPuW7yT3VNMmvfm7yDe0sQkC+&#13;&#10;nuXyy56ZPXIWNdrZqiqfGnKtiSsYDJwVdeEAv5SdV3lpB3cyeAjOVaYcMmAppUAZaCRUa4hb//gg&#13;&#10;ps7ehBwOdPOK7SZSesxKqVZBtpJhXsAePOAHKxlnp5/MRPte56E215g3qB4XdMZL8MKKc5xqZ1aM&#13;&#10;Iqf9+ipejdBS2BZcbICt/DqaEZeIjn3aYsQV5yKWp/7IPjF2p66Pklz/iteeXzdcUhkl5dMtv7zw&#13;&#10;WzPlONNNDdLOhF4y+ysqIQX9R92MPhemI41GVJkh5uF+R3E8bUluFDFqlKUTA3jlmk1xyU1NMVKW&#13;&#10;UjMubS3HecfK7DfBpJTvl7LUsyxkydKSqg3aYkijdlYdBcuS3GdlUbaRERwBmWUq9+Fv3NnHp3L5&#13;&#10;SdzfZXiqaZJfnD/53tTAOujwKN6Q+mfKQKLA9Fc5e7o9rPgVTflOuoqLr3iU76QJ3f6TdHF2WqBw&#13;&#10;GNd1h3YGiVcf8zdECMhLWqaQyzIb6bScDUseQgSFEXsaEAjjtPYT6ScKOsi/9QHBaYD0jBUhe440&#13;&#10;bN0d93P/hwxunGnNtDhj2pyZgmVpSIUa9XDddU24bCObS0jcZxKcGe1+Z6XyXZbFvQeGXn0jzuP4&#13;&#10;NqFiZS6D8+7h9DtDotxWVwZmmTSmyqa/srfamXr+i8HQsoHw6FduIeVzZW8YUZLFVx+gPNEx4LbF&#13;&#10;XsdrtqxmqiiR5cEvwLc8KGN0KESAo7mj3EtLlu+q67Ew8ewPyfNExqSsiViAxC+JUwYUN16Vpnzh&#13;&#10;UWHx7U7Ks9NUXPn+eN3SFa+kibPL9VJC/PdMGUhKUy0FkltetzQ7zS2saMpXciWufkJTYeXbaRKW&#13;&#10;F5ykGXcWIyAPSzGQ7N2zF7Vqcyd42dvFOINAGSMgM0bk64VcZ8YQV8bgniFxspzoRNHVHmdIkzNX&#13;&#10;rMxOCNkeXGeuWmdlyewfI5YnWsSxVyKznLg6x7hyhIA892UQs3f3XmsfkjNlICmAhLqc9pHHmSiz&#13;&#10;oMIm8HtFQO69gwcP4vix40hMTPzNwuAYk6rxqdzmKqzq7qTZHwXCq9LtvuRVac6wxMXZ072Uwr+B&#13;&#10;0gq5ykGovBhIBDA3549u51U8dt8tLHnsdGdc0pw/xWOnF6PJxSgvuTP+ohPNjCsVAtJ2cnzjAZ4S&#13;&#10;lMGjk+vU4RFsNJqUyRIIddWVUDPvrgglZDZspUJAu0tof22UqkTv17M0nhrx65ZfLQnygjbPjFKC&#13;&#10;abIZBAwCfhEQw4hx5RMBeebLRopHjh7BBm5QWocnPlkbTMtatVC6MhJv+iehbKSzS7Z2P8pf9cqg&#13;&#10;f+VPtNDlnpOPnnt5vPSuHbsKjCO/xf6X1Ik/udvl591xXUAoHP96Y96/gZ4KdqOI8NnjklvlVXSh&#13;&#10;qbDdF7o/p+Q60/3RnXwhjYfaQKIALMtKlFamyqd8pZMzrujiu6U5adYxv76L0p7XhM8yBGTqa6WK&#13;&#10;lSwL85L9S1CpSiWrI6P7pb9YB8J5xWjiUkyeZv7fO3uZvMTlcW9zujJl1sjJE3KE7TEkJCRYL2jz&#13;&#10;zLABaoIGAYOAQeB3goB8eKmYWBGHDh3C0iVLUbFSRcTFxVkfZcoCAtc+wyn2Q0qil2u5JcloeMo1&#13;&#10;Arr9He3KOPpXKn9ZlCv9rEwuf5VlNbKJdbVq1azTvoT+W3RWvbwT4J13vMSdlXajKVicaSqufMVX&#13;&#10;Ur+0+QLJD4XMgvJCaSARxUvj3PL5oznp9rhb2ElTcfF1fmp3H3ue0tTV5ClHCMiDRYwk8gCVNcKy&#13;&#10;5ObwocPcTL9kX+OKPMydj6FTqGeB3DKUeQrqnD1ZfXd3mXfaNOVKZ1iO34zjZnQ1atT4za59PXsu&#13;&#10;DKOpQcAgYBA4cwiowVlSUpK1F4n0NfYc3cNTpE5tPVRBX0Gqdgb6C2e6/DPXor/Bkn39HKlZmfeh&#13;&#10;SgJXGZUvffqo6CjEx8UjqWqSVbK6/0qixlnKI+ipn1RBwrr7BsgTRLWCeppIXNGdNCZZ/Iqu4uLb&#13;&#10;aYpeEprwBnNKp2B82umhNJD4U0YB7i89EF3lVX4gXkkTPjdeO02Fle+UKXT7T6W70VSa8c9SBNSD&#13;&#10;M5pHc57JDdTOUviM2gEQEEOJTPM0+9sEAMkkGQQMAgaB3wkC8i4Q43nlypVRKb/S76TWppoGgdOL&#13;&#10;gPS9pG+v+vent/QzVpoao4oCyhghNLtTdDtNeISufEmzhyUuTslyk+HlKPyr8iu/MKXkoVPJW/JS&#13;&#10;bJxnwkBiK94KKpCddJ24yFBy7GG7DHu60FXcHlY0fzIUb5F03nwqn6Qb9xtA4Hf4MP0NtFr5rsLv&#13;&#10;7OVcvhvDaGcQMAgYBMoBAqavUQ4awajwm0bg99b3coxJ1fhUfDdjhkq3G0XsvCrs9O3XjFOGpLmV&#13;&#10;Zc8TLKzKC8YXsvTyYCCxV06BLDQVdvp2fjtfScJOWRK30wKFFW8xnzef2aTV2SombhAwCBgEDAIG&#13;&#10;AYOAQcAgYBAwCBgEDAIhR8BncFXjVJ1NWtX4V3RUxhKhqbCbL7yKJ1BY0pRT/E5f0hVN8Z5Rv7wZ&#13;&#10;SE4HGNIA4pSvE7bnsYSIHE6a/z1O31L1N75BwCBgEDAIGAQMAgYBg4BBwCBgEDAInCEExEAiY1I6&#13;&#10;1/GqTy01u0N4Shq28/rE/La98mogUQ2rfHsrKJr4KmxPl7CiKx7lu/E5eVV+lcfpF0vPzc1VMpzy&#13;&#10;TdwgYBAwCBgEDAIGAYOAQcAgYBAwCBgEDAIhRcA3JlVjV1WWfZxqD6t0NUNE4iosfMqAoviceRWv&#13;&#10;k0/4Fa8/HiVf+aqMcuGr01jKgzIKyNLoInlVfuW7yVFpylc89rg9LOkSt9NU3O4rOcY3CBgEDAIG&#13;&#10;AYOAQcAgYBAwCBgEDAIGAYPAmUDAPkZVYaWHMy50oSlnDwtNxZWv+Oy+ShNfhe3pJQ2fSt6SllEi&#13;&#10;vtM9g8RZcWc8mNKKX/lOfjtdhQP5Kk3kSFjFVdgtbk8rCPvWfTn1MXGDgEHAIGAQMAgYBAwCBgGD&#13;&#10;gEHAIGAQMAiEDAEZi9IVjE1tBanxrCKpWR1ucTUbROVRvIF8kSP8Kq+Sa6f7S7fz2sNOfmfczlvm&#13;&#10;4dNpIJGKldYFylvaNKWLM3+guDNNyYAcZGMOsymAwwQMAgYBg4BBwCBgEDAIGAQMAgYBg4BB4DQg&#13;&#10;EGQcKmNYZcCwh0WzYHE37Z157DylTbPLcAsHkuvGX2ra6TSQlFRJqfypOqcMFRff+ZOy7DRnPGia&#13;&#10;rPdKS0tDenq65DXOIGAQMAgYBAwCBgGDgEHAIGAQMAgYBAwCpwUBmUESYA8SNQNE6SLjW+XsaUK3&#13;&#10;xxWP+IouvnKKX8VL45eFjNKU6zdPeTSQ+FPW3pCKp6Q04XfjdaMH4pM0la7CnrQTaThw8AAyMzNF&#13;&#10;nnEGAYOAQcAgYBAwCBgEDAIGAYOAQcAgYBA4LQhEp0VDxqR0aowqYWXUkLA4u3HDS/Hy2+mS3x73&#13;&#10;xxeI7ibDjaZklCs/FAYSqbyuC5THX5qT7i/upItuTppbXGiKrnxVryLxGjVreLp17waZRVLmznlZ&#13;&#10;BytAlz+YPHu6rmxdfntZwcK6snX5g5VvT9eVrctvLytYWFe2Ln+w8u3purJ1+HV4RadQ8odSth3P&#13;&#10;koSNLu4oGVwMLu4IuFPN9XL6cQk15jrydXgFqVDyh1K2eyv7pxpd3LExuBhc3BFwp4bweomLi8OX&#13;&#10;X3xZZIxKJSQupSqn4nY+t3Qnv4qLb5ehm9ee3y5ThZVsFQ/mq3rY9QiWJ2h6WZ9io5QMWnAJGPzJ&#13;&#10;cqMrmvKVeBV3+pIuNEW3x+00RVe+yuPmC0/ZO6c2wUrQ5Q8mz56uK1uX315WsLCubF3+YOXb03Vl&#13;&#10;6/LbywoW1pWtyx+sfHu6rmwdfh1e0SmU/KGUbcezJGGjiztKBheDizsC7lRzvZx+XEKNuY58HV5B&#13;&#10;KpT8oZTt3sr+qUYXd2wMLgYXdwTcqaG+XsIKxrdSkttP9HJqYedTeiuaPW7P6ybDnq7y+aMFotvz&#13;&#10;ljTs1Kek+Vz5ytpA4lqIH+KpVKQs84ospzxFs/tu1VDpbmmGZhAwCBgEDAIGAYOAQcAgYBAwCBgE&#13;&#10;DAIGgdOFQKDxqUqz+3a9FN1Js8d1wiKvtO5U8pa2TCvfmTKQ+Kuwkx4sLpVw8pSE5i+P0N3SlEyV&#13;&#10;rnyLzk1x/OWR9BI7noNTYl5h1OXXEa4rW5e/vOiiq3co+UMpWwdv4TW6uCNmcDG4uCPgTjXXy+nH&#13;&#10;JdSY68jX4RWkdPnd0XWn6srW5Xcv1Z2qK1uX371Ud6qubF1+91LdqbqydfndS3Wn6srW5Xcv1Z2q&#13;&#10;K1uX371Ud6qubF1+91LdqbqydfndS3Wn6srW4dfhFe1CyR9K2bq6+9PFNyZVA0o1XrX7bo0YKF3J&#13;&#10;8qpYPLc9XaWWhObkccYDyVJpIfPPlIEkZBWiYAWw03eWKemKx1+a4lF8Ki789rAzv3s8yOqo/CJL&#13;&#10;xChCl9+9VHeqrmwd/iC8xRQKwn9KuIRSdrGKFCcU0f0M61JEO6NLETgKIgaXAiiKBAwuReAoiBhc&#13;&#10;CqAoEgglLqGULZXQka/Dqyu7CKAliBhd3EEyuBhc3BFwp5rr5fTjEmrMdeTr8ApSuvzu6BZQy3jM&#13;&#10;YB+nuoUVTXw3p9L9pQld5VW+G+9ZSSuvBhIn0M64AttOt4ed6SpNfBW28yia8lWa3benqbD4PHba&#13;&#10;o+KF/G43TXGuQn63kD9+N9lu+RXNjd+fbJXH6fvj15Wty+/UQ+LlSRc3/YSmW09dfn/lutF1Zevy&#13;&#10;u5Xpj6YrW5ffX7ludF3ZuvxuZfqj6crW5fdXrhtdV7YOvxuvmw6K5sbv7/6XPDr8bryqXDffjf9s&#13;&#10;0cWtPv50d6unW35Fc+P3J1vlcfr++HVl6/I79ZB4edLFTT+h6dZTl99fuW50Xdm6/G5l+qPpytbl&#13;&#10;91euG11Xti6/W5n+aLqydfn9letG15Wtw+/G66aDornx+7v/JY8OvxuvKtfNd+MPpIubDH/8brLd&#13;&#10;8iuaG78/2SqP0/fHrytbl9+ph8TLky5u+glNt54B+H1jUqm1qrnypSR7WOJ2p9LEV2GVbqepNOUr&#13;&#10;HvHtNHvYH48zj53vjIbLg4HEH4DBgLHnU2Hlu+W1p9nDilfR7L6E1U/4VFj5Km9xXzhC5XRl6/Lr&#13;&#10;6K0rW5ff6KKDgDuvLua6/O6lulN1Zevyu5fqTtWVrcvvXqo7VVe2Lr97qe5UXdk6/Dq8ol0o+UMp&#13;&#10;W1f3UOvi3tLuVKOLwcUdAXequV4MLu4IuFNDeb2EUrbURke+Dq+ubHdk/VONLu7Y/D5wkVraf4KF&#13;&#10;Pa5QcPp2zFSaymtPs4cVn/KD8dvzOsN2Gc600xIvDwaS01JRl0IEfH8N4EZ3o4lYf3SXIg3JIGAQ&#13;&#10;MAgYBAwCBgGDgEHAIGAQMAgYBAwCIUHA39jUje5GE6WE7i8tJEqXJ6Gnw0BSVgDrNJK9THs+e1i1&#13;&#10;g5PXzqPCdl/xF/i5ubkqXck0vkHAIGAQMAgYBAwCBgGDgEHAIGAQMAgYBE4LAr4xacEYlYXaw6KD&#13;&#10;GrMqX9FUXPEL3e5UutBU2B+vPZ89rPLZabph3TJ15Vv8p8NAUirFAmRyghssLqLsPPawvRgnXcWd&#13;&#10;fqA83jS3tWH2XM6wLr8zf6C4rmxd/kBlO9N0ZevyO8sLFNeVrcsfqGxnmq5sXX5neYHiurJ1+QOV&#13;&#10;7UzTla3L7ywvUFxXtg6/Dq/oGEr+UMoOhK9bmtHFDZXQtr97if6ppo3csTG4/L5xCXX768jX4ZVW&#13;&#10;CyV/KGW7X3H+qUYXd2wMLr8lXNT41V4nRXP6ikfRVVz5dro97JYuNCePM67ylVu/PBlI/IHnRnej&#13;&#10;uYFs53OGJa5+zrx2XklTccWvfCut2DG/itvKaIsIt5uzsfg7tsktW4lourJ1+UukhI9JV7Yuv9El&#13;&#10;IAIlurZ0MdflL7gUbBn9aW1j0dXdn0g3uq5sXX63MovQTqGeZ50uRSoeJBJqXIIUXyTZ6FIEjoKI&#13;&#10;waUAiiKB04SL7v0fEn5fxUMiWxfH06RLkbZ2i+jqfQr8bsUXoZ2CbN02LVKuWyTUuriV6Y9mdHFH&#13;&#10;xuBy1uMS5JhfqZ+tla3qOuOKR+jqZzH64m5hRXPz/ckvKa8bX8hp5clAcqqVdWuAkspUeZUv+SSs&#13;&#10;fiouvt3Z+e30gnCRI5sKqP4DxfjL0JpbTLZ/NayUYvxGl7Mal2LtKbUJ0Kau/BYC7n+K8evK1uEP&#13;&#10;wOuqXQD+YnqLAB3+ALxloourEC+xmO5GFwsYg4v7RWNw+W3hUqw9pXoBngGu/O6QWNRi/LqydfgD&#13;&#10;8Hqr5WBwRO3VKKa3V4CdpUi4GH8A2UUyqkgA/mKyJY8OfwBeVXwRPwC/qy5FMheNFOMPILtoTl8s&#13;&#10;AH8x2a4CConF+APILsxlCwXgLybbls0tWIw/gGy3/Frt7yqgkGh0KcTCHvpd41J4PbqNURVNjW9V&#13;&#10;XOBTYeXbIS1p+FTylrSM08JXHg0kOuA6eZ1xJ4iB0lWa+CrszC9xla54lO/Ge+o0Xem6/Doa6srW&#13;&#10;5Te66CDgzquLuS6/e6nuVF3ZOvw6vKJdKPlDKdsdWf9Uo4s7NgYXg4s7Au5Uc72cflxCjbmOfB1e&#13;&#10;QSqU/KGU7d7K/qlGF3dsDC4GF3cE3Kmhvl688lUp4qufuz5F01U+N95AacLvTHfG3WQqmg6vyhNS&#13;&#10;/0wYSE4FBH95/dEFPGeaM14SgFUe5as8Kq58RTe+QcAgYBAwCBgEDAIGAYOAQcAgYBAwCBgEThcC&#13;&#10;akyqfFWuiitf0UviO/M443YZ/tL80e15/YVPJa8/mQHpZ8JAElAhW+KpgOHM64yrYvzR7emKR/kq&#13;&#10;zfgGAYOAQcAgYBAwCBgEDAIGAYOAQcAgYBAo7wiosaz4KuxPZ3/pTroz7k+eG/1U8rrJKzNaRJlJ&#13;&#10;Ov2CgoEq6XYeZ1jF7XwqrHy3Wqk08cUp3xsL9FfWhZWc27tOtQT8Hk84IqOiKDrPKiArMyPQEkev&#13;&#10;hiHSxRIeStlSQInkexAVHQ2xAAouGZlZwTFxyA4Lj0BUFG8RlpeXk42snFzhKL2jnIjoGIR78uHx&#13;&#10;eJCTlYmcPKmMH1eievrJG4ysK1uXP1j59nRd2br89rKChXVl6/IHK9+eritbl99eVrCwrmxd/mDl&#13;&#10;29N1Zevy28sKFtaVrcsfrHx7uq5sXX57WcHCurJ1+HV4Rc9Q8odSdjCMnelGFyci3rjBxeDijoA7&#13;&#10;1Vwvpx+XUGOuI1+HV5DS5XdH152qK1v4C50aPdr9ohxeXnu6UOylOsOSLvxKjsqr4pLudHZ+Z1q5&#13;&#10;jpd3A4kCXwfE0uQR+YHyqTTlK32seLFTbFSq03fmdqY74xxER8ZGI9IThnxefmFhHOinZSDXfiky&#13;&#10;DVkH8fPMaVi2IwPV6jRB/749EOPJK7iCnWKtuLYurlLciaGULSUGle9Bfu4JLJ8/H4cI1klPFfTs&#13;&#10;0Azx4YV3tbvihbI9YR6c3LUVP6/cjoxEDxKqN0Hb+lWRF8ig4VeoN8ET7sHOJRMxffFuhMXWQt9B&#13;&#10;/VC7YhTb1t6gNiFB62nj1Q3qytbl19FHV7Yuv9FFBwF3Xl3MdfndS3Wn6srW5Xcv1Z2qK1uX371U&#13;&#10;d6qubF1+91Ldqbqydfh1eEW7UPKHUrY7sv6pRhd3bAwuBhd3BNyp5no5/biEGnMd+Tq8gpQuvzu6&#13;&#10;7lRd2T5+25hUKPYBhoor363cQGlu/IpWmnylyaPKC7l/pg0kAk5JXCC+QGklkR2IR2Qr+cpX/Cqu&#13;&#10;fEUvG5+Gj6jwNEz+62tYePIgB9Th2L03Bff87Xo0TuCMBl8pERx0r10wDhdf+kccktsguRm+mPo9&#13;&#10;BtWPQlq24ioblexSZFCfS2MB7TAIiwjjjAh76pkNe4hd3vHN+Oell2B6Zg7CKl6IGT+/g1YReUWN&#13;&#10;SwHUjKQxZfV372HUXa8hMy4GHW77L6b9fSDy07OLPG0CiCia5IlA2PHluPvWqzFrrbddLnttJt68&#13;&#10;soP2zJS8vDyInSYsn4fwRZToIL6iupiYQcAgYBAwCBgEDAIGAYOAQcAg8FtEQI3KxPdnJHGmlSUO&#13;&#10;gWQHSrPrUFI+e54yC59pA0mZVaSEggTsQM6ebg/b8wi9SBqXSxSJ25lLGw4Lj0L29vl45aNnMHdn&#13;&#10;mk9MHCoP6o9nhjVARlah8SMmrgoqR8biUFY6wpJSabAobakly8eVJ5j58v24Z9JG1Nkbi2veGIPL&#13;&#10;u9VEbm6hTiWTFBou75MgD54jGRBzRpXYXNCOoOcoJCM8CycoAWke1s3R6HrSLO6wiBhUi27A8EYg&#13;&#10;phIioyO1pIjhx5O2E88/cgfGrc1BfTTDw589h25VOIlIVv/o1lGrdMNsEDAIGAQMAgYBg4BBwCBg&#13;&#10;EDAIlFcEXMakMjqQn91QotS30+1hlW73g6Xbec/6cIiH0iXGR0AP5oLx+Et30iWuaCqs4qKDotn1&#13;&#10;UenKV2luvCrtFHzunxGZjYXzZ2H5HmUcEXHpmPnJlzg49FFURAZySMmhUSK1wzB8PKE2Nh44hIQG&#13;&#10;bdGtZhTSOXskjJaSMNmEg7M98vJyrVkHIkWqGB4usz6ofj5nVVCGddcwHh4e7r2LfMs+lO0n38cn&#13;&#10;g/RITq84vmUKdi3aj12UNignAxERkSwmq2AJivBJGXI/iihrnoOgJTNPaG0ovEs91DGMPy+03uUm&#13;&#10;5Fa81NunCjO7u7Cw8IL8lmDGOW/Ekgvm91C+XUahbqKOVxOpp4TzbLrJ3i5eF859Q9zLVlQpI9wC&#13;&#10;u6hMqX8e8c3Lz0FObEM89c77GLV4E3Jq1kKXjs2R7TMqFc/vw6Agfz7rI2uEsnF0xRxsWgHsSd2H&#13;&#10;43kRbA8gm/JVHQvwYNW8Z8F7ZeVz5kkuf8qFsa3DvEBb7SbtIEI4L8jCX7CQQCFdosRJZrDwp9qw&#13;&#10;OJ5Kd4oj/jLTyDiDgEHAIGAQMAgYBAwCBgGDgEEg5AjIqMUaSdlKUnHlqyQnr8TFKT5nuj3NYrT9&#13;&#10;UXlspCLBYOnCXBKeIkJDESkvBhKduglw/py/NDe6k+aMO8twpjvjhfwyHvSfWsinQg5+yyhxYh8W&#13;&#10;zp6BYxyjRobFwROThyzuP7J12Qws2nQPBjeMQA6NIMKbdeIwdu3dhEPp4cjYvhHHm9VFkicNS77/&#13;&#10;Ggs2HEN4dEW06zsEXerFITuPhhEuP5nwzQ84dCIb4ZVaYMSF3ZDIJTyRHHxv/Hkupk6bjhXrtiGL&#13;&#10;I++4iino2LMf+vTsjoY143F452ZM/2kx5s1RxgNg8fdTMeHQKtRs2QXt6ifTMBIBT8Zh/Mh9USZP&#13;&#10;mYrNe2mu4OC7Xvs+uHDw+WjfrCbCc2lMYb3DIqjzwe348YeZmPH9Iuw4mYGYiGikNG2Pc8/phx6t&#13;&#10;G9E4YTfuKNDoM38EN2I9uWc5Jn8xDfNWbOJSpHg0bt8fg7tXRWRBIwjAXhcuhpzsQ1g4dQq+mjYb&#13;&#10;O48epR4VUL9dVwwdeiE6N0lBDjd09TrViMwvuvqoTk8MUUg7gB9nz8LM7+bg171HAeqVVLsZevQ5&#13;&#10;F/16tUG82B6Ycf+uTdiXcxL4dS12NG6EKtUq8Fph/vSDWDB3FmbNmoutu48gPzoKVWs2QY++56Bv&#13;&#10;7/aoHAWsXzwfy5ctxtpVXg2yT57Ed5MmIC0pBi16nYN6FSMQHkk89m3GjMkTMWvuYhw44UFMTEW0&#13;&#10;OXcghg8agHpJscjOzuZ1k48Vkz/Bgu3HmScFAy7siKVff4zpC1cjwxOHVr0H48rRQ1ApYwemTPgU&#13;&#10;MxesxOGcPDRsPwijRw9Fi+pxyJFNa6Wts45j5aIfMWfOfKxctRsnwnNQoUoq+vQbSP27oE6FCGQz&#13;&#10;r7YTwFQTlCSzLn9JZCoeXdk6/Dq8ok8o+UMpW2FZUt/o4o6UwcXg4o6AO9VcL6cfl1BjriNfh1eQ&#13;&#10;CiV/KGW7t7J/qtHFHRuDy28NF+lFS6sq54wruvKd6c648LnRAtGDpUl6uXNno4FEQJTG0XWlzePM&#13;&#10;54wX1yM4R9E8Dn4xeuzbthwTpiwnnwf1et6OkS1/xQv/+Rzp29djzqKfcW7Tvpw2kM7ZEZwtcWg9&#13;&#10;/vfEPZiwE0hq3R1f9j0PtSLTMPuTZ/DEZ78CFevgwQ/6oXejChzUcobIya14+qknsHHXCaDBNeh6&#13;&#10;bjdUq5CNb8c8hYceHwPmKOI+eOdVNGhxK8Z+9U9ErZyF2655EEdsHJNe+BMmMT7y6ffxnzsvQ86+&#13;&#10;pXjtmSfx17en2LgY/HoC3hrTEg/96yncPeIchPOezdg2H3+89y68P2tTUV58jFdfSsafX/8Qdw3p&#13;&#10;gnCeImO/w4XZw5N7Dq3+Co/fdzU++tE+AH8Dn/bsiWyZweIjE1IaBcKQc3Ar3nn8Lvz14zmwz83B&#13;&#10;l5/h9ffH4aF/voD7Brfg40QyqhIlc4GoonpScN7J7fjXrbfhuW/nyYKcIu71F8dg1E3/xr+eHoyK&#13;&#10;kVlY8M4duG8icad78utuaJeciNy0XXj5jtvxzMQfoEwzSsh/Xh6Di659DW//ezC+e+0ZPDT+B5WE&#13;&#10;rEN78Or9N+BVKvfMzFW4s3Mq9q2ZjvsffAwT56wt4JPA+PHvE5PRePqVf6JPvSTWJx2LPrgTj0zh&#13;&#10;TCPUR8+va2DOdz8W5Bn/6YeYvegOVD+wCJ9+s6iAjvFf4t0ZKzD9f39Ds4RI5GUfxn+fexgPvTDO&#13;&#10;mtFUyAh89NYriLvij/j+/+5Ds3ga8nRnkhBzLafLryNcV7YOvw6v6BxK/lDK1sE71PU0uugi4M5v&#13;&#10;rheDizsC7tTfy/US6nrqyNfhlVYLJX8oZbtfcf6pRhd3bAwuvz1cvDWSllWDGqFI3EkTejB3uvIE&#13;&#10;0yPk6f4+ioe8YD8FCPBl4VTDn4osN10UzemfSjnF8nIcj7WzvsLPB5nEL/1trx6NG85ri+rRwnoI&#13;&#10;E6bPxq6juVzS4VWDKyXA02MtF8UZGdZyEM5KCI/k5hR0nogIVOYMDrUEg1M8OHPDZxuLjeQRwdHI&#13;&#10;3LUUz77xhmUciY5vihvufxpvvvYPdG6eYsnYvPoNvDV1HuLik9GsalUkxBZeOlWqVUej+m1Qt2IS&#13;&#10;KoQfx0v/90efcSQMcRW64fY/PIZbRg5AAu/F9COr8NTtj2PW8kOIrZCPac+/iA8s40gEWvS/FM+/&#13;&#10;/jb+es9QVGVd847txd/+8TZW7M3wLdexVLH+eFi/mOzdeP4fjxcYR8IjY1C9U0+0bd0AS+bNw8ps&#13;&#10;ZW6Q5TOcAeLJwhfPjcSjPuNIpbpNcctDT+D2Ed1BGJC1ZQGeuv9OfL3mBGexEFuxqljO/kzxkXye&#13;&#10;zJbZ+N27eMZnHKleewCeeOFVPPf4TUiqIHuMHMWEtx/E9K1HwaZBTJxPpixVYhnh4ZHYMvuDAuNI&#13;&#10;Us1z8OfnX8HzT96K6jzhBjiOr95/CJM2HkOTKjVRt2olxCqzJtuxVt26qN+wB1IqVIDn2Ercefc9&#13;&#10;XuOIJwp16o7EH//8KM5vWd+a/bJ63jjcfeUr2JHN5TqUHCnTWujysMUyjrTr2gkNGtRGlE/F797/&#13;&#10;t2UcadS1D3q35owc36Sho7PH4vNv1iA8MRabOQvlaZ9xJDyyJkZfdz8evWY4Uq3rKw9pH4/Bp1OX&#13;&#10;I5fGrKDOP8zFs+rwSu5Q8odSdvGaB6YYXdzxMbgYXNwRcKea6+X04xJqzHXk6/AKUqHkD6Vs91b2&#13;&#10;TzW6uGNjcDG4uCPgTg319SL7L3idGsQ4fZUuvkqz03TCkv9UZajyykqOkndKvhpqnZKQM5g5GJjB&#13;&#10;0p2q6/JLfu083KGB71N/dwiXwGTtwGdjv7J08+TXwYguqaiZ2A+NUpKwa+sB7Px8Cn75w/Wo2aqa&#13;&#10;78VcaKwQdQrH9d7pEwUKSpH85fP0kwLHVRLgXhvpB/dz3xKvQSGxZx9cduMN6NO0GgZ37ogPvlmI&#13;&#10;E1lZaNI4BVU69sY3G87F+Ps64Jb391hibn19Ah7s11zWy+DYhnn4cdIsix5Vux1e+eor3NCeeuYc&#13;&#10;Q/cbR+GWD2cgO3MF3pu7CEM79ca2A0d9SFTGeRdejmuuGYyk8IvQqsn7NIzsRxaNNdWiZA+VoniF&#13;&#10;c7R+YMkC/DR/s7cq3PT0sr+MwQu3DEdkxh68c891eHj8fB8+3FWDhoycnXPwxLidVnlhVVrj3a8m&#13;&#10;Y3irFHiy70HHP12H21+YhOzd6/Dh+9/jkjEjaJvy4he4iT04sutXrw782+jS0bj+6stRq9KN6N2m&#13;&#10;C75eyvJoBKlXIYp1oDp5NuwlF41cR3dthdUkrGL90SNxw1VXo3aVaPRt2xkTF+9APo1bNSMj0PXp&#13;&#10;V7DwkbV4YlQvvLkMSKxZH89Pmo0LUnhUcGwcVv/3H1i6ZIelS/SQezHx/X+gTSUub7n9Ctx73rn4&#13;&#10;z6r92Lb5A4z/5U483Cux8DrgBdNr+D/xwX9uR8WTa/HX6/pgzGy5FqLQdhRno7xxHypnbsULD9yM&#13;&#10;f3zyE+uRifTjx7nvSR6iajekAexOHI2oiiZdBuKakd0RH5GNthWG48bXpyIt/zi27FyH9JwuEPte&#13;&#10;0Va0VC3844CmMMElRN7A95EjTyn4HRL8R0shW0d3HV55GoWSP5SydXUPtS7+G7x4itGlOCZCMbgY&#13;&#10;XNwRcKGG+Nklz5cSu9+RLqG+R3Xk6/Dqvi+02p8XitHF/W4xuJR/XOAd2es88VSlJE/Abrpi9PnB&#13;&#10;+IOlO8SVr2h5NZDoNqwuv2oFyefMq0Oz5HDTUacMJd/V928coTKczXFw7hRM2uJdAFK9/9Voxz0m&#13;&#10;cuMbYGTHRMyhgSQPSzHuu1UY2rq/70pWA3kpjsYEX6nWXiZ2DXw1cyorm27GJlRBbJRMEcjB/pkf&#13;&#10;4qbRi9GoVm204r4h/S8YhPatWiCZs1RO8tjc8IgoRBZsYMoxPmcyyIas+eH5OLh9C7bv9hYaxqUn&#13;&#10;Hzx6LcbxLOCcxHDOUtnIDTu9abu4T0d2eDRqxsT7NNyPN56+HfO+aIpaHPj3OX8whlw+Gs0bVENO&#13;&#10;ejo3oy16z4ZxX5KD2w9g9yFv9qSWXXHrlSOREJaFzNgauOYvD+CTrxbiF9/xLp6wSBzcsAy5GV4j&#13;&#10;UB5P/HnloZvwBmfohIUn47joZonKQN6e3ciU+slUniBO2rJSUq0CrvmvP4Zhcz5EShXWYVA/nDNy&#13;&#10;NDo0bYhIbmSbnZ9J45WtHgzKxrAVk2rLRCHLLXrzCQyb/wlqMn+vgf3Qf/jF3LOlIaJy05FJBSNo&#13;&#10;bJF5KV4nG6h6sfeEpWPVol9xzLfGp/KGKXjkypWUm4vs6vk4oPZV4aapu/ef4CyjioUXPg1bw+4e&#13;&#10;jqToPO5X0wCdzh0Jrs8C4iqh94gRSGG75ySkolfrLoihgSSN808ieRHlZOahTufBeITXyPrVy7F6&#13;&#10;/Uq89MwsHD95FL/8vKFwyU2BxU7pXTZ+oPvIrQRdfjcZ/mi6snX4dXhFv1Dyh1K2ru6h1sVfW7vR&#13;&#10;jS5uqIT2WnQv0T/VtJE7NgaX3zcuoW5/Hfk6vNJquvzuLe1O1ZWty+9eqjtVV7Yuv3up7lRd2br8&#13;&#10;7qW6U3Vl6/K7l+pO1ZWty+9eqjvVMSaVIZ9t4GF1/UtLcy+wONUpvzhHUYouf9HcIYqVVwNJiKpb&#13;&#10;OCZ0FCCN4+bc6EJTdOW75S0FLQzRUemY8u5knDzqHeke+ull3HLpVBolojkI3VtwlS98ewI23dof&#13;&#10;jeSzvMOpwba6I/I5QA2L8DPYJ1NeTiYi63fCY3dfjD+PmYzVO45i2+pfrN+s6V/h9TGxqNGsE175&#13;&#10;z9vo2zSZpRXO37KKLli7A+Tm5CDTp0/G4f34Ydpkb4xIebhBakxcHPI5G6UClczKiMSgPz2Aiw4f&#13;&#10;tTYUPX5gNxbN5Q/f48vxHyIuljNYbn8eL9w/GAlRObZTeLz7gXjCcgoaohL3w6gczT1GaEjhWS2I&#13;&#10;iK+OelxK8otXQetvHjcKLXgondiI76bxuF3LcckR1yVFx8Vyjxbmj/IuR+LuIr50haQvavPyedJL&#13;&#10;w0HX4y9XfY9/f7ECe04exIqf5mAF5mDalI9Y3xh0v+ROjPn7w6iTSBDss3fYLnnEq97Aq/HkdTPw&#13;&#10;6udLsfvEIW54OhcrMRfTpkr+WHQecQte/edjSE2QXVvcnYdGqKzM/IKW2bNuOeRnOdp6wmiMiiP2&#13;&#10;WXnhiLWu2qKXrhhSrE1zeZl44uN8+cJQJZ77jDBBDDly+lDhVeSxTjPau34e/nL9Hfhi7RakpXuN&#13;&#10;T+4aGqpBwCBgEDAIGAQMAgYBg4BBwCBwGhCQjr4MG8RXYXuxbjRJ16XbZf5mwmeDgUQaSscF45d0&#13;&#10;Nx43mpTrj66jk5dXXab+cnLfhtwdyzGRMx3SfTzZJ09g3ryfi+XYf3gKxi/YiScH1APPRLE5Lt9R&#13;&#10;GvsMF/kZ2dhw6DiP4q3GFR2RSNu3nTMpfFuUWrxy1G8UBt71NtoO+AlzflyMjVu2YfWyHzBz7nIc&#13;&#10;5QyO7UvnYNS/xmH9q3chKUYqoowH3MuCy11ktop38M7jdX3a1Gs7GP/45/2olHsSMgHEOt2GS0py&#13;&#10;KS+WJ7SAJ9kkNO6Ljz+dgPnz5mPp6rXYumkNvvthHlZv2om0E7sw/rn70LN/U1zfowGNCd45HlKQ&#13;&#10;TErI4c9HwYm0bKRzRkMYjRBhNAJk01CxnIYOkCZO+GXamdK6Yrfr8dajo7nfRjYx4aRBLmORLV2y&#13;&#10;srIRV70+wjMyaRSwsgb8I8cfRyQ2wn2vzcKgq6bjp+WbsWnzZvzy4zjMWXYcGWk8aea95znL4nyM&#13;&#10;v7m1Q5YUwFkb8fVxz8szMfDyaVi4YjM2M/8S5p+79JiVf85HL+J+5p94azce7iwV8ToPFY7k0hvv&#13;&#10;TCGhqzQPhtzxN9wyrAs8mRlW5WWWj6Rmp2cipWU1ZMipMrblPnm2yqqjj6WUHLW0yUovBESMbpFZ&#13;&#10;RzH+tT/joyXryBmDBv2uwM0XdkHVKnHY/t2reOmj5TyGWKQEcSJWqR6E1UrW5S+JTMWjK1uXX5VT&#13;&#10;El9Xti5/SXRQPLqydflVOSXxdWXr8pdEB8WjK1uXX5VTEl9Xti5/SXRQPLqydfh1eEWfUPKHUrbC&#13;&#10;sqS+0cUdKYOLwcUdAXequV5OPy6hxlxHvg6vIKXL746uO1VXtvCX3Emv2y2HG11obnR7acHS7bwS&#13;&#10;1uV35g95/GwwkIQKBGkcXeeWx43mLjcIZxRbY+PChVi/QnZnBZKbdcHdd97II3uzuDxDNvTMxJzP&#13;&#10;X8XYWVuQd/wY5n84HUfPv5OnwdgF+653zijIi/TN9OCRwavHTce2Qbejumc/vh37OfYfUF/7KZfr&#13;&#10;JfZvWoYfflnLWR6xqNP1Qlx8SxMe1Xsc8964A5c+9jEOkz13426c5JIVrvgpcldt/vUgcnpxwMwl&#13;&#10;KVVq1ERKVZ5iyyrsOXYAYcmNMaRjHdYmD1sXzsD0xRtps8hHrZSWHLwfxuwZ32PP0Txu5lodI669&#13;&#10;H/W4E+3hPctwzaCRmLxG9gvZi12HjhXulyHAsLq5PK64WkoN1KwE8FRc7PtlBT76YDYeubMP4nL2&#13;&#10;YiKXqmzKKpzpksfZD5XrNUNFGogO8qyYrE3bkJ/aDhd1kE1oc7Bp2WxMn7eaOEcgNbY+IsJkronC&#13;&#10;1esrw4+ooFxYWCaWTJ2KjcfSaaxIQLfLb8EtyRV56u9DeP0PQ/DYuM1kjcCKDbuQF96OEm3PI2lT&#13;&#10;zoJZPH0q1h45iRjm7zr6RtySUhnphx7BO/cPxQMfi/Eh3MqfSyOOIK8kZHLGxpbth4GU6kQ3Bk1b&#13;&#10;V0HCOOAgrVGr9xxCg3a90CqZM3Yyj+Lnad/ip62Hkc/NUitzNxCaqTitREkipIXBAgOX1LGAxbIw&#13;&#10;KTwkhW3APWuyjnqvVU/FZIy460k8OoqGr/Q9eObLt5Fuk+nN4edvUbF+mGxkXX5b1qBBXdm6/EEV&#13;&#10;sDHoytbltxUVNKgrW5c/qAI2Bl3Zuvy2ooIGdWXr8gdVwMagK1uX31ZU0KCubB1+HV5RNJT8oZQd&#13;&#10;FGQHg9HFAYgvanAxuLgj4E4118vpxyXUmOvI1+EVpHT53dF1p+rKLspfNOYtQWgl7ZkrnUqTR+U9&#13;&#10;q/3fs4EkWMO5XVz2PIHT5RIMzGGXZTF7Mk9gwaKvsdX66h6FZn1uwl23XgNPWoY1myE6Oh/187Zh&#13;&#10;4qyXuQ9EFhavm4Rlu25CB+vYmkJxMtgNj01A3XoyIF/FuyEDC758CjfnrkOjyM34bML3OFbIzlNs&#13;&#10;orD/l0l44JbnLHpU42647dqL0ap2PJZ+vxGcgGK5xM71kRgtlwyXu9gOpP3ouceBlT3Rf9RVGNmp&#13;&#10;C/p1bIuF05YhY8tPePDma7B05BBUzjuASa+/hXl7OKBHHG54dRLOq1cJrz37KKYu3k9aOPqMuAnD&#13;&#10;OQMhbscaLD/oPQoXsW3QLLUWZ0kUvadluUxS807o2qYhFs/exNkluzDmTzfj1/WjkHxyAf73+XLb&#13;&#10;U4ANkZuN2NSuuLlbM/xxxnKk75+JG668GiuvHIDYrP2YPP5dzFkthxfH4ronP8egcxr4ZmaQ5HPF&#13;&#10;J0OI0SoP8968H4/P2GtxpZ5zGe4Z3RvRGYcxd61vbg+tDF26NOJRxbnUyXZR0OgQzpNsFr7zCB6Z&#13;&#10;vM3KX7PvaObvh/jco/h+tWqlfHTrzPzcwCWL+dWONxn7duG5h+/C1n5tMOyWB9B+5FXo/MrXmLLn&#13;&#10;BLZMeBHX8Qje4T2bI2PnSvzvlf/BKiGsBV6fOxCdaxZdm1Uw64ga0rSmqsxJJjbcbarLxS2zbjwx&#13;&#10;3kdI/tG9mPDy46i4oR32LZiB97/6qWC5T4EwCejeF7r8RQoLEtGVrcsfpPgiybqydfmLFBYkoitb&#13;&#10;h1+HV9QMJX8oZevqHmpdgjR5kWSjSxE4CiIGlwIoigQMLkXgKIgYXAqgKBIIJS6hlC2V0JGvw6sr&#13;&#10;uwigJYgYXdxB+n3gIj13qak/FyzdX77fPP1sM5AUGaKVsHUkT2ny2cUHk1FcfnGKXV6xsAw2j+9a&#13;&#10;gU9e/t6bFlUFfUf1RxSXwqTJcgi6vJwYtGnXEc0qAr8c5QGwy3/mcpTVaNctkpt1erNZf7nsI4tG&#13;&#10;iHMuuAz9xs3Ad9y7RI6bnfX1O5jFUIVKFHCEAsRx884TGXloM+xq3MUTZl6avwxpGxZgzJ8XeNPl&#13;&#10;L4+MrdyyO966bigqR8peFOFoN+w+VJ3wFA5y5kTur4t5AspiHEhpgwt7tMM9f/8nDu27D+8tX49d&#13;&#10;S37As/wpFxFbAV3OuwyPjOzEY1iARx+4B1sfehbrdh7H7C/esH6KNyq+Ei68+16cy5Nm8nLVzia+&#13;&#10;1LwcZMXWxv1/fhLz7noYy9bv4RNgJ758f4zFEMUTcjrtmIOf9wAnTnCDVKbmhVfGNa++hE33/gEf&#13;&#10;TFuBk2tn4u+Pz1TFISyuImpf8jAevrsXZ0Fkcz8SVWY60rLVYp4Cdga450duIq76yzNcDnM/ph04&#13;&#10;jO2zPsFD/CnniYpDqxF34qkBTZCZww1ks32Lp9hGsqdHDtv08iefwpxf7sW3ew9i1w/j8Ch/BY75&#13;&#10;m194K54+vzmysnMQk1gTHS8cjbg1XyCNbbdn8RS8wl/y+deie/deeP7Fp5B2x58x+/BxLP76Pf4K&#13;&#10;JCG+UhKuf+wfGN2yCmfxnKAuPssXjUe5BZvg0gCj6CdPcomNN79MIMni3jFes9VJGs1oJItPwqAh&#13;&#10;l+OTr/+OVYczsGXOZ3iCP847QUI8Hy0nvTN4RG+hWU7zvjjlO9dbqvtfo8vpxyXUmOvI1+EVpELJ&#13;&#10;H0rZ7q3sn2p0ccfG4GJwcUfAnWqul9OPS6gx15GvwytI6fK7o+tO1ZWty+9eqjtVV7Yuv3up7lRd&#13;&#10;2br87qW6U3VlB+YPlCpp8gtkNHHXsZCq5OvKONVyCzU4DaGzzUASakjUhROoHHVhCI89bOXxfwRW&#13;&#10;kOuCl1kGZxhUHzkKoygpIakzLm5TjYPYwmUi+Ry4JjTugUvvvhP113Dkz30halfl8htuRpomkx+U&#13;&#10;Y1F5HMzGN+uDd97/EP9+7jUs5x4k+TytpHLdlrjntlEY9+472LHnKNIa90TlCA52o1Px0GcT0HXC&#13;&#10;Zxg7+Xsc4mk1eTzdJiIqFs16DcVVoy5A4+oJyOamouIa9rsd0ye2wJcfTsSmYycQGZuPjpzNAZ4O&#13;&#10;E9O0J5759ht0H/sePp/xM20wedZsgyhuEnrBVXdgSJ+OqBSZjQxuj9F+8F2Y1KQzxo79CAtW7aN8&#13;&#10;zrLgUp34hMYYef1VGMQZEFE8/UVthWG/r/O4X0jVLsPw7Re18N83X8CCjRyEcyRftUEr3Hn3ddj6&#13;&#10;+Z/w6c/5lNUdVZiUS6NKbI2OeObtL9Bv7P9xqdI2ZNECIHt4RFZKwTmX34QrerdCjIfGFxoGUhp3&#13;&#10;x6hRB1jbSDTsUhv56ggeCwH5wwUzNC5UajUC785vhU9ffRszN/5qGTJkpkhMYjX0Gno5rhrcg0ff&#13;&#10;0rDEvVFanPsgRnnWW3nb1kikYYJt2mwo3prbEp++9hZmrN9qGS7kqRNdIQk9mf/qIb1QgUfX5BKE&#13;&#10;rLB4jLrrBW6a2xszvpyDI3HEiyf0tK9Wgccn56DWkOvw8bxOePmVN7Bi024aOLgnC484rlwzFdfc&#13;&#10;fi+6NpFjjWkuYp5WAx/CqKjNDIejdfUKvJxERw/qsP1GjeKJO7GV0LFWHLJ5HeTRlpLaoguuHnWE&#13;&#10;s5fi0LFJDWSnZaLpoDvwwVgeN/z25ziezk1zWVYHGtvOS96P98ZO43XkQe+WDRGRX3gdC3Kld8Xv&#13;&#10;I//3nJSiy6+jma5sXX6jiw4C7ry6mOvwF+d110FRi/OX3bVbXLYq1d0vzn/26FK8Rv51D2U9i+sh&#13;&#10;FKOLOy7+qae/jYwu/hFwTzFtdPpxKY65uw6KWpzf/7NI8ujwF+dVpbr7xfkD61Jcin/+4rKL57ZT&#13;&#10;ivP7l23PVxj2z68rW5e/UAcV0tGFeewF2sNKnN2XdHG6Rg9vrt/gXwWITtUC5XFLc9LscRUO5NvT&#13;&#10;nGG3uNDsP/l0LXHxxamw4rGn28P2dKHb0+zh6FtvvfWiF1988Q9pab6NT+XyktwldT5+Dw0YFeJj&#13;&#10;rVz5HFCmnUy3GQaUMA9iaWiIsI7WzcOGn2bio//8C698MJNzRIDabfti4tRv0Dgqwxrky+A4msf3&#13;&#10;Zsqmozy6Njo6GjlZmYiOieWsE95q3Cj1BDfu9BogPIhiepiciML9O2QD0vDIGERxiUgmDS4yQLe7&#13;&#10;cJ5KEx0TzSNjaShgUnYmj6JVBh0aOWKioywDQma2GCHCEBUTw1E+962gYcMuKYxH10ZHRSInO5MG&#13;&#10;AzlphsaFWB5tLHtcKHn2gh1hwS2ay4TyeRKLAB/OE3sy0zMQFh0PWQFSDEvqGx3NvTlyObPEZyCR&#13;&#10;essynAzbviVynHFcrHcpSh7rJkcc+2tXD40MMeTNo86WkYeaRNG4FJZPmZmF9Y1kuTHWcco0iHED&#13;&#10;12wxuhAMD9uzeP4Y5s8pkt9bdRp0eBx0VHRkwd4hGWknCjZUFTxiuRQqK5N40uAhsqNjopCTke4t&#13;&#10;z4dfREwcYrnBrjjJny2zSPg/grJjyS+NmpF+Elmky0qbMGIUzzYVpizKyrSwIt7EPoZyclgXa9kN&#13;&#10;jxLOZrkxlCG3QTY3is3g9eMXPKa4OpbpD+8y4XcV4ocYSl1CKVuqoyNfh1dXth9o/ZKNLu7QGFwM&#13;&#10;Lu4IuFPN9XL6cQk15jry/5+9NwG65KjufPNbeu9Wt7rVUqullloSkkAr1gKyFoSxeWYAE2g8j/Fj&#13;&#10;eYTtGYdneN5xEMbj8XPMw3ZgO8YLtvHg8IQ9BhsMweAZwAZjDJIQkpDQvq9oafW+d39ff9s7v5N1&#13;&#10;7s1blXXvPd93r9RLZXd9mXnynydPnazMm3kqM8uDRVPDxA+Td76W66mNLHndNHo5pvXC1yp/4Rd+&#13;&#10;4Q/+7M/+7AtyIyyDZx04tYpfDlvc0s03uvlGx8cZ3XzouQtsSk/jubDRcn5KI4wzeWIs/s3RLL1b&#13;&#10;mmFa/vGwgsRjimjdeJ8BM5J0g1fLr1K65W9NAudkhcP+/fu7Y+V5OCwTa5n1hmWLD4T/8eFfDb/5&#13;&#10;L/cUeZaGq6/6qbBppUxQZXUGbnZmOhw+PKOrJEbE4DFxOBpxpuXrOFUnE9/iqyfxxkfFZjAZDmH9&#13;&#10;yLiZ6Sn50kyxTaOcTlmyRITVGfJfnBhdZLKd4zQrhonDsqUlfo0FLPdYGJuI9nDobWJCVi/EguRQ&#13;&#10;0ljKzOH9srUm4+R+JicOtvAINSlf1inLNiNbYvbvZ2JfuC71OidGgcMHD7V5SpYjk4fUcGTZ8aeE&#13;&#10;JirtdMI3n19kKgulOefC1BEx7siVc+jjEKs50IdYNogfPljVxLRs39pfZiFZMFTtT4TU25Y/s2JY&#13;&#10;2y9XyxX6xpAFey1PBDaRDyQ8Wg95K3MfAS24D5xBvHjL14/v5e3Be7DIOkz8MHn3o+cU08iSaqMd&#13;&#10;bvTS1kUaavSSaqMdbvTS1kUaGqZehsmbe/Dw92C9vL34YcuCPP26Rpa8phq9HC966VWTpHPZkD1/&#13;&#10;3/OnDpP3/KVy5DweDCR2u70eBsOlvj0g/ebtF5eWsbAwj26uVJmIzs6Nhk0Xf194/aFlYfXGV4Xr&#13;&#10;b3x7+LEf+6EwLqeqYtZrO5m0Cp++W0ExyW1PdQtOdbK0C+oMaZl9lyoy9o/VmynppWv+jOyGr9xn&#13;&#10;5130jiW8jWfXTAm+jOsrfzlTGk9498Urwads5hOulOfl7cF7sNzMMPHD5O2tiEaWvMYavTR6yWsg&#13;&#10;T22el5dfL8PWuYe/B4umhokfJu98LddTG1nyumn00uglr4E89ZV7Xpg1UXovZ7OrfvEpv/nkSfMf&#13;&#10;NeHjyUCCUq1S56Ngb14vviVT/R6yFqQdkFLyeLbBLA7v+JXfCG+RLSxjS8RIsnpFmNVtFe3svUJ5&#13;&#10;3jW5amWpx9ekZMmNLFm11NR/HksL8OqxhlOW7OXtxWcLzRHncZ/HqixeuYeJHyZv77M7bFlyj10d&#13;&#10;rZElr5lGL41e8hrIUE+gPp2+rm83ZL0Mu416+Huw3t8Ll86lchpZ8k9oo5ejXy8lCelt+jGKWDYv&#13;&#10;3vLhLyRvyueoCB9vBhJTKpX0sjl5c+4qz7tioQ4fz+pYIWeS/0PSZAAAQABJREFUcAaIbLuQcze8&#13;&#10;ro53HR8vvo5Pju7l7cXnyqyjeXl78XXl5uhe3l58rsw6mpe3F19Xbo7u5e3F58qso3l5e/AeLPIN&#13;&#10;Ez9M3l7Zhy1LXV3n6I0sOa0M91nMl1hPbeoor5tGLye2XoZd/x7+Hiy15sXnazpP9fL24vOl5qle&#13;&#10;3l58vtQ81cvbi8+Xmqd6eXvx+VLzVC9vLz5fap7qnZPmubiox5VhxO78eDWQcH9UmMtwYUop/IXk&#13;&#10;LbEaXhTDCFfjGg00Gmg00Gig0UCjgUYDjQYaDTQaaDTQaKDRQB8aWIhxw+bJx+UklK+xNK63BngI&#13;&#10;7EFI0Tlamu4Ks3TN47z4YfI+VmXxyj1M/DB5e+oebCNLXmONXhq95DWQpzbPy8uvl2Hr3MPfg0VT&#13;&#10;Xnxeu3mql7cXny81T/Xy9uLzpeapXt5efL7UPNXL24vPl5qnenl78flS81Qvby8+X2qe6uXtxedL&#13;&#10;zVO9vL34fKl5qpe3B+/BIt0w8cPk7ZW9D1lyk0poOTrFNy7RwIlmIBnEgzEIHkkVtIPeJVdefLuk&#13;&#10;3iEvby++twRthJe3B+/BItEw8cPk3dZmf6FGlryeGr00eslrIE9tnpeXXy/D1rmHvweLprz4vHbz&#13;&#10;VC9vLz5fap7q5e3F50vNU728vfh8qXmql7cXny81T/Xy9uLzpeapXt5efL7UPNXL24vPl5qnenl7&#13;&#10;8flS81Qvbw/eg0W6YeKHydsru0OWQcxbB8Ej//AcpdQTzUBi1UBFD9cNc8GRl7cX79GMl7cX38ji&#13;&#10;0UAe69W5F58vNU/18vbi86XmqV7eXny+1DzVy9uLz5eap3p5e/AeLNINEz9M3l7Zhy1Lvqbz1EaW&#13;&#10;Ri95DeSpzfPS6CWvgTx1mM/LMHlzNx7+HqyXd16z9dRGlrxuGr3k9VKlDn/OXC3zFaecqAYSFD+o&#13;&#10;Cs/zyVMHU+Fe3l68R0ovby++kcWjgTzWq3MvPl9qnurl7cXnS81Tvby9+HypeaqXtxefLzVP9fL2&#13;&#10;4D1YpBsmfpi8vbIPW5Z8TeepjSyNXvIayFOb56XRS14Deeown5dh8uZuPPw9WC/vvGbrqY0sed0c&#13;&#10;33rx3l1eR76nvo7HMUk/kQ0kQ6mw+j1h3me1iq/nza148FVsd2VU8d1lqXKrx1d5V3OnlCq+nnea&#13;&#10;rx2ux3t5e/FtGSx0NMliMlV973168dUS6yle3l58fcnVFC9vL75aYj3Fy9uLry+5muLl7cVXS6yn&#13;&#10;eHl78FVsvRykVPH17d+Lr/I+fmWp3lm9Hqt6qcd6dV6VI3KolhmRVfqJJEteW1Fj5bRh66VcXjv+&#13;&#10;8tdRu+xyqJGlrJEYP1H0Ur3PvD6MWsUPrh1VeVupeb+K7y5LlUs9vsq7mjulVPH1vNN87XA93svb&#13;&#10;i2/LYCGPLJan8eengcZA0qk3nl67OlP6jOmesOyyrSwxcs0mVYnd95vV4KtkKTNLHKAsVWW9cnpZ&#13;&#10;mCwtnWdVViW28NVisxSPXlq8q8UK7yqxhc+WXEOssunO24uvKTZL9vL24rOF1hC9vD34LLZGDshZ&#13;&#10;fJXYqv9qUpZJ/bM4QFmyrKoCHhuyVOVu3V42qUps1VErYxqowVfJkilLjMyySVXisSNLqiO7Rbmf&#13;&#10;6i1l9dK6Ty++WmyWUv/sVgs8kWRRZVVV8IrU0dBlyd5n9nGJxCy+SpzX81Jl00UQScriq8SjUpbs&#13;&#10;ndXIXiVnc7eIWXyV2NJLK2MaqMFXyZIpS4zMsklV4rEjS6oju0W5n+otvQx6WZgsLZ33KXsLXy02&#13;&#10;S1F8n7yzDPJEm/dWLTh5/AlBPZ4/8zuICrSHxsfL+4h58R5pvLy9+EYWjwbyWK/Ovfh8qXmql7cX&#13;&#10;ny81T/Xy9uLzpeapXt4evAeLdEPAj4wUTIfAO6/QPqgii+sT5l7Z+xChBfHy9uJbBfUR8PL24vsQ&#13;&#10;oQXx8vbiWwX1EfDy9uL7EKEF8fL24lsF9RHw8vbi+xChBfHy9uJbBfUR8PL24D1YRB0mfpi8vbIP&#13;&#10;W5Y+qr0FaWRpqaIj0OilQx2tyLGsl9ZNdAS4I66suaUDeYJGGgOJr+K9TUSevhF5+vp//rx4j/he&#13;&#10;3oYfHR0NOoGS2/DcSzfZjHc3TJrmxVtem/jNzs7WTra8vL14k6Uf38vbg/dgkXWY+GHy7kfPKeZE&#13;&#10;l4U2Mjk5qe0jNUhAJ45v7cji6K+MNZrlMx2neVOa5S+nWxzs4sWLNcuJXkemt7I/X720dMxPk/yq&#13;&#10;WV2U+Vu8jDd6p+8da5XwhSydPLvEUnzpt2m+eulS2ryThinLMHlzwx7+HqyXtxc/bFmQp1/XyJLX&#13;&#10;VKOXRi95DeSpzfMyEL2UfnTzPBtq1EBjIJn/k8CD1tPlDArdGroX31OABODlPTI6EqaOTIUtW7aE&#13;&#10;rVu3hrGxMeHGqNRcWQUxTeZULWcvplNaK9ERQHb0Nh/H4H/z2ZvD2nVr9R4wlqTOqxcvPi2rV9jL&#13;&#10;24PPYbvJk8MP6tnN8R6kLDledbIf7bLUyc095mTvhq/oRdrq1PRUOHToUBgfHw8dbaP4KWVy3Jog&#13;&#10;VxgMh2Dl7du3L5xyyinu+1ywXrrclpe3F9+l6EqSl7fhD04cEqNI7AfF/B0WLVocxsfyw4GZ2Zkw&#13;&#10;cWSiUnY/BHiLabofqGK8eDLBfbHIvmTR0tZzYvepTIs/3dqFF5/y7RX28vbgc9hu8uTwg9JLjvfx&#13;&#10;Kkvuvur0OGy9LFSWOrnhm5O9G/5olyUn33zucxB6aWSp00Ce7tW5F58vNU/18vbi86XmqTneJWQx&#13;&#10;kitRm2hPDeRHRD2zNYCFaKCPB7qDvRffkblHpI43E5QXX3wxPPPMM2HNmjXhVa86L6xatSqwmiSu&#13;&#10;yoJx58DX3kKab0VH44iUJIG2oSTmtTTl1k5svdGMvDrzAbMyVH5lFTGGj/xCmJ6e1snfM88+HZ79&#13;&#10;3jNyH+eH1atXt/KbjGVf+ZaJXeJefBdWlSQvby++UmAXgpe3F9+l6EqSl7cXXymwC8HL24P3YBHR&#13;&#10;g5+emda7Ovvss7WtzMzMdBhD6AdoU2awMBWU40YfpI/BZvfu3WHv3r3aB1mbtzI890keL97K6cf3&#13;&#10;8vbi+5HBML14U3e/8olfCC/teimMSN85OTMZfvKtPxXeed27wvTMlLFRH6P4XY/cGT7yyf83LB5f&#13;&#10;1JF2tEQmRP63Xv328PP/5y+HQ2L4qXO99FLO58WX83eLe3l78d3KXrRokRjEFlXadLc8R2sav+9H&#13;&#10;jhzp+Xs+H/m9OvfiPTJ5eXvwHiwyDxM/TN4efQ/7PhtZvBrI45vnJa+XhjoYDTQGksHo8bjiwgD6&#13;&#10;pZdeCk8++WR47WsvDyeffHKYmZmVa0bvsz1RiZMnu/m2faNNNyy+hcFbuOxbmuEtPaVb2PwUazLY&#13;&#10;21EwK1euVKPIzp07w3333Sf39Npw0kkndb4tB9i4RgMnmAZoO0yCadt79uzRu88ZP8o0i+OnbXRQ&#13;&#10;6oPn8uXLdSLH6hb6oGGUMyh5jzU+R6aOhKWrFofTNm0IhLcceSHsPrgjnLxineg53g2DzykxoH3v&#13;&#10;4FPh7IvPCuOjR9lwAUO5/HvsocfCzGw09B1r9fByysvLDdr51772tXDLLbeEgwcPHrNGEvoCtt9d&#13;&#10;cskl4W1ve1tYsWJFa3zycuq0KavRQKOBRgONBo5PDRxlI57jU8n93tWgli72W14djmX2rBy5+OKL&#13;&#10;9c3tEdlmk3M2YTHfMBbHt7ClpX453bBGtzh56mi2JaCNLUb3SZ7JyWjYWSdbbDhr4emnn1YjCXyH&#13;&#10;rXMPfw92PrKTp1/XyJLX1PGmFyZM1rZaZw0Vt25GkFQTOVpcVZaiFh5GJsqifZthtl+ux1sd9Xvf&#13;&#10;vXBlvSxdtjScsuGUcOTwRHjh0Avhf9zx5+HS068IG086I4yOjIZdh3eGB7bcG57d80xYt3ZtL/Yv&#13;&#10;azq9PM8dq4yefOzpjrLL99mRmIkMEz9M3plb6UqiHf3xx/44/N3n/i5MT013/W3uyugoSaR/+OpX&#13;&#10;vxruuOOO8Gu/9mu6wrU9DuhfyKOpjhpZ8vXW6OXE1suw69/D34Ol1oaJ9/LOP0UNtU4DjYGkTjOv&#13;&#10;AJ23YR7nxffDm7fJjz32mK6wWL9+fZiaahtHbPBhPvxyYWhGNz/FpumpTEYv5zG6YS1uvvKWP3PF&#13;&#10;2SId9EIWaAcOHAqnnro+PPXUM2HXrl36VtoMLMa7l+/VuQfvwcZ79j0vve6N9HQCTOfrcb3w1MF8&#13;&#10;3NGgF5P7eJMlbSupoSN9Drj3XnHTTxlndK+PXCaP97k53urIq7s6fKqXUYxPApyRLQo7t+0QQ9Rc&#13;&#10;2D63PTz89INCtXY6onXAuSCDqtc62fJ0kdhESQDTcyNhTKRfJgaeVaesFWPOrMjXljq9zyRbbXCY&#13;&#10;+GHyrr2hTMKSJUvC//pf/yt89nOfDWOjY2HRsuNjiw19w8033xz+9m//Nvz0T/+0bhPM3H5X0tFS&#13;&#10;RwjZyJKvqkYvJ7Zehl3/Hv4e7LDbtFeW/FPUUOs00BhI6jSzUDoDO9/8sv8SvbwdeAbC+/fvD2ec&#13;&#10;sVEGzXHlBYLZJKXsp0KX0yyeYuytH+VwsYfYjBRGIx90SzM+qU84jdfJWMYxEViyZHGYmJjfoYPp&#13;&#10;vXQNO3SufLz4roWXEvvgje6pm/1yKObhw4fEmHSgpd82Nx5oY5b6bUQ7ZNggE5llul1i1Umrtc6t&#13;&#10;3trYLiErpgtk3kle3l68RzAvby++hyzUP/ViRgng0MxZekorY1KshQfhp224Jz+PXjxYCh4mfpi8&#13;&#10;c0qTw0fEzqBuYnY0vP/0ufD6k0L45cdHg3SRUvdsx5iSFXd2vgMCvtxODCFjo2GRbKUYGxkLkyLY&#13;&#10;RStGwgfPngv/31Oj4cXAeVgqrNyL3AwicrUf28EK7OXtxXukdfJmpc3dd9+tv3tsOcWxouTI5GHV&#13;&#10;oqfoYWHteezFn3NzxhYvkWcjDl85T+X2228P//E//kd//Tv12Eu2jnQvby++o7AeES9vL75H8R3J&#13;&#10;Xt4evAeLUMPED5N3h0L7iDSy5JXU6CWvl4aqGmgMJMN6EIY1SENeL28H3iavTGplvtQxSbY08011&#13;&#10;adzC5qu4xeSbyZcd/MoKDvZAcwAj216YeHHmAGeDsJ+Y1SvnnHOOhs1QYoYUeBv/cjiVqZxGnEHh&#13;&#10;0qVLxPjSNv5YnoH6Dp1ruV68R9gevNH9tOjl6ccfC48+9b0wsnJ1GFu+Qg9wTItBf+lE2eJg0nAa&#13;&#10;ZzA7s21/mNq/M5yxdk247LLLdO+41WXKPxvuIXs2T79EL28vvl85wHl5e/E1spjBg/qjfRJP61hF&#13;&#10;E5o5w5uf1nuZZnwsr9c3fub3lb8tam+4Bwu3YeKHyTujCTGHhtGifx+TsrdMzoWHD47KfCH2rRNi&#13;&#10;JF0xtipsXH5OGJ+VrxvJ8/FyO7HRhCPhcNhy8MUwPXY4jMkqiIPSbT94IITDYiwZwchDnySCYSpR&#13;&#10;59Wj5evH9/L24vuRwTBO3rQhXgrw+4fO6H9XrT45XPS6H5XfQl/dsvKIfj3OLguBeJYsKLLF9IIg&#13;&#10;Hl2IPUIYQiy9/T05qUdj0M5mHHW1k+SS+JyeS/Tsw3eG7c8/Gcbk4GDup/XCA4jHefHD5N3Ikteu&#13;&#10;Ry8eLKUNEz9M3nlN1VMbWfK6afSS10tDVQ00BpKFPQiV5iXTCx1kVtkCrR0BVOHFYCBNqOcNqsq/&#13;&#10;Hl/FRg5xz7+GZURjB50yAMGZr5EintIIW5wBGW92GLjs2LFDD4b79re/rWebcFgqxhG275TzsMWH&#13;&#10;w9f4Ys6GDRvkqzOvCm984xvD5ZdfrsYS8BhMLJ+Vl/qWZjJb3HzorI6xPMSjq+qlXofk8OKLYhKv&#13;&#10;nr+XtxffFoKczz37bHjghR1h1VVvDhMrTw5srPI8rW1u1RCTl6VHDobnH/x2OPitW8P1N7xBJ+FV&#13;&#10;ZD8U73168f3IYBgvby/eyunH9/LuxNNe7aK0dCUJ8TSNsDkLm98P1vJ282mbJkO1nXbLWU7rvE9S&#13;&#10;69tcTC0/+fX4Ku9y6Z3xKr6e93BlwfgwJ59xZ1K6WCwl/7RzJPzDjtmwOMyEqb3T4XXnXh/OWrU5&#13;&#10;jM8tDnPTcg4My0paLg23n4VWckpKoS1ASkzBLYAGRmX1yIiMUKbmJsJD2+4ND2+7Pzy3ekX4rWek&#13;&#10;P5FncNmymHdEDHu6gqQzexEDk5Y3yPrPFtjl+XplZbE2SnuaFUPJ6lM2hnf8P/9ZVozG+1Atdaqq&#13;&#10;4wZbj0CBETbqLF8rqwTA0u/PiC/VGA0kBTfFyZ9WfiUIRnwzmFgaWQgrRAL8W716NHzp4/85vPjU&#13;&#10;Q2FUVpFwP3ZvRREL8F7+OqoXtpElr5sTRS/V+8zrw6hV/Cv1+0Iv6+t37R7afr3sVd7tXLlQFV/P&#13;&#10;O5e/22+Gl7cXX5WnXvYqb8mdJVa5NpScBhoDSU4rC6DxA553dfQ8uty5gKrnHVPLnOrxeVnA0/h4&#13;&#10;u8SgQwcm/BFXnqSkcQubz8SG65577glf+MIX9CA1vpDBIAYMPqtFWPaLAeXwYVnmK3hWjkDjs32s&#13;&#10;LOF69NFHw5e+9KWwefPm8K//9Y+G6667Vg0n5EMyKxMZbVWC0fDtIt1ccUsteYw+XJ23S0lDnjqq&#13;&#10;x8KxWqfd8W0ppsTgdN/Dj4ZFV70l7FgqXyyaGPzqmtFRWR108Q1h13f+MTwhK1UuuvgSNXS1peg3&#13;&#10;RH/f6Xhmuzmrb8P0qxfD1/tenXvx9SVXU7y8Iz5tK/C0NgqdNmnp1fLaFPJYPqPW5S/jDF/2wZnL&#13;&#10;8be03v789JLyrX9eqrzTfNVwFV/Pm9wefBVbLb9NQb1MYM0tESPJYqnzIwdmwpte/cPhtMVnhN27&#13;&#10;dsvKsn21z0C7jqh/4xSfIYulz09sh1HOlG7YnE8ZS2Q7xZVnXi+rH+bCUwceDSuXidEmadTle+nk&#13;&#10;U9XL4HTeWZLF6vm/srKgs/Y1K/3vbNi7O4R9++VlQbp8oyQmL0pa6m4FohGEZ1TvV/Iob5RAmD/q&#13;&#10;ZJuUGOJitoJq6SW/zVpwrbTOPNCnZ1bp1i/Yt+9HEgbiqnza95IrwIvP8aijeXl78XXl5uhe3l58&#13;&#10;rsw6mpe3F19Xbo7u5e3BV7E5Cdq0Kn5wz26Vd7vcXKiK7y5LlUc9vsq7mjulVPH1vNN87XA93svb&#13;&#10;i2/LYCGPLJan8eengcZAMj+9Hde5mHAy8MCZbzdsA5I0zTAMZvWrAvJ54E996lPhy1/+ctgnZ1pg&#13;&#10;+GDrDEYN9j+ffvrpclDqU7q15swzzwy/+Iu/qFtv/viP/1iNJWzvYeUIX5vB6MFKlBdeeCH87u/+&#13;&#10;TvjsZzeHm266Kbz1rW/VlSZT8ibMZDE5TEbzTXZ4ReOPvaeylBPclwHw7PLVYWL5Wjm0cfDGEbSL&#13;&#10;3vfI6+DVl90QHr37nyU+F045pf1JUTBMdNqDZCj1rl/s8uXLwlJ5nsaLpdj2jNRzPrFSbJKLj0EE&#13;&#10;32howowkKc3C+OjT4mDLrl9aOR9xk6fcjnPYhubTAGeM8HJJ60/2PDDompavlZ138qvD6cs2ha0v&#13;&#10;bSVZ021bhtVz2beSjW7x1Ndfk+Q3xeJ17RFe1D/XxORE2P7S9vD6zdeHrQ9ukRUlhwvW0ZDPvcT7&#13;&#10;SUtswjkNWFtC/7pCVALU/VxreQgJkYaPm5XfB3OxCoshupA1r9UrsSJPLIfVIyOyiiRazyI2ctJ0&#13;&#10;CeqTl5RHSSPCBD7gpYY1zNM6Ax1/RlAib+terFBJa1yjgUYDjQYaDTQaGIQGGgPJILTYhYcaG/Rn&#13;&#10;vQsoSfLik6w9g33zLt4GMgBJnQ1IoFma+Qxoufjs3u/+7u+GLVu2qGEDLIYRtsyQ/ud//ufhoosu&#13;&#10;Cv/u3/278JWvfCW87W1vC9dee23Ytm1b+PSnPx0eeuih8G/+zb8JH/jAB3T1ye/8zu+oIYRVJWy/&#13;&#10;wVDysY99TA+c+/f//t8HDCy2VcfkMjlNttS3MFhzfeulyODFWzn9+F7eHnw37Iy8T55mRjRMJ8/T&#13;&#10;/sWrw9orf1CMX/fJmSfPSmnVMhkGI6u5crxNz+WOA2vNLyxGpqfC9MH94dJXXxA2nnGGGvAsv/nd&#13;&#10;9GKY1Pfi07y9wl7eXnxaPu0x1x7AkGaOSSo4aOU8aZrh8XPYMo24YctylOPlcjVjlz8L0UsXtprk&#13;&#10;5e3F9yo/TffyBq+OGWfJnjUyNR5evfHSsGf3Hm1Y9Ln33nuvbofESI1jOwtfwIkRMWIkdWj1GRPr&#13;&#10;/1K3Vr8WLsdPPvlkXWW4ceNGOVR7iUyKp8PhAxPh4o2Xh28//42wbPnSKIL8RHGGiolkpc5HL/Qz&#13;&#10;w3DDlMXLu63vuCoEWwPGEb335PeeM2dMG2Y8adURaE2MfoveyhPpPCVz8r2hdAVKFVuMJYQfJaZ8&#13;&#10;lSJ0M5Lg8x9juxpLKC+50rrz6sWLT8vqFfby9uJ7lZ+me3l78WlZvcJe3l58r/LTdC9vLz4tq1fY&#13;&#10;y9uL71V+mu7l7cWnZfUKe3l78b3KT9O9vL34tKxe4WHy7lX28Z7eGEiGXMP86Jddtwfaiy/z7hb3&#13;&#10;8I4DlcitY1BTDEjScpgkcdDqn/3Zn+nKEVaRsGKEgcx73/vecOjQITV+QOd8EQa8GEgwppiBAxor&#13;&#10;TTZt2hTe/OY36woTtthg/IAPxpDHH388cI4J2Ntuu00/R/zBD34wXHHFFS2cDZiQz8JaAx0Dqc46&#13;&#10;8ehF+TrrNNVVr/AwZanjzfPIW0Kt57Tiewk7j3TeRu8YWxlWvOaGsKiYZ+XYdNaQjotzsExNRBj5&#13;&#10;eXHJQZRLDuwM9zx8R9i9Z3e48sqrKlt7cnrJFlYQc/hubTrHqw7v5e3Fp7JYuzaaGTAsjm+TXtq4&#13;&#10;uTIuF6/DQi/joaX8ieOMBr4sK+l1OiRtIXohfzfn5e3Fdyu7nOblDR69Yego63VWDutcs/jk8OLk&#13;&#10;i2F80Xh45pln1Mj97ne/W/tmDNRc9OP41A8XcfyUlqtj+nHqUSe40g/gc9kh3PQNXMTJ/+CDDwbO&#13;&#10;qzr11FM1PnF4MqxdeYr29ctHooEEfnNStlhqOlQzH710MJBIt+erjO0WH6YsOd51sqiuWr+D/D5K&#13;&#10;fYiBZKb4Wp2mk1n6TMIxKCVYWEnEk3TCxckh8DJ5yMMXiKzOlZfQIotOv80/copnkShjFaadHstl&#13;&#10;BYn9XpFmlwpc/DE5Ulq3cA7vrf86fI730SRLndzImJO9Gz53X3V4L28vPidLHc3L24uvKzdH9/L2&#13;&#10;4nNl1tG8vL34unJzdC9vLz5XZh3Ny9uLrys3R8/xzuEaml8DjYHEr7MF5/A+0F68R8Asbx3FxMFI&#13;&#10;OviwgUrKn4Exn4Rle8xnP/tZfeu3dOlSpfHFkv/yX/6LbpsBw1kiDHgZNF111VXh7//+7/U8Ed5U&#13;&#10;MjD+jd/4Dd2Sw/kkbM1h5QlvLt/1rnfpKpMrr7wy3H///TpY5g0jBpTf/u3f1tUm11/PHvX2wasm&#13;&#10;q/nIbPfCAK+Xy+qlSyYvvgurSpKXtwcPln8MYmR8q29jMVyU38hWhFoQQc46kEnQkQXx6C8zVT23&#13;&#10;fF1Yfsn14bnvfi1s2rZVvpB0qj4r/XHoD+XRORw9eA/Wy9smydZO8KHhzNdI8adM6xbPpZXLMUyu&#13;&#10;3DQtlcHCw9SLldGvf6zJYrrV2a7dJBNcOeeDN/X06xgqzpBVV2agwBBixpGcsYQ0+JKXC2flUL9c&#13;&#10;ZhTBN4OIGUUsbgYTDvK286liPlnnxg7A2cQYos+rlsSfru5Yq6P0Zryyp3ktbHWQ+qwUQbfitfok&#13;&#10;whrTzjOu4ACgMihOUiOIALtdJI0sYrgQT7fI8BwIcQYjTIHFb6XHDBqHjlFESyjoZLHy2l9QEorQ&#13;&#10;p8RAoqteJEJeuxBhkE7LdzD04h2soy4cGTyyeLCIMEz8MHk71KfQRpa8xhq9HP16yUvYUL0aaAwk&#13;&#10;Xo2dCPiO8aeOWGoHIawc+ZM/+RM1jrACBGOHGTzYDsNZI+eff374T//pP4U3vvGN4ZJLLlFeDKYx&#13;&#10;oDAIZoUJgxz7eg2GDwbJGERYUcKZJbzNhBdGE3MMwon/0R/9kb69vOaaa/TtIunwM2fh9kCKtHa6&#13;&#10;4U5knx+9JVLvY6KEI/ImOd2Sfizrhbn+Itk8NLloRZhZtT4clE82nHrqacfyLQ1M9nTyStjiFFAX&#13;&#10;tjTakmHMN8Es3m5vsT1aOzQe4OyiLVs+Sy/zs3jjL1wDtAs+k1t1YhyRRKsP/LTe6npOqzurzzRe&#13;&#10;flbSNAtX5eCsibjKJE3LSRzvJUU14ToNWJs0Xw1PYhTjH8YLqWzNGo0SEua/eoLQJPwYxpAWsxQG&#13;&#10;DuhCYPvLYllhpLwlrvUvCYoXX1GaNfIh3fjg6/aegmb0FNNr9Qh5GtdooNFAo4FGA40GFqKBxkCy&#13;&#10;EO0NOG/dUsS6Yrz4Oj45OgOS+Gapc/ACVgc8MirlLSLGkc997nPy6T055FOMFT/xEz+hho/f//3f&#13;&#10;D9/97nfD7bffrgaSzZs3By4cxg9WiHBhIMEgYm8PbVAMhsE5xpGXXnpJ87F6BPwNN9wgX7T513pG&#13;&#10;yXe+8x3l94d/+Ie6rec1r3mNGmiQMb1g0I4TkRmCOK8Oh4kfJm+92S5/OLNxYjqELXvlywbiy0vF&#13;&#10;4Tp5ftQlA+FhFEgxK8fnwqY1sg1g6So5dmFh61ZeyToq62cQstAmcOaXJ6wWN99kKMdTOrys77Aw&#13;&#10;cWvbYGnbtiKBsDn6lJQ3+bmg4ffjBqGXfsrpB3O0yoLOR0bG5KO+nTrVM0YkjfSIkTsgLPpXGn4R&#13;&#10;tlUkqW/5LG+qI54B6rFcv+S3esYnr7ky3uj4SE43VS5r2Dr38PdguScvnjwel+oZQwRtclq32JhR&#13;&#10;PBotpEJUt7qyQ8L6TxSeGkWoAOItjOBw9Oyzsr3GViNpRcEBPhGiYbBmiIFOOk5xMaBxMJRBWUBi&#13;&#10;P2L8oq/Aef7x6tyL94jl5e3FN7J4NJDHenXuxedLzVO9vL34fKl5qpe3B+/BIt0w8cPk7ZXdK0u+&#13;&#10;5hpqnQYaA0mdZoZB5/e/mBfm2MtPfSfZi+/M3T3WhXccqERZbNBizHTwIqMUBrX/9E//FD7zmc+o&#13;&#10;cYRzQZjwvOc97wmbN28Ol19+ua4q+f7v//7WwIfBLqtAMJp885vf1ANZn3vuOTWscNbIj/zIj2h+&#13;&#10;ymJLDkYSHCtSKPctb3lLuPHGG/ULN6xOoYy7775by8fI8olPfCL8yq/8isZNTvVhwshKvWJAVdTD&#13;&#10;sHXewb+LzlW2V7D+50TVL+yfC/um4jabZI6iehvkH56DqUP7pGInw/jqUwbJOsvroCzLf2Z/CGfJ&#13;&#10;ypie7iiuo7LsHc8WifOQnbqwtpLyh55zKb0cho8ZQixMO8aoaWcJwZN84OhD2ELHeUVcxg86YYuT&#13;&#10;B34tN4/7dPW7rYL6CByjsrSqN1ErdzsqllIzctg5JTwJVh91vuUxP63DjroTXsTB4XOlhhPjT7rW&#13;&#10;vwiq4VaHlAgsRu4RLhGwdT/wX2g/6qlTD1Zkc7dR8vTrusiCLk3fLV+WCU7J6pEZaYs0L84kiVtg&#13;&#10;KLCoG0KSqAYKQEUcmoYLHDE7zHURBi/OCdG0mB9sNIbEuOY2HvjyHzyCkKb8lYwcJOsfpU/bGSRQ&#13;&#10;wRcXZWQdDPPdmcKVd5rRi0/z9gp7eXvxvcpP0728vfi0rF5hL28vvlf5abqXtxefltUr7OXtxfcq&#13;&#10;P0338vbgPVhkGiZ+mLxTfdaEO/qj+chSw7ch+zXQGEj8OusvR+7B7vIjnWVah8/xzjIoiDl8HW/J&#13;&#10;ogNTHXy0lxGkgxDS+eoMh7IyweFiq81+2b7w0Y9+NHzkIx/RlR+/9Eu/pG97wG/fvj18/OMf13NH&#13;&#10;nn32WS2Ds0YwquBzNsnFF1/c2uN+8803h/vuuy9gYOGTv0yyMMKwUgWjCA4DDbyZfPH5YPhyDgoH&#13;&#10;uppxRQdagjX5+bxsyyXBFq2LXlqYfgJOnWc7/JdJFnQ4MbIoHJiaC+ODKrNORzIBmzm0N0x+77Ew&#13;&#10;Nz0RFh+ZCEvWn1mHHgidbUNTUu97j8S33y2mx1AdtWS2gFd2y5f6UtfWLoxMnOeh7KAzUcWRTtzC&#13;&#10;THAtbu2O1WFbt27Vto3xg+13ZkQFy1tgDJ/gaPv0DxzYDAb+XPDNuqp4bZhHLzlsm1M1lMMfK7KU&#13;&#10;7kaNH8UEM01C79TzmFxmpLD6MB967rK8lmZ4+NvzkYahcRmelSmzRd1DWyF9OoZvTZd+I8qcPhPx&#13;&#10;udNP/Eo+dd46irk6/9bVqZe3F98pRfeYlzd4cbSp8oXBgUG51ZH6iocW6061LgYUXKw3DWm6rvAg&#13;&#10;Kn0sCzPnxEASV6WAjXhbAaK5qHcJKB8tlwj/qU9FFPnaYVKVF/JjIKHPkZUvdi8mO3wqxpC6+ozs&#13;&#10;fXjy9OsaWfKaGqZecrzzUkRqDj+o5yXHe5Cy5HjVyX60y1InN/eYk70bfqF66cZ7ELLk5JvPfQ5T&#13;&#10;ljoZTzB6YyAZVoV3a2QLLdPL24sX+Wh7jBx4q4SLg6JIxajx3//7f9etL8uWLdM3wWeffXZ45JFH&#13;&#10;wuc///nw9re/Xb9Eg1GDA1v/+Z//WQ9rffjhhzW+du1azSPTIB2cTB2ZkoMz1+sEiYkTBg8+9/uM&#13;&#10;nDuydctL4dxXnacrR9jCw8oReD766KPhe9/7Xjj33HP1oNcnn3wyIMstt9wSXvva14arr75ajTY2&#13;&#10;cGrLz0ArDrZ0IBVvSe9xoH+8OvfiPcL2wXuKPTbDdjKJmT6wJ0y/+LicCzIVjkh8fPeLYVLKHbaR&#13;&#10;hMH1dGoc41770EuHSrz4jsw9Il7eXnyP4q19MKm1NkMW4uaMjl/GMVGxtouxg8M1N2/erAZNVhPg&#13;&#10;0jycN0R7xXjCIaB8Fvyxxx7TQ0HpH5gUky9OpUyCPvy2uL3BHizchokfJu+MJmK9Sg9cbDU0yIh8&#13;&#10;DUYNEqJ7DBY4sBEfUa1wkp7iyA/GfNJ4PoxGOOsKfqSBXSUGkkXynMR8/Fp0ymE8SOdS59WjMenH&#13;&#10;9/L24vuRwTBe3oK3Nm4+hg2+YEO7xWn75rfRwuKr6YTOk/+aFsPESSvAulULGKtHdEVKkSYkzWcG&#13;&#10;Ei2joIGHQWSPH/khQUdajGg6mLjipcgncZWrwAy1jSKux82jjjzsXdgTRZZh36eHvwdLZXrxngfA&#13;&#10;y9uLb2TxaCCP9erci8+X2lC7aKAxkHRRznySGMTxA191PM05ehUZKVV8PW9yePBVbOQAvXCMVYrB&#13;&#10;BxQdvIjPahFWcNx6661h1apVuhWGA1h/4Ad+QL8w8/TTTwfOAWGCBBZDym/+5m/qio5169bppIeJ&#13;&#10;D5cOxGUwvWfPnnDuOeeG0047Td8qszoFGl+qGR8b18/7QnvrW9+qxhEMJZxDcu2114ZTTjlF305j&#13;&#10;GOErOfBkZYmtRrHBn91DewVJri6qehmczpGg6ur5v7yy2PLoqoQDosgEZmr/7jDx/GPhirM3hK0H&#13;&#10;J8PWnbvDVRedH77z8OPhkGynWrbh7PZEZ0DFDpfNy1tH3e/FLwtt2iaWaVtPyzEMOOsDSDc6fmoc&#13;&#10;of2zyuvSSy/VtgjWJseWx/Lj4zCWYGDFWIKhkzZLu9ZtObzdLhu2YrY+//r1Uu6nPW20u1BHjyxs&#13;&#10;pcE4YgZwk1tXjkjfTH2nBg7SodnzouGClqYZxvp2fHtuzDdMB68Sb7AYwlfK6kJw8EG2WWba6qJB&#13;&#10;F/lbW4EkT9UNU+fV0qB4npd6bOTU/7PYWxZ0Slu0a06NmtGwSe64BaZteICmdcZYgH+Fb9ttUho4&#13;&#10;6mlWTnmCb8wHouBR+MajzdfSC/4AWnmqNExrrE7hHiindS9FPs28oD8v//NSL24jS143J4peqveZ&#13;&#10;14dRq/jB9S9V3lZq3q/iu8tS5VKPr/Ku5k4pVXw97zRfO1yP9/L24tsyWMgji+Vp/PlpoDGQzE9v&#13;&#10;tbnikCCXHH/4cyl5WhVfzxsOHnwVGznIIAcDjww2dCCjfhurgxoBfvWrX9Wl8bz5ZWsNb4z37d+n&#13;&#10;RgkmRiyzB/u/v/i/deUIAyfeCrPyBKMJvhlISGNrzubNm9XgsmPHjvD888/ruSTkwY2Nj2l5X/7y&#13;&#10;l9VIQh6W72NAeeqpp3SQRD7eSHPxJprVJ3w9x1y8J+6LIVZ7Ymjp0W/fq9EHp3Pj2OnX8395ZWG6&#13;&#10;wVctGOIO3El9hclDYXTrE+Hys9aHRRvPDTseekS2vcyGFxavC1e+Zi7c9+gTYXa3fCb0lE1SPfGN&#13;&#10;5kDlYFTfmlwNivPLW0fdpfbLQjuydmG8iRsdmoWNbjR8y4shA6MGW9wwbGyWtkzc8sCDq5ejvbPF&#13;&#10;hpVm5N+wYYO2bXkoW3L04lFN9+ulzMPTRst5O+NHjyy6UiR2hS0RqSHqiZUj1j+3EnsE7Fno5Rsb&#13;&#10;cL0cz8JS6c/NUKPPUZJJmzNspPMiLd9zVcupr0+Ye/GJQEWwnr+XtxfvkYU7lTNIpA9ubYfBEFkU&#13;&#10;aeeFSCNurRTh6zE4rePCb8Ul37j8TmOwSGlairKV0qjz+D+GkYB48Sykfjts6cgRwzMYTYs8WthA&#13;&#10;/4hAJVdfnwC9+BLzrlEvby++a+GlRC9vL75UXNeol7cX37XwUqKXtwdfxZYKL0Wr+ME9u1XepcJL&#13;&#10;0Sq+uyyl7BKtx1d5V3OnlCq+nnearx2ux3t5e/FtGSzkkcXyNP78NNAYSOant+65aAO95wNtHl58&#13;&#10;O2fvkJe34ONkRpphaRDCQBXjBWeDcKbAovFFapD4gz/4A50cvfvd79azQDCCYKD46G9/VI0hGDJ4&#13;&#10;S8xFmg148ZlcMRBmxQcrQziXgK0z4HijzIALGnHOKrjtttvCG97wBj2ThFUqOCZUGEpOXX+qLMle&#13;&#10;pAaXe+65J5xzzjmte+Be4hVVVr63SO3y16vHLqwqSV7eXnylwCohP7mo4uZFkTfVK5Yuljp+Vdgz&#13;&#10;vio8KofBMhbHKLPl0EwYXbYuvP7SRWHr1Fh4Sg5S9TSdeckzn0xenXvwHiyyDxhPW7A3sbDXiWjG&#13;&#10;oAGOtLTtYAwlLwZL3vifddZZ2qbreMAfF/uYGLa/8KVfwcjKFjr6GlajpOUZNut79ZJlUkP08vbi&#13;&#10;a4rNkr28M3iqV8+LqBRQrNYoVvhhKDFHPVhdaFgSLG4Y86F3TpYRIjrLk/qEy3EzkJAr/mbEr+nE&#13;&#10;BsAWj6IpYNidT6eR0UuUcAB/vby9eI+IbdWrjlXPWj+iczFEzkwXvT80Ohf9T31QCH11DJM2Eon6&#13;&#10;Kd9ooCpwRQVwPgjZtD4joyJc0AqenXUdy2nTIlbLNl6tfHzFhpUjJhflx4uXOy4HT08WD96DRehh&#13;&#10;4ofJ2yv7sGVBnn5dI0teU41ejj+95O+oofbQQFyn2gPUJDs1kPzo9vWj7cV7xPHybuHpJduDDwa7&#13;&#10;TGr46gyTIQave/ftVZ/wbd+6LbCKgwkTBo2PfexjYfuO7Xq2CAeosh3HDmrE2GGrSHhTzCGtfJEG&#13;&#10;AwmH8j0jxhUmRqwGIQ/5uXg7TfmPP/54yxBDfspds2aNLLWOq1Hgd9ddd7XOILHJnw2kGOOlE7Rj&#13;&#10;t44Y37UqrOdT4cH2ZNYHgM+IjozKqhAxhE2OLA6PhnXhiYO86eXZim5cRtlbDs+GB2dOCltHVzIT&#13;&#10;KvIwMRt095TXVV96SbJ68Xavtf4CeA9EFmkQcRJUtHcRlDZDe1G/CGv7kTRrR7Q90g8dOqRt97zz&#13;&#10;ztP2b8YR89P7ztEs3dok/Qnb9ODPqhTKszTDZn2vHrNMaohe3l58TbFZspd3Bm9Gatmn0FHEqHye&#13;&#10;1fpmMPS7+NQBjr/2bNhWila8eF7suYBO2OJp2J6hDr94zrQc4YVBfak8C9Q9MiDbXIclRKQR+cfo&#13;&#10;ZzroffaLGb1Q9kCcl7cXXwjpaf/omjrR+ir8KepHtqxMz0zLF23w42d/1RfakaL+tA6n5XwwMU5M&#13;&#10;iz8rFzQOeAWLuQrjSMwX+WDIsHi77mM+iyumOAeFsMpTlKllaRmdZem5KcU2m9b98Hx6dbgAfM9n&#13;&#10;ZAG8PXXaUw4AJ5IsfSmkAA1bL40sHg3ksU0dDUYveS4NtYcGmhUkPRS00GSZcrhYVPBkTzqJnsy6&#13;&#10;4Cu8ezCzwSswwhg+vvOd7+hqDowZ1113XfiZn/kZNVCwEgRjBv63bv1WuOs7dwXOHFkptMUyyM0t&#13;&#10;2WZQyxYd3jqDZeUIZ41wEOumTZt0oA6GvAzaGSRTLucU8GUbZOKQ1te//vVqZMGg8od/+Ie65Ycz&#13;&#10;TODD2Qbg7B7iEL+zTtx6KddpF51rweU/XfDDlCXLu6WKVqAs7bzj0/K1mtnJCc1PHUwsWRbGV6yq&#13;&#10;8BsVI8mew5NhZv+e9qMuZ88sWnGSGkwqGeZNyN9jrV5q2l0F36U+s6J2wVd4Zxm0iRV8F97tXKUQ&#13;&#10;7SOZnMrMR/qcuFKE9pey5I0zBi/wNsnZvXu3frWqxLU1aaXdehzPCkbUCy64QA2iGEDpe+gDrC33&#13;&#10;4rdgvaQ3XSqswruUXo5W8F14l/NqvAu+wjvLoE0EzwSMerW6badKc5OzSdQYIXWGoYpLt1tInaju&#13;&#10;C59wejFRhV/qWmUIFpdOZi2M3+JTZCYOncM44YE80Nj601lC7M2tnCK7evPRS5q/46HvSKiJDLiO&#13;&#10;Okrx8q7Bt/SMfuUibkYMzGSsDpH/asC2cDUO8zgeQPukU+1zI+OFoSSmwTviOvlZHtKjaS7KAbyV&#13;&#10;p+ALc7i06MTlmk6fmYKmhSV/Ys6EQBBm5QeogFTwXbBFlk6vC77Cm5wefBdspxBFrAs+K0uWSSRW&#13;&#10;8F14Z9l0wVd4Zxm0iRV8F97tXEmoC77CO8mWC1bwXXjn8rvqP8ugTWxkaesiDTV6SbXRhOejgcZA&#13;&#10;Mh+tvZx5an7Qa0Xw4nOMpLPXJayyjJUBiQ1QWB3C0ndWaDA5wiDB+SM4jBi8SQb7jW98Qw0lG0/e&#13;&#10;KNgVeoZIefBMHvixYgQDBxMgLg55BMtyfSZEODOQjI3KVy2EP4YP8rGihPIpl0E0bxwx0jBhA4es&#13;&#10;55xzjsrK71c81I37UbaD++PVuRfvkdTLu8DLug1PKV2x1N/03h1h4oWnwqK5acWOMLE+ZWMIq9ZU&#13;&#10;8wp+dPpImH7hMR1tMyWf4gDJkzeExRvPqeJfDopHHR4ssnvxnvudB28mKkyYmJRqO5X6oK2U2yxt&#13;&#10;ChpGEsL0AbQ9fNsKQzsEY3mJ8ynfW+UQZQ5hvuLKK/u6G/jT7jdv3qxb7Vi1hhEVwwlpbufVixfv&#13;&#10;EcjL24vvQxatp1lhXNIldLu0D0bfxYRUnw/qV/IQTo0YVt9WtD0rFseHZvlSH0NIGrfwjPw+mCyR&#13;&#10;X3y2Up7Ir/ciqwcH6rzsvHiPsF7eNfic/tE9RpJoIMFYJe1bdMrFLD7GoymDSZ1Q+CP0uA4Q3Kie&#13;&#10;PSJGVfZNSueW5pdeRODyV1jAssilGA4J5tDdeAizoMguIB7LaD2JcpBvTnDyX7f22POSfuaXZ6an&#13;&#10;q9FLNp8HC4Nh4ofJO3vzXYiNLHnlNHpp9JLXQJ56ND0veQkbqmigMZA0j0FVA0XjbQ90IgSDhh2G&#13;&#10;ykTl61//enjiiSfC9ddfr0viMWgwGXrmWdkis2Z1axtMefBMHGMIq0WYAHGmCLxZHcJ5Ipw9wptL&#13;&#10;Br6pw0DCQMQMM2eeeaauQIEXnwklL2HOPGEFyQ45swQXB3ttTuV4O+XEDcWB62Duf07qaUpWgywe&#13;&#10;mws33XitMh2Tenv64Fy4a8+0nF3T2e2wyn+NGLbe8EPXMfaW9LHwrfseC4+8sG2gBhIG2I3r1ABt&#13;&#10;kfbABMPau7VXaycWNywcwGMYoc1iMKWtWn58yzM5MRnuuP12aYQh/O3f/q0aOC697LJOIbrE4EV7&#13;&#10;xljy4osvat9AeSZbl6xNUhcNsB2RLWxMgFNHvZlRAgMJbdUmn1q/PCeCmZWL+mc1UflIZXDWd6fP&#13;&#10;DHR45S54QdcyBIev/KUc6l55srpF4ubiV3jEGKe/E226pTd+VQOpftF3/MwvxgUMFOg95gEHDS+G&#13;&#10;o3GC1BYPCaN1evM5MbJAhxP9bAxHZhFf5JN0CRU8NNLCWj5FFIJYXs0jCWrIpazk5Q2YxjUaaDTQ&#13;&#10;aKDRQKOBQWqgc6YySM4NL7cGWEAsQ4e+83nxfTMWYByYxIGM5Ttw4IB+vpevTTAAZgD73e9+Vw9T&#13;&#10;5FO/xDGgYJxYv359y8hhkyUGZGzBYVsNxpEbb7wxfPjDH9bVIhyqyqqQdNWIDbKt/CD2kaUjS3XC&#13;&#10;xBtlVoyYnF/5ylc0bpMpBtUHRV5LhwdhZEidV4fDxA+Td3rPdWHMUZ0mqTpkbzqD3UmZOf3PF9tY&#13;&#10;OSkgLCmsFAysubQ8oe2VhSaff7GY5Eg9zxwUQ4kkDkqe/ltVW95c6JWuo1SmQchi7UMnS0x4iwmo&#13;&#10;+lIdWgYTEMIymbYJL+cNkMcMktau4GcO7JEpWRk0NR1OWn2SGlP2S5v0OnhyhhEGUYwk9BHW9nO8&#13;&#10;BqGXHN/50I5WWehb+WrVbLHCS+9N6hg6fSc+BhLCVrdmsKBe7WKVh4BaqkmfJzCpgw/p+PBq+UXY&#13;&#10;4qTZhRx2WZnGk3UPc3zxin4iWUEybJ17+Huw3JcXb7roxzfdo2e7TM/RaBFXeNBFKxZ5pL4sjI9j&#13;&#10;jEJQtB/GpX50tanSSI9pYOL/GCeD/osslGeLn6RFw0qBVR4RaOXEnw0xmglZtwWJVd3uwXwVbh5/&#13;&#10;vDr34j0ieXl78Y0sHg3ksV6de/H5UvNUL28vPl9qnurl7cF7sEg3TPwweXtl98qSr7mGWqeBxkBS&#13;&#10;p5lh0PnN7xwzdpTCAKLDefEdmXtEevCOAx0GLFEmBqcYMBisMqg6ePBguOmmm/SMD7a6EAeLccTO&#13;&#10;I2FwzQSKNL44A52VJ6wAueiii8L73/9+neywWoQ30Xy14k1velP4zGc+o8KTv+won4MDmSgxSWJw&#13;&#10;xPL+3/u939PDYx955JFwxx13KF8MMeaQLb4hi2/LWvQh67yjTnvovAOLgF683VQ/fg/e/bDoB7M4&#13;&#10;jmx7QjGEtLDSRia6tJOezBYC6KGXo6mOFiyL3CvtmraRXkbTH1+rP8FRR5TJ5z55g4uRhDaNwYI+&#13;&#10;gbYJH5y2N2mbtNVLLr0k3HrrreFtb3tbuPrqqzW9nz+0bZzJxsqR008/Xc8lwWDCZeWl/Basl5RZ&#13;&#10;r/Cx+ryIQYF6Lnd/+vlfqUdWZSyS/pU6ZXWf9fuap6QTqx98cFyGMz/FUK82MU/DZRq/HeSDh15S&#13;&#10;LlsyZman9eK8lFk5rFNAkhKfO0RbcP176tSDjcL5xgDk6df1kCXHZkYsDugdh67NUKG/khKHJXTV&#13;&#10;Kh7aFR/jiBqveT6kDqBFnCI0zh/NqfljegvTolk++pVO/nQ9JgdcY1xw8vxYt0SOng6+XX5PFvy8&#13;&#10;9BQgATSyJMpIgo1eEmUkwRNFL8O+Tw9/D5aq8uKT6s0FO/ojL2/wjRuYBhoDycBU2QejLj/S2dxe&#13;&#10;fJZJDbEn7wjQ9iaDGQaoDFgZ/DIpYqXGD/7gD+qKEc78wACCoQOjhG3FoWSMHJwdwGGqvAHesGGD&#13;&#10;TnKgPSNfq+E8EQwsGDxwDH5sCT0TL+Kpo3zbfoOxxeRia88ZZ5yhvFnVwqAPOXAtHsWgLOVXCffU&#13;&#10;SyVH/wQvby++f0myA0bmSwMpUkavvJ2OV0aoVhqYunSRRXGZ9PmQuDfh19Pl5OmWyYvvxquc5uU9&#13;&#10;DzwTFr2KdmYTGNoZP9TaZOQPbVF/uAsVsjRfDSVFftqY5pE44dS4eaYcuPxvf+zHyndXiZss5QSj&#13;&#10;w5dVDRzqzNdtKI8zh0zmcr5W3KuXVsY+Al7eXnwfIrQgDt7a1sFrBbc4tA5pHRPdnixfBqMely5Z&#13;&#10;Km1HtrrI1jfio7KFblzC6L99WTxu0QGPw8iG4wwJq0clkCIYe27gGw0kGE+mtRwM6SNiBFkihhq+&#13;&#10;sgKvcVlGuEHOtjpptRz2LF+1WSqfD18SFodVK1YLWylb8PG5Tdq6Qy8qmwfvwcLci1eB+vzTB2+r&#13;&#10;A/wZuTBu6KGn1tZLPoaQ9MDWOBuIj82cGNl4fMiPM94WNj8+YkVfUvCPfKOhhW6ZODg936bgpfmF&#13;&#10;Hv8XvoBaZ5BIOC0TfNb1oZeOfF58R+YeES9vL75H8R3JXt5efEdhPSJe3l58j+I7kr28vfiOwnpE&#13;&#10;vLy9+B7FdyR7eXvwHixCDRM/TN4dCu0jcjTJ0oe4xxukMZAcbzU6oPth4MHglVGLhVmxwaAWAwar&#13;&#10;ST71qU+pcYMzQ5iosAWHiRSf7OUznXxphq025Me4ghGFQx2feuqpcP/996sBA8MGho63v/3tmo+D&#13;&#10;VeEBf8pJJ1rcGuUzKCcPZbLyBAxbe/i6DatQKA9ZwTDoJs6Fi2ENNn8SDdiEJiE1wRNEA7QJJh3T&#13;&#10;YvjEAPGwtME9e/eE73/9NdpGaY+7xAj63QfuDzdec622P1Rj7craGP0FzxF07TsK/UErP1+GMz/l&#13;&#10;l9LgY7yML/JgJOGT35TNCjLDFEU2Xg8NsCUl6rkTCI2znkalT123dl3Yf3h/mJjhEGyhTcvKkBn6&#13;&#10;3xiGB30xRgzcmBgscNBaTvip6+h/eT7ak1sO/KT+ZqBpfcftN7Njs2FceM6NCx1jqTAaE34bTj49&#13;&#10;LFuB8URklT5+aVgexuUrKtv2bBXj/WRYuWylGHWWtfr8liwneMDaj7Up1TmrwMRIgpFC07FGiDOj&#13;&#10;COH22STUGZRo0FgkXxqztg+N/ObHoOGjb+lmDJEcys/oqa+cUn7KuZCx6BN4XkaLsOUtYI3XaKDR&#13;&#10;QKOBRgONBhakgcZAsiD1Hb+ZbcCBbxeGEAalrOBgIsUnf3ft2qVL3X/8x39cDSBMVn76p39avySD&#13;&#10;0QJDCAMxeDBwNkMJBhDOCOHt8vnnn68rS1hdwpcuMG589KMfVd4YWCjTHGH4nXrqqSoDxhFk+JM/&#13;&#10;+RPdusNqFHjAnzeQJjv52+FilGdMG19106jhxNSAHnxIG5Xbx+D4Klntdcddd4Vv3XlnuO51rws7&#13;&#10;d+0M37zttnCVGD6ZBE+JUcImWdamieNon2l7hQbG2j8+rs4nzfoLw5RpTMoogxVjGETBr5HVDime&#13;&#10;PI2r14Ce2ZH0qxEZ6w7dchjq+Pii8He3fDI8sfVhiR/dQ4Vbw63hk6N/FQ5NHgz/4R0/F95+7U3h&#13;&#10;8OShegWcgCm0j/RiT4sersp5QtEiIekoRgxY4lt7ij1DjNtqjzGMYgJiFQp4vIiXvFCEELHR2GK0&#13;&#10;FpbehqwFVrnEwpUuHJWn4Q0cjTWkaYHqE45lR37N30YDjQYaDTQaaDSwUA0c3aOehd5dk38BGohv&#13;&#10;gW2yAiMMDuz7t8kQ/pXy2U6+QoPhg4vDU9kuw+oNmxhxBgnGEtL275c3kjIJYyUJ23Eee/zx8Ih8&#13;&#10;fYaVIz/3cz+nW3duuOEGXY3yp3/6p7pKBMNM6uB3ySWX6AoTeG3evDn8/M//fPjiF7+o/E1mJk0W&#13;&#10;Jn/7rWXKrQmbBnjv2zZFGdXvw8P4mJ9ygbZMPmszu4hjW6supaXhKrKhDEIDvLXH6GDtmsnKNa+7&#13;&#10;Otx+993h6/J5Xg7ivEba+WmnnhYmpY0zcwHLhYGStmxt1CYr+KQz2S77NpkhzcL4huWeiJcv+Bje&#13;&#10;3lxjJOELVji2/YFpXG8NjIxI20v0bzk4g6R1DglEmQQvkS02Z2zeKLo31FHmy+HBY9KfbH1he9g/&#13;&#10;4T8E+Ci7m6GK09mmZNWYrB7h0FOcGkKipaS15YUNS9Cpe6t/VpfI6azaZ5Av8iS/GUMiXlIkjR7c&#13;&#10;8ks+sZooH/kTH6cYpwwzvoxKAoexkg9n226Ikgt5O+8j4hTc/Gk00Gig0UCjgUYDA9BAYyAZgBIr&#13;&#10;LPi99szsvPhKgV0IXt7FWINBjA1CjDsDag5JxACCceONb3yjnkPC1hZWbNhhfmyl+d73vhe2b98e&#13;&#10;dsqndjGc4Fgab9fJJ6+VyUw87PURMY7cKatRmNz82q/9mq4M4UBHDCFs42HFCtttcJx/Aj8MJHGP&#13;&#10;OoPjsZah5r/+1/8aXnj+BcUiazqpKt+Pgvr949Vjv3zBeXl78Q5ZqHep5r6dFw/jKZlwX3HheWHD&#13;&#10;0vPDV7bGAwJzBepAPJdQQ28praEAAEAASURBVJuPLDWsqmSvzj14DxbJBoynXdBOOHSVfgvjA+10&#13;&#10;s6zu+pYceLx+/Slh/Snr1bBJ2RQfRYhtj/ZOm7RDk1VE4YmBFEe/QRifyxzl4sw344a105Ru7Ria&#13;&#10;hZETx4qxl156SeVmBZnx0cRB/Yk33D83L75/zqb8/nNkZNG6UA6xDoyZ1ZH5snRE6nYyvPjMS4Xe&#13;&#10;DXn0+KyCWHfaOjlUVs6k6ryd7kJm9NI9gyPVy9uLd4iijVXwabsizOoPtqnE9oIhJGJa/a7IZDTz&#13;&#10;KZZtTmrQIK/EzYBh7TWWA7Jt9KCpW7qmCIFbhg4u2mUASf+jlBgGZStRFInM5JUrXU2ivJUXqD4d&#13;&#10;+HZ31DuTB+/BUvIw8cPk7ZV92LL0rsU2opGlrYs01Ogl1UY7fCzrpX0XTcihgcZA4lBW39DkR1em&#13;&#10;BPLbR8vq4rz4LqwqSV7eLXz7LQ08GYAwybngggvC008/rUYJVoQ8+OCDahzBcIGhAiMJq0fuu+8+&#13;&#10;zcOWm+UrluvheTZhwmcJNw4jBxMdVnt89rOf1fiHPvQhnWy9613v0pUn//iP/xg2b96sX8Tg88Bs&#13;&#10;uznnnHN0Eke5GGHskFhWqIzKNgAmbGdLHnvTbIMz/HhYZ+tGpYaO1TpifNeH7Krp/rBFtRQ5ente&#13;&#10;PBzHJdM9e2SgK/8WtauhUtick3lveL6wvnSYZPXiKzdWJiyA9yBkYYLExcGrdFVLxSD5nBye/NAj&#13;&#10;D4c3Xnd9eHHLi+Fr3/ymbLfhCzRx1QftiENax6XNswKF7XIjsrqMiTX9AOl2QYN/2UhCOo50XJyo&#13;&#10;xb7G4saDNAunbRo6F30CW+3oH9h+x1d2eva7Wmqff4ZdR32KobAFygIPbFeoPb7hbxfO88QXbLRO&#13;&#10;AIhu1fA9MhWmJqTFTjElFjci/mwiSKTGvywBMFfGpGlgyumWD9wcQvYoRzA8DytWyVlUsqohflFF&#13;&#10;fquMTzc/Eb+vdtSNVznNy9uLL8rrS+6CN+3H2ov5HLCKznDWHmmWZvTooNM5kEb71lUntPE2tpWf&#13;&#10;lif0+CfyJUpcfQli3MDZqpHIusinKe2w8YWc3kM8rya2f+5HHt2W8+iFTF58q6C6QCNLXjPD1ku+&#13;&#10;1Dy1kaXRS14Deeqx/Lzk76ih9tBAYyDpoaCFJreHBP1xquAZRyQNsyeXLvgK71pmNoyJAxJgDEx4&#13;&#10;q/zqV786/MM//IMaK9j/z0oRVo/w9vjGG2/UARgHKHJI6wMPPNA6J4SD/+wrCLaKhAEOqwk4HBJD&#13;&#10;CUYTVowQ/uAHP6iDdM4zYRvNv/zLv+jBjHxGmANdOa8Eo8hdd90d/uqv/lLz2BctOB+F5far5BOj&#13;&#10;DJxsgNXpJ/fYGrbVKqQjoaLHLjrvyGiRLvgKb8tT41fwXt5tNdSUMByyvJjubxIz0OLzN1vRIWV6&#13;&#10;9NgFmxW/Cz4rS5ZJJFbwXXjXspG2rRMmMXgsknMnnheDyAOPPhKulU/yrpCVWxec9yrdWvNtWeX1&#13;&#10;+iuvUoMIxeCYTC+V9rpDjJT4ZuygrdllhhHipJuhlLBh8HEWJ2xt12j4TIZ1MlSkq9zSxqGz/Y8v&#13;&#10;arHyTFecmZAw8+qlC76ic/h3cRV8F95ZNl3wFd5ZBm0ieCaDdkgrn3mVKWbHTww/N9FAMhdWH1kf&#13;&#10;zp5+ddg3tyvsnt0hh6XOhiPTU2Hd/tPCqetObzMu8hw5PBmem3oqTC2aDKdNnK39sNUtYOp+z67d&#13;&#10;4aXFz4bRmUXhzPFzw7LlS1t9NBjk27brpbDzpC1hxd6TwxmrN6nRmzRzrHZ6Yc9zYf9Ju+UbNoti&#13;&#10;Dz41Gi5e+tqwfsmGIB8CNmhffkWPXXSeZdgFX+GdZdAmVvBe3t3w0oasPUmARib/oVE+JWsg1kcM&#13;&#10;RnxMlucitlE1cMRMrfRWPUs+5VTwTFeHWCkU0y6roBblaUoRVoxi2xjKYQVLuoKE1NQZ75RGmR0P&#13;&#10;epJYwXfBJtnawS74Cm9yefBdsG0BklAXfFaWJGs5WMF34V3Oq/Eu+ArvLIM2sYLvwrudKwl1wVd4&#13;&#10;J9lywQq+C+9cflf9Zxm0iY0sbV2koUYvqTaa8Hw00BhI5qO1lzOPxziCXF587l5k3zCDphEZDLcG&#13;&#10;U4LjTSKGiY0bNwa+PkOY7TbTU9PhzW9+c1h90uqwbfu28Ix8vveaa67Rt7nkYXk+RhEzkDD4trfM&#13;&#10;THDAsBKEz0mOycn4n/zkJ/Ut8Pve9z6d+Pzsz/6sDqw5YwS+GEjY4gPP7/u+14aHH3oo3HzLzWHN&#13;&#10;6jVhzclrdLn9tddeq2XY22Zuk3uiPN6eDtR5de7Fe4T18i7wDHx5W8t6lAU7eS0Iv3jNg5/mNx7z&#13;&#10;yJ+7Ab23XEINzaNHD5bivPgaEbPkefBGw7RBLlZeMIm9+rLLw2IxlmBsoL1eKEaSHTt3hMmJSf3C&#13;&#10;CSN8nSRJe+KTsLRFDKZ8yps+g1VkOpHR9hY/BwsfeNMGCXPhwKU+6RZPw51tORpFrAxwhFmxhpEE&#13;&#10;I6nxV2ZevXjxWkiff7y8vfg+xKAetA5EZ7zFN2f1go++r3/dG8LJa9fKGVEPh7/51l+Fk1euCt93&#13;&#10;7pXhew++GE5bv6HjWSbPgf0Hw5rRVWHJqsXhwBYxkmw4Tevb+FPu+Nx4uHDzq8KRQ0fC1L6gn+y1&#13;&#10;ZyDi5DmR36CLz7kw7HxuX1h30im6fcZ44E/Jb87SZUvCGRecFm554Jv6+3HN+deFm278t/IbsFp/&#13;&#10;H1K8O+zVuRfvEcjLO4OnbnDo2S7aLytIqGdNo++P/1ttMibYVEP6Bjm7hi9eCSD+UhS+1V9qDLFc&#13;&#10;thpFoOLiw2bhlt9OEkRbDhMo5qJYfsO5YtjuxcpXeev+ZPRSB3X30R7eFOrBe7Be3rUKqEloZMkr&#13;&#10;ptFLo5e8BvLUo+l5yUvYUEUDjYGkeQyqGigarw0+AMSByay+EeTzvV/60pd08sTqkff93+8L69at&#13;&#10;C0888YROjDB2cP7IO97xjvC5z30uHJ44rGeX2KC8XCC8mZxhQOGAQAYPH/vYx5Tnv/pX/0oNHT/1&#13;&#10;Uz+lA3rOJtHVJjLQJh8Tol/+0C8Ldm34sqxs2bd/n65mYRWLyQ3OwhooBmkx3PxFA+kkqdHIiaUB&#13;&#10;VnJx0Crb0ljFtUiMHRhKaNs2YaYNLVu6LBw+dFBWEfCOX6cudAw6AVYeYkxh2x1n/3CY6xJZVYYj&#13;&#10;Lxe8UuOITdoUVOAIm1Ek9Y2HGULwy2Gb6NHPIDuryMjXuKoGdIujVCKrR7o6umO5Lrzw1WH1/avD&#13;&#10;iiUrwuvOvSY8/+AXwsTkhNap5ac+D08cCmeduSlsWH9q+Oazt6qhwuoRHHUzKWeaXHLmZWHn7l3h&#13;&#10;/m0PhCVLF1frSart+866Knx72536+8F2rtTxfK1cslJlueOR22VVy2S44rKr9LycI1PxzKsU34Tb&#13;&#10;7dDaklg4tQ3pChJREKsy4u+A0LXZFG0naUL6uWVNNIxkLNpY2tbUeNpKinxnhblChZ8ZQagXC7eL&#13;&#10;KXAkSmpa88gXcQTAxUuhzZ9GA40GGg00Gmg0MCANNAaSASnyeGJjgw4b8KRxVm5cf/31srXlLp1Q&#13;&#10;sc2FbS+8PeagRN4cs7IE2krZ4vLOd75TjSkMjFl5wsqRnIPONSqfD2TydUTK+a3f+q3AoYt8KYev&#13;&#10;ZPzSL/2SbqvBAPOCnJFwp3yGdJMcJMm2H0bxlMGbY95icyYBsqb3wEA/ulbACCe8rx8bGIIWWKyT&#13;&#10;DnD7KWLQC3z6KfOExkjD4Es1O+UMjw7dC91aCr4ZRmhrRtdzYpikiMECA8VTTz2lW+IwUE4Ija13&#13;&#10;tEEmybRPM7iYccTi1sdQDxYu+2WDiPE1OnnpG9hqxyoSjKdWDmmNa2sgnu/DFqc2LRfCcM12lke3&#13;&#10;PBT2TuwJS0YXh63bXpK+dSIsnlzcoV90TZ/LYanLVi7XuiBeNpCoAX3ndl2FSDjtp00Gyl1x0koe&#13;&#10;NXmeJo3c8jHmTUlsm8gyOzstH1UZC7c9dEs457Tzw5qVq+N5Oi10E6hqQCpezupaIb/Rk9OJQcIe&#13;&#10;CNp0K1MMjQgew1qEpHkMaDTzMWZI3oIRYQwc8fcgDZO/naeIGdOSPyKGz5PC88UKtVJiE2000Gig&#13;&#10;0UCjgUYDA9FAYyAZiBr7ZMJAwWYW/WTx4vvhaZgevBkE2QQEH4fPwJU3xO95z3vC3fIZUA5F5HDV&#13;&#10;Cy+8UA0gHKj61re+VScpGE3OPffc8N73vjd89atfDY/LJ305QJEDWTGklF3LSMJbxskj4ZFHHgkf&#13;&#10;/vCHw8c//vFw9tln60CaSRYrSD7/+c+HL3zhC+Giiy7SlSzPPfecnoHC6hawyIm8JrvJz2C966Sp&#13;&#10;h17KMrviXt5evEeYEm8GrkyOOybIHn4l7Jgw1PMYZdI8H54jcnDgIOXhdvtyJb30zOPF92SYALy8&#13;&#10;vXgpivaAMWGDfAlmXNrklExoOYTRnBowJKKsma0mTtsRtKJ/gNdamfCyGoWtORhIOT8IIwlYa4u0&#13;&#10;YZzyTnhaurXbnE8ZRscgQ5zL+BO2STdlcxYJq2Fc/W5yjz2DXp178T0FSAAO3vEMEvKSKe/GR8fD&#13;&#10;HU/fErbe+2LYfWh3ODx1SPrtxWG19N9ss8Cwoc9AkZ0whotDUvcHZAsm4ZyBBNpJ8mwckWeFOuIr&#13;&#10;ZVb3JgkrRPbLKiD9QhLlWELhw4PfgdVrTi4MbyHc9djt4bGnHwnv/eGfCNdcdF2YnJqIaIdeNIMH&#13;&#10;78HC3IuPd9Df3x68Tce0EXr6vVufDd/40/8QZqdnMk8BzMyhfTFoJG3VUlKfbsDqKc3dxlSpUZKI&#13;&#10;KLoRjXQz2HNO0t6Xngyj40ta7T/eU7ukjhDFmmAdCTURL76GTZbs5e3FZwutIXp5e/E1xWbJXt5e&#13;&#10;fLbQGqKXtxdfU2yW7OXtxWcLrSF6eXvwHiziDRM/TN41qq0lz0eWWmZNglcDjYHEq7GF4D0/0pTj&#13;&#10;xXtk68LbBkI2EYGthfEZ+LJq41H5PC+GkVmZqLzzppvUcMKhrawgYYk7b3Lt85s/+qM/Gh5++OFw&#13;&#10;zz33qFGFiQurQvBtVQkTmwPyNQwmbOS/+OKLhe87dZUIMjEgxjFovuqqq/Tznmy9+cVf/EWdhMGH&#13;&#10;lSNs92HgnTqTP9LodWpcF73U5Oif7OXtxfcvyVCfLd44bzp1bdh6eE/Y+sDt8hh30XdGZtBL5W3l&#13;&#10;BZs2hm0S9uXOMPSQvDr34o8iWWgTGCtoN089Hb9MZbcT+wCJGUHk1qBNknQ2FBP5a3XERAXDBdvt&#13;&#10;MFamRhLS4Gs+4ViO8C74pu0UHHEcYS7bRmNp+Gk6YTCciUIfoAc3Y/0blkv001cRXnxfTAuQg7fq&#13;&#10;W/Cm37QY0xaYnQd3hqe3PREWL1qqq/uoaaqEvtpWBFle8Ohc60bCGDGIp2WA4feDT7XyuwGGK8XA&#13;&#10;D/5gqctyX046eTCysy0EFx/HkfD4lsfCjj3bVDZN4I9DL5rHg/dg5yOLCtTnny6yUCccYkydoWut&#13;&#10;h8MHwnMP3CKmki4Z+yz65YRR56NyVtmorBoyx2qxWue9PS++tuBMgpe3F58pspbk5e3F1xacSfDy&#13;&#10;9uIzRdaSvLy9+NqCMwle3l58pshakpe3B+/BIuAw8cPkXavcmoSjSZYaEY9ncmMgOZ5rd773JmPO&#13;&#10;Od3zHd/6MqBiGMoyehxxJlXXXXed+qwSOU3eQH/ta1/TCdFDcmgqGAa5fM0GYwdftGHCdNlll+nS&#13;&#10;ajCs+sCgAg7Hm0QMHPBlWw0GEviyGoSB3c0336xbe9jiw8SLfAyef/VXfzXceuutypftNemAWmUX&#13;&#10;WXDxcDcmhRpt/iQakLmI/uZ4++OERRIUfa88JVz32mVh6ewR9xYbGM3KVqstYVXYetD/W5gI0gR7&#13;&#10;aMC2xLHKA8PjIByTryWLl4Rn5LBmjKW0adokZZFGW8YR5so5a7fmM8HTiTd9kVxpmPyGM17E6R/w&#13;&#10;G1fVgK4gkRZf1o/pUfUtuhuTdsjB2SPiM5GmL94n/fmEPCtg0vojzDO0eMkS7Z8xYhBPywDDs3BQ&#13;&#10;PsfOKiPCtg0rlZK6W1VMess8wGFk4RPTB/buU/4jskpoTj75u0gnzk0Hn+pS9SUrMjnP6+/+7u/0&#13;&#10;BYS1xbHxeE5QGX80x80swnOFAQ3/JnlBY8bTo1n2RrZGA40GGg00Gjg2NNAYSI6Nenp5pSzmLDZY&#13;&#10;Tge4CEKcASzbZc4444xwxx13hM2bN+uqDtIZGHN2yF/8xV/o5Oicc87RPFu2bFFjyVr5KsKb3vQm&#13;&#10;fbvL4BjHpInzQ4izUoQwRhgb9FDmX/7lX4avf/3ruvWGN8NMvhg8Y2TZsWNHuOCCC3QADz+TudNX&#13;&#10;Mw+ldQzswZ/oTtQ7MMcAdvukHPw5syIsGV81L74zMuHZPyUTsOIN8byYNJl6aoA2xkou2pwZHXpl&#13;&#10;ok0x0TVf8Tw/ia2DiTTnELGCDCxt3ibDZvCEjsM3fha3dmsTIOJcJqOFwRvWfGjWbxBuXEYDqnN6&#13;&#10;QtFVkUx1cAinKFR1igGCyxxv7tliwwo9ttjQ91odgiFM379fttfslVWAdQYS6Ktkm85hMXLAg8l6&#13;&#10;Wnfw4gyqPXImDtu1eG7K6cpDjOQnn7JOfzum5+SQ7wH2YchwPDkOruXFwoc+9KHw+7//+3qGV1mn&#13;&#10;3vul76A9msGzLn/6jIAxw9og2ujJssXqve97b2CF6iD41d1DQ2800Gig0UCjgRNLA42B5MSq777u&#13;&#10;loETqy1kKKODGcvEwAZHOhcD19e+9rWK+da3vqWDXba+MBl69tln1XjC2QYMgBm8MFni8EY+EcwA&#13;&#10;FyMHq0aYnHGlAzbK4ks4rDThE8KcW8JqFCZzv/7rv67nn3AWCtt2HnzwQU1jWT1vFk1G81O+mtj8&#13;&#10;GboGmPoemp4NB+War0vm2/Nl0eTroQEmL7QbrkE62hxtG76cU0T756sy9BlMrCjXLsq1cNpWCacX&#13;&#10;OPikGPoJi+MThz/lNF+xQWN5NyIGaVaFzKWHPYgtZOeB7WHF2CrVM8bqcblMv6wgmZmZVqMF/Te6&#13;&#10;pt7MEcbgMSZ1vkT6c+qgvDoEzITknRTDB1gwOQMJ9aznx0idgqOs1NHPIwMGFOSLVycmxTfhaJj4&#13;&#10;yZ/8STWUcH4Yep2Pow5Z/cOKUX6X+Z2G1q6HWB/wNpqFMaytkZVB1NsP/dAP6VgBzHwczw0vRVht&#13;&#10;asaa+fBp8jQaaDTQaKDRQKOBsgYGOyoucz9R4/zet8eNvbXgxffm2EbMgzeDHRnayOAmsrEBTOqT&#13;&#10;xJYbBqlXXHGF+t/+9rfVZ2Ly6U9/Wge+G2WFCRhWmXAuAQe2sheagTMDK75sQ3lcu+SNIW+Xzz//&#13;&#10;fB1Y3XLLLeGP/uiP1LDyMz/zM+GGG24IP/uzP6uHtv7Ij/xIuPfee8OTTz4ZLr30Ui2LwXY6UEN6&#13;&#10;kzmGLd4ewEHvy81Dj33xBeTl7cX3IcicHIp65JB81lX849HNjcmXNabkaxgj81xS7tW5B+/BUjnD&#13;&#10;xA+IN+2QVWCsJCPM6jEcZwXo9giZRJffPIPDpW02jZtxhHSwqXEEnE2iSbMyCJf5gXW7AenFXW4u&#13;&#10;w0JlIT9LR0Td1sdTzMyimXDvM98NP3jxW2TyHA0PIylAMOjYjBPUh9UZ+Qkz6aZe6d/B0Sen+te6&#13;&#10;kd8D0qYKI0fZQGL1u0gMbJQHz5QHZakMkn9aLk3jnrg8P7xePcK+X+fl7cX3Kwe4gjd6os442JwX&#13;&#10;G2nddbDrIQv5+K3m2rx5c3hMDl/n6zZ82pcy9ItWUm84zplRmtCpS8rnN5+873//+zW/tdsOGSzS&#13;&#10;RRb4Ml4wY51l6dvvwjvLw4P3YClsmPhh8vbKPmxZshVXQ2xkySum0cvxp5f8HTXUHhpoDCQ9FDSv&#13;&#10;5DjO7z+rF98/Z9d4scWWDrL4xbbBjaWRBM0cYQYo11xzjRopbrvtNh0cM0DmKza8ZVosb3pY6cHA&#13;&#10;ihUgDIi3bt0aPvGJT+jSWFaI4P7bf/tv+rb5Ix/5SOuAR7byfPKvP6lbeviEKAOrr//z1xVPGsYZ&#13;&#10;3lKnxhFNlD+pnNDsXlR6kcXlnPCh8h6GLKKP+GbfJfkxA54rVi3IQzA/mb069+A9WKQfJn6AvGnv&#13;&#10;rCJhSwaONs9KMfoGJr30A7i6iRp02qxNoKw919GUmfyhX6CM8qo0S5+XP0C9zKv8NNMAZGE1SHTt&#13;&#10;9rBo8Wh4+MV7wyVnXho2rDlTJrwywU3KtS02a9etjVtsxPiRGrngqF+fkfNFOGib8Lj8Nli9wYo6&#13;&#10;ZQUJ54vsk1UIh4UHX09KMYThpVts5DmBj2Qke8vxm8OkfO3adfrVpVnZYtO+kxase6CTZXesN9XL&#13;&#10;24v3yFPijXGJa76OOuQwdat72rEaSMQAQt1xjVm42IYDjXZMHrvoA/bLs2Lte77yzDtfSS89+Xjw&#13;&#10;HiwFDxM/TN5e2YctS89KTACNLIkykmCjl0QZSfBY1ktyG02wfw00BpL+dfXKIBn1eRqmF5+5Kxni&#13;&#10;yCAnGhTSwYuFzSerDXxYMstSV94OfeMb39DDWN/whjfomSEsxz1r01l6TghvkJi8fPMb31TDCqtI&#13;&#10;GGAxWNorZxZgVPniF78YPvCBD+ggjtUovIXm/BHK5cyT1WtW6yoUltdOyRsk8posqZ+G48CtMJIw&#13;&#10;8ucGB+W8OvfiPXJ6eRdqmJ04JG90ZQXOdDww11PksYCdlcMIZ2enpS312eV59OjBoiwv3qNgL28v&#13;&#10;3ikLkylbSUJW2jtnF0GjX7CtPeBw+LRVc2mYNOt7UjrY2L7nlB/nEWGItQmc8vLepxdvAvfje3l7&#13;&#10;8X3IMCrq5jKrwhHZajMbpG2MHQqfvu1/hLdf/aPh9eu+Xw5pbf/4xC02M3LA6sFwZEK2yZQMJBTL&#13;&#10;4a3Lly0Pa+VsCM4R4QyTtK6ow6kjcnjrwUOyzUaMH8IDA3qKIcynXNetO0UPiYWnADruCgMJ18ED&#13;&#10;ByWJiblc8vswMOfVuRfvEdTL24ufpyy2NZatstpuRf+0T+rP/DQMbVp+/5eKkZTtU+TpcF65h4kf&#13;&#10;Jm9u2sPfg/Xy7qiAPiKNLHklNXpp9JLXQJ56ND0veQkbqmigz9lCo6tBakA2lGCC6I+ljCG8+P4Y&#13;&#10;R1SOdxy4RCMJKBu8mm/8idsFjQkPb4s5MI2v1jwjX7FgCeyypcvCSatPkjeSs+Fv/uZv9AsHe+QN&#13;&#10;46YzN4Wnn35azxPBOMLbRAwg3xQDCytOtm/brnEGy6jrvPPOC9dee20455xz9PBX3j5hcEldRUYS&#13;&#10;i8G1pcX7Kw3OUiYSzumlBGlHX4E6ahdeCjllUV2IfsaOHApyMkQYXbIslJfVl0o4JqM8JdO7tobZ&#13;&#10;czb3J3/3x6OTh1PnombX8zXsZ9HD34NN75OVJBg6cZxJQpgJFoZVDBnlyRJttcPAIfls0gXW2jK+&#13;&#10;XdBZPUKfwzY+VkS1nFPnyO5x89VLX2UMQxYmp+hRzCLTYhw5f3kI66WbvWv/kjA5Ohn+592fDtsP&#13;&#10;bgkHJ2WlwEjUI/o9OHkwPPrCQ7IKRAyqoutyvU1Pz4Rte7eE5TuWSvq0GrmtrrjXWEfT4antT4ad&#13;&#10;O3dp/42ho+xmZKvfE9seD3tl2x/1WV7xQDn7Du4Nj2x5SCbd00GOU9Ff1G6qOubqyJRCVck/z5jB&#13;&#10;svbjW/vRepLfWcqxOkvTjEYd8lIC4ybtWo0dUpBhaafWVqFZGD+OB5aGCTGQwoMLOjzTZ4kw7R9Z&#13;&#10;uHecYTpwRZoCev3p9nCU885D50OroyHL4pV7mPhh8vY8KjwOjSzlRhHjjV6Ofr3kJWyoXg00BhKv&#13;&#10;xgaA73ugU5TlxXtEzPMWqg5s2oMbeNoAyQZCubhtdbn88svDpk2bdBJ05513ymB4p741Zrk0n4k8&#13;&#10;RT79ySRmh7xR/nPZWjMqkxmMI8vkzdJu2UbDmQUMvGZkcMxy3iuvulLPINm8ebMOzPlCRlkmJRR/&#13;&#10;yjKW0+JwOqV2hvN66cSkMS8+zdsr7OXtwYMdky9TnHfKyvDId74SRs5/XRiVN7oyPj0uHB/lmJXJ&#13;&#10;1uTT94fXjO8MGzZeXzGqDeJGPTqnPA/eg/Xy9uIXIosZSZj4sN0GIwltnEOb4/YuGXoVDx4+E6ec&#13;&#10;swlXuf9hwsYWPFaP8Fa7bGDxyp4ru47m5e3F15Wbo/fDmy0RNHEOaZ2UFXVvXjsSblg7F378gaAr&#13;&#10;OkZku83zB56RL0ntkzqJn80dHR0POw9uD196+H+HXQd2yV4m1pR0dhRTR6bC7Y9/O9y/7x4xeB+S&#13;&#10;rTiyakvaYMsJ/Ih8cvaWx/8lHN47JStI4mGvrfQiMDMyEz7z7U+FF8RIfuTwlPb5KQbD+PM7nw//&#13;&#10;8NAX5dykkbBYVojNsTKwi+tHL2l2Lz7N2yvs5e3F9yqf9NZvpOgNgxRx9Er7sjaGD83S8GmbHMJO&#13;&#10;G6PNrZA2bPwsHzgLpz5hVozSRlktCg9otFW74K9hee5GZJlTK17CQMeZr5EB/vHq3Iv3iOrl7cF7&#13;&#10;sMg8TPwweXv0Pez7bGTxaiCPb56XvF4a6mA00BhIBqPH44qLjG1kQJQMoLg7COpJlyRhrnLcaAx4&#13;&#10;mPSwjP5N8jlfrueeey7c/d3vhufkk7wYSDCk8FaQ/egywtHrgKxAwYACZ1aicF144YXh4osv1oEU&#13;&#10;+HTPspVnvsoThWrJR7TtTG4GVnFw1U47cUMMMK+++io5DPeL4Z57/jHMbLpEZklLtVrKWkHX4Plh&#13;&#10;ssmR0cpYVqIwxfXg54pBb5lXOd4Xb6p4RpZ8P/dguHT5VPg/fvgtur2rvOqozLuJD08DbK+jXfNM&#13;&#10;8FUrvoKBoZR2zaQIR1rqynGeN2vzFmaixgo2+gi+okU5jeuiAXRc6HmZLBD5pJyh++mtYpTCoijV&#13;&#10;wJke0yNTarjG7nBoSoyMcs2xFGtuLJzyutNjDyB9/ZzU22LhsWRsNByYmBYDq3yeXcKnv+EMAcsq&#13;&#10;AOE3UuCQiPD0Evly0volYcMb5OtlY7G+y5iJqbGw5uL1Ye7CWIblpTwNiwSHjwh/EfCIGFROWtwM&#13;&#10;Z1Qxjj+0H4wj/GbTL7LCI/XTsGFg/7gczMpX5MjPSjAc6dYec2FoShfsBsnLAesYSWm7tHGMpHbR&#13;&#10;FxDGJx3fwpRhccot9w/QGtdooNFAo4FGA40GFqKBZkSxEO158zLz7xz7d+fgxXfn1plawzsOPNpv&#13;&#10;bxmM4GzgY36ZZnF8TrOXDPrWjwkLeTh34KZ3vlMHSLzlZUJEGheDMhyTGgZDvGnmaxdMnHSfuUx8&#13;&#10;WDHSkgWw8LQ4URyDL3PltDTOfnUblBm+5dfopZW+kICXtxfvkS3hjd6WL18R3vOe/ytcIZ9V3vLi&#13;&#10;C1RiJ7cETwJVXJrHduJLsa74Eu9S1mq0hO/KW7YNrH79BXImzuU62etpHCnxrhZeonjxpexdo17e&#13;&#10;XnzXwkuJXt41eCYztHOMGIQxkrBVgzfJ6UoSK708+elsxxQi+0Slz2CVGX0Kq9BWrlypkyvjIfNo&#13;&#10;X7/bythHwMvbi+9DhBbEwXtUDyCJ/TrrQA5Ke587ItcuMTgcEH9WjB3rJ8KkbF85Y/lIeM9l6+Xc&#13;&#10;kakwJ6s/5kS/I5MTsmdNzitaeVJYLGcX3f7swfCPDx0Iv/7DZ8i5I/IjNyHnhsjWSnWE5VwS6aBZ&#13;&#10;PhLCilVymqvkly040smHOflizoiUA6+5Qwfjl7QkLAeMxPwrVmoY4+mI9FPhwD45K0WGLvCUOp/j&#13;&#10;N2PFsvD5h3aFew+hhJJz6EVzevAeLMy9+NKtdI3OkzdtjHZVbltGS32M4k8/87QaRTCQ8LvMixAc&#13;&#10;n/Dlh0GNIAU/8ubifOqXM2PYSnvJJZe0jBzgrY9mLJKWTRkWJxwN9H0MqLx68eIRpl/n5e3F9ysH&#13;&#10;OC9vL76RxaOBPNarcy8+X2qe6uXtwXuwSDdM/DB55zVbT52PLPXcmhSnBhoDiVNhC4L38Vvewd+L&#13;&#10;78jcI1LDm0EJQw8+87h8+UoxXsQzPtKBCW2WgVBKU1JBJy0G2xhWjNh5AxhAmBDxhghnAzQGUlwY&#13;&#10;TDCMcFZB3QSJss11hCGmaUkc3Pj4mPA+0irbeLT8Gr200hcS8PL24j2ylXijG84MeM1FF4dLLr3M&#13;&#10;w+mox/JMMQnH7+lKehk4vifDBHAcy8Iye1aP4FhdRjvHKIqRg/ZP32D9Api0jVufQF9FmDwYSE47&#13;&#10;7TTlCe8O59VjR+YeES9vL75H8R3JTt5jsspjkaz2GBGDxpF9U+HUw2eEa6+4MZy3+Tx9Q79HVvr9&#13;&#10;5Tf/IqwZ2Rl+8DVisJDtMEEMGGG9fJVo/95oBDmV8M5w0orV4ZCE33HpbjFeyG/IHumfT4r1G/ZJ&#13;&#10;WA7bVoPIQTFukB8jh/zGBPLvFbwYypW+S7CykiGcJufVbI8T7nCqhLcJjd8m+WpN2C7GlEUydFkj&#13;&#10;4W2SD0PMyWvCrU/vErtuRgkZUofeyhEP3oOlHC++LFu3+Dx4l9tSfEESV2/Q5kjnJQZnhfD7/Yyc&#13;&#10;K0acr9bh2CpjLu1fyZteYCxu+LPOOis89thjep177rlq2GTLHe0XLM7kMd/6BeLoUsTr7frBpFy8&#13;&#10;+DRvr7CXtxffq/w03cvbi0/L6hX28vbie5Wfpnt5e/FpWb3CXt5efK/y03Qvbw/eg0WmYeKHyTvV&#13;&#10;Zz/ho0mWfuQ9zjCNgWRYFcrvu/fh7lcWL28HnkEOKzeee+7ZcP75a2Ufefycog5ukI+BSzL4iSQK&#13;&#10;EFfQY7A6QGJQAx8GWBhA0gFTGlZe8sfwyr3E2zAxn5ao/Ize8iVfTI2URTKwjm+9luTxrYwLDFCs&#13;&#10;p/69eI94Dt4YEjhHwCX7kGRRtg7ZPWLMi3cjS17FHr0UWCZerCTBSMIb4xdeeEH7Bb5aRd+AQZW+&#13;&#10;SCdCUqpN5BAAmk3cMI6AY4UaFxMsy5MXNqF65CbbMPHD5J3cchpcftKysOIkOedJttMsenFNeNf3&#13;&#10;vy+cuemMliHxAjmw+YsP/H2YeOkpMW6IsWJKhOQjV0fEWGFh6Ienw/JT1oUNp60Ls1O7wqhsa4vp&#13;&#10;4uPAHpEwxvZcfuUFbzDicylefPpvC49K2ORQvpQjgTGhT8o2kZxxBNygnBTj6he9eI+cXt41eNqR&#13;&#10;bWWx32BWZOFoh2YQwTjC7zZGjVe/+tVqxLCVHuQru5RmYXxrx4Rpp/B76qmnwvdk6y3nlJmBRL9W&#13;&#10;JwZT2jZ5yhflGa+OsmvuswOTRrz4NG+vsJe3F9+r/DTdy9uLT8vqFfby9uA9WOQcJn6YvHvpuJze&#13;&#10;yFLWSIw3esnrpaGqBhoDybAeBM/k2CuDl7cDz6CHtzkPP/yQHHi4U4wlq2Vv/6GWMYGBjQ14EJsB&#13;&#10;DM5olp7GLT2lWVjT+FNylo6fhg2mdCJJuqVFMj1flCvmH5H9zqvlcMhtYaW87WSJv23tUeCg/zh0&#13;&#10;rkV78R55vby9+EYWjwbyWK/Ovfh8qXmql7cHn2CZ4LCajDNJmCxxcCurSdgiY5/pxWBnEzEmcsTt&#13;&#10;bTbC2yeEMaxwFkJ20pS/S99kFx6J7HUsO+gevAc7H1lSwaSsfXfOhL37ZlTvk2IQfeubXi+T1U3h&#13;&#10;yJSsyCjcrPwWyJo+0an08SzKwXAxXoTx9RKabMHZ/9j+8NiDz4XRdxSrO8aFvij2wUHDMK3JDx9+&#13;&#10;R8BxcXIRIxMMH7IdMobFZ+uOYqBxFfwIy5EzI6MiLbLqrEe8QbuXs456yT4AWaytmE+R/FYS59or&#13;&#10;K4hok2effbYaLmirGE/48lzO1f1OG99yusXhuXHjRjXAQKN975av3G3YsKH1Gw09lTNXvtIGoJda&#13;&#10;3t6ERpa8xoapl2Hy5m48/D1YL++8ZuupjSx53TR6yeuloaoGGgPJgB8E9sXKlD7DlZaYo2egSqri&#13;&#10;63mTwYOvYlMpmIhccsml4eabvxGukq/HrFy5Qt7oxvNCygYRi5OfQUx6Gc8yjXiKt3AZn9Itj9Es&#13;&#10;br7ltXTzmXgtW7ZUriW6cmTXrj3yqeAbWoadNJ9Ph+Ss6rF7HXWWFjn0/7x0571wWarSGcXL24u3&#13;&#10;cvrxvby9+H5kMIyXtxdv5fTje3l78f3IYBgfbzOSYOxgYsTFOUW8TcZhIKGfYSKFgQRnRhQMKeDq&#13;&#10;D2X1yeJr01XeKlztnyp+cG26yrtODPrMD/z4L0gyxoSYz4xPHXkkaXyCLwMtCbffK4d3yhkl4Yhs&#13;&#10;i3xR6kCOFQlyiGrYMhlm9kyEtee/Uc4f+bHw+O2/GV7a8VIYOzwW5pbKihFxIxMSlkOSR2Yk/6SE&#13;&#10;X5wUmiTAS/LPHZSCZmSrj9DnDsjWCTn/RMP7JSxu7gXBE+arJisFs0/yibFkZIVs+dkrYTHejEt4&#13;&#10;945FYfG+JVEubktdvD+L4Q9O5ynXdrie/9Eviz4O6EgMJDhWk7IyiwOQeW5oi+kWGGh2gSdsjjar&#13;&#10;aTGhhTO8Ya1NUya88curwEyeyNurR5OoH9/L24vvRwbDeHl78VZOP76XtxffjwyG8fL24q2cfnwv&#13;&#10;bw++iu0uURVf3xfByYOvYgcrS5VbvexHtyz1cnt1XtVJ5ND/nCHPoaH2q4HGQNKvpvrEqXGEMQJt&#13;&#10;uMO1Bw4dZCJ94vOGF+NW5T9fWRjYsIrkkKwcufPO78jKi7Xyhud0nZRYp6qlFYOh6HUOlFpSFQOo&#13;&#10;NE7YBkfmR1qbHpUSebbzKkr+FIfKmcFJhGE8x0vIOK4jX8zFgI43Uk8+8TwfNAk/8ANv0tUjMyz3&#13;&#10;7qOOVIftYiPT1t8anbfSeweUP2yOAllU2kaWfKUNUy9Z3nkxhl5Hw5al5raYGGHsYBUIPm124vCE&#13;&#10;bPE7rJMlJkwYUjCicGEUwcdo0po8ZWWH2OlabbqTXMRq8H3ybrHsE/9KyTK+CONDNECYzGVZWE3y&#13;&#10;b3/g3WHPFW8Pe4tDm/WgVOv3pbNlwcb0+tmwUs4MGZevyOzf9JPhwNLtWmd8aQqX5tEyoUveOfli&#13;&#10;TsTI1ssiPLdBeOpWGZlcSxinX7fZIMaRMl34RHws56a3jYabZMXJGWeeIV/cwQKDi2kxHP+27pMk&#13;&#10;T7+bMukSVv5e3l58l/LTpHnLUjBhLEC7M2NHzjcav7X8nptBkzBpHNrOgawVutAMYz7tOb7UKA74&#13;&#10;HZJe9Pa8vD34LDatmVI4i4fY6eb17GZ5d/LtiGXxx4gsHTdikRrZs/dpeTJ+Fl/DO5M9kmrwffJu&#13;&#10;se0T33peWhnTwNEkSypXDHv6rlbugeilxa0V8MjS0vlRIEvrBprAvDTQGEjmpbYemSqDrgHje7Dr&#13;&#10;SJ6nLAxYLr30UjkTb2146MEHw/33P6Rsoav1IVoi2mHoDHrFZ8JiPti0n9AweQt89DujFKTsi4xA&#13;&#10;U5fekiVBK+DiiwzyT31hNCZfPHjVeeeFi+W0fA6CZKBWHRinJWTCaaGZ5AWRvLy9eI9wXt5efCNL&#13;&#10;VQNeHQ4TP0ze1TvvoJgRhNUgtrXGJl32VpmVDhhTym+YlZFX9o7Se0S8vL34HsV3JHt5e/FFYUxu&#13;&#10;z33VOXlddwgUV/lQV+duPiOcf95ZpdSXN8rWyVms4b3cPPXSi62me3l78X0JUYC8vAXP7zcHqXNQ&#13;&#10;+l//9V/rOSX2m/7/s3cdgFFUTfi7u9ylJyQBQgu9VwFp0qUjYsUOqIiIBVFQbL8dFRRQAQugIIrY&#13;&#10;kKpU6b2F3nuRhJqQfpe7+2f2ssnd7e7dPeAUdVfD7s5+75vZeW/f7Zt9hfe8yb/zBVo0dzLeXxrm&#13;&#10;4zLHQdLKlSpLNgj/TmtaoXLhCvyiwqIuCiY3axThF8GKcovig20L2xPoptui7indL/8+v6jfkS71&#13;&#10;4wE9QOLHQX/7ZbnVH6ghongNXn6pcdDXOF7Kj7vY8iRteTRhqxwdlQMQGsldYrJFeokqCFiw0Du9&#13;&#10;N4/7udpxocztPgtlKsaYjCaEhoUigpaENNDSllJwRAV3VSI3WwLiEcUHRFoAEuUWxV8vtojaHUx8&#13;&#10;MLlF/M3Yf4EtXGdoD5kRdUgB/l/glyu8c9/J/PhFMU+THzzXr1dcx/rhVtyIKF5B4EMgyi2K96Fa&#13;&#10;cUmUWxSvUFgUILnrrrukq2rBEG+Z97kKrUdQRcbLe3d8QOVI9D5F8CJYNjyY+GByuzs9kGPdFnUv&#13;&#10;6X7R/aLuAXXp9VRe1C3UpeQBPUDyNxQDXw16hTkUzRXFKzh8CHxxS8EMepD5qy13ezfEMtrVM8MH&#13;&#10;5RVfEuUOFC8Fewq68wZqXKDcEt/fmEeK+/mv2HIF9ymapwrfagmCbIuo3cHEB5Obv4qK8ItgRbkZ&#13;&#10;L7Lptqh7S/fLP9cv/LupCJDR7Qjlqfrta0qFuAXrC6Fn+gq4RW3XdIL3hSDbImp3MPHB5BbKf8oD&#13;&#10;3Rbvgug61/1y/ftF3UJdKuoBPUAi6rFrgJd7UQRKJYoPlJdxgXDzixL//Ze2QPzi7g9RvHtaf8ei&#13;&#10;3KJ4f/rdr4tyi+Lddfk7FuUWxfvT735dlFsEL4Jlm4KJDya3qO3BtsU9f/0d67aoe0j3i+4XdQ+o&#13;&#10;S/Xy8tf7Jdg+F+EXwbKnRPHq3lWXinKL4tW1qktFuUXx6lrVpaLconh1repSUW5RvLpWdakotyhe&#13;&#10;XasuDaYHPGdpC6YmnVv3gO4B3QO6B3QP6B7QPaB7QPeA7gHdA7oHdA/oHtA9cJ16QA+QXEcZw13X&#13;&#10;RDZRfDC5/6m2iNodTHwwuUXynrG6Leoe0/2i+0XdA+pSvbz89X4Jts9F+EWw7ClRvLp31aWi3KJ4&#13;&#10;da3qUlFuUby6VnWpKLcoXl2rulSUWxSvrlVdKsotilfXqi4V5RbFq2tVl4pyi+LVtapLRblF8epa&#13;&#10;1aWi3CJ4ESxbF0x8MLlFbRe1RT3ndKmWB/QAiZZn/ga5aJcrUbzILYlyi+KvF1tE7Q4mPpjcIv5m&#13;&#10;rG6Lusd0v+h+UfeAulQvL3+9X4LtcxF+ESx7ShSv7l11qSi3KF5dq7pUlFsUr65VXSrKLYpX16ou&#13;&#10;FeUWxatrVZeKcovi1bWqS0W5RfHqWtWlotyieHWt6lJRblG8ulZ1qSi3CF4Ey9YFEx9MblHbRW1R&#13;&#10;zzldquUBPUCi5ZmrlQdzyg5RblG8yL2LcovidVtEPKCOFfW5KF5dq7pUlFsUr65VXSrKLYpX16ou&#13;&#10;FeUWxatrVZeKcovgRbBsXTDxweQWtT3YtqjntLpUt0X3i7oH1KV6edH9ou4BdWkwy0swufluRPhF&#13;&#10;sKLc6p7Vluq2qPtG94u6X3Sp5AE9QBKsgiA2WkbMClFuUbyINaLconjdFhEPqGNFfS6KV9eqLhXl&#13;&#10;FsWra1WXinKL4tW1qktFuUXx6lrVpaLcIngRLFsXTHwwuUVtD7Yt6jmtLtVt0f2i7gF1qV5edL+o&#13;&#10;e0BdGszyEkxuvhsRfhGsKLe6Z7Wlui3qvtH9ou4XXSp5QA+QXOOCoD0m7OqfRG1uvgklvzZeifXt&#13;&#10;BiVem1udSRuv5FZnkKVKvDa3nMZzr40X5RbFe9rBZ9eTLUrrZInofYriZT2B7EW5RfGB2CBjRLlF&#13;&#10;8bKeQPai3KL4QGyQMaLconhZTyB7UW4RvBLr2yIlXvv5ZyYRvBL777VFeWfaflT6RRsr6nOlHS4G&#13;&#10;pU4XUin/L9mi7i2Xx7yvBdsv3vqKzv/6PCrS7X2k2+LtEdf5f8UvyvtU94csVeKv3XOk5Ja1qu+V&#13;&#10;eN+2KFm08UpuZWp3iRKvze2eruhYGy/KLYovskE+ErFFTqPvr8wDeoDkyvymmUp7TNjV9+XS5mZz&#13;&#10;lPzaeCVW84akC04YDPRY0p+8aXPLCM+9Nl7cFk9m8fGG3O4ouhN3NqUt2nZzOlG8uy7XsTa/KLcY&#13;&#10;3js/lZa5S8S4r4Vf3LV7Hl+lLVyOjQYY3cqyJ7/I2VXaQqq081/EDsZeB7aQT11+vQa20AN6/eeR&#13;&#10;8j5955oS7zv/RfBK7L/XFpU70+t0Faf4ql+U5eXalUVVU3wI3W2R3zNkmau+9vy9lq8VUfq2vQjn&#13;&#10;/0iUWxTv34IihCi3KL5Ik/8jUW5RvH8LihCi3KL4Ik3+j0S5RfBKrG97lHjfz4UIXom9trYo2bRt&#13;&#10;v75t0bab71Fpu298MP2i5NYlnh4I8TzVz3QPuHvAAHN4GIz5Ntjy7dRiMcJiNgOOfORZ892B/5xj&#13;&#10;pwPZWTlwmsMQYTH9c+y+RpaaQsywhBhhtVqpqjbAZLaATmHNy4NDWXdfI61/Hw0HgpxO+cYMcNhy&#13;&#10;cOrMBUQklEJCVAic/8ablt1tMCEiPJTOuHkh+8B1UfaL05mP3BwuC1e/2a25yLQ6EBFBdcZVBqAc&#13;&#10;eTnItKGA6+pt+7cxGE1mhIea4WQ/U/l2Ba/pVcuej5w8ys9rkaH/EKc5qU7Pzc4BQsIQ9h+s0/1l&#13;&#10;k8EYgogwi/SMy8+9VF7odzyXyoo9KHUgBTZIo2gxdNqtyMy1IiwsHOYQE71q2JCZmQdLWAT9bnmG&#13;&#10;Sfzdt35d94DuAd0Dugd0D1ypB/QAyZV6LsB0oq8JovgAzZBgItwGalyFmBw4sHAmFm3djtS0LAoq&#13;&#10;RKBEqfJo2r4bWtQoiXybTfgFSLZXxBZOI4qX9bjvDUYTbOcP4dNBg2Hv9RZeurM5jHabMPe1sMXd&#13;&#10;LvdjUW4RvNEShpwz+zF39gJsO3kGVqcBkfElUKdZO3S66QaEOqweQRIRbr4HEbwIVpRb9icHf+gV&#13;&#10;G/l2Oxx2J4xhZuz5eijavPwj2g94Gz+MHIiQXGpYCb7Ki9ou2xPIXpRbE28wwpF1Ct//tBJZNgpu&#13;&#10;FjaiyQpuPRcEjqKL1UTHW5ogkvzk3ZjR5Fa5ETPFGncvmoih36ZjxEdD0ahMGPndm1EloYoo1GTH&#13;&#10;mt/H4rVZDnw65nnUTKDGnYNDPIHzidiuYoJPkSi3KN6ncrrIjduLp3Zg/rJkySMcAHQFSAwoVq0h&#13;&#10;ujWtA7ORyr1Kw/da2+Juqyi3KN5dl3zMdXr++cMYN/hZWHu9iZdub/GfqtP9+pDKSt6lI/hxwZrC&#13;&#10;51EuL+HlaqFj84aIDzfCZqcHTGXzy++WRsZy4D3UTMFnimfkW7XfEWS8TMF5mbZ3Lh7631wMfP19&#13;&#10;9GpVHqfXzMQLr32Gzu99jQfqFacyrW6nzCHvvblludZeFK/FoyYX5RbFq+nUkolyi+K19KrJRblF&#13;&#10;8Wo6tWSi3KJ4Lb1qclFuUbyaTi2ZKLcoXkuvmlyUWxSvplNLJsotitfSqyYPJreavv+STA+QBDm3&#13;&#10;1V7qfRVoUbyI+QFzU+PKaL+M6WP+h7fenYoz9MJTPKEabLbTSL+chcgyNfHwsPfxZp92MFDj033j&#13;&#10;F3X+45ewoi/3BQiSS40zPuVhDtwwpRceudnj4RfCyt31+Su/t+2ub0n0L/8v6SMemYiEPIyCMR78&#13;&#10;rD8vDce2rIet3TlK6Bph5s3N5nnYwgK3TRTvltTvoSh3oHizxYyjqyZg2KsjsXBbClC8BCqEWnD8&#13;&#10;9GkgPAHdbhuMUR89gzKR+fQi7TKTuQ3kI1e20Rk3xOi/Ip1FZ3K+cybI+cBXOR/UyoLTQJnF+UXk&#13;&#10;nE+8KcqLSyzlL/Mz3h3j0i6llJAuG6iDE71Dm6hm2zjpEXy4MRavvfsBGpUIQT6lD4kuhsioWOpZ&#13;&#10;ESXdiSthkS1c5viLtHwPBSZ47Iruv0jssoVvKLBNCy/KrYUHBTjzzyVj6NBBSMvyfEbdLSxX9QE0&#13;&#10;6NEC0aDgGOeXK7MpUMbMyvuRywNnhuu5dLFxukupx7Bp7Vmk5cgNdld54Qx253XXX3hM6bk+YF7O&#13;&#10;g3OpR7F5rRUZeVIRcQvfEI7KFG9q9YJ0ga/JthfcD8s9fO4ml9MEui/kdkvgwe0m50NRvFdyxanJ&#13;&#10;ZMCxrbPwzKBRimv8LNfsOxTT/tcflcKoxxTlI/teem5oL+dDUfl286evck9ppfqYy4VUNpSquUFs&#13;&#10;lOpUwkh1tpfPKQnrl+1xf5ZlNvYjAfh/l54iQ2WItJfKIR9xPZ9/GUc2r0dOq7OUNvA6XbaDadzz&#13;&#10;SJazLe5yxl3Jpsbhi1sEr4Z1t5E/dFw+vhJPPjXYXew6NkWhatf7MW70W2hekgOaBcEHOa/p7h0+&#13;&#10;gmxFeemqLyVbuNcaLuHd197AjlNVMGriYCQa8uEdKy2sR7jqLchj5rNmncX61dtwS1o+1eEhsF8+&#13;&#10;gd2bV6M+9fqUqge3uyjST5q9yok/v7jRSIdqeF955J2ez7Xwatxq6WWZGl6LW07jvdfCi3KL4r3t&#13;&#10;4PPryRY1+1gmep+ieC29anJRblG8mk4tmSi3KF5Lr5pclFsUr6ZTSybKLYrX0qsmV+NWw+kycQ/o&#13;&#10;c5CI++yqU4gWaFG8iIFq3GazE2vHv4Yn3p0KR8WemPz7BmzbsQK7d+/Aiskfokb6EYx/+RGMX32a&#13;&#10;vhTJRcgAS0Q46LsRBVKob7zRTENYaDiOvNHLT6jFgrDQUOkPFFjhYTuWsFDqqVLQ4KG0vBmodRtO&#13;&#10;ae353Fh3IiSceE3yiy81fql7uYW64IbR8IEQGh+STzj5RY57DbCcEpPcTmnDaFiQ21AaGiYUEk7m&#13;&#10;0d7XpuaXa4n3xeV97WptMdKwmtyTyXhxyKsUHLHirn6fY9fmLdiweTN2rJmDXk2LYf4P7+HjSSuQ&#13;&#10;Zw51vYfSi25YeAQ1WimfbPmUJ9Sln3pguNtiNJkQGhZG+Uo+5nwgnNFCXaMpr0JoH0rd3VlGJ9IX&#13;&#10;Rfm+QkhHGA3VsnBe0TABqRki6bO4dMtAauyEEb+FGkFcppyECafyUtA+lmzhl+hwwoSFEo6KUT71&#13;&#10;lqAmNkIjLDiz8TcsWbkBF+xmREWQ7TSsqPo9r+LIge2Y8vI9MObmSmXNEkplie+DbMmnLt3c20R0&#13;&#10;c/dLIGlF8CJY1s14p8MGc9LNWLM+Gdu3b8fePTsx/pWe5N8KGDl9Kfbs2oVtJF8w+w2UBfWiCgml&#13;&#10;POL8slFjxkB5z8NkPO/ERPnGz5KdfMTPZShhzDw+q2AzUJd4ynzyvrzRED163sPdecnPJi9iHi7C&#13;&#10;X5z5ObZTn59wGg7A5YnIUVA1SIRGKkdhdI31y3WHhJPVee+p/ISS/lCqS/hWZD9y4yyc5BYqO9dq&#13;&#10;k7kD5RPFe/MaJcdEYOi4Wdi7fz927N6J9Yt+xONNLNj3xct4d9oGihVQyImGV0j1LtWX4dIzSvkr&#13;&#10;t4MLhl44yO/8jJuohyCXAe9N8jsFUwvznfLQPd8Z711nm0kf19lF90llgeoJuYxJzzL9Xpg4ElKw&#13;&#10;GaneD6W63uDk3waqc6T6wTuPuGxSHUAlhXuGhfBQDKpLqPgWBs5kPu99kS1kL/uFygAP43Df2Ab+&#13;&#10;jfK03R1xbY7dbQmEURQvc0repfIOhOGh1yZi96FD2LV7Nzavmo+Xe1bAn79NxKufzUO2gzGuPIoo&#13;&#10;eMb520co+bfoeaXfeK5nyT9hlE8mI//Wu+p8S4EfDfy7b85H8sblWLZsF2xmqlvdyhQ/65xWzmMj&#13;&#10;vROEWorymMssP/dmCqATPf3Y028J5a17LklDhrh+otIl6ed6wf1dQ775q9yL+lwUL2KeKLcIXgTL&#13;&#10;NgcTH0xuEX8H+z51W0Q9oI7Xy4u6X3TptfFA0S/TteHTWf7hHjCYLMg9vgzvjZ2O6Ao34PNfJqJL&#13;&#10;rXDk5lLQA6FofP/T+CzvDG55djRmTVqAgTc/AQsFI5yOdPz++muYvGWP1KXfHBGPzn0G4VHqvm+h&#13;&#10;l2DbmS14ffQ4XKzaDQ2tOzB3yXZpiEdEzXYY8vwANEnkF3AKhtCLTtqJLXjlg0+x/8R55FOjuHjZ&#13;&#10;Znhq2FNoWjGGGtsO7Jn3PT6dvhBNbmqO5D8W4ag9HJ2HjsTQ1kk4tvl3TJo4FdtOZVGPAQOiYuui&#13;&#10;9+An0bVxafrKVJA58v4fnleBmk8Di2jIwlQs35eDrk+OxbgP7keoLZdedICkOjfj8y/H4XzNbpiw&#13;&#10;6Q88cq4d6sRbkEPdsieP+ACzN59BXr6D5qIpgaZ3PY7nejWHmcauU4sI++eNwPBF6WjftgY2zv0d&#13;&#10;Zy7mIrx4aQx49R2UPvYtRn+1FqmZVpijYnDXwFdwX+taMNEY8zVTX8Wn+8qgf5eKWPDl1zjMc2AY&#13;&#10;I9G47cMY/FRH+gLJXyTpu5PtPKZPmoRfF22muS1sCKGX7UZdH8DAR25DPA0hMNizsWTCi5gF6DWO&#13;&#10;AABAAElEQVS6qxTa1jPhjwWrkOMoh+FjhmD1tyMwbRm9bNMXyHefvB8zy7fEsI8Go+SZVXjinV/R&#13;&#10;/JYn8My91XF05Xy8/+n3qNW2FS4sXYJNGdmo//gHGN6jVtEX1UAdfZ3hDMZwlC5bTrIqjJ6bkokJ&#13;&#10;dGxBqdJJKFu+JD1v3LOEexA4sG/VdHww/idcyKCgEbVIqje6HS8MeQCJEQbJDyHUaEnZOhejPpmM&#13;&#10;/ZTPnP8RlVph0DOP4qbKxYiHX1UKWt5Sy4YaNoYMLP95Eib+tATpWXmUxIxqLbpj4ICHUDmGvg7T&#13;&#10;12kTNY7SD67BBx99gT0nL0pzAzXs1gfVbJR33MtIstBAeW9Cys6F+GL810g+nUmajIio0AwDBj2O&#13;&#10;m6snSIExCVzwD+tynFmHQW9PQHTVTnjxhd6I4DJPdudf2ok+z3+Eat2pLPXqgSiQ/B9XJ3DvnCiU&#13;&#10;SiyPMuXKwJ5ng6liVbzzcSiSu9+HlZPX4vxT7WBf9jmGfbMdDZvdgONb/sChk5no9cxb6HtbC2Qc&#13;&#10;3Yi3R36C7YfPSkGx8LhSuO/pYbitWRVQhEKqH0yU7+d3LMSXn03CptPZJKN8r9gcTz79GNpUiy8o&#13;&#10;Gz7q7ArRNHyDqm1jHpLnUZ0w9TekZefBSPOFVK7XFYOffwBJMTw/hhEZJ5LxzRejsXzvZdiobIRG&#13;&#10;lsZtvQfjvm41qUcjkdAQDJMzCzM+ehffr0xGFs13ExVbHY880gaGaMr4APOQh3Jc2j0Lz438FV36&#13;&#10;DMG9XRrBaM2jwLsRx3YtwBsjp6FN/xfQp3V9qmOorvvHb/xchiIxvoJUVpBNz3hSebw85itcSumO&#13;&#10;CV+vwukX7kKNyBysnfMNPpu2gJ5XfsZDUKZ2czw79BnUiA+jrnnnMXnw29gVm4hWpe2YsXAbLuXZ&#13;&#10;ERFXEo88/zq6NiyPrNSdGPzMa0g+cB623DV46p67ULPTw3ij781SgC798DpM+nws1h3OlPI4LKoc&#13;&#10;7u73PHp1oDJH+Sc3eDgrC2oTl7wgjsZB+bwL+zBy1Dhs3XdK+m2yREZTPj6HB7vdiFB+F/nH55d+&#13;&#10;A7oHdA/oHtA98Hd7QA+Q/N054KZfqyuiG8TjUBTvkVjjxEgvxGd3bsC+DAMadngSbRpEIS+dJjWl&#13;&#10;13F+gcynQEnte1/AyhZ9qDETAxO9mFtsafjqrWcx6LPfEV+uPEpEmnH53GYsW7IFF8dNw8v9WsKQ&#13;&#10;cxlL587A9pTZ+LlEKbRuWBt5+7Zh4crl2HE4G0unv4zS1AXg4oElGNqnF2Yfi0T5pDLUGM/DtpUr&#13;&#10;sPbgTnw/eQra1grFxX1bMX32LEyfMxuJZSoiunhJ+tAUjpwDc9Dp9odxOs2CpG6d0MBxlnR+hrWb&#13;&#10;kzFx4U/oWjGKBhIUNuMkD4j6MJj4YHE7qWF4MHk+rOFt8PBDNyPCaYWtoEVoz8+FsWRTTNpIwQxL&#13;&#10;HMpHU05fOIIhjz2C75ZuQ1y95mhe3YG9yxdg6cL5uJj6Ld55uqPUW+PC0T2Y9+1szJuVgOoVy6JM&#13;&#10;nAnLZq7AqhV/INJkRbH4RihfJhur5q/Ehv2nEDdrAe5MAo7sWI0FE7dh2aQYarxWQr2KJhxat47K&#13;&#10;y2KkmKZi9MBbiD8D373SAU9/fRLFyzdHuxvK4MTGpRi1YiUWXw7Hihe6IoQ+hR/Zvg5zp+3FXEss&#13;&#10;ypRJQFxEedipbf3nn6dxLpuCetSwOnnpAEINjagRSOU38yRmzpqN3Aa98AL1cMk+vQ9z587Gd/QX&#13;&#10;X7wMEuKjUI/G6HBeqG3ByiM1Xf5kfm2hPJZ7Vtlp+ER+QZ47yG8Oukf+s1DPgN0LPsXDD7+Bo+ZS&#13;&#10;qFAqFs7sS1i3/A/suZCBqR88ifhIE84smoyOjw/D2Ux6tlrehCq5+7B0ygokr/kdH/4yD/dV5slg&#13;&#10;yfG0GSi4ZQ4NweJRj+HB1xbCmlAdnVvcgKy9azB51TJMOmbDkU8GII46mGUcXokhd9+BGcfMKFu5&#13;&#10;PKKMdvzwwWNIz6eLCbdJuWCkHgJnl36P7v2H4mhqPpK6dkR9+3Ys+nYl1i+fjTETf8fdN8XRxMOu&#13;&#10;JpXkF7o3c7HisK6agy/WncUtD96LlqWNyKNG3/FV32PGnAUY0PIJRFFvMkP2tRlKId281z9+8+hK&#13;&#10;8RR0doJ6zlGDUM5LJwW8wmNLIKYY9ZbKSUW2nYJQKUcw++dv6e9nxJYugZLRJalRGUbBCPL7/V3x&#13;&#10;485Q1KpfC8WiTNiy6CcsWrsX70yejGfbVpeGRVxY/h06kt9Pns1H+bbtUDV/P5ZOXYHNK+di5K8L&#13;&#10;cF/VWKTsX6yos7dKdfYuqrO/Rqtq0UieMw79+7+OlGJ10L5DI5xOXokpnyzCFmpg/zr8aZTISEbv&#13;&#10;B+/Hyl3nkNi2A5rEObF5ySzpN8T220w82oQCfc5cLPjoRTzy/vewFCuDCokxOHVoPx7643uYKX5y&#13;&#10;W4iraRyIz8MoaPvn3DkYEdoIHVs3QkkzP+927JjzKebMPYy2/WJpHhfqkUa83lsg/HIaESynEcXL&#13;&#10;erT27BEKgdK/9LxLZYUk9GzwjVnC4pBQloKbm8/CSr2p1k16Gg+8OAsZcVXRieYmsR3agJmrl2L6&#13;&#10;Ge6V9BzKmrOxZ+5cTDybhp8T4lGy0U0og1P4Y85KbD2Uim9mUuCZgo2XDxxEVq6dArCZOH54PxKa&#13;&#10;ZlJsKxz20wtx1z2PYuuRTCTe3BFNo3OxbvEMrFi+DU6a6+z++qWKbqMwykH5Iv3PnjHAnnEU7/Zu&#13;&#10;jvEbwlG1dms0SjJi8+oFeGH9Hmwb9S0m3FsPOdLHnCIqf0eiPhfF+9Pvfl2UWxTvrsvfsSi3KN6f&#13;&#10;fvfrotyieHdd/o5FuUXx/vS7XxflFsW76/J3LMotghfBsp3BxAeTW9R2UVv85aF+3dMDrjdaT5l+&#13;&#10;9jd5QP56Eqh6UXwgvDy+/9zJHTRUwo5atzZCJH3dd3AXXVsWjh89iH379mLvgZPIoVVs7E4a9kBd&#13;&#10;Yo9uXYDRn81BiwHvYs3WndixYzs2L5uH2xrm4suRk+nLcA6NuOGutGEoVrw1Rv6yDDNnz8GCrX/g&#13;&#10;iZuq4dK6r7DlTyt926YX4IlD8eufVTF82hLs3Elc27dg7vj+MG1eiEmz/0A2NXDM1C03gm6m1aNv&#13;&#10;YOXGzUhevRhPNy+BtPR83P/oYEycvgx7Z/2EmfOWYs7I/jBm7cAfO1ILh+m4F3pRHwYTHxxumoeA&#13;&#10;elqc3XsGxtY3oFLpOFrpovDbnFQkuBEdV60WapVPREyoHesW/oDZFBzp0H80Ni6ejxlTl2Ptop9x&#13;&#10;X7NSmPS/t7HuTDb1DqDXbhqaQuuMoG3/D7Fw9Ub8Nm8RJj3eBtkXM9Gh78dYsfV3zJv3B74fcisy&#13;&#10;U09jTvIJ6sZvovzjz70ONL+HAm0Ll+L3n1Zg2fyf0eXGEvjuveFYeyIdJkcmTBX64JX3x2HVpkWY&#13;&#10;9suP+CN5Me6pFIvsn5fiPA3mMtHPoDk0gv5NRN93vsH6LVuwbv1Y1ClbAcO/noeRt8fBXKY2vv5u&#13;&#10;M1bPG4byJmpMUvkx0IoI4dSTgOMF3KWey1KV7v0xZ9UGbNmyGe/1rENfvVVaRoQLTh4R8RVsfm3x&#13;&#10;ivEUnhYcGGmYge38bkz9bBT2l++Bucs2YvuOHdi5bS3GPd4Om78ZhZ+TTyLceQ4j3hyFFEcxfPjD&#13;&#10;UuygBuusRdsw691+SD20D+PnbSaf8jAWV7niYKrBnkmBkQ4Y8MJbmL92JWb8+i0N71qNoR1rI3r6&#13;&#10;fBzLdtDwCjtWTnkFM47G46ER32Pztm1ITt6K3ya+gJo01xHR0B8NhXCex6j3RuFYhhnDJszHzhk/&#13;&#10;4seZO7Fo7BDYU/fj4xFjcY6GEMjDNSS/0DANZ0Q19Hu5N6wndmH5pt3Ip5WrQpGGmVPnIzKpCm7v&#13;&#10;0QRhNOyK+itdgfcDS+I3j7xoAsZLJpOfqQcODzExc/2KTCz6dTq2Hc5AeKcmSKLJbp00ntBMT0qT&#13;&#10;O17Eb2s3Y+vW5RjQoyqWfvI8ftxeHI+Pmo4VK1Zjye+LsXTmZ2ji2In3P5mGA+k0NZHhPD56ZzRO&#13;&#10;ZoVj6BfzsH3+LMxeuAPzRg7EpZOH8PHsTTQMxoYFk4Yo6uzf5Dp7zjKaByUX2zbvwsGsBIyduxAz&#13;&#10;Jk7EiqXL8OOIIWhVthQclAc52fno0uM+fDj+d+z9fTZ+paDb6l/Ho1rsccxZf5iGxJiQc2oT3qTg&#13;&#10;SFLze/DLHxuRvC0ZW9cvxVO3NkC2lYpKQbn250OelyqmfDP0fao5Ts6bia3Hz1HvJqoPMg7jJ+p5&#13;&#10;U7J1K3RsUpnqyauvA/zZ4pX9wvWLd3pf5wb6+MFzUXF5CQ3Jp7r9Z8z44wgcHZuifGgecuLa4pEh&#13;&#10;r+G3VSvw68zv8Fvyanz8RCdEzJqPo5dpGB69B1hoqCLiymPI+F+wdfYvmPfbYkx5phPO7T2IldtO&#13;&#10;ILxiC0xKXoT2N1ZAsRK3Yt6Wnfhu6G0INdqQm2FHz7v64pOJC6n34QyqExZgxQ8fonTYAfy2+SR9&#13;&#10;5OBf5oJMLOg9Jt8PF3f+y6cgT2LT5/DR1F+xat0sTKVg9/Ilk1AjLRWpizYhi3qOFTDISf3ur6c8&#13;&#10;0m1Rzy7dL/9tvwQ7/0X4RbCca8HEi3KrlyJdquUBvQeJlmeuVs6/5qK/1IHqFOUWwDPUSPMLOClQ&#13;&#10;YqCx5tyKNFGX+7xjS/DKgOexM9U1aScPh6nfegC++noITu5di2P0Et4xMRLHt67E/tw8aW6JWtVK&#13;&#10;Ye6WTThKDebaNGEgjRiHueM9uL9paeRkZdLQi6q4vX1lzDt0DnZ6u3XknMKmaUeBUi1hdKRhNfVY&#13;&#10;yKOGrCGqNkpTM2bm/qP4KI8spP8tZOfdjz6M8lFGZNFShSxLaNwLr9TugFOnU7COhktk0ddJ7gLM&#13;&#10;c6PQqGeldylN0DbmVlGpqU8Ur0mkdoHykt5rjfRy7Jp7xTNAwikcUmOAhjLk5WI/fenPiGmDp569&#13;&#10;B4lUBLJzclCsbjv0f7QHFm0eiy0HL6BLUhQt/0x+j6iA+7q3RaIpD3k01Kl2s1rAt8dQ96amNAzG&#13;&#10;imybGXWp90DIFxtw8WS6VK74SzCiW2DA4Aepez2QlZOLpAakr9ctWDVsAvadz0T7iqVoGMRQnD91&#13;&#10;Eqf3bMLi9Cyy8RJ1sacx8DSXAjeGHOxfex6cSW3x2D1tEEtDO6w0FIcdn88BPGog8jh1By1hnGcN&#13;&#10;pSMeyU6+oP+4S7/LC3wMdO/zMBqWi5WWSKVT9S2YeSTKLYiX2huchreCPT1auHSE5q9Ydhm4tQat&#13;&#10;cLQHi45vhZmW6Q1LqE3PzHLMP3AWT1ZwYMPly/Rlfyju61Ib9pxsGrRlwk0DXseqdg8jPL4MLRXs&#13;&#10;3rXdKfVS6N77cbRM/RN/UhBj6f7L9PznIC+PgpvUGDVRY8uQ/ydW/rgLJRt0wVP3dUGUIxfZVK/U&#13;&#10;bv80+t7xA57fSMMbKIBlTTmOTZfOU5HpjwEPNoEjN5uYQtCk7xN49NtP8N3FLThzzoqS8VQceERE&#13;&#10;wXPHPSuqt+yFdobJ+G31Zgzs2QKRvPrLvouoUmUAGpYPlZY5lXwSyD+CPpf8HGgdIMotlWXquffp&#13;&#10;a9g5uyQ9DzakbNqAZfsOwRDZAh8+1JaCjBSqouFwtvBEdHngLjQtE4HLGTRUzZ6C1dPJ7426o//d&#13;&#10;1AC25yKHYgFVW96JRx+cgqfGbcXp87monn0MGy5dRFzLgXi8d2tQpU1+N6HpIy9jZcsHYYkrS0Px&#13;&#10;TmDTd8ekOttAz+cqqrOthXW2HTP3HcFoWwiS4ouThy9gxJNDkPvM/ahbpQKa9nkVPWJpOB/VLyhz&#13;&#10;A54eWgMn/zyJ7WtWIIMiHrnnzsMcRgFMKiscyDy3exX2meLx9GNPoF3dBORkUBCVGuvPDuyH+b+s&#13;&#10;o96BtMllnI81N6oTQqPQquXdSBo/FL+sO4juddrgzJb5WHQ+FrfV7oUKCVSHZHqRieaRKF7TXpUL&#13;&#10;AXJz8eO6LsRAQ5O+fw+p23+gJ8eGSzu3Y8XOHUh3VMbw3t0RbgxFp/sfRfPUMzidegjLFm6lHmc5&#13;&#10;OE9BSZptRJqPiDqGwUZ1aelqjdCjQ0s48ygISoHJVvf0ACYfpPJGAQ565qxU91LR4x8VCW+lethB&#13;&#10;5TCyTlc8W60FTp86g62rliOD6ozsMxdpLhgLraLl/aC4+r1IGcpcUsbSsKu4Ghjy1jCcOnEaB9av&#13;&#10;QlpmDqwZFxBDYUAjBdG84iqc0PcWoB99k2hcFeUWxWuoVRWLcoviVZVqCEW5RfAiWDYvmPhgcmu4&#13;&#10;VlOs26LuGt0v6n7RpZIH9ABJsAqC9+/9tdQjyi2CpwojPL4kbFYntq8/CuetSdRdm5pDcdVxB40H&#13;&#10;b0XvspH5p/HGe5OQcoYn76SXpow0ujs75nw5HEu+Daf5SKjpyT0M6K9cxerUc4R+h+jNxUnn/BWK&#13;&#10;x7fzxj0XzGHUiDVxLUWY/DycdVCL/M8dGD3kCYQZXLPj82z1xvLl0bhYNL2EkYzuh7810fekwuUJ&#13;&#10;DTQRadrBmXjntY/x1fzNiIyMQYnEknDSC985awjpkBLQP27OcDuUr16zvSi3KF7AUJ44L5LaJ/m7&#13;&#10;juHPi1moHks+lt5gZRLX5HscMnDmUiAinVb4KdUIcdQrwM55SW8RVrsJpRJoBRhKeuxcFr2Mut4t&#13;&#10;QC/FDnoRlla2oGEcdhvdCEUu7PRCLK2gwTJq9PKcIhbKZspKahhTa6xkEg2HoXlnpAlRnch10hCL&#13;&#10;iokoTiM1MjPzEJKfhu++/BCffDAee7LDkVAiEXFRBpw4dRoVa9FXQubiYiMNG6GpgSkw4nAWVWdc&#13;&#10;RtQ21s+Wc28H6ZjOmcZEKy1Yaa4Vn5sGp880gV4U5RbFS3bwnVJCt7R51OC5xNfWfofBO2dI+cin&#13;&#10;/Jwm0DNXMSKUGjzn6fGmPC5fCZFO8hO7iXp/5Buj0KB+fWoH8RxEzO16KllBqDEf83+eiE/efBkr&#13;&#10;jlMcjfK7DM01cfbsSdjDb2YCKie5uJAViriESBSLoMlfuWcT0Tipu3+Zps3IJquUR/nUMDfSMLHL&#13;&#10;pD/WwflMyam+yXMWQ+2KNqRvdSKd57VIoCigWwuJy2RsuXq49ZHmGDLjNxx+tQ8s65fjVIoV/T7r&#13;&#10;iSiym0J1gW9ufgsokQheBCspZyc4kZ1yGodpFRcpD6IT0e72tnjgmRdwewPqmcF1peRQajhS2Zae&#13;&#10;NSr0TgqIpGaH0HCyCMSEkd+lZ5wNMCK2Yk0qA+uQTpP12igQBcJmVqyKeBrqSI8xbZzvkahXr55U&#13;&#10;f9vTThfW2WOGDlTW2bE0rDEvBE179cNzB89g2Yo1eOLBH5kI1W++m+a5GYq7WtZF/sVt+HT4u3jz&#13;&#10;qwWw0ATPpUqXhsWagxNnclClYJJPGwXVERGJuOIJMNNvBc2kAQfVJeGlK+CG0rRAWT6VvwD9SKu7&#13;&#10;03w4bWl4USJmTp6Lj/o3w5IffkVYybLo9FhbWv47j8IIXluA3IWpRPGFCQM4CJCbs8zAzwS5Ju/c&#13;&#10;WRw9SM8xP68hkbixw71o1ftpDOxWh+pmK/74dQo+fetFLDnkQHjJcigbE4r09DPIMDeTnmwDPU+s&#13;&#10;1kzD4HgSaKnqpXrUYeDPFRTwZLNV7JLU00eWrBOLMe79TzBi2jKabDkSJUuVgjknAydSc9GUJ2X2&#13;&#10;Su6qjV2EzCGtcpN2AmPefh5jv16MtIhiNKwzHhFhOThEobvuTKGiXyLW+kcUr8WjJhflFsWr6dSS&#13;&#10;iXKL4rX0qslFuUXwIli2LZj4YHKr+dWXTLdF3Tu6X9T9okslDxS1KHSHXBMPuL5OS2+SXnz8JKrJ&#13;&#10;vWCFp0q8NjcnEsErsbJaB82oV65uaySEfINTy77B7vQOqBNO3W9jy+O+xwbSKgMRyN46DWNGT4SN&#13;&#10;JnfkOwqhgfw8zGHQW1NwZ/vyyKPGCjew6EMxfbl3omS5KDhOuu6dYh5SGraAN9dLluvAQLPRx1Fv&#13;&#10;gthmnTHls4+QFJJNjTHuwcINYFrvMzye5rbglzMpqZRWagjTS3+oxYppb3+ArxccQZ+3v0T/dnUQ&#13;&#10;m1gGlxd8jnvf+cotHkB2yMpdNG7/Kv1y7XzupsbtUJv/2tliColCxYY9gd8XYtG6nWhbvbU0wSn7&#13;&#10;kVefsDjTMO2tftgS3wbDetMErsXiYDiWggzqEm0qQUEMakCZaWWCCycvI4tGPpQuGSX5nl9YeeM8&#13;&#10;5Nx1t9jA3TsKohSunGdkAZ4G9xtOpiIjjfjL0rwgFC8JpQDFuRMXqMcPEBMXg4wd8/C/t75AWOV+&#13;&#10;mPLpQ6gRVxwl43Lx1h33Y4PUS6SAnm1g/UVKWJG0SYEbus69ZlyaZZyrB4mUhtLxNVejuyAhc8kJ&#13;&#10;CkTqOwZ5KtbOT2YQxatrVZcqub1xbBvbW+grMj2Uhp3wgKeqvV/FjP6daLgDT87I8w1Rw5meufCE&#13;&#10;CjRELZ18aEDEjuPIoCEvkdRd3kYNIh4ik5JygcpGJDW2KXJW0CeHv/Y7LuzD6PfewcazXfHJj0+h&#13;&#10;YcVyKFfSgm9efBxjf+awBCk30vNOgZSLl7ORSV0YzNFUFlhMPYzO7t1CFUsDKcNMtJIGjSVBmR1/&#13;&#10;4jIF+2KlZUNNNE/NeRzaFkErFIUgKiqM8tAVeCVy18YFPDwWLbv3RBmaGHje6g0otX4lzle/C/c0&#13;&#10;LUVBv4KKRMZLe6UftfNUifWgUpwo8drcnFgd76KlhwYJGPC/z9CvSzWaG4r7TxhpCeto6i2QjzwK&#13;&#10;QvMEqyzjrSjPqZFLw25Kkt/X0txSmXk01CnSKE2kynPrZhw5RkOTyiGK5pEyU9ngoSclth3FReqz&#13;&#10;V4J4Od9DKN9TUy/QCmJRiKHhjkV19odUZ9MXfbnOpuAbzeBJQ9iov098FZo8eTLOnj6GvQcP4uiW&#13;&#10;1Zj41id4KjkL1bZNhWHeTxhBwZEuz43ACz2aonhiWZhPbUGfR/ohlysI2kKoJyBNboHMkxm0Ogqt&#13;&#10;eEU9EIy0ekrO+T+xMwWowzcgbRSMpd5yXDVIqzJ5PNzsVQ4SUdrEqri7fW2so3mUFq/uid/3pCC0&#13;&#10;5WB0rxZBOovCI77zqECl204br56fUhDLLX3RoSi+KKV8JNlCw83y7VG4e+D7eOXxVnBSrwsOdYRH&#13;&#10;RiGcfqNzKUjtSDuEsSPewdJj7TDqu0G4sRpN/lsiDCu/ehuDh1OZYFPkjdxcWJ5I5haTlBAcSJHe&#13;&#10;DOirBM9bxrosYQ789ulYjKbgyO0vf4xBnRsigfLYcGgl7u//dNGzWKCHdwUlV3oMWD+vgHP0j8/x&#13;&#10;ztcr0OPB4XhkYDtUoPIVZdiL+xo/hnzKZ7kEyKaK71mzJ4t2fjK7KF7EIlFuUbxui4gH1LGiPhfB&#13;&#10;K7HqNshSJf7alV0lt6xVfa/E+7ZFyaKNV3IrU7tLlHhtbvd0RcfaeFFuUXyRDfKRiC1yGn1/ZR5w&#13;&#10;/QZdWVo9lYoHtH+iPX90VZJ6iZR4bW5OKoJXYmXlDvoyF1mnA565qS5OJlOPjFe/xOF0O6KioxFG&#13;&#10;peX0nlUY+uwIHKNhM1XuvRnFqKdAqTo3oWRIKn6nCd0MxZLQoEF9VCsdjd3zfsTYH9cgPbfgaz0r&#13;&#10;8X6bkhRTpUGRE2NYaTR/KAbpNF594cGLSKpdDw3q1EKE9QR+/mYCrcJyFHYKlkhfxKR0BfdBb08G&#13;&#10;nhzuPK2wEB2Hlrf2QqvWLVGjlJ2G6azExUv0rZHrJXnTvH3lhWvnc1m5516b/9rZYqcGa/P2vVAj&#13;&#10;IhMTXnwX3y3YAxN9wYulHjlmmutj/pTReOajWdi0m7qsx8SiYr2WCLcuw/gp3+E8ff2NjYnExT1r&#13;&#10;MH7mPFykYVEtqsRTg6rIcn4h9t4MlJ+KfCoEhVHAazW+nDwFf9JH4eiYcKTuWo2vaN6BjKjKqEkB&#13;&#10;mOzMDGqAW1ChdHM82LEdmjeuiewjO7GBhmzYOfLGRYbVSqrd9BccGmhC1tCYMsjPovlXLubQMCtL&#13;&#10;wbK1Lrv5tb3wBZztcr8H97JSaLPagZvegstFXrkWeDUOLZnSFm+k3MiRb487DsRXrEgrnBhxaAZN&#13;&#10;mGmNQD3qEdKgZkVkHd+I7yZ+jm1n0xFeqgbqlo3E4W1f4ofFO6lBHU2Tm4Zgy/fvokm9Fnhi9Doa&#13;&#10;lsNj/ws8St3K7NQ4NlOAIi66Pnrd2h2tm9aHJf0EVtJcBdk81It6IjhDaDWM3uVwniZRHjd1KTIt&#13;&#10;EYiODMG+pd9i6tT9NI6OJhulnithiRVRu0I8Tu+biEkz1tDQvFjEUqN+9U9fYfKRbCQmVUdSMYvU&#13;&#10;QPK+Z46l1b3xZjStUwajPngVU2Zuwu1970ASBQC82s0FSZV+1M5TJdZbv+e5Eq/NzSn948No6eXw&#13;&#10;8HBERETQHwWJaJWoPF42hjZX+Fo6pGdF5qJMDymJ1r0r4fzGTfji22XIpuV9o6gHz5FVP+Db8SuB&#13;&#10;FnVp6BsNZStRGfXLJuDU7on47KeVMEZQvtNztP2nkbipQTP0e38lLAkV0fKhaKRvoTr70CWqs+uj&#13;&#10;fl2us4/j56lUZ+8/TlV7Npb/MgbD3vkUlyLLo+utd2PgC0PQ+7EGtKLQGVymIVs5PMcFmdqo0x3o&#13;&#10;cHM71Ksag0MbF+JYKs13RL0LeAhgQt1WqGw8h7kzxmL1vgu0gk0sHBkn8Q2tdLWHbtm14jwF95zZ&#13;&#10;2ExzXEz+5XccyaJAkdey0i6fO2kerRDcevf9KBWai5dfHYpth3LxeN8eiOX5a1xuk/71nUduwIJD&#13;&#10;bbw7qwusjeXrovgCA9x2zC//9oXRB4hwmn/JVVYo2ES/3dnc844AdhqmanJYEW2pjbt63oI2TRsg&#13;&#10;OicFS9dtpGGuNIsNmcI9QKWK142fDz3vgc4oiFmM0tjyztKkztQbhbqQ8hCwjIuUR/TfjV3uRPt2&#13;&#10;baj3Vzj2rlmE02dpBaEQ5iaugltmTlf4kuQk41943mxZl+koDk2bdcWdNFl0wzplsWfFEuznOavI&#13;&#10;PhdKgl7hP6I+F8WLmCXKLYrXbRHxgDpW1OcieCVW3QZZqsR7PpsyTt6L4JVYmUV9r8T7tkXJoo1X&#13;&#10;citTu0uUeG1u93RFx9p4UW5RfJEN8pGILXIafX9lHtB7kFyZ3/7FqZw0+WoM7vl0HDY81R8/fPUc&#13;&#10;dm38EbUrJdKcEzQ/xa6ttPzuObTv+wJG3lFfWv63asPueOmhGXhuykjcSvOR1CxdDBlnj2Ldxt2o&#13;&#10;/+jH1Cs6koaf25CfnyPNMcCv71zw+GWGJ13Lo+7zUi9vUxQ6PzUJ7Tf3w5jH78bGr+tJX5iP7FmP&#13;&#10;PZfi8Ean/vT1mkfoOOibpOtlyhVvIZsdUajZqhKca3fQLPfdMbdyCWSd2YcNmw8ixxhNDS1KwGno&#13;&#10;L5c+NHP38//Kxsu5lrixM9598zE89dYkDLr3FszoeCN9/aWlNc+fxPK12xBT9ia8NrAPitNKELGd&#13;&#10;7kGfxr/ii09eRI8NC1CVxr0c27uVVhvKwN1vT8NNNJcBr4jipMlfwV3x3RzppJduHkJFfYgkX/Ml&#13;&#10;A7VE7YSzyj7nF236/48J/8PtNPFqFZro5Oiezdh9JAc935iGFmUpv3JqIIb0btz4Jjp1m4kYQy52&#13;&#10;bNsqNZiqlSBS6XeGbKCVEvjzd778Zizt6eXaYULVJtQjYvwneLP/3Vja6m68/tHT1FuC0pAtuWQT&#13;&#10;lwAedsBliYcD/Zs3Do44eVwBD0sruFUnDY0KSayP+wa/jTn9XsOjPY/h5/oVYchNw/Yta3G6bEfM&#13;&#10;fSaUvtbH4q1hg7H3rpdoRaq7MOvGhjRfSDq2rFwHR0xD3Nq3Gc1dY5WGVUnLw3JQIy4RUYlJSD0y&#13;&#10;ET27bUMZ6h1yhFat2nXoLCLDqUFGBjlpWFXbR0aiw8J78c2bj2DvksYoEWbDnnXLcZQzg77i51N5&#13;&#10;yjWWwEtDnsSWO4dhxMBeWPN9W0Q6LmHFqrXIj2iM/z3/AkoYaX6Tgme8MB/pPvmeHcVr4YH2VbBw&#13;&#10;zErsLt4QQ9rdKA0FkeasKAT/sw6cUje6XKl3hbyKjccdSHlMPqbgBI2XpOexaKO+Omj9xDh0Wf8A&#13;&#10;Jr7+MHYsaoyEUCutJLUUByjg8eGg+2lyVOqs4UzAay8Owo47X8Anz9yLzT+2pOcni+aPWIvM0Fro&#13;&#10;0a8FQmwWdHjqK7TfRHU2PWebvqqPWJMNR3dRnZ0ehzc790dMdChy9mzHuDGzMHfRQrRtGI+0lDPY&#13;&#10;uHY7anR9FTWKF0du9YqgET+YOOgeJNcsB8flM9i2YQsu0ENq4GF4VIFHl2uG/z17Kx4Z9SN637kX&#13;&#10;TWpWQEbKPqyiOp43aWJl6pVkSt+FoYMeRfL5knh75jIM6VyW5lFyr6VcvnDSHEoRdbqgT4Nh+N+C&#13;&#10;HUCD/ujZqCwtP/vv+W3g6tC1khXNM2OjYVZ0bwb6k4qHyw3SuYVWP4ouXRnpe6bizlv2o2xsCE4c&#13;&#10;2IHtB05TgKkchTNd9XguPefWgiGyBckpb8hfVKfyst18bI+KR5vo4vjx4hI8ccetaNd3MD7o1xnV&#13;&#10;mlZE5Jw/MHbAHVhbrQysl44jeeMOpFEy6pTk2piLgjac5Rxu5V5hNIevxM1lPq5SI5psfRrGjX4E&#13;&#10;axZVgCnnPJav2UB1OOn1N0Sy0GD9QPeA7gHdA7oHdA/49kDhzAy+YR5XpSaIh6ToRO2at8z9XD72&#13;&#10;tXe/5n3M594ytkaW/xX7kMaNG9fo2rVrMxu9JHhvot80RPHe+nydB8xNjcXQYmXRpXM3VMRpbNtz&#13;&#10;BMdOnMSZVFo7JKESnh0+Dq8//RCK06QS/FLkNEejfptOqBVnwObN23A65SyyaTLN3kNH4L1Bd6Ek&#13;&#10;faxyWrOI5zCiG7en7u2V6KWMLKUuuBmnt+HQJQva33IvylEcJbJkNXRq1xp5e5Ox88hx+vqfDnO9&#13;&#10;WzDiw5F44KYa0pfnnBNHcfjURbTrdT8qFaPJN8leOw3pqNS0JSrSeIFtO3dT1/+zsJTugPfeeYRe&#13;&#10;sKyo26YbGpeLpmEDuTh6YBviG3dFyxpJ9GWVXhgLi5Av7xVdE8UXpfR/JModKJ7n56hGvu/YuDqy&#13;&#10;Kci1jfMzJQVp2U50uGcgPhw9nPwRR20pmvchvCTadO+ApLBcWlmEfHn2AhBbAU9Sl/j/9W1Lq4pI&#13;&#10;r8vIOnccWy5a0Om2LqhOQywc1OjNvXAM68/Y0a7HLahPk/byi6714kmsP5GB+t26o3OVYti+cArm&#13;&#10;pjXEmBGD4dizmFbduCB16+847EOMpWEeFifNJ1GsIjo3q05Brg3Yc/AsUi8bcOsTr6F3TfoyGVUP&#13;&#10;nW9pRJMH5uPMicPYG1oJ93RvjvhQ6hdC+nijUom4CtURb8jG4RPHafLV0ujUqx2K2S9g2a4zaNix&#13;&#10;IzpWL44cmsNh776TaHbrnahfJl4qSy4G7X8D9bk2g/YVUe5A8bxCxPnUo9h3NAw97+yCpISi56Z0&#13;&#10;1cZoQ4GRc5vWY9+fZ3Ahw4oK3Z/ApFFvoDlNXMvDFGKrNkHXDg1w6vAeHDx8HBfSs1G900P4cMz7&#13;&#10;uKV6HOUzzQNC5WHrhUjc1r0FSiYUR8umNyAiNxk79pzB2fNpaHTHYGqsJiHXmoiOd7anZX6diChe&#13;&#10;FR3atcCZY/tw7NgpnL+Ugc4D38HQO+vjYHYxWmnmJhQnXHTFxjQxZEPknj+FbfsO4tzFbNRuew9G&#13;&#10;jh+F2xqUoOCr3MJy+VbyS8EvA4VrUCYxD59/swCVmt2CF57shQieQ0E7G3xeCdTnMokoXk6nteeh&#13;&#10;bRkXTiN5XxY63NITNalek+Z9ck9A985zQFnTU7DmZA7a9uhK83REU0Ca7prqvMjiFdGxQweEHd1N&#13;&#10;y64exfkLlxFZpis++HQ07mtF85BQYIlXu4qu1BjdOpHfz53C9r2HcS4tC1Xb34uRY0bi9toJUmM5&#13;&#10;ulQ1ysNWsO2hvD56DOeIy1Svu6vOblGden+YUL1Ja1pdKgpbNm2i35JU4jGg+oOv4Mu3HkY56r0S&#13;&#10;W6kWbqgUR9e3Ut19joLa1fDiB69Rz8QMFL+hPW6uRXOq0DCfGi06om6xCzi45xhOpp7DpdItMHrU&#13;&#10;66htOIH4Bl3QohY1mmmODGvyAWRVrI2+9/REqVieS0mZ29LLQUg0zcOSgq9+Tcbdzz6Ph1rXpsa6&#13;&#10;Z1lyd+uVHIvmvwjeL5bKgD3rPFZvTUWrm7ujUa2S/FXC8zaoPDgsMWjVtBHVjzuRvPs0Us9fQt3u&#13;&#10;A/E/WlI352IY2t3dESUj7DizbhtsVWqhe2ea3JeHuxKTPfMclu05i3bduuGGMpE0rNaIKg2rwpJ3&#13;&#10;AEdOXoKl/I3odmMtlL+hCfVEi8amLduRSr/P+WEN8PL7wxBtyEQSBbNbVy2BvMxUrNqXhg7du1J5&#13;&#10;iaTym0b1/xE06tYLtRLCKUhWBx3qRuPA7mQc5WGaKIlh776DG2jOqsgaN6N9myrSHFd+/eLpAeF3&#13;&#10;AK/kPk91W9Tdo/tF94u6B9SlenkJzC+8StmCBQs2bNmyhbrhSrFtrqblPybxdax2nWW8cTp5cz9W&#13;&#10;k6ldl3H/mH3BK6SQvb7SqF3zlrmfy8e+9u7XvI/5XJbxBwfvY/k67+XrWsd8Xca4730d87XQxx9/&#13;&#10;vOfHH388KDubvtYFsPGDzg24QDdRfKC8jPPFzfOIhNA4dit1a83M5eAPjXGPjqF5C2iGf3rJ4sCE&#13;&#10;vPFLO88Vwl8reQx6iCWUurw6i3DEJY0Lpy/CchdwTsvjis3UhdpG8x1wA5ufQZ6NPoS63Obx6jTU&#13;&#10;XZ/T8ZhxnsSRNfIcB2bSlU9puGFWuJENLOfGAr8Qh9D4dLZRmk+B7OIxytzf2Ezd0ilSQl8ctb8U&#13;&#10;+vJLoT63A1G8W1K/h6Lc2nhXHhmoz0d6Wib5kZAmeumkmVd5lQFpkswCawzUoA7heSjIT9TRgOYt&#13;&#10;MNPcAxSIIp/JvS047yyUTzbpi58rH3hOk1Dyu438zb0zyN2cYVRmQugLH/UuoUkff3itBwb8WgEL&#13;&#10;aDx560o0QwF1sYfJAgvZYyOMnKUm4mI7HFLPBx7PTlxUHuiVnyZ+JC6pzFH5obkH8qgRL6crdKiU&#13;&#10;19Q9nDi4twTbyUtWh1F5slPvBJ6U1UikXL54vg2pfBQmFjvQ9rk6jwheBMvatPD83FhoHII1jyc6&#13;&#10;LXhupEeCBsdQnhkpaplHfnXhKO8pL9wbliynLKIGEAXRKE8t9EPMPYbyC54jKR2VB15JiB81fo45&#13;&#10;D+200hBlMEJoqAP7n6YlIBushTUgLzccYuLVL2g+DB5Cx0MiKD2ZVMjF9+XS76TnlvKeAqIhNP8F&#13;&#10;DxOQ9TPGezMQd2hIHn5+6VH0+2ItBn44FyMH1qUFWbj8eKOv/FzL51qMonhvHvaZxULPGeWFex4x&#13;&#10;zp1bun+a5FR6HjlT3DbOQ65nbbTqCP8ehfC8HvScePvTO99DaGlhDiK446Q6m34X8nguFJqnxkIY&#13;&#10;V53NzFIho/yk8kPB1RzqgWCk5z2UdVMZc5VFyk/KcB7KYSVuaf4UKqP8fDrpWS2sq+mZDqGhIg7q&#13;&#10;/cGhbbM0xwWXDXccL/9NQ+pIL/tHvm13v7BJRuIx5ZzAiN498cGOGEz/ZTa6N4yh8u0KIHjg3fx2&#13;&#10;LQ5FuUXx7jYaqM4MDaXfS6oj3fNMxsjcUnkgP3Ld6OTffvYt+cnE9bLkR9czR56WPjrQJWmT+Cm/&#13;&#10;3cuYq2xxfUHPPNXfVikow3lHZYfKAHf2kH+fC/OOhDznDf9WFP5+0Dm/8Ntt9FsvZaSLgw3jOab4&#13;&#10;OeChnNIyzVQv2LyDP/JNXsFe9kugSUXxgfIyTpRbBC+C/afbcr34XMSOYPtct0XUA+r4YD9H6lqV&#13;&#10;Uh5COXjw4E8nTJgwh67yyxc3dOQ/rrZ9HatdZ5ksVzt2lxG0ECsfy9d57y5TO5Zlant3GR/zJnO6&#13;&#10;zlz/qsnk676uyZjCvT7EptAVf92BSHCErRLFi9yJL27u0sovRsbQCBSjZXolSyj4YJP76Lsp4kAE&#13;&#10;v4DJk7PyF0gPGHFZedI+r41fnoq6xrvKLr/4kFqpgcVwtsF94xUb8riR5L2RDVIvHnopY2vlHj35&#13;&#10;3DCXN8bwRJR+Nl9+UUsqilfj0JKJcmvjKcBBL78cWIim8fuuiAL7zNO/bAcHmbirOecn/S81RD3y&#13;&#10;k0WUd7neHyMpX3LlvHG1cxlIy6kykBouVJp5+UhqPUnDJziPuBFHCulrtGfdZWceDs6QvdLQEKmD&#13;&#10;VkFesoi47NRQ8jKBL7g2Ka8pECaf85705BaUQ6blwEme90244wM81va5OoEIXgTL2rTw/NwoblXK&#13;&#10;I/YjBUMofziYyAyu5ZI9bef03Ch1Yfj58iw33vz8HPOfK/8of13LoFC/H8+Ng3NWCnhwYITxTu7l&#13;&#10;QJv7Y8vnLv1cHqhA0v920u9ZYhhVtHHD/s+tP6Nb39dw6tRZVL3xMfR9kFZMock9pQqiCHrVR1o+&#13;&#10;1yIWxXvzsM9yeaygyubOzQGsXA4mqmyuoKHr+eIa08FBRhWc7Hc53+0UAPPepDqbqncOlHD58a6z&#13;&#10;ua7Jp7onnx46Fw8Hyt1Z+DqVQX4o6X/+LZE270LAPNRY5jLFnxk4wKLEkVzlt8bdL7RAFxb9+D6e&#13;&#10;eeNL6vGYjo4PjsBNDROkHoYuQu3nSL5+NXt3WwLhEcW7czqprs1VPPhFCJlbKg/y88q//QVz2cgu&#13;&#10;Zo/wRwnv0iTxF/2IS8SuskVB6SI1dOQqA5R50uMn/z4XPugF9bHrt4LgBedWD25PDl4tTfpQU2Sk&#13;&#10;h8arOZH9EiiHKD5QXsaJcovgRbD/dFuuF5+L2BFsn+u2iHpAHR/s50hdqy4Npgf0AEkwvfsv4ZZ6&#13;&#10;ZAR4L+69SgJMogm7Yi56iVZ70ddU9F+7QP7hSQ8D2a44D1TJqSFOX5cbdH0Kw6pEo0oxWu2Evgr6&#13;&#10;0+HvuqoqXXgFHuC88JcsEIwnR2D5FzhvYHzUqKCbsYRF4cYmN+HGnnXx5BOPo5qFA3+e9v3Xz0T8&#13;&#10;6c9Xfrn81M1+0xcYEChO3V6eA8eBYnEl0KRFW9xctwOGPHYvomiCcu/Gv3r6f7f06nwbgG/8lIEA&#13;&#10;GPjh1n/jA3KUDtI9oHtA94DugSvxgB4guRKvBSmN65uY3xZKoXZRfGHCAA5EuUXxAZhQCBHlFsGL&#13;&#10;YNmgYOKDyV3ozAAPgmWLg1aXqduhLxp3pslRc3lYlf/yHixbAnSFB0y3xcMdhSfXo1/4K3bxWt0w&#13;&#10;7bue/NGahg9RA1hlWJ2o7YU3HcCBKLcoPgATCiGi3KL4QkUBHIhyi+D9Y6mHid2ARp37YdotA6Rh&#13;&#10;Yzk5OYqhSlq34Z+/KKUIllOJ4os0+T8S5RbF+7egCCHKLYov0uT/SJRbFO/fgiKEKLcovkiT/yNR&#13;&#10;blG8fwuKEKLcovgiTf6PRLlF8f4tKEKIcoviizT5PxLlFsGLYNnSYOKDyS1qu6gt/nNRR7h7QA+Q&#13;&#10;uHsj2MfcFqQXda1N8U1EFK9FrCYX5RbB+8EqzPGDvyq/BJNbcSNKgYftf7MtHtb9jbbk0xAnjy+1&#13;&#10;f6MtHj7hE90WhUskwT/ULzwUJZuH1PjYPJ5RHzjVS/9Qv0j3Imq7qgM0hKLcIngRLJungZeG/PCQ&#13;&#10;Q+9NAy/DPMqLCJYJRPGy0kD2otyi+EBskDGi3KJ4WU8ge1FuUXwgNsgYUW5RvKwnkL0otyg+EBtk&#13;&#10;jCi3KF7WE8helFsUH4gNMkaUWxQv6wlkL8otghfBsq3BxAeTOwA/X/XvSwA6dEhgHuDZBfQtGB7g&#13;&#10;h8x78xEc8YZK51p4NW5VggKhGl6LW4tHCy/KLYpXs+d6skXNPpaJ3qcoXkuvmlyUWxSvplNLJsot&#13;&#10;itfSqyYX5RbFq+nUkolyi+K19KrJRblF8GpYLxt47hCezJFXYbkmz5EXf+FpALYUYvlADa9VF4ni&#13;&#10;1bg9lHudqOF92eKVXDrVwqtxq6WXZWp4LW45jfdeCy/KLYr3toPPrydb1Oxjmeh9iuK19KrJRblF&#13;&#10;8Wo6tWSi3KJ4Lb1qclFuUbyaTi2ZKLcoXkuvmlyUWwSvhlWzQZap4bWef04jglfDynrV9mp4X7ao&#13;&#10;cWjh1bjV0ssyNbwWt5zGe6+FF+UWxXvbwefXky1q9rFM9D5F8Vp6dbmmB/QeJJquucoLWg/kVdJK&#13;&#10;yUW5RfEiNopyi+J1W0Q8oI4V9bkoXl2rulSUWxSvrlVdKsotilfXqi4V5RbFq2tVl4pyi+D9YHk1&#13;&#10;nYzUkzh72YqohESULBZOE+mqvQmom675IqQG92OLIkkw8cHkVtyIH8F1b4sBlqhImGkSaV4By6N4&#13;&#10;iNruxxUel0W5RfEeyvyciHKL4v2o97gsyi2K91Dm50SUWxTvR73HZVFuUbyHMj8notyieD/qPS6L&#13;&#10;covgRbBsVDDxweT2cGgAJ7ot6k7S/aLuF10qeUDvQXKNCwKPCVPftOTqaLWaW5ubOZT82nglVssK&#13;&#10;l1yJ1+ZWZ9LGK7nVGWSpEq/NLafx3GvjRblF8Z528Nn1ZIvSOlkiep+ieFlPIHtRblF8IDbIGFFu&#13;&#10;UbysJ5C9KHcgeFfp5Ekb3f94SU1eolPq4aFqmjq3tGw4peOOIYqNYiAmczjyTq3H4Pt74o5Hn8W2&#13;&#10;s7nSEuAKrJBAqUz7mWNiEbwS69s0JV63RdDntIKRCemY98oQDHnrI5zJomVfafUjbT8G0+fqua3b&#13;&#10;ou4Xbelfn0e6LdoeUL+i59Ff7xelz9VtkKVKvHZdxGlE8EqsrFV9r8T7tkXJoo1XcitTu0uUeG1u&#13;&#10;93RFx9p4UW5RfJEN8pGILXIafX9lHtB7kFyZ3zRTeYwf80AJfAWV0inx2tycQASvxHqYqjhR4n3b&#13;&#10;oiAg65QcLpSWXMmhhdfmVufQxitt0cYytyheaY82vyi3KF5pi7ZElFsUr61ZeUWUWxSv1KgtEeUW&#13;&#10;xWtrVl4R5faN56WX7SlrcFufYThzLp0m1C1Y0peiGxFRN6LfC/3x0K2tERtGy+16fMJny5Tc/C6W&#13;&#10;czkVB4+nI6lSJcRFhUhBF/k+jBR0sV7Yi+GvD8PMrSl4ZMxodKqeQMvFBrbaksyj3Ctt0X7mOLUI&#13;&#10;XolV6neXKPG6LWI+N9AqWMa0Pfhk7HhsyC+LBj37one9GGRrlpNg+tw9b4uOtfP0v21LkYe8j/56&#13;&#10;v3hbUHSu21LkC/cj3S/u3ig6DqZflNxFetWOlHjtuojTi+CVWDULimRKvG9bilLKR9p4JbecRn2v&#13;&#10;xGtzazEoOVxIpdw3tyheaY82v5JbmVqXiHhAD5CIeCtQLJdTZaBQO7UoXptJeUWUWxSv1KgtEeUW&#13;&#10;xWtrVl4R5RbFKzVqS0S5RfHampVXRLlF8UqN2hJRblG8tmblFVFuEbwIli0LJr6Q2wBHXhr27dkH&#13;&#10;Q7EqaN26OUy8Aow9C/uTV+C1ASuw5eTXGD+kM0Jhc5lEwROD0VhY9fHy4PIqRRazERv/+BzdH5uN&#13;&#10;sfN+Q5+25WHLsxa+olF8BEcO7sCBjDLo9d4rGP7IzTDQBJpsDm8yL/dk4Z4orl4otFw16ShcCKnQ&#13;&#10;dleaa/qvKLcoXsRYQW6Xv+i1itK5+5F9Z3DPMwJI/nS3ha4bC/1NRY+Wx+WlueVNzgspXwryXsao&#13;&#10;cnvZzvYU9kRi/cRfmJ9UkozUO4QLvNMpH9vhiK2DFwYNwsrQkmiVFA1rvmvdZskWqTeJyzr38ifb&#13;&#10;67H3ssXj2tWeiHKL4kXsE+UWxeu2KD0g6sNg4oPJzXcuwi+CFeVW5oJviW6Lun90v/z7/KJ+R7rU&#13;&#10;jwf0AIkfB13RZbfgCHeH0o74FbCL4kWMEuUWxeu2iHhAHSvqc1F8gdaglMXr1BZ1R6tLg+0Xda1u&#13;&#10;UlEfXgXeTav6oRs3tUmRb4tCszZP4ZvpT8OSlUONYxv+3LMYLz3WC7NGT8PT97VCozIWwGiGLesC&#13;&#10;Thw7jnPpWQgJj0H5ilVQOj4ctnw70s6ew6lTqaTTirOnT+DESTNi4+MREUJDJswm5GacQ35oOTz/&#13;&#10;3GDExBdHdkYeImIssNtoBRqy43JqCjKoM0li8Rj8eeQAUtLoelwiKlepAOqM4urF4mZ7QHmq7gF1&#13;&#10;qSi3KF5dq7pUiNuJrIsncd4aTfO5mJFy/DDOp+cjvmx5VK1UFs6sVBw5chzn02jOl5JlUKViOYQa&#13;&#10;KAhBL8k8Wa7BnoOTR44i9WIGHCGhKJtUFeVKRsFud60MdPnsGcoXIxKLReLU0UM4l+NAQtnKqFYh&#13;&#10;EfmXz+LQwWO4mGNDTEJpVK1SDiFOuytQw0NlaLjVxdNHcPzUOeRSkCOmeBlUqlQOkZSfNjsFwuzZ&#13;&#10;SDl9FvbwRMQYL+PY0VMwhMejeq0qaDX4WTR2hCAq0gmOj4RQhC0v8zyOHz+DS+mZMMUUQ1JSZbrn&#13;&#10;UDio/PE7v2IT8qMitW+BKLcovkB7QOVclFsU/x+0xXfm01VRH14FXrfFrwfUAVfh84CeO3Wt6lLd&#13;&#10;Ft0v6h5Ql4qWF3UWXerHA3qAxI+Drvay3+CIlwIF/hpGcxXcXrq9TxV43RbJRf9Uvyjs5rvxkaeq&#13;&#10;eO9C4nauwItyi+B9YN1MKjr0gVfYzalE8D6wRQa4HfnAq9riltT7UIH3we2dVjr3gTdwhIQcYbDb&#13;&#10;Yc3NgzMvF9TnAOVrt0XXHh0x84P9OJOZA4MpEmkHZuHlYR9h+tKdiA6PoskzM1CyUWcMGf0pnmoW&#13;&#10;hQ+79cQHG/dJKt8e0B1vl26IX+YuwG21zdi3fSWGDx2AH9akUG+VUDjTclH8pgcwcfSLaFezCsyW&#13;&#10;dEx7ug8+3nkKbZpUwoIlych32mC1OtB1wKsY9cbzKB3KvQ+K7jCYflFwF6lVPVLgffhcg8CjweWO&#13;&#10;UXC7X6RjMy2ovfjjR9BvthMd65qxYuFG2Ei/Ka40nhz2Muyr3sNnv6URfy6Bo/Dw66Px3sB7EB5i&#13;&#10;gC39MKZ+9BZeHjub+gi5tvik1vhg4ijc3awmQilfPn+qD8bsOoXmlSti8cZk2BzUK6h0Ewwb2gdn&#13;&#10;lkzEd3/sg8lqhS20NO5/dyJG92tJNjmo10gONv8yBk+8Mh6HUnNgCjPDnmtHt4Fv480X+6M2BWGs&#13;&#10;RzdRAK4X1tsaoFb4QWzZmYoK9fpi+cbxWPJ4U7x/+gb8OHMW6kblYy/1anpvyKP4ZdNFWGIo7eVM&#13;&#10;lK1xJz6f+j5a10iEPV9wqee/MI+8soyeOLeCzBd92KLAXgne2wC3cwV/MG3xwe26rb/QL35scXOR&#13;&#10;69AHXuFD180E/kz74FbYIcqtSlAkVNiu2yI5R/dLURlxP9L94u6NouPryS9FVulH/jygT9Lqz0N/&#13;&#10;93W3SGFApojiAyItAIlyi+J1W0Q8oI4V9bkoXl2rulSUWwQvgmXrgokPJre6Z7Wl19QW19uwgXqH&#13;&#10;SJOyFkzOejllPzYvWgVndGXERUfAYszEhDfexPR1KXjm/SmYNXcOvh/1EqKOLcKLz47D0dwI9H1r&#13;&#10;BF59vBNlQyIefWUMfvh8OG4oY8blE7sw4u7e+HGNBQPf/Ry/zPgFE4Y/jZi136N/r5HY9mceDQsx&#13;&#10;IJSiH+fPpmDFYRuGT5uJmTO+xX03VMaCL9/D67N3UmPdT6z/mvpF2/0BXfkrbaGeGk5zHHAqGUvO&#13;&#10;JWHs9z9j+sT30cJ+AWNfGoTf01th4vcz8cvkj9A+xoGpEz7DppR8xITkYv7kt/ESBUe6PP4avp72&#13;&#10;Pb4Z9xYaGFdhMM1Ls/bIZQqMGWGhfLlwNhXJWUaM+XkOfvn4DdTHdowY8gyWHauLKb/8ip8nvI+b&#13;&#10;q2Vg+pvjsC/dJvX2OLFmCh564iOklW6H0V9Pp/z8AcMeaIX5n7+GV76ciTS7BSaDGRykyz60Buml&#13;&#10;78CXU6dgzLtPITKfgjDmDOo5YqeyQb1cslMwc9wgzNiUiBc/noJfZ87EVx8MhmX/r3jusxm4YHUb&#13;&#10;xhNQBhHor8wjfzb9V2wJ9n2K8ItgOf+CiQ8mt7+y531dt8XbI65z3S+6X9Q9oC69nsqLuoW6lDzg&#13;&#10;561S95HuAd0Dugd0D/xXPWC22HBk/wJ8+UkejNSTxGhPw+ovvsLsE3no8fIdaJAYgTxbFu595yfc&#13;&#10;ZSmGGjXKI4QazSFtauLAgsX4cuMpZFpNqH9zR7RNXYz3iZpR1QAAQABJREFUJhxB8/Y9cGfbJORk&#13;&#10;52DXyoX4/nQWHhw+Hu8M6oUIQz5MzZojFhl48NXv8Pv2J9GsShU47DZYosvi+dHfYFCHyjRQx4za&#13;&#10;phNY9OAInD58EQ6aw4TfOTiko2+eHjA4cwBLY4x9/z30bVuRxk1RXu6dg9WfnMNzQ99E7x7V4LS1&#13;&#10;RczJFVj24V7s+fMibo5IwcKps5Df+SV89O7LqETDc8ymfNQOs6LLY8MxdcNu3FynHuVLPiKLJeGl&#13;&#10;j7/BgNYVaM6QxjiwdDEOzt+J58a/h/tuKgWTpRWcp/dj/Vvf4kBqJpokhGHlFyORElYLn4yiXiSt&#13;&#10;K9FQKjvaNqwO66l6GPPtImx/6G60oeFX+TTvTWytxzBtygjUj6NeJqTPbqfeTAUtUicN2bGaYvHg&#13;&#10;sOm4640k1KhSioIqNBbrhho4vXYGPrqYThP90hiccE+f6Ge6B3QP6B7QPaB7QPeA7gEtD+gBEi3P&#13;&#10;/A1y0XGNoniRWxLlFsVfL7aI2h1MfDC5RfzNWN0WdY/9d/zC4QbqIUABkkO7V+Dj8Ydgyk3Dn2dS&#13;&#10;aHxGBG4cNgFjn7kdUSYb7M5wlIqx46cJb+LdA5eRZ7VRwzkPx7YegiO6Gg2noDZ5Ti5ypZVGnLDl&#13;&#10;5iCbznkyzkuHdsARUQMtWzWjNmwusnNtMIWGoUnL1qgd/g22H7xAdlSRsMViIlCnWhlkZ2dLAZKY&#13;&#10;SjVgjoxGCPWScO8K+d/JI/UyqpDSHBwoUREVS9GEpjlZ0lCksOgEChrkICohAvnkT5vDiPDY4kAe&#13;&#10;5ToNdck6l4KDR4jJPg9PP7wTZuqtYaQ5Q3JTT4HCLTQsJlNSwxOyRkaGo3z54sjJyoIhzIk4kxkR&#13;&#10;1NuoRIlQ5OVkU13iRIQlCmGwI5NGuphsF5C83oEKdSqgbe0KNHdIJqwUVAuLKIPWd/XGx89uRspZ&#13;&#10;mvOkHKWkSWIv16qHKlFAdla2FBgJMRd8fuNoGE/eGhaBmJgQfPPp29h3IhV5eTbkUxDo2M4LKNaK&#13;&#10;eqG4ZvSV7FX7J5jlJZjcavfiS6bbou4d3S+6X9Q9oC7Vy8tf75dg+1yEXwTLngomXpRbPed0qZYH&#13;&#10;9ACJlmeCIXf1WNdkFh2npsBrMqtcCKYtfrgV1vjBK+5TBC+CZcNE8Yqb8RR42C7KLYr3VO37TJRb&#13;&#10;FO9bu+dVUW5RvKc232ei3KJ439o9r4pyi+I9tXmdUck1OKnRG4oWXYZgwmePIdp2CRNefALvzVyP&#13;&#10;yiVLITEujOYascOcdQT9B/TD/GX7EdLwRrSpXgs1yoYh9egupGW5aLmN6gpi0Fwh7poc1NymlUxM&#13;&#10;dFV+Vvg2aDFX8Mo2F3mlFRbwHzWi87mxL82NwjIS0l9Bc1mCkLSQh4+ljdPKoAKR+07W6y4L+FiU&#13;&#10;WxQfsCEE1OQmz9Nkt46C1V6YUrrnfErAf4XO4WNXPnHeS/OOlCuHSvRHES+J3pRUEfVvaofKDctR&#13;&#10;drjwnAfc04NCH/Tn8iZfsrvpk/KqgJt2NKkuaTXR652ZqFkgbQaasJe7ejhgN1G+Mj3ldVhuPpnp&#13;&#10;pD5Dbhtfozw1UCGxpW7G+/07YtxaMypVKI/mTW5CibhQZG1cg2M+8l1mU+R/Abd83XvvgRfBMpEo&#13;&#10;3lu5r3NRblG8L93e10S5RfHe+nydi3KL4n3p9r4myi2K99bn61yUWxTvS7f3NVFuUby3Pl/notyi&#13;&#10;eF+6va+JcovivfX5OhflFsGLYNnGYOKDye3LvwXXrvr3JQAdOiQwD+gBksD8dG1QAbyseSgSxXsk&#13;&#10;9nMiyi2CF8GymcHEB5Pbj4sVl3VbFC6RBLpfrku/GKhR6nAaERlRDKVKFkeoLR7PvEhzSyzegAWf&#13;&#10;vIMlnZqhQ7VYXD50DPt3HEBSzTewYsVgxBpN1Jg9hxe3rsT0nUWTY7qWh6XeHtSoNVFQxE6N7qik&#13;&#10;WkDmRuzZcRT5TUpRrIQawjSU49DO3ThCnRQerBzviodwGXH/o1Ne+pU3+YWCz/jdRrG5YArxNRGI&#13;&#10;coviRYzU4pYiDV7VbIGjeCf7TN4zMiI6FhX/z951ANhRVe2zfbObhPRCKgmEYgJIUwQEAREFRQSx&#13;&#10;oBSliAUpf8QS4KcIKqAICCJdioAQmvjbAUVQqdJCCSSQ3vv28p/vznzzzrtv3tudffuSDcyFfefe&#13;&#10;c7577nfOvTO7czNvpk5kzdj9ZMYlp8nQcn3lsu5ytTWvk/lvL5CqIeM0/24LJZth3rs16F1fE6xf&#13;&#10;xdp+cpPcOWexzH59pWyz0wDp0LuLOtvWyiv3/kk6R0yV4cP0lhEwU+4dGpe9QygYEJsxqlfb2vlz&#13;&#10;5S+Ptspu0y+X+2d8Vbao0LtdGhfKOf+ZKa+5jRuOHfTs8jNfHuM6JsGif1J83Jj5dEl9J8XnGzdO&#13;&#10;n9R3UnzcmPl0SX0nxecbN06f1HdSfNyY+XRJfSfF5xs3Tp/Ud1J83Jj5dEl9J8XnGzdOn9R3Unzc&#13;&#10;mPl0SX0nwSfBgl8p8aX0nS+3+fR9iUs+ju9ife7fHe/iYNPQ0gykGUgzkGYgYQb0axQdeidHW3OD&#13;&#10;1G3/MZlxxtGy7p2n5WfX3SMrWyv0Aa6VehHbLmsaZssrr8/R172+JD+fcaZc+Y+XpLOu1g3WoV+D&#13;&#10;GdF/tH6N5m15+NG/yax3lsoG3TvZevePyyHjVsuVZx8rv7znMVm8eKE8MfNXcuyMK2XNuIPl4J0n&#13;&#10;S5mOrTePmDsNAv6ZX15J/4pIGP/mDtf5wy5T9jZBdsuFCBXyrK/Y7T9uB9lP3zgz567z5bAf3yQv&#13;&#10;zXlb5s76j1w+/Quy7yGHy+9eXeA2ufBWo8wdIEH/HM+qwOZKgNPtrM6Bsu9p35SOhc/J0WeeLb/X&#13;&#10;r2It1tf93nbhl+WCv86VPY7YS6aNHqwbJnq3kBLSPbPsMVSrq1E/1aq2cr0TBXeXrJr7lrw6e47M&#13;&#10;ff0Z+fn0I+TnTy2R+qrMKnEd0o80A2kG0gykGUgzkGYgzUAXGUjvIOkiQak5zUCagTQD79UMbNAH&#13;&#10;sDY2dYjeSOIK3pa655e/IcfdeI/cfOWPZeanDpATdtlRPvXpw+TG226WA3a92eGGTpomOwyvkyUb&#13;&#10;9NXAehHbrhfoYybvLh+dWC4P/ORb8vtbd5a7H/6DfGb7PeScH18mq2ZcLN895hPy3WAYGTL5A/KT&#13;&#10;C86RPScO0r76oE19oGujPoPC/dOR+sO/IOEBnev1WSYNuoGCAnVasjOAraOODs2bPpOj1ewVdOjr&#13;&#10;ePXdzdKMWzBYOlqlrEXzXKHbD5XD5YiTL5IX3zhVbrzoFPngRSFowGiZeuJZcsC0rXTjqkHaNihe&#13;&#10;54b/pIchmnVO1jdv0E2RcEAVbfqqX3zbCppOfdjvdgd9W64+Z4mce9GNcuQ+N6oWpVKmHXysXPT1&#13;&#10;o/W1za3Kt0Oamhr0mSfB13sCTPDZ3tHPPccGX/MZNHk3+crXD5DpV18mB/z2MgcYO2UnmTS+XhY2&#13;&#10;6LNuEv9zox0pracZSDOQZiDNQJqBNAPvtQyYv466HXqhPnE2X2fbrBeS1ubX0aYOf3v5ddohac9X&#13;&#10;h50YKwvVYas56aSTPnX55ZefiocHpiXNQJqBNAObfQbwetjG5fK3fzwvg0ZtL7vsPNa9xQabEPp2&#13;&#10;V1k49wV5ftY8GTdtb3nf2CFSpV+PeO6pv8vshQ16N0mtbLfbh2RU0xyZtbBadt5nmtTrVyXKtePy&#13;&#10;uU/Ls68sk45+g2W33XeXofW4A6VCVs59UR576mVpxI0BlTUydfd9ZerEodKuF9Zl+jyKhf/+t7ym&#13;&#10;t5zstOc+MrgGX6rR03jTSnn03y/p3Q7T5ANbD9G3m2Tdy7DZT0FvBID9jyVvPidPL6qQD+w2VYbV&#13;&#10;VriNpJVv/1f+/Waj7LzHbrLlgErdbCqT9QtekX+8tlJ22G132WpgtXRW6J1B65fIk489LvPX6iZI&#13;&#10;Za0MmzxV9ttpilS5r750yKJ//UtebdB5+ZDOS7X+AtbbPRY/+4y8smyNTN3nIzK8tlznT7+q8+Zr&#13;&#10;8syrc2SHfQ6QkXX67zL6NazKsg6Z/cSj8vSC5S7Uytqx8uGPfFBGDigTPM+3rHWtPP3U07Jq0BQ5&#13;&#10;cIcxwe0iisS+y5JZT8lra8pld11DuEukU7/688Tf/y4LVjVIddUA2WH3PaS+cba8unagfGjHbaRG&#13;&#10;+aYbaL2xolIfaQbSDKQZSDPQVzNQV1cnp5122hW/+tWvHlSO+th1dwMm/jjCD34NFqrH2aGjPq5u&#13;&#10;dQqNsKzTDml1cXXq4qTVoY5Cn0Er+IzT0V7IRkwksVmQtBTqE2fzdbbNeiFpbX4dbeq4kYF4WKcd&#13;&#10;0uri6tBRb2WhOmy5GySYArLSapclKb5LhwaQ1HdSvBmqy2pS30nxXRIwgKS+k+LNUF1Wk/pOiu+S&#13;&#10;gAEk9Z0Ub4bqsprUd1J8lwQMIKnvJPgkWFAqJd761ivRfrU1+pWLVn0zTfCVBmaksqpaqnRjo725&#13;&#10;Wd9Aol+0UGxVdY0+EwIO9Dew9unQOwIqdXOjuakl+i1WUVUj1fr6VtGvfTRrX9xdglJRCX84nQal&#13;&#10;o61VWvTVrzyPVtTU6EW5Xjg3B3ekOJSOWVtTrQ8fbZEWPBDUcqej3pJJfSfFJ+GZ0DdyW617Es3N&#13;&#10;LVn5rta3wbTo3LTjeypayvXtMzXV+tBTnZe2cGLKdCOjugZPUtUtKTxfBK/V1bXAB7RW6pxX6i6M&#13;&#10;nRfoqnQzrFnfVsT5La9U31WVOl5TNJ461DVTLRXwi6Jrp1U3xNr1Kz5Bu0xqdN7LOtr0DUjZ6w/r&#13;&#10;CN+ewRpy6dC1UKO+sF7grq0Vz0zR9aebMHirUugx8MtP15GNXpZJfSfFJ6Gb1HdSfMolNwNJc1hK&#13;&#10;fCl9I/Ik/pNgk/rOnYXCmpRLfH7SvGzWeUk3SOJ/3YeTitXd7ZJ+xabbqUoADP/eQ49uvYYpKT4B&#13;&#10;FV5gpFy8pCXNeVK8N1zBZlLfSfHh4CVZi32US8F8e8ZS58UbLreZNIdF4HMH9zTWt144Nzbi6xO5&#13;&#10;pa21RS9CM3q87rVVNy+y/52+PQsDdHtrszSafvTQrpsc7dnXwO5il/YOvbiH96yiYzbpBXdULHc9&#13;&#10;8WVziVA9qyT1nRSfhFVC38ituzNHx+BatzoOjU2tRm9yOvVBus36pqJ8pa1FN1NCI31bHfthw6vR&#13;&#10;Lhg1YC8NmzExyyHopuuv2c4vnanEOrKssP6adP2xBFwy3KjPkgnzmNW3q0ZS30nx4fjMeUE6SX0n&#13;&#10;xb8HuRTMN4xJc1gEPuXSZQbiAUXkvFvHXfyo8dqUS5qX+AzEa5Oul3gvqbaLDGT+ya4LYGruWQaS&#13;&#10;/pGeg/euCbpkUQCf47sLZzn4Ar5jXRXA5/iOdZBR5uAL+M70MrUC+BzfpltcNQdfwHdcf/86z2Jy&#13;&#10;fFtjTD0HX4BLDhb+kuJjOFCV4z+p7yT4AljyyZIF8Dm80TEJvgA2iwMbBfCxXNgvRubgC/iO6Z4s&#13;&#10;zlgHGWXKJZMLW0vzYrORqad5yeTC1pLkJQcLRwXOAbF4O7hXz8En9Z0EXwAbhOUBvKalnsM7cGAh&#13;&#10;WfUcfAHfWR3ZKIDP8Y0+SfAFsBw+SxbAx3LJ6pzdyMEX8J3dM2wVwOf4jnWQUebgC/jO9DK1Avgc&#13;&#10;36ZbXDUHX8B3XP9E8x/rIKNMuWRyYWtpXmw20npPMpBukPQka0X2we5zt4tCk+K77VuBSX0nxadc&#13;&#10;YjKQYPrRO2nOk+JjGOZVJfWdFJ93YN/Qg+Nic+WSlHcp8aX0jdNiEv9JsEl9A5+kpFzis5XmJc1L&#13;&#10;fAZitAmP/5Ie0+8hLqU+RpP4T4It6fzr8ky5xByjaV7ik9LH8pKXZGpIlIF0gyRRunoHnLOz2YXb&#13;&#10;pPgu3GWZk/pOis8arItGUt9J8V0Mn2VO6jspPmuwLhpJfSfFdzF8ljmp76T4rMG6aCT1nRTfxfBZ&#13;&#10;5qS+k+CTYEGqlPhS+k7KvdRcsia4i0bKJT5BaV7SvMRnIF6brpeNn5dS5zyJ/yRYZCopPj678dqk&#13;&#10;vpPi40eN1yb1nRQfP2q8NqnvpPj4UeO1SX0nxcePGq9N6jspPn7UVFvKDKQbJKXMbuo7zUCagTQD&#13;&#10;aQbSDKQZSDOQZiDNQJqBNANpBtIMpBnYLDKQbpBszGnqxe8pFk27lFxK6RuBJ/GfBJvUd9JJSLnE&#13;&#10;ZyzNS5qX+AzEa9P18t7OS6nnP4n/JFjMWlJ8/EzHa5P6ToqPHzVem9R3Unz8qPHapL6T4uNHjdcm&#13;&#10;9Z0UHz9qvDap76T4+FHjtUl9J8XHjxqvTeo7KT5+1HhtUt9J8fGjxmuT+k6CT4IFu1LiS+k7PrP5&#13;&#10;tX2JS36W71pLukGyMac24ffak34PPlEopeRSSt8IMon/JNikvhMlPCHvlEv+7Cad0/yeci1JfSfF&#13;&#10;546YX5PUd1J8/pFzLUl9J8Xnjphfk9R3Unz+kXMtSX0nxeeOmF+T1HdSfP6Rcy1JfSfBJ8GCWSnx&#13;&#10;pfSdm9XCmpRLfH7SvKR5ic9AvDZdLxs/L6XOeRL/SbDIVFJ8fHbjtUl9J8XHj5pqwwykGyTpUkgz&#13;&#10;kGYgzUCagTQDaQbSDKQZSDOQZiDNQJqBNANpBt7zGUg3SN7zSyBNQJqBNANpBtIMpBlIM5BmIM1A&#13;&#10;moE0A2kG0gykGUgzkG6QpGsgzUCagTQDaQbSDKQZSDOQZiDNQJqBNANpBtIMpBl4z2cg3SApxRLo&#13;&#10;Sw/WSbnEz3CalzQv8RmI15ZyvZTSN6JJ4j8JNqnv+Mzm16Zc4nOT5iXNS3wG4rXpetn4eSl1zpP4&#13;&#10;T4JFpkqJL6Xv+FnOr025xOcmzcu7Ly/xEaXaLjJQ2YU9NXczA2VlZYIfV8yDclSrv2+6OOMkxXeT&#13;&#10;U8qlQKKS5jwpvsDQOaakvpPiwwFLshb7KJecHBdQlDovBYYOTElzWAR+k3PpkoABFBFnt+bUDNVl&#13;&#10;NeUSn6I0L5s0L91a5xtpjt5LXOIn3WhLnXPj34waXzXYUs9RPAGjLTUXM1SX1ZRLfIrSvGzWeYmu&#13;&#10;Q+OjSLUJMpBukCRIVj7ohg0bZPHixdLQ0JAD6dYvpLAXsChdbqgYfHex6JJyCRNnRE9yju7dzXup&#13;&#10;c55yMZMZVpPkHF2S4HuyXrq7VlIu4QTGiHSOYpKiqjQvuXnpyTEKL909Tkud85RL78xpkvksVc7h&#13;&#10;t9TrpbtxplyQgfiSzlHfzkt6Ts8/P7DYc0BdXZ3gmjQtxWcg3SApPofS2dkp7e3t0tHR4bxhBw86&#13;&#10;v1BPSXu+NvWUxPuykD2fjXpK+szXpp6SeF/CjlIo/rg+wPu+87Wpp/T9sQ07Sim52LHixrH2lAuz&#13;&#10;kZHpHOkf0DHnC5sX3+63mU3qKX19d9p+X/SBDqVUx6g9buz4tu4I6MfG5MIxIeO4WL1vz9emntKO&#13;&#10;YeuF7Pls1FPSX7429ZTE+7KQPZ+Nekr6zNemnpJ4X8KOYtcMMfn6Uk+ZD0+7L4n3JXAopeTCMcmJ&#13;&#10;bV+mXPyMBO1NlZe4+eqrXHyu+drUUzLjSdo+Fj6gQ9kYv1/cQOFHX+cCmuRISf752tRTEu/LQvZ8&#13;&#10;Nuop6TNfm3pK4n0JO0opz6PkQOlzYHtjcLFjxcVs7ajHYfLFAT2uReP60G8qu5+BdIOk+7nKi6yp&#13;&#10;qZEhQ4a4XTseYARjoVJn67BzEdNOHds+3rejna901de3J+HCvpQ+B1/vt4G3OlunDZJ5oI5ti2ed&#13;&#10;ElhbfL3fBtbqbJ1+fJ3f9nFd2X0825C2r60T4+v8to+z9nx1jgvJHFPHtu0LG4qv89sBKoOz9nx1&#13;&#10;+oXk2NSxbfvChhKnCyzZn8RR+n2tnjZIjk0d2z7et6Odr3TV17ejjcKxUbcYW4cNJU4XWLI/43BW&#13;&#10;Z+v0C5lyyZzfN+e8cH4pEUuhEoezOluHH7RRurNe2JfSdTQfvt5vA2p1tk43vs624+pWRx/+OHFt&#13;&#10;Xxfnx9f5bY5HPWVXvi3O9+H3jbPnw1i9HSNfnXjI7sw/cCjWX1zbgQzO4vPV6QeyGC7oH1fsuLRb&#13;&#10;na3DjjZKyuXdcR51k6kf/jxT78s4nNXZOvqijbK5rRfGQemCMB++3m8DanW2Thtkd/LCvpToZ4uv&#13;&#10;99vAWp2t04+v89s+riu7j2cb0vZFvb6+XnBNmpbiM5BukBSfQ+eBd49Q+m65iCHxg8KDmX3Q9u20&#13;&#10;0R8w1LG/9WfrxLEvJTBxY8HOPnF2a0M9H5dCfcmBclNzIVfwieMCvR8ncPihzdaLyUupuTjC+hEX&#13;&#10;J8ZGsXPMuOLwwBaTF/RHifPdHS7kGXjJ5ULfkDav5EzJ/sQTy9jRRuF4tFs8bQ6oH9Y3+1t/tu73&#13;&#10;pY9NlReOb2USLoVi29h5SbnEr924vHBuKDH/G2Pt9oQLeKFfXF/ypg3SxxPDY8+3o21tqPs6+Ijz&#13;&#10;bXEcp1gu7E/flPDPsjlwAVebV8ZF7rQxJhsn6sCxD9vAEkfJ/pD07feFjeNZX8TTBhyK9Y06SiEu&#13;&#10;DuB90PfmxsXGuanzknLp/jmdy29jr924OSIHSnCzxxHq/nFh1xrt6Acc23Ys2Ngnzm5tqANjdYV8&#13;&#10;EwcMfefDE8M+xFuutt7bXDgueKSluAykb7EpLn85vXEwoGRJvZa2Bwltfmce+OzPNvG+dAdZcJ0e&#13;&#10;+SeGPnLkRuACXuTOGMkrS/YBLhHPPFzIl3FEeFXAxjZxvoRdvyDoCurE05/FR7YScXFjFeBiOfV1&#13;&#10;LojF5o7cIcGdOQeGsfj4rHYReYGfLF+GzHuOi8aOXHSV842SlyK5cBr9uXXtPMco+0DaPPjtWJ8K&#13;&#10;ypcX9EeJ7dcNLujLOaEftmN9hvi44wj9UWL7bQQu4E3uAZNsLpEtDxfyZt8IH8bENnG+hJ15QZ14&#13;&#10;+rP4yFYiLm4s9Y3S17kELL3jwuQFsdjcEc/YrI15tTrgstoF8kLfwNMX5tS2s3yxg0rgOf+F8Fn9&#13;&#10;N2cuYV6Zp6y4NnZeuuBCbvnmiHSJy5JJ56jEXMANcTDv5G6ltREPmRVXyBP9epoX+rbjWR70bccl&#13;&#10;1uqAY9tyQZ14+iUOMrKZYzTSsYOR1mb7W5+Asw08j2nUbX+Ls77s+cLi6ZN0fBvbxPkS9mK4cNxU&#13;&#10;Fp+BdIOk+BxGHtzC1hYXPAxOp3smPCjUmoXP6IN+bFsZdaC/UOHGUXeQwMN3IMNxoVEbi7P1Ahd/&#13;&#10;DPi3XIIxNw8uUe7y5AWxIV7mkXjKuJwzP0nzEvksERfOP8bBj889Lk4s14wefTIlow/mn21I3zd6&#13;&#10;Bfqgv6uru55ysb7oO4gp8AneaG8OXMibcZB7oM/kHLHgh/goPoVQH8Qb5Jj+LJ6+Axzzk5kbYtmX&#13;&#10;+EDfNRdyoswwyYwBnfPXxRwFYwYeHN8QH+g3PRfmXKOJwoQuo8+sQeaDMuqgFRdbqHCx9SAvmTF7&#13;&#10;xoUcKEGnr3JxvDTn5EoZ6DM5x7TARnyYYicy+gweOOrp05d+Xujbx/UWF2WXEyfHAhdXD9dLX+cC&#13;&#10;roXyYuNibD4e7QBHmTl+bH9XL5AX2H3fdr1YX3FcgC3Ehb7Zl/hAn819U3MBRxTwiOPCOCkDdPDp&#13;&#10;4xkn9HFrt6u80HdPubC/G6fIOaKvTcUlk1sNJCybKxfwRqFE3c5RsC6yj4sIE2JdX00FJPHAoECX&#13;&#10;0WeOTeCohyTWStR7kwt9BxxzuajGcSLOStSL5wIvaemNDKRfsemNLKoPLGr8uIMRB4D+xzYPTAyl&#13;&#10;EFfcQRBU9egODwq2jSSOvqwEjAc/6oHv7JOpskq5uJTkzwvzCIli5yjKb545sjm3cxP1U3+2bvEY&#13;&#10;y9nMHFEHidKbXDBWIS5uQI2Taxdt4Fn6FpdgPm3O7XGUL06LJwaSdcTqz5GLv2BeiuRi5j+eCzhl&#13;&#10;1i/izD9Hm5YL10qQx1wuNs+2bnMezVGReekNLvDheMZwoX9OTaE5IhaSuChOdWBzYes2L+jbUy4c&#13;&#10;Ez5sof7dxgUxIlcsdo6i/KqZ8RNHSX1v5AU+e8rFzn8cF/iN4tFxLJ7j2r8BqINESZIX67snXNyA&#13;&#10;RZy7XP/wY1NzyZfzKC8x5wvYUCz3MBxdIPifF37+emE/c54wa7d4Lt5x4HGJODrufZuLzYWt+zl3&#13;&#10;ti7nqLi82PFtvbtcmPdw2WSfq8z8E0eZWWeZ9WLHt/XNiQviA3eWTZmXQlyi/OaZI5vz6Hyhyqhf&#13;&#10;GGdmHjFacNxx3MLn9AwW+LT0PAPpBknPc5fVE4ubC9zKLJA2YLPFHSDBb8fsE6ABsU/mgMk+mAj1&#13;&#10;x/UPPuIo6Zft9yIXxm6lzQtzjj9e8D/bxMflHDabe2Ih4/DUWRzrvcmFPik5Lsfg/PsxWjzrxPQ0&#13;&#10;L/RDmZQL+lnert3DOSIHyo3NxR+PPFxMec4XzL/Fsl5MXkrNxa0xjcnn749rcYyH8fVWXuwYvm/a&#13;&#10;oGed0mJR9/k5nK5FyHyFfYihb7bZr7fyEnfusmOgzrE3dy6My0rm28aZ79zFfuxTTF7oy0r67Q6X&#13;&#10;uPlnP+uH/uPw1BFjpfXBOPPlhX7Yh3iuF+sX9Tg8fLOfj2cfSGI2Vy5+7DZW3+byV8K8+OP5XGx7&#13;&#10;c+fi+L9Hfr+k5/RNcy1ljxfWcYyxFHvuYn/684/ffGvc4llPZXEZSDdIistf1BuL1l/Y+Rayj4MT&#13;&#10;q+MBQefW5uvsGDxI8+F9v/64vm+0/T75fNNXd/E+jv0hbbHj+X2sjX2og+wO3u+Xrw09faNO35Ao&#13;&#10;1uYURtdXuFjOlq+tkzulb/PbwFmdHcO3WZ8WZ/vbOvGUvs1v2/Fgs2NYG/1RZ3HWp63bPuxndXFY&#13;&#10;6iDtGHH9qbM429+O5deJo95v0zelHYM69qX0OdMnJXG+pG/q4/DUQRIPiUIb+1NnccRQWqytsw91&#13;&#10;cXjqIInvLhf6haQfq7N1+qYuDk9dKbjQN8Z/N3AplMd8NpuDOExP8xLnizpKf2y/DZzVkQukb3OK&#13;&#10;EG9xtr+tE0/p2/w2cFZnx/Bt1qfF2f62Tjylb/Pb/nh2DN9mfVqc9WnrxFP6Nr9tx4PNjmFt9Eed&#13;&#10;xVmftm77sJ/VxWGpg7RjxPWnzuJsfzuWX2cf6tmPbUjqUi42K8XlxXpifvPpSj1H+cal3vLrKZc4&#13;&#10;X9RR2nGg89u+ri9yASefp1PoB+OB7A53vx/bqeydDKTPIOmdPOpfnbmOeCDAwjoPAOKppwSWB4ft&#13;&#10;1x181K/UXEBMCzlTQsf4Nhcu4MzCOBhDopzTiUr6oYSJPgvlxbiIfLDfxuBi+fZ1LhHXcK2zTcmc&#13;&#10;ox3l3ARFHCXxlE7v+TbdXZV9KXs6R/Qb+VEF553S980+lOxL6eMjfegb7bi8+P7QJgdK3zf7EMux&#13;&#10;KH18pA9991kuRZ5HezUvRXKJyzn4Wb1tWz3XCSXn08Zn8aznWy+0o3/kU+tWDxvblNDRZ9QvJi/A&#13;&#10;sbAv+5E79ZTARz61bvWwsU0JHX1G/UrAJfKNAcNCDpRQbw5cLF/GAkk9ZXfmqNi8RGNZIr3IhW7t&#13;&#10;OPnmyGLYD5J6yp7mhT4jP6qwXJw9XLsWw34215Hdw0f60Dfath99Ufp46MnJj5N9iGFfSh8f6UOf&#13;&#10;aEdcYo5RH89x3LhenE4XfkQ+tR358PCRXjHEU5K39WnxrAPvSjd8A8d+9M82JTDkQEksbCwWz3qP&#13;&#10;uYRO6YcSavosxIWcINmX/cidekpgI5+mH/QoxFFCR59Rv5j1AhwL+7Jfd7hEvulEJf1QwkSfEb6b&#13;&#10;XIzbtFpkBtI7SIpMILu7W0G1gQXOBc0FTgxkZNcjCd8js5jIpj5YaLe3mlocx8ryDQ76n4+jT8rI&#13;&#10;npBLzlhmtzPyafPQh7kgFuY4Li844Vm7jc/mIaevjT9ffry8wIcdy/q38x83lsXG2a1fGwP0ro0V&#13;&#10;E/4iRhuF7Rx/SEqRecnxafPVDS7k1hfyslG4eMdovjna1FzIy64fO0durXHNhRJY6vOti3x6+Lbn&#13;&#10;UY6PPLCOvnF54ZhWAmvbxZxHOX5f4OLHhTYK84J6VtwF5sjhvHOX9QNfKJE/b46ybOG5BjrrI+pr&#13;&#10;zwseJ+bVnyPfV9Z4OHF1ce7y+29KLhwbnFDYpgy0uXpn9+YIWJtjtOnHHqPQo0S2cI7YDqzZduuX&#13;&#10;uCyZntOz8mnXLnOHfKGwzTyzXdI58o5Ry4V1y62vcslac+Z3QJbeOy6YX8SXhUP/IvKS48s7jpy9&#13;&#10;ABfOf+TH4+LzJZ7x2DmKfJjzqd/fP4/SD/1m4RNyyeprOGCMOG4+F/T3+UT9+hgXpZPFNeLpzT9i&#13;&#10;QrH2vPlgnrz1gv5+XqBLS+9kIN0g6Z08Rl7cYg1+z3W58NHJHRxY9DjI9SBg4YFi26gDT2kx7MuD&#13;&#10;DRinKxEXOzbHjONGXn2VC/nZGBhbli3PHHEumG/2pT5fm76dDOeIuk3FxY2rcTIWPwbGksWzRHnp&#13;&#10;iosjqR/5uKA/irWzzTjQtrn227YvfmGjZOnCX1rO4NtMXrrigl+oKO8GLojD5pdtSObBj9PmlHin&#13;&#10;KzIv9MVx2YakrhAX8srHBXrbn3in89YLx+a4bG8sLt35/cJ4yMm2s2ILf085XcwcsZ+VkU9zXECH&#13;&#10;QlzQCtpWZ3MMjG0Dh+JkyIU6H8c28K6+GXAhV0jEhR9wpz5fmzlwspfywjEh4Tff2MTR7jiokjln&#13;&#10;fx+HNoqPj1u7wDEPwHMs6vO1fd/AZ+lMfnNsZr3YsTkm8c5fzHFBHLlljeudL1yu+ggXxsWY2Y7i&#13;&#10;2Yh54dj5uEScTO6y8qx6+ij29y79lIqLXSdcD1F8JucuIP0g3raJp7SYJHlhPysjn93kwr5RPzNH&#13;&#10;jI8SGMevl85d/hxtSi6MnzH2Nhf4TUvvZCDdIOmdPAZe9GDmL3NeUPGAj5V6YnEnAe3t8KY/8aTH&#13;&#10;A5x4p1c829bu+pqTVm9zwS8Wxkl+0JELdOTf57mYWLI4m5M344qbI8RKe9F5KTEXxgfOKGxzjhhH&#13;&#10;XJywWTz6F8Jbe1xe6As4FLa7yyXoFfRD3efCNvxZe1/l4h+jjrR+bIq8lJqLi82cLwrN0abkwrXI&#13;&#10;c53PJWtueHy8S8/pdo5KnZe4YxQ6HtNYP1m593/XFXketeNsai6INeJj4oIehXkIWpl27ByZ/uxn&#13;&#10;JXxwLLfWPby1x+WFvvJxKeSbNvSFHxTq+iIXcvO52rz45wsXlH4wT04Wcb5gXlIu2evF5VlVcXlh&#13;&#10;zvOd03t7jorhkrVO3uW/X5CnrHgTntNxLHC+eVxwjumXc2uPUatj/2K5oD99xXGx9lJwgf+09E4G&#13;&#10;0g2S3slj4EU3p90BoS0clCg4UFh3CvuheB68xPDAimBwE2x6x/syvwhcn2BY16dkXMI4ydlyzeL/&#13;&#10;LuDC+aNErFkxQsE5KnFeyIEyKRf2y+Jv5ihuLebMMQbVYn0Rk+UXoAJ5sf0BdSUJF/rWjtYXuWDs&#13;&#10;LD7Ex8yR7R8yCbijofgu80LfPeSCYcg7lgsAKJsBl4Bo+BmTF99eaI6ALSYv/lh97jyqBDnfPtec&#13;&#10;vAAQrl1U/bxAl1PyrJcsHOco9E2/EUbt7zYuzDklYs2KEYqNlBdyoEzKhf2y+IO7c4QloxOrhfNK&#13;&#10;vFN6H7RRwpzlF4oCeWG/rD6GCzgQQ9/khXbkW6vEUcKc5ReKTcgFY2fx8bg4et7fgDl4gPIco0ny&#13;&#10;UjQX8EDJwyUwhp+ME3BetNu/cYvNCwfrIRd2dzKOCwzqO99xkTVHdLaJuHD4LLm5cglznrWuEVgP&#13;&#10;5igrH2wkyUuJucQdFznrisdRibkwPansWQbSh7T2LG95e+EEYE8CqNuDgwcPHdg261n99QzCdpwv&#13;&#10;9oE/V8cZJyzAsy9Ucf2tPceX3/9dyIUxQ7JQZ3PGPNGW1e6lvNB3qbhw/n3ucXF3h0t5eblbc5Dl&#13;&#10;5cFGoO+bbY7Nsdim3Y1n1i7HB551SBb86wD7xvlin6h/DD7yFR6j9Of6bkQuHBd84mKx9py4vPNL&#13;&#10;sXmxY/WES1b/AjlHHDmxePgsX3FzpDqWHF9qy+rv+QaeJR8X2uEny1fIhXY7NnS2zXpW/5RLlKNS&#13;&#10;5IU5h2ShDm2Madus90UujluB9RIbi+JZYGdcjBOShTq0Y335/YvgYsdi3XLp6tyVE8sm5EL+yJur&#13;&#10;e1yY87x5NXOU48s7v3SVl5z+SbnoeCw5vsz8u1g83z7eb/vcu8xLkVxsHHFcaLdrycUV5pz8bF/Y&#13;&#10;bZt1Yl3/mLxAjwI8+7CNvLDk40K77Rv1D/NE27udC+OEZKEurk1bKfJC3/m4YExi7HyRi7P10nrh&#13;&#10;OJYL85HK4jOQ3kFSfA5zPPiL1R4wtFHSRifUo02blawTn2njJJx9IgfG+kObeEqLsTqr9/uhjeLj&#13;&#10;2ab0x/bbxFHCJzBlZdi3y/wCoR4ShXjIoLjApUIv0js6Ap3FBD4zJ1b0sVxQ9/HEQE9bMFZ2X4uj&#13;&#10;3cezTWnHZn/23ZRcyK9LLvgnmArdHNFcd2CeOvR/qJBHdlbJWKjy/QNMDCR+WHysxdFmJetd9c9n&#13;&#10;Z3/KjcnFjgV+5EAJHTFWRz11cZI6YFH8NvMaWDPjsE08JfSFuOTrh/7WB3B+u69xYSyQjJk6cqe0&#13;&#10;GKuzetRps5J12FH8tj+23yaeEj6IsTqrR502SBbq8rXpl3a/zf6UwBFjdVaPOm2QLNT5berpl3bb&#13;&#10;Rp04SuCotzrq6Yc2SBbq/Db1dmxgbJtjWkkM+tMHfdu+Fke7j2ebMq4/+1oOxNsxrI569mUbGBYf&#13;&#10;zzal5UId+8ZxIQaSdYtnHZL9qfPxbFP2Jhf65Ng+FzsWMMRTWjt1vi/69KWP99vEW3+sQxJPCR35&#13;&#10;WJ3Vo06blazDjuK3+xqXgGXwyZipI3dK6ImxOqtHnTYrWYcdxW/Tb2DNjMM28ZTQs4/VWT3qtFnJ&#13;&#10;Ouwofpt+A2tmHLaJp4SefazO6lGnDZKFOr9NPf3SbtuoE0cJHDFWZ/Wo0wbJQp3fpp5+abftQlzQ&#13;&#10;nz7i+kLH/rT7eLYp7djsz770ZSVtqSwuA+kGSXH5y+rNxUwl2ih24ULFNnGQri8q5RVSVYlpyRzI&#13;&#10;Ft/e3uY2ATgWbOpRpK1Zlq5cKWXV/WXo4P7u4jWwwWngH5K+Aplpw8ZC392R6EMcx6NvPwbrH/U4&#13;&#10;LtLZLutWLpN17ZUydNhgqdI8ZOP8tqZMw1+PPq3lMmjoIKnFxXt4sd0VF/Ag/4z0uQVzkbFnOCgS&#13;&#10;HnI4Wr99hQs4FeICuy258Qb9yyqqpXXBv+Ss86+SRasadH+kQo74waVy5A4jpaNdcxHlP39e4Bs/&#13;&#10;+qFOgztQ7HqxPFDP5ZLfN2JknG6MLuYI/omHBKWNyQWjoQRcc7kEnII1GCAzn72dF3pOuWTyzbWB&#13;&#10;3Ni8ZHIfzBltzCFlBpe7Zu3cEsfxAn/B+YW+aEOb49FHIOO50Hd3JH3DH8frS1wYpz1GyZN5yo0z&#13;&#10;k5egfzC/ubhkc1RqLsoaM+3mwXLlHEEy9r7OBVxtsfFwTnwJfByu2LxYHvnGKMQFNvaL40L/4I5C&#13;&#10;fOATmsz5BS1b4uItJRf6thxYf7dxYVycD7TzzVGp89IVl0zug/VDnuyXseeeH8idknGijR+2uXbp&#13;&#10;k7aMPTN24CvTZh9iA3vPuNC3PS4sl/gx+iYX5iGeM477wud09GfsgS/nCR+u0MZ23DqgLZXFZSDd&#13;&#10;ICkuf1FvLmq3WPUA0Ms/t8jRxg9LeG6KDgCnVzP7N69bKG/MnS9N0s9d+LOfOpGKqjoZMXacjB7S&#13;&#10;X9pamkWvRbVjuVS3LJErzz9Trpj5jLT3Hy+nXXmDfHufCdLc1AJAj7hE45oKD0xI/6AEjDrUgziD&#13;&#10;E3Fk64JLZXmnPPLrc+WUH92nnKtlyomXyszpH5OyllbdBamU+n41LpZO3URpbGiGW6moLJcXH7pM&#13;&#10;Pv+d66Wjs0wGH3me/OHCo2SAbiTpDDhMV1wAyjdHUUzhHDmH5sP67o289JiLroO6frpm9OabDs1P&#13;&#10;k+anQ9eMzymKRwey3KOQNE6u3TguZToP1R1L5NofnC13/+kF122nE78vy+75ruzxbINMXFMmJ9x4&#13;&#10;gxyyzUBp0ztL1JnHQaRK5/Hlu34k51//mKxb1yYfOuZMOf3Eg6W2vQXwTCnIhXObWYscCw7yxenn&#13;&#10;g+18+IhMKbnEHBfghRIKl8PNgUvE0XFnDJk5snm2dbsWOSf6Z0K0FoHNxQdrKxrTm6NIXwQX+HDj&#13;&#10;xnCh/+7MEbGQmblNlhf07SkXjgkftlAf5VyDsXm2dTtH8NGXuZAfY7VzFMWk64XxE0dJfW/kpRgu&#13;&#10;NudxXBBLFI8OZPEc1x5H1EGiJMmL9d0TLm5A7xgFd5a4nNtzOnGQm5pLvpxHeYk5X2TicxHYcPRg&#13;&#10;wv/B72sYkuSleC7eceBxsUQzMZjzhOKp39Rc7Pi2btcL82uPC2Bz8Zm4XA4S5sX6s/XucmHeA3wu&#13;&#10;F+acOErqITkuJTC2vjlxIfdMnEGN8bqWWYvEURLXG3mBT+SRxc5RlN88XGzOS8Ml+LuL3FLZ8wyk&#13;&#10;GyQ9z11WTxwUPDCszAJpAzZb3AHifjuWSWVNpSx44gE5/usXyuKyOt0g6Yi+MoI+NbWDZfx228o+&#13;&#10;h35OTjr6MBlZg684VEjz6kUy7/lHZO1aBa19WZa+PEea9puk/fUrJzoeD0I7Lur5uXgnY9ORfeAT&#13;&#10;hb7ZJtTPgcXRB7GQLit6gTz/mdtkzZp2Z9rwyL9l7XcOlWGVndIwf5Zc/MBfpWV1p0zYclc59Ni9&#13;&#10;pK5DN06UxuLnZsrqNQhepO4vj8vy874gg6RN/wtKIS4hJEtYfowLf7zgf7bZIc43bDZeYiHj8NRZ&#13;&#10;HOvd4VKmuyIdq+bJFdc/JCvWdMrYAdvLp048UAaV6d1G6ohc6JOS43IMh9Mg/RiJh6zsbJG/3HyB&#13;&#10;XO42R8pkzMGnyS+/f5z85cSLdB50Lmpq5QjdnGLx8+aWTVmltK5+TV55/llZrsDRzSv1s8J1ScLF&#13;&#10;YtHZH8s5hN47Bhhfb+alGC4+P/KGpF/qujNH7MM4k+Sl1FyYc3JjXP64Fsd4iIX0dQ7fxdplH45t&#13;&#10;x/B90wY965QWizr9Uu9wfYyL0sl7XJM/eKMwTrYZF3C0+Tj6IBbS17m+IFJiLpYD65YL48p3XPh9&#13;&#10;iGfsbFscbdCx7uMsnnVi8nGJy7kdg34o4/DUEWNlkrzQD/uQO+O1flGPwyNO9vPx7ANJTEnzUkIu&#13;&#10;fuw2Vt/m8rcJuVhumzsXxz88T9m4YnPunc98vG33JC+l5lLq8yhy5hdfx7yUmovPA+2+ygU5cfyQ&#13;&#10;lJjfdXFrEfierBc3kPfh58Uzp80EGUg3SBIkqxAUi5sHBnH5FryPAx7HVFmZ/jnQUiaNenNEszTQ&#13;&#10;jbtLol3/Ob65ebG89G/9eepJeeSeWXLpzdNl15HtUjF8O/nc1/Rf8e9/SqrbxsnhB+0oVS0t0QZB&#13;&#10;mX5tp7qq0j0jAk47OtqltbVN70AJ/+BVXYViKvSrEZ2dHdLephsU7qs+FS6mMtW1trbqZkvmDxeS&#13;&#10;w8V5dVW1e/6H860Xx/SNto0Vzxapqq6WygrsbKtR/bYpj7YOvYxXRWdFPzngmKvkuLKZsvDtevnE&#13;&#10;qUfI4NYWKavtJw2LnpV7fnqRzNG0vG//L8qBx39UBpatd3cp7P65H8rJa26Vt96olA8fd7SMK9e7&#13;&#10;R/QivDKck/Y23SgwsZZrbHioKLh1KN82dyuOhqx3R1RVV+HxGmAe5EnvXkFfp8EksWi9urrGxe3m&#13;&#10;WWNoVa7t4TNQLN7Zw/Ez3culUvNWpXfAoCDvrZizkEtFRaXjGOA7pQ1z4kqZrgflz9iUf3lltTSv&#13;&#10;mS0PXvVDeX6FyPidPib7nniojKxqlKbWds2F5p3j6Ny3a7qrdR7w1aT29lZpUQwK5qdS10ml+kek&#13;&#10;nYpt09y1oYMrZdK8YbEsXDNMjvnWqVI7cKwceMRnZZuaVvljmBq3jrBO3JoLeMIP10/oRrdDyoM8&#13;&#10;q2vEoqMFJq2jVlFZ5XgENv0Gmd4x1doOnuFAqLl+AbZKeQeLSte35qRF11W+X0RuoPDDzg3xtNM/&#13;&#10;21b6Nr8NLHWQ9M1fXrT5Pi2OGEqLtXXf7reBpQ7SjmFtvk+Ls/0tzq+zD/XsxzYkdZs7l7iYrM7W&#13;&#10;S50XOxbzm0/3buDC2OJizWeLw1pdT/OSbzzqIe04cW1fRy6Qvs0p9AM+Lc6OYevEU/o2vw2c1dkx&#13;&#10;fJv1aXG2v60TT+nb/LY/nh3Dt1mfFmd92jrxlL7Nb9vxYLNjWBv9UWdx1qet2z7sZ3VxWOog7Rhx&#13;&#10;/amzONvfjuXX2Yd69mMbkrqUi81KcXmxnpjffLpSz1G+cam3/HrKJc4XdZR2HOj8tq/ri1zAyefp&#13;&#10;FPrBeCC7w93vx3YqeycD6QZJ7+TRLWa78P26vZ0PQ1o7Dwbo9Ro1/Ld0kSFjdpQTTzhWRg8rl2Xv&#13;&#10;vCX//MsD8uhz7+gVYIu8+t9rZMbPhsu9P/ma1OsF6NZ7f07Off9h6qBCthhSp5sc7vGZ7iK8Zc1i&#13;&#10;mfXaW7JgXYPbJBkwdIxss81kGVqn/5KvF97lenG+bsUSWbG2SbtXy7DR46Rf01J55c350qBf0+no&#13;&#10;N1imTJksA6vL3AaA464HcKVexLZtWCHPP/OSLF6Fr7x0Sv8hY2TqtG1lUG2ltLTgay5BKa+okvLW&#13;&#10;dfKG3jXw9rK1etFeJlV1g2SbKdvLlkP6KV/dsNFNhsHb7iNfP3MXnCmkuv8Q3ZxolXVrGmXForVS&#13;&#10;Fd6Y0KJfQFqxfJlutLRLvwH1Ujfu/XLCaVu7sSqVa6W0y/JFi2Vdi15Q60V1/6GjZUh9tbOX6ybU&#13;&#10;+lVLZPnqBuUgMnDICBk8QL+aohsS7Yjl2Uws9RrLtB23lS1qKvQCXzcawk2OCt2QKGtdK7Nfflbm&#13;&#10;LFunfjulpn6wTNp2Oxk7GLkPNmQQOefWSkxyVWezvPXyczJn/kppVpr1A4fLdu+fJiPrNafaf+3S&#13;&#10;xbKisTF48GllvYwZNUS3FLToXK1ZPF9WNerOgsZS23+QDOpfKysWrJbycE+tpaJRVml+ltW0S82A&#13;&#10;AVLRtEp5rgFcqgeNkhH92+Slp5+WZRvaZfSEbWXy2EFKqVI6mtfKm6+9IQsWr3YxSN0QF9OE4QO1&#13;&#10;3Rzkr99oOfgLX5X1rR0uZ4OHVklzWxOYRaWsulbXxXJ59dXZsmJDq9RtMUq22WEbGajzhQ0grv3M&#13;&#10;XgdWif5CcB50XehmzqpFs+XV196U1Y36lZyqGtlyyvtkyvgRUt6mm1DhLxjMWaXeZbV47iz9Wtoi&#13;&#10;2aCbU5W6fkdN2Fq2HT9S14FuwOl4NvccmzoMybovHZ3Qbm1R3XEOWYe/0OgvwoR6tBGgryfe52Vx&#13;&#10;wFi7tUX1PsIFXBEnjgkU8stXh71UeXEEiuDi+ocfcXF055yOfi5G+Em5ROuhmLzgWLDzwXmijr4d&#13;&#10;LjwuoHNTYP449fEBINnaLTUXy9GeA/x6HK638xI3BnUYi3VfWh7WFtW7ee4C3hU9jqK+qvNzAYxv&#13;&#10;ZztwENipg4zq3eTCee/puYucyTUafxNwAQfyycpFyMXlrMC5y3IvNi/FcrFxxHFxsYQf5I0m61ZC&#13;&#10;b/1ZG+quFMiL7dsjLiU+d9m1GwQTfDJOtFgv9e865oc5I59o/JjjgnPAPmj7eOcn4RyVmovlaLn7&#13;&#10;9Thcd/JCTCqLz0C6QVJ8DiMPXNBUoI1CvZXUOwAxesYKT7tOPWz7yfKlb50i48sapF19nXzcF+SK&#13;&#10;i74nl9/+mPsCyQt/+q388atHyTHblcntt/5Qfnrr4zrYOPn2ZVfK8QdO0H91b5B/zbxSLvzFPTJ3&#13;&#10;3iJZsU6vNvUyu27IcBkzYZJ89bsXyLH7TpXq9tVy712XyY9vekxqRk2Rk4/eXx797a/lqVmLpVVf&#13;&#10;T1JWXSeTdztQzrvwPNltbD+9gO/Qi9gKmfPIjfK/l9woz7y1QFbqJoZeMkv9FkNly/ftI6ecfoZ8&#13;&#10;bu/J0qH/kl9ZXSELX/i9nH3ez+S5WfNk8co1ODdLVf0g2XLLMXLICdPlf44+SOr0GSQv//PXcuKM&#13;&#10;2/WtKBUy9YhL5Nbvby0/Ovob8vArs2UBHqmiZc6//izHHvYxGTVlZ7n06mul/yt3yGdO+bmzjd7v&#13;&#10;B3LvVYfKIxd8X37y9Cw8kEPKj7pQHp9+sNsIqu5YJ3ffcLZcetezukFSLUed8VP53lf2k7m//6Wc&#13;&#10;e8kN8sychSaWYS6Wr59xuhy1l8aiGxeVevG+8MWHw1jelkUr17lxXSxjwli++FF9gopuqOAXnPlj&#13;&#10;HvOPO0MaF74g08+9QB5/6gVZsnyt5lg3LjQX4yZMk+POPEuO//ResvSZ78gp5zwqa/UOnc6agfI/&#13;&#10;V/9WvrjzcFn71t9l+lGnyfM6Lx0VI+VTF10gEx6+Sq579BlZgOnVsvTlp+XkIz4ug0aOkx9ce7t8&#13;&#10;cO0TctxxF0hjU7ts87GjZIfFv5e7n1wia5v6yUFnXS03nbaPvPWH2+TsS66RF97RzaMVa6VF81Zd&#13;&#10;t4WMHD1GDvvKN+X0Yw6X6jKNqWm53DL9k3LHqxVSM3iknH3Db+XQsbpqMaFa8IDWxf/8jXzjzpvl&#13;&#10;n3OWyQbdWIKfrXfcRWZc8BPZc/KQIC/oEPbRXtoTFz0VUtm+Vu677gr52Y33ycJFi2Q99t0qamXE&#13;&#10;lmPlg/t9Xs459yTZsl+5bpLoZt26t+SaH/9QfvPnZ2X+oqXSgrtv9Dk9w0eOkF0++lmZceYpMmmw&#13;&#10;zoTeAeMfi+CK4uvtMcq5C5DBJ3UWZ+22bjH85YeY/THZx9fb/sDQTnxf5MI4fa7kzDjInfhS5IW+&#13;&#10;e8olh6OZAzs3xDE2Gyttm5qLz9fnSju5s03p9OHa9WOyvoi30tpZ930Az8K+fpv6fJJ4+o7DEUPp&#13;&#10;Y6CHjoV2v019Pkl8sVx6elxwXEgW6uI4E0PpY5y+h+cujkvfkNTZcazd1i0miifl4tYp81hsXpBv&#13;&#10;5NkW37dvt9jenCP49cfqLS6+HzuWHwM5UDJe34dvJ46+fTyP6Ry9dqAvSGu3evr3MRyPdl/G4TcW&#13;&#10;F45NTmx3JYlnLuLwwEDP4mPy2fPh/f5sE98VF+I4LvGQrnRx7rJ4ju1LjkGstdOWyuIzkG6QFJ/D&#13;&#10;yAMXKxRYsCy+nm1IlCxspptekHdIw/oG2VDZ6B7IWjl8inxdN0ye+Oe/5Ym5TdKxeLG88+oi6Zw2&#13;&#10;Th92uVIWLFyI7xvIGr1VAF+hWKzPM5lx9iXy8kodR/9Vf/td95S6pgXy3MvvyBsrl8g53/mBTLz7&#13;&#10;TvnUpHJ9fslKWYj++vPdZx91vAZsUat+cXfAOnn2j7fL1xrr5L7rz9FnXFTLwscul2O/eLG87pA6&#13;&#10;7OCxMq5svszTt8m88cRMOeu5F2XdbXfL1/YZLU0LZ8mV/3O6/P6F4DkhW+rGxoQt2uWV/74ob7+x&#13;&#10;Wq4++wypHP07+d9PTJSm5gaZt3CBei2T/u3NeheAPlblqWdlbkO4O6LttoZ18s5b62SVjMD5XTds&#13;&#10;GmXeAvQRWa2bQp3tdbLHJ6fJgvv/4nSDfv03WXDqQTKxtlwaF8+T5x74vYapuxKDJ8iWO71PVj9y&#13;&#10;mRxz9A9NLOM0lnkay1KN5V75znP/lbW33yOn7DVSNzeyY5n4vl1ldL8WeeUFjeV1jWWGxjLqd3L2&#13;&#10;xzQW3MGihfONr7A0rXhVzvjW8fLAk5prLbU142Wbrcpl1qtz5c1X/iHnnfqKNHf8Xk49ZLoces2/&#13;&#10;5SfPvKWoBXL5z26VQ28/VR6+/jJ5eF4Q67SPfkW+eeAUue2CF2TOoiXOHz46NIfz57wpC3Xem3XT&#13;&#10;AA9tnT9vniCF8268XP4WIdfpXSRl0rTgn3LWl86Qv7UF63GLcdvIpIoN8urchTLvzTVy1YxvybBt&#13;&#10;3y8n76WbbqL376xaJEh3VUOrfsUpe1Ovbf06+cn3znXzgkMAS7xR74R55hGNaXqN3HHLtbL9MCWA&#13;&#10;dR6tdYyrd9VUtMpvrvieTP/JfaJPl9EyWLbdYbQse/01WTpPv0J064WyqmWAXHfJcbKFfn3ooZ/M&#13;&#10;kB/e9KhD1o+eJDtPHCnLZv9b78qZK3+86RJZVDNG7ptxlG7smLtWFB33y4RzBGfWbo9R6oGxeIvx&#13;&#10;bfna0KPw2KeEzvrmmMpCE2IAAEAASURBVJTsY9sWv6m5+HGQrx9Xvjb0KPRDCZ2Nk/FTso/fhh6l&#13;&#10;J3mhL0gUStQ3Ny7gzOLHYfU2Lujzta3e98c2JHGQKLS5htcmhjj2Jda2fd/0Sz365MP7NvqnD9qt&#13;&#10;3vqinXiOaSUwbBfC+za0UegbdYzNQp++nW1rt5ypp784vG+zY7JeDBf4wLj5uNA3uVn+HJ82tIlH&#13;&#10;nT59O9vWzn7QUU9/xFuMb8vXhh6FPiihs7FwTEr2sW2L39Rc/DjI148rXxt6FPqhhM7Gyfgp2cdv&#13;&#10;Q4/Sk7zQFyQKJeqbGxdwZvHjgJ46Gxf0+dpWz74+HnriIFEs1m8TQz37oo1i275v+qW+Kzzs7IM6&#13;&#10;im1vLC4Y18aFNsrG4hKMln72RgaCByD0hqfUh17vBScPmwoeKDw4bRt4e9CU4zsf5o8hvdRVOw6s&#13;&#10;4IBr12dUDBm7vYzZZutwiHWyfP1C/dd+fa2tPvPBFf1X+Io2/fpLeYvMeel5mYPNEX0jzl4Hfkfu&#13;&#10;eegBeejBu+V7xx4qH9h5R9l2y6H6St11ercGXrMa9ld0eZluxPzgapn5wH3y09MOlwFVgesFf79d&#13;&#10;7np6gdS2zJFzLvtltKFQfuCJ8ut7fit333WzHLffZAdubXxDbrjqUlncXiUbFsySJ8LNkfHbfElu&#13;&#10;vP9euf++e+Wai0+WvXbcWXbacYpsWKiP69S7D7CJEJQq0UdbSFvFMPn6r2+Xy7//JRlbG1jG7rK3&#13;&#10;XHvHTLnp0vNlbLVepCNvYanXV/126teGxn7oEDlkXKBf3/Y3eWz2WqmtLJO35zwvD7+lmyNattrq&#13;&#10;o3LY5A1y1o+uyorl1nvulrvvvEWO3W+Sw7U2zpYbrkQs1cozE8sEjeXW+2fKAw/MzIqlUWNpwzNO&#13;&#10;tLedY70ZRJ6++9Joc2TYx0+Xux5+SB588AG57rRjZKja2zaslDuuvVLe6ZwoJ/38bNlvvKMg8564&#13;&#10;TS668IfyiwdeCBRbHSgzLvqyjOisks9ecpVcfdG3ZNuBgWnYlB3l57++R35z3VWy2+BK95yWCvfq&#13;&#10;6MA+fttPy6XXXCvXX3e9nHXwFFk66yVZsu002XHKFPnkid+XmffOlPvuu0/OPW6foINusNz2hxc1&#13;&#10;pmB+EAdKpW7GBes3k3/oywaPl1N+eIP87uH75OKvHK4PzA3s8/7zN/m/J5/SO1+q3Nd93C4KOiBL&#13;&#10;+jyXDbP/Ltfc/Ltgc2Tih2XGtffIA5qbB+/4hew/dIBDPn7XFXo30TJdGwvk8b+95nTlMlXOu+IW&#13;&#10;uVc533vHlXLYB/eQ3XffUfqtWS+N7rkluDtFx8CP/sdj0HXWj3xtp0cPHIBhsf1hR6FvtH1fbsSw&#13;&#10;v7VbLqFrJ/z+bDu5GXBBEOCKsqnzAg7FcGHO6QP+UJxe55R627bzDSzXC/s5HdZh2J99oUex/WGj&#13;&#10;3Um1Qtpi7dDbtvUFWyEutIEXi+0Pv75vtG2xduht2/qCjeMR53RhXmjLx4V9mEPioUdhm3boLBfW&#13;&#10;oUchHnXYUNDX/ag1Dg8bC+1Ohnja6LunXOg7HxfaOR7bfZGLzVlcXlyMmldwZxyMi3i0rb2neSmW&#13;&#10;C/vn40Le5Eu8bbsYsfrMWmKc0MGOgjrbro+HZ/9ScSHndwMX5py5RUwofl7ZJp45BpZzxH5O14M5&#13;&#10;om9IW+zYHIPzj7E3Ry7Mmc/dtm3cxDMvbDMPxeTF+rL+e4sL47C+OceQtGO8UnDhuKksPgPpHSTF&#13;&#10;5zDjQf9mwoJH4QFhD+gMMKwplAcLZPDUkMwfXg6l5048OyIondKuF5fjKmrCdpOsbFijD6UMr1ih&#13;&#10;Dbtjz6BC9wECS5O8/trv5PbbR8qOk8bIR088Rz4/bIgM0udddHRU6LNCNkT99EpVjpj+LZn+7S9L&#13;&#10;vT7rY8cpW8ma5/8l5z26SJ03yv3/fF2+NUHvmHgH333QUvN+ueZ7Z8jHdtSvTpRPkdO/vVqeeOI0&#13;&#10;eV3vVlg8Z5bMnr9BdtSvpXD7Zenyx+S2m+6QJTtPkS13PU6u/OjpMnxIvbTrVzFa9CsgtuipRO+c&#13;&#10;qZGtD/q4DK1/R66/8jaZrze0bLHlBNn3owfLSL2zpVHv0gi2O2zPDqkeOFk+89kD5eGf/lna1q+W&#13;&#10;h/74mpy02wdl7vN/FLwzRX/LyLDPf1b6z39a/vtOcL8CYrn6B2fKQVMHa/K21VhWypNPnB7G8oq8&#13;&#10;sUBj0U0cZnuJxnL7bXfKnttO1FiOdbEMG1qvj4jRh5I26QNT+IsPc6gbV9K5Up77v38FRHX8D+86&#13;&#10;SWTDm/Lfl8tlwK7by7iR1fqslRaZu/YteWvRevnE+w6S6d/4uvzn7GukYe0CuelnV7u+5f22kNPO&#13;&#10;PEP2njBQc9YiY/f+iIwc2SC/+dmVgi2DuqEjZc8DD5Jta5r0Kyrtsi5aPzpdY/eTn97yM9lvcn/N&#13;&#10;rua3rVWamo6Wh39/jDStWSbrdd469fkqy9XvVhMmqrd/uDHXNIXPGTG+sIGn6GitO6A+HHfXI2fI&#13;&#10;jK8fJjW6cbf3jpPl5bdnyR1/fVXX6RqZvWC5+0qR29MyS726sl3efOF5WbM0mIutt5sgk4Y3ysvP&#13;&#10;P68Pihkqu+w1Tv724Cv6tahF8vjrS+SEqfW6voP10qHbWw/cc4dUrd5DJo3fQc664lcyeuTgYM25&#13;&#10;u0fC5Y3x9Ie/lBxfqHQueBxSp2EFRfG0QaIQHwD0E+owFtooHUbtaEeF+JAL9L7vLDw7bgZcSNVJ&#13;&#10;xqmNrHwQVOK8cJgec0HHAnOU5Z+NPHNEs5M9yQs6lpJL6JvrMOIbN0ebOReuRUoXjj0+oeAclTgv&#13;&#10;5ECZlAv7QUYF3FESrhfri+sgyy98FsiL7Q+oK4YLfBIDm61H2DAM2iiJdzh+bEIuyAO4RcXjAr3N&#13;&#10;IWPPwqOhLmjz8VnYAnkpmgsHysOFZicZpzY4N5S0F5UXDtZDLuyelwsM6jvf3+lZ3OlsE3Hh8Fly&#13;&#10;c+US5pxrPIop7jiCscAcRX1tJUleSsyFxwOlC8eeK6DgcVRiLjZFaT15BtINkuQ5K9jDPwF09cuv&#13;&#10;4EGkI+EilhsAZXppXq4PxHyzZX3IYYCM13+tr8ROCAsOPO3T2lYp2+75Edl23J3yzLyVsuzNZ+Wi&#13;&#10;6c861MiJ28vWkybJHp/+qpx6xF76i851CjxUj9LnjeyuD9RcLw36gM2KyoEy7eCPiDx6h9r1zpRm&#13;&#10;/UrGypVS1h5eMG89TbYe2U/fsNOqF6+dMmKb98l2O9TJ68/jiaH64FP9mtCQybvKgR+ZKrMeeUm/&#13;&#10;njFPbrvkbLlNrQOGT3APf91m78/Id046XMaZWAMy+NRY9OK8sUn9h2F24KK+sUEayvRqXu98sfQ7&#13;&#10;dfcCG014I85O+3xcJv/iz/Jmc6Os/ddDsqBpO3ny/sed68qKnWT6x6bKes1LeWsmlinDa8NYOjSW&#13;&#10;qfoVjyAWvBUHz7IYqrF8dL+p8uqjQSy/PO8s+aV6HDB8vEzRO3u2+fARMv3Ew2SUssDlO3/hugy3&#13;&#10;r5NFi8KtIv1jceaF35KZjk32R7l2rNQH1ja01MhuXzxFvnbr/8nPXpqjUaGUybQ9jpETjthDyloa&#13;&#10;Eam0a3yNuqGBR3CgdOpdE82asyZ9JW+nbhOY1SHNU/aSqWOqFa8xKx5dqqqa5a93Xie3PPC4LFqy&#13;&#10;TFauXisNjeukYV24CaaYulbdRIDz8NNV9SPyrSd6lHL9KtenD9tDqhqbpEG/slNVN1qO2HWwzPyr&#13;&#10;uPcyvT1fHwCrnRw85ItWuT7fZO2KBuHKnv2HW+Ur+pNTNG91+iyYVv36zCe+8HG56ce3KKRF/nHX&#13;&#10;Ne5HavHg3ykyeeo+8tVvnCB7TdQHzGou3XGp4/F4o4R/e4xCb22w2zbrlK4/E+n5Yl+H8TdXDBfY&#13;&#10;WTZ3LowDEmuTy8XGBRvyh+LmJWy7ei/mxQ0QfvSIC/uGc0d/cbEwDmDs2rD1qH9P8hJ2tuNA1Vtc&#13;&#10;yJMSvlFH4ZjWZvUOFOIsxtaBsW1bj/qHeaGNkn0hGa+1UQ+JQhul1aFOH/nicpg+wiWKwRwXkc6L&#13;&#10;BXprY6yQKLRRWh3qXeUl6tdDLlH/PFy6OkY5X1m8NxEX5isfF+hZbF6RA5sHYGybdUrYu8qLw5Tw&#13;&#10;9wv8s2z2XMJA7FqCqidzxJy4/n3wnO7HhTbWFfVs21zYOnF2Ldq639+3uf4b6Tzal7jYteTzymrn&#13;&#10;OXfZOULdz6udI9oo4T8tvZeBdIOk93IZecJitcUeMLRR0mbxtk6cHiVSWVsjS174t8x9+Y0AUqZv&#13;&#10;cOk3UL9Oo1/FMZ30kHIPR63fYW+56a7b5M4bb5b7/v6srF+/VpYsXSZL9K0f+Pnn31+TkQNukW8c&#13;&#10;Ngq/hcOiV+fuWRS60+DiUG9NeodJWJr1X/rxxhN3RwQuj5uDDRxA8cuzo7NC2luCeyywQdChuxpl&#13;&#10;gybKGb+8Rba9/Wa59p4/ydp162W1PqtkzbK35Rn8/PM/0rioWq654vDoThMMh40bvOYVv/sdFSi1&#13;&#10;8BW9LmhrCMy6jVTm3l4yfoc9ZKepY+TNZxbIqyvekhefe1r+shRLvkXGfOoz8v4R9dL2Jl5ljE2L&#13;&#10;MBaNI4hF49G7azrCWPRRG3q3jWIGbyVnXBvEct09f5RVa9fJmlUrNJZ3NBb9eeIpaV5YJT//6WFS&#13;&#10;3ogNiswvX9DDw0WD0k/2PvSTMn5gRRCf6surlAve0qJvihmiXyfCmNgQa9AND/gJSqes0TtMVq5u&#13;&#10;lyGDNFK3a4QZp1/towG4GDRxGC4rRXqXDvy6XSU14FXDz1x3vHz7/L/IKty80W+AjBs1XDe1tpGh&#13;&#10;KxbKnNffdsNq5M6PGyWYXtXgbppgLAfSD8z3cr1rBa8QRsEctjeHm0JQoK8bH8SgQAmi0+fORhsu&#13;&#10;k96/j+w+dZJU6GuIO5VweYV+dUzvRGrWr83sOKZeNwCrZO9v/6/837Rd5efX3qZ39yyR9WtX60Nv&#13;&#10;V8sbL/zH/Tz/xGqZ+ZdzZXwNxsrcsuxG1NxExxYYhG3KOBv6ocBGXJykLkBnfLPN/rbNOiT7U0JH&#13;&#10;PlZHPXVxkjpgUfx2b3MJRsmMw/EgWfcxbPc1LuQFyfxTx1goLcbqrB512qxkHXYUv+2P7beJp4QP&#13;&#10;YqzO6lGnDZKFunxt+qXdb7M/JXDEWJ3Vo04bJAt1fpt6+qXdtlEnjhI46q2OevqhDZKFOr9NvR0b&#13;&#10;GNvmmFYSg/70Qd+2r8XR7uPZpozrz76WA/F2DKujnn3ZBobFx7NNablQx75xXIiBZN3iWYdkf+p8&#13;&#10;PNuUvcmFPjm2z8WOBQzxlNZOne+LPn3p4/028dYf65DEU0JHPlZn9ajTZiXrsKP47b7GJWAZfDJm&#13;&#10;6sidEnpirM7qUafNStZhR/Hb9BtYM+OwTTwl9OxjdVaPOm1Wsg47it+m38CaGYdt4imhZx+rs3rU&#13;&#10;aYNkoc5vU0+/tNs26sRRAkeM1Vk96rRBslDnt6mnX9ptuxAX9KePuL7QsT/tPp5tSjs2+7MvfVlJ&#13;&#10;WyqLy0C6QVJc/nJ620UaLe7MlWB04ES26MIt+wIOjnHBXF1TLVVlbe51r6vefFLO+/Ev5b9LcLmq&#13;&#10;X5eYtJW+hnaiXkTrg0mdRj/0WlAPT6206etxV0tn/7HypdPPl+O/WyXrlr4lzzzzpPxKv6rx1FuL&#13;&#10;FTJb/vPmM3J8G14PHDpoXibPP/GsrD5gG6nXi+fyRn3WwyPBnSdADKyt0n+kH6S3OODBJK1SPvsZ&#13;&#10;eWX+GtlxuL5WVZ8f8uarT8mLr4f3AejqKtM32DSvW6FvTKmSjxz1NfnYMWdK67qF8vKLz+pXbW6Q&#13;&#10;hx95Tpmul5fnzJQl6490cYZMNFe60eOiiaJzpvbwmSsV+jAM3B2gKYyKvvUVZ0PsZkj50K1k/12n&#13;&#10;yB+eXSANC16Xy396tSx2r0UZKEfuv4vom3+ledBgKavKxPKy3uEwbegovSunXGa/+p8oFr2BJIxl&#13;&#10;uYnlDGlaPU9efeUFE8s6eRGxbDhCxupzYFqVCzYv3DZS+QAZOVR3IdzzWfvL/l89S87Yd4K+JrdD&#13;&#10;N4b01cSL8WYZvWunpr8MGayvRdZ5/8dvr5K7Xn8nig+Vuc/9Q35x21/lx6ceoJ71LpowR8wSNkB0&#13;&#10;60PfuIPX6gbpyDhQI/Lj1om+Urd8tTz5u0XB5og+FPWki38hZx21vwzWzbjnf/N92f8b14Rd0U+r&#13;&#10;SHaw/LThku3UwYeqWppl5kOPyul7HSM1+CbYunfk4cc1/1pF2XriIH2Tjz4nBhxMwcbawAF10l91&#13;&#10;wG6556flwvNOUkb6diSFtuqzWRYtW69f46qQAUOGSluTbrLpa6vH7vQRufyGQ/WOm/Uyb87r8rA+&#13;&#10;Y+fW6++VJfqVreVL75TnFpwpkyYP0HkA9WChUGL46DjEHIWcqKPs6piGH4uhX0gUN/9YB+GxDokf&#13;&#10;ZzO6aLzNmAtjcMEhdhMfdcCglDovxXJhfxtDpFP2LNRRxuFpYx+LoQ4YlLi8sL/tF+m6wYVj2P5W&#13;&#10;58YN1yTqfZkL+dlYbL07eaEPSBTbP9AEOtqo8/MCPcejtL4iXYE5og+OEdvfnC+Is75Rpx/b39Yt&#13;&#10;3vdBG33QHtu/RFwwph2vT3PR+WTOKMHdjyGyhXjGZOO0dYt3zsIPi6EP2uPOF73JhZyi8TROq0Od&#13;&#10;ZVNzAQ/yieNC3jafkS7hHLFfFLuXl2K50C/HoSR32tnmnEMfp0N/Z4tZu75v2x95ZCGOkjja2YZk&#13;&#10;YZ0Sep8Ldba/rUfjbSZcGA8kSmws5nwRoHovL/SXyuIykG6QFJe/qDcPfncgeycgB9JzEzFoZ9Vx&#13;&#10;0ON/c1IBZv6/XpCfzdAHkY6qkVVvzJK//P0ReX3RKpi09Jd9PvNV+fBEfe1uK7+YEFjwoNPqjg3y&#13;&#10;4FWnys8fnK3PPq2Unfc9Xr773c/KQfvXyZ/vmxlskOhF9MB+I/QOlKBf8Nkif7rpbDm1fbl8eb+t&#13;&#10;5e+3XCnXPzYvBNTJYfttJ/0nVcrhI0bJJYve0kvkV+TiM0+Qzhnnytadb8ol379E3tHHb6C8b8L+&#13;&#10;stP4Or3QvkC+8pM/So1u+Ize6uPy/R+dLLt9YF9Z9sZT8pBukKDUVG8ldboaM18ocurgdKh5ade7&#13;&#10;KNydD6p+8+ln5JY775cDdhwv226/AzpFxX3FRnNZrncyNLbpa2wPP1guv+dJmb1yoTz1V7czITVb&#13;&#10;7yT77j5VyvUrKrVTdpfP6ObOTxbNCWI548QgFpktl3zv0qxYdnSxnK+x/MnFMmqrg+WCy74hu39w&#13;&#10;X1liYqmumST9EAvmXP8L1oS2y4fKPp8/UC578W6lvEyuOOtrMvC8C2X/KQPllT/PlEuu/o0sbemQ&#13;&#10;AdvtL7+64XIZ9/K9cukFv5FVuslRv9Xucv43DpBrL7hUXl+zVu6+8tuyx4f+KF/YZaRurehGksaL&#13;&#10;G1xQFs56VW689S759O6TZfIOO+mmk0mQ5jJoKTOuN3znxZVmWbF4kcx/+2158aU/ydkX3xbqw7WJ&#13;&#10;33kIKmu9QKc/sLnSLotuO1fOqF8uXzpoJ/nbrT+X21+Y4yxlMkamjd5GqivAWEtAxFVaWytk4gc/&#13;&#10;KBNGVMvSpS3y+C0XyXlDq+TkT35I2pfOkl+dfbE8tmSNvrGoTk781b1ywsDH5eTTLpWFa9RXxSQ5&#13;&#10;TV9/fcD7d5SjDlkmv775ft1R0btuyreSIf1q3V00mbEQQvZmBdooUT5cK7sdzSPyF+Lh0/ZBnb7d&#13;&#10;HxVhTqijDN074XRcI8a39QugbfdlLjYHjNPqbA5YpyQesjfyYselb6uz47JOCTywKPm4xM2/66Af&#13;&#10;/hzZcSOMWS92XNYpgS+WC49P+qQkF0jqKPPpNjUXy7knXBhfomPUzJXNy6bmglhQmAfyYdvFGnN+&#13;&#10;iVu7xealKy6O53uFS0ycnBN/jkqelyK5gDfXhuVOXaLjqMRcyAk8Wad0ee7inJ5kjrrKix2Xdcru&#13;&#10;cIk7RtEPpTs5t/zsuKxTOn9d5KVYLhiD41FaHeosnAOHi1kvfZ0L4+vOHCFm4imtjjmB7G5eiLN9&#13;&#10;03rPMpBukPQsbzm9sLijgr+rwyYXK+08CHyJvrjzA27w1RSUhnVvyS3XXxo0zGfZwFHy8U+cIed9&#13;&#10;7RP6HAr9SoYbLxxQdxHwVZCymoEySb9+sOzqv0qTXv/OnTtD7n/4ZzJixSpZ6r6WoZsSw3aVfffd&#13;&#10;RWr0WRW2dOi/1j98zbn6Y7W64bHbqXLEtFH6rZoy+fKP/kcePuEseWXBOln88lNy2hcOzQL3n7yH&#13;&#10;nPy9o2VIR5s0Tt1T33xzk8xZ0K48rpFPHnirDG9p1a9iNLs0lenrej/4mc/KcH0Wxixeq+PuBA0J&#13;&#10;UXXqBfzAEWOkaoAu1wZ9/sTy1+WyM4+TX0/9gNx1/8MyoDyMHVjthv0A5L1Tv66yxdSD5ROTL5Er&#13;&#10;VobPGdGr+52m7CLbbqXPpmjeoBfRI+VLF0+Xh046S2YViuW7X5JhnW3S9L69NJabw1h+KR/d/04Z&#13;&#10;rq+xzcQyUvY6/EgZXtmsD79VPjqh0RrQednpU9+Qr9/0hPxi9nxZ/fpT8j9f+Jjagcukb/+jD5Ot&#13;&#10;q+bLBT++QJ5cF8zNh486Q7508p5S8/fH5JsPPinta5fJORddJXvccr5MrtfncmwxQvoN0VtiVup6&#13;&#10;WLdAbjjnFLlj1FZy1e8el4/g+y4cgNLlqkPvAeon03beVl+vM0s1DXLvj87UnwwX1hBHu/7ghBE+&#13;&#10;G1U3ZXCHjxZ1z80ZNFva18s9v7hYf9DKlJGfOUo+vuck95Yh+OI6x51C7a3NuvH2ATnjM5+WU355&#13;&#10;t6zesEJfX3yq/rjFHTkZP/UEOWSHYVJXsYuMH1Glb0d6S21vy7e/9LjUDdQ33ejzcXi3yqRPHiPv&#13;&#10;H12jb/EJnkHCeYAzxMNi9XG2aA61S1Q3PqijT7bpy/onxuqQP7fQVWTpwzGgo09Kd2xoDMTTL+1+&#13;&#10;e2NywVgocVwCS8Zm26gzHqfvhbxY/8wjdMwP63Zca4v0MVyIs3FyDNfPWy+blEsYcxRPSIbcLTdb&#13;&#10;t3jGC3uk70letL8/Lnz6OjteIZvPxWLpgzq/HTdunI79urL1NheOG/kN8wQeKFaPNvFZtnCOYCOe&#13;&#10;OOr8Nn0Rz3aWX22wn6+3eNo4VqnOXX2JS1fndOQEBfktdV664mI55OMSsM0co8x1hFeArQNPjF1D&#13;&#10;pebi87Rt1iM+MecuYhiLL/21G4eHjrGzHo3p2SJ9DBf68DmwHefb6mx/6FFsX7adQT9KyYVjkBPH&#13;&#10;jsZUhbVF+m6eu4C3sdm6HTvy643n44vh4seWz3cpuTDmVBaXAf/fgovz9h7uzcUed6AiLbQzRWwT&#13;&#10;7/R6oVipb6gZUNtP6urqcn6qJu4gnz7uNLlRX3t7zeXHypiadv2Kif4VjjtG6gY6fO1gfbtH/wpp&#13;&#10;0tfdfujjJ8nt114oh+w1SWpra6VW7zxYWa1fkakdLQce+U257qbL5MDJ+iaU1mAzwnHQ518cedb5&#13;&#10;csqRe0k//dd39KsZMFQO/Or/yvW3niQj+ukGjt7NMXznw+W2225W3N4yoE4x+n0K99N/qOx5/HS5&#13;&#10;7cbr5DNThymPNhm53cFy5623yAmH7yb1wDa3yGr9Y626doDsvPfn5JIbb5CzDtteWvXuiQrVBbH3&#13;&#10;l4oh+jpYpdbe2iJ1k/aX8y65VI7UDZ3R/epkpF74DurfT2or9Nkdtf2jXJUN000CLbj87dQr+bbK&#13;&#10;kXLYsZ+M7HXDJsiHD/28DCnTr244TJsM2+VwfRtNgVhuul4+PXWINLW0yagdDtJYbpYTP71bEHdD&#13;&#10;g4ulRjnssvdRcqnG8p1PbaexBJf/nGecJPFTNWwbOfOeO+WH3/6iDNKvlCBn1fqK2xrN8w4fOkgu&#13;&#10;uvZ2Ofc7+8tbD/5I7vrPCsdbPny0fO+re0nH2hr5+P+eJYdsX+b0HS88JDf86jnprC6T6pHvl+/p&#13;&#10;12O+fMheMrZfPxm9ZY0+o6RW+mNHo0rXU32QIxlWj8Xo/k5BlvB8kH2+f75c/oMvyyS9e6Mf1klt&#13;&#10;vbz/wK/I2WedJOPVF+ZD9E1DbuOpvEbfkjPK6QbU95N6/boMbimpGVoZ6IYOk9Ou+IUcd+A20j9c&#13;&#10;P3W14+XIb/5Ibjr/VBlZq2tWN7xqBo6T+gGB7/41+DoRuJTLvjN+KLdfdaHsut04qXVrqlpzVCtb&#13;&#10;6Jt5vnTmBfLr28+QCboh1FI7QS7+6a/kojOPlomjBug6KJe2deukTbHDRuwip51/jfz67M+6zTP/&#13;&#10;FxTmhD9KPvrFDByLtaNOH6wDh7ov2Y++iGF/i2fd2tiP0g2gH/QDSTzr9ONL2OMw7G/xrFsbOVAC&#13;&#10;gwKflMRzHLZppyQX2xe2ODz7WBvqxLtK+GH9Ed9bXOJ8Ww60kw/bHB+SdXID1uKIsTqOYXW2bn0x&#13;&#10;L7Tn48Jxgbf9bT/U+UN8X+RiYyR/SMbFuo3B7+NjepoX3y/H3FhcMA4KJcffFHkhB8qkXCxn1IuZ&#13;&#10;I3Kg7G0u8AffljN0KORNGzlQEkO7xbNOjC9hj8MUw8Ufg744Dts+ri9yASfL0+du7daGOgqla+hH&#13;&#10;HB464Gx/i0OdP/BDm4+nHtLaULf9XMP4IZ4Y4G1/6xd1/hAP6eNtH2tD3fZzDf3w8cQAb/sTR3s+&#13;&#10;LtYv+0DSF+v0Q7xt+5hNxQU8+gIXm6O03rMMBGeTZH0L9Ymz+TrbZr2QtDa/jjZ1uFLz67RD0p6v&#13;&#10;HlzpBT6I9XW+Hu2a448//lOXXHLJqQ16sYwSd3DoIaOXo5lfqDh4iYV0JwL9l/6OVrx2tTn4Ooky&#13;&#10;5QkCV/ydlZVSr5snNdWV+rUaPAA0OIHgoZwtejdGs/aFrlYvaqt04wAhV+n3Zxr1VcAr9M6RDY3B&#13;&#10;m2Dqthgmw4duoRfD6kcv+vtVbJBf/vh0+cHPf6/PFpko59x2r5y2/zCZP3+pNDS3SWVNvQwdPlRq&#13;&#10;9E4NbMg47jpmlT6HpEO/prJ08WJZoxsh5fov9TW1A2X46BH6dZlyaXV8lIZiK5V7R3OD8tBneKxv&#13;&#10;cne5VNYNkhHDhsoAfRgIXjeLvZ52vesDb2RBKdeL3X6VeIgqcqebAOqzSe/WaNINFlyt42GxtZoP&#13;&#10;0btUGvStKa5U1QguuJk3pBn3Oaxbv0Gl5kSfW1JbX+fuhCAG/SqUX6eLRZ8Dojkp0441ulkTxFKm&#13;&#10;DwXVr2yoDl9fQixtLQ2ycvkyjUXnSjdigliGSP/+NZqTVne3BfxyLVhZpg8cLde7UVYtWywr1uia&#13;&#10;0dc0l9fXyzDNxaD+de5uipaG9dKEh+Vq7FJTJwOqyjU/+rBSXSNteMOMPsoEPsv0tcz1OiZ2e6oU&#13;&#10;09yk+UH+dGUGa6HejbWhIcxPZbX0r602+QnyWKWvzlm5bLl+LQnPdKmQ/vqcj/668bJuzTo3L2U6&#13;&#10;F/W67lBa9Q1CzbrJgfFrdbMKN6ggH836oA/oBg7cwt2ds3L1av2mi+Iq6mTI8CHST9dPCx6KoqWz&#13;&#10;Xe8s0nWuEUqlbhDV6sZdkN8KF8eG1ctl+fKV+hpnnRt9Fk794EEyXH8qdd5b9S02KBUaS3lnqz4k&#13;&#10;d5msWLVen7eiSdANxiHDRujmEOLWDTKNB9POuYZE4XzYOnWUDhhiUaePqK6OcUyj2D6ooxBP6aA9&#13;&#10;4EJfkL5v2nh+IcbGGWGUV6m5YCzEmS8vlldf5+JiCT/8+XXcw/m3cwK4bbPu3BSRl5CGE+91Llw3&#13;&#10;XEvMDfPCnG+MOSo1l2LPXchNb+WlWC5Z82LPkd08j3Kee3oeteulWC6c93cDF+SVuYnLi8t7gXMX&#13;&#10;+2etM/xaLMHvuq642Dji5sj1Dz/IF03WrYTe+mMbmKgUyIvt2yMu4XHB8ay/dxsX5ocxMr9x88G/&#13;&#10;dUqVl1Jz6clxkSQv+AfN6dOnX3HTTTc9qHnEqyjxb8H8wZFZqB5nh476uLrVKTTCsk47pNXF1amL&#13;&#10;k1aHOgp9Bq3gM05HeyEbMZEMrniiZlopJgM8mOmDBzD1VgJDO+vubR266VDXHw8NzbZnDhC9yNTv&#13;&#10;blhfuHDGRWaV/os7zt3hN2j05K5fodCL7Mrq/jJqy4HOBr+d+D6EXmi26EZDGV6TC13YqUw3KrDZ&#13;&#10;0llRK0NG6NtU0AFrUO24/kTh2G2KFd2kGD5mvIwIf2c4nopt0WdAuPiwqaB92nSzpKyiWoaOHCPD&#13;&#10;RoVg1WNzwW2kAKfkKxQzYACe7glOwVqGRFy4uC7Xi+X+GiuLw1RUap8BHt5cDOpuwcCBA52d3G1/&#13;&#10;6Nr1oruzrEpGjNVYQiN8BzkMFEHfDr3oRtxVMsSLBdg2t3kTxMexfKm3ULi32WwxbIwMGh4N5jZA&#13;&#10;WvUhpygVekfKAN15YOwd2D3SgpRU6CbUQN0XcrFDF36/pUU3KMp106Dez58+YRb5CQq+ghXkOvCt&#13;&#10;Y+gGU6vevTRw6HAZSJQO1K7vDa4P84r8s1+VbopghSLKgJVuzugmWnVtwBf5Kaus0U21UdEa6NDN&#13;&#10;Cl0SriAfZbrO+w/gRk3GdydwekdTdf/BMnZAsPowCuIOeAbc4ahD33CDtNQPGiEDBo8MnOsn8oFX&#13;&#10;QeNrPK6owJgonAvXCNtWT7uVxEIyZ/nsFmsxnCskDHoU2tnH19Nu9cRC9kUujJOcLV/WbVzElyIv&#13;&#10;9N1TLswv/YA/ffkxWD3jhPR9EGcxrPs+nT5cL74f2OjL72f1hXwTR19+nDlj9hEucfFa7uQdh2M+&#13;&#10;KH0Mc+Hb/bbfz28TXyyXnh4XHLc381IsF+YEkvxs3qzd1i0miqeH51GOa/1TZ8exdlu3mHcTF8SI&#13;&#10;2GxhXhinb7fY3swL/Ppj9RYX348dy4+BHCgZr+/DtxNH3z6ex1GOXjvQF6S1Wz39+xiOR7sv4/Ab&#13;&#10;iwvHJie2u5LEMxdxeGCgZ/Ex+ez58H5/tonvigtxHJd4SFe6OHdZPMf2Jccg1tppS2XxGUg3SIrP&#13;&#10;YeSBixUKLFgWX882JIrFsg8k7D6GfYnz27yI9fW4eMdwkT48SNGGvk7vUhiqb3SRisFSp9yx6QJb&#13;&#10;VNDXNYJPe0DCNy/gGUu2PXNRG4wXelL/cXj3Ol0dizZyYEatD9iAc89dyZNzYGinZD/GCEk/sLHt&#13;&#10;19GOivbx8wQfti+wtm3t2BxCm4U4K2HjnKIe2CBZx10k2T6AQbFjUUffcXZrY535gkvrD/0RO8em&#13;&#10;f/p19nDjhjr6RBsln2/nS313hHGxHyX6OoxKN75ig7cZBXnIsgGshTrU/ThoZyzWzn7QUe/jLca3&#13;&#10;5WtDj2LHDDSZeaUd/u3YfZkL4wH3TZ2XYrkw5/RDydjYtjgbM/WcR0gUi2Gbvgq1uQ6AyYfnmJQ+&#13;&#10;1m+TC/V2DOjyta1+U3BhfFbaGHzuPs7yBxbFjyPQJj9f0A/HhB87HvXEWZsdk3XYWfy+0Nv+1h6n&#13;&#10;L4T3bWijkCfqxXChL3KkP/qnb9tmHVgU2yaeehsvdLaNfmyzH3TU+3iL8W352tCjkCMldBybdrbt&#13;&#10;OH2Vix8HY/DjyteGHoV+KKFjHmhnO19e/p+9NwvS67juPLOqgCrsGwECBEAS4L5Tm7VQEkVJNuWQ&#13;&#10;5Qmpx7Z6oj3T9mxuhyNm7BjPg8cP/TAP8+aXDi/hmWkvHZ625JDVlmWJomTtFkmJpMR9B3diXwuo&#13;&#10;AlDb/H957//W+bLuVyjUVwWAUmXV/U7m2fLkyeXemzdv3lLWcqWu2dLOI8qW/ORjvkvVFmx2uNh+&#13;&#10;sR3ANluMt0/NH9Olz63HeGRm43ce1l2mXY/GR13gYtp5RhjlZuMvaaQJLg/xxbQF/UthYTywNEGy&#13;&#10;MH7MWnS67ehkIN3pWiHP4KfvbRWdlje/O5U7lNPohp9/QqRn2aCr4uhmS0qjk0PpE7/2v6XbP/Zb&#13;&#10;eo1nedp65dZ09rRWVIQbM/KtstJvuDm37miL7UHm/GyZ5ne50DWbX3q1pU13LHfOX+VwKPk76D36&#13;&#10;pdTd+K/2Y0deSpT8HfQWW1wu+AhOu47O5fPIj3zZFrvSF8EW502ebba4LDPoS7Zkfy35pbNPt7WX&#13;&#10;3J5FyDCMAU63QhRNq1Z0Wt7882m7WTboypWoH+tshRgyR1vONY6in9CMSRfRFuzoKG9hS5vPI7/L&#13;&#10;ASS08buOzuUX5KPuqKub7sifeULbivLwddDnMXY5r0vBlrm2xRnllvEL7ZdebbH8DFvnUUfW1a2O&#13;&#10;3BZn5FX7xfIz6Eu24NLcP4FzGbvgI+DLyG8fQyvbInzzqaOch7Q5L3QTnG6FGDLHMR15gm3L8SAf&#13;&#10;6TmvRbRlscdR6mSufllsW9p8Huuyg97SR8uyRNnY9lyfHfRwLoG+FHrzwNIESW/+65TOfbQavWi0&#13;&#10;BA+ynYx1SqyxcZu/gxc1lcp2XaLHAZDOn8N52DKpb+Nu2HFNuuyq3DXz6zDxiXytUcYqhi21bpcx&#13;&#10;0nu1JeuS/jn7ZZFtcf0ZYl9HGUFcIL/YBsPztcVyHfaH9tLm8xl1TKYKUZd5OvTCNItfojysOZyP&#13;&#10;LdYtwajLtpB3hz3mb2kvUb62pLKdRJe22OQDj3XDrhMUNEPI57IlsxTjRYftWYl+3ga22NQMW/xS&#13;&#10;0jvKaf66juC1n+3PDn4r6+IXkzO0biWsq6R36IafMIstFUPx+3a1pS6n/d2USn644H5ZZFtc/4aU&#13;&#10;taOMINxeLnFbXIYO++fZdqMut4MOvefwS5SHNYdgSzkumt+sjc+FMM0QHuIdYZY6slyHzALa0vOY&#13;&#10;finZYqfKvW11ZHKG9rkS0cduLz37xZnN0xaL29Zu9V9d6S6dX+ynDOuxjrjr03Wc6eXP+dRRrdt6&#13;&#10;G1VqT+dbR41sjFxCtthnhpjZUUYQ7keL7RfyWgrz9sDSBMm8Xdcp6M7gjmDoEw7cMW5+ayn5TTfe&#13;&#10;EP4YL+UzXVf1ZV7gIy7G0ccmqdo3s9ENzjwxXupps8Vy87UFeQfrt84LbYvtyGWpL9CiLZFufOTt&#13;&#10;Sp9HHUVdbX6J9DZbIi7GPStt+VI3+A7+4kK15Hfa+tpkIy7GF8oW5/1TY0vdH8tyRd/FeFnuc6Xb&#13;&#10;ZCMuxtFF2sG6zWO68Ybwx3gp77T1RP6Ii3HnZVnrN4/pxhtG3ZYtcW6LljG0bvhjHDpph5LfdOMN&#13;&#10;4Y/xUj7T5zFenI8tZTlsg2G0b7H9ci5bOujz8IvLlP1aj2XWSTkdhx7j0QfW0UFfBFucTzdbYv4x&#13;&#10;Pp86inm5rNbptHmMJ21axMW4bbHsOfnrOunGb3nTO/Iq6hOeDnpdR5a1rsgT46aX/N3SbbIRF+ML&#13;&#10;5ZcFsaVu96Uu24sfHIdnUf3Sgy2lXaWt9rn5DGPZYhw6aYeS33TjDct8S/lMn8d48Xa1pfSp/WHY&#13;&#10;QV9kv3TkpfotQwd9HrZEfW4P1um0eYwnXdLAddDP0xbkl0JvHuArLEthATzghgyMgUZf4pxu6xBt&#13;&#10;OPMbRv1tOOht+bbhLN+WbxsO/jY95GldxGNo42/DWb4t3zbchbDFNpXliWnibwdb2nzucrT5t43f&#13;&#10;/jC0PLBNRze/tOm2rjY9bfy2wdDywG64Nj1tOOu6FGxxWd4Otthvhrbd0HhgN1xbfbThLN/NLzGv&#13;&#10;mJ/lIr0NB70t3zac5d+utrSVKfos+mqx/bLYtriuYpna6g2+S92WbvbNp4569cu5bIn+7mafbTCM&#13;&#10;MudTR4ttS5t94NrybcO5XG1lauN3foaWB3bDtelpw1m+my0xr5if5SK9G64t3zac5RfLFmxty7cN&#13;&#10;t2RLu6/m45c2/8a2FNvQYtfRYtti/8QykWcZ4FssW8q8ltLz88DSBMn8/NZVKjZ4dxRmrR3KTmF+&#13;&#10;8OY3tIx5gBwE83tG3LgILdeBWwBb0PezYovLaX+7bkroejG/fQ7fQtWRdc/Xllxv9Sy07YsQ/TPK&#13;&#10;1aW9XGxbcllqe9tsafM5fJZz3OVt429o5/CLdcI/H1ucj2FpCzobWog3uFBHF9sW25QdrR/bbr+A&#13;&#10;h4ejLCc0+Ayty7Dkt+5u/JbLCvVj/rnaYnnLoafBBZ+Dizwxbn7Di2UL+dsGw2gL8Qvll4tti8tp&#13;&#10;O+wPwwvpl3PZYpvga6ujjFNbNF8JkZuB69J2L7YtLh/2Xuq2lGORbTds83mJc/pcdRR1tvmlV1ti&#13;&#10;/jFu+wyxg2CeS9EW7MNejja/uCwug/mBJX/kiXHrMESWYB4gBwEejlK3aUDLdeC69NHIb91RjjjB&#13;&#10;Oi8VW2zTpeCXxbbFPnf9AAkltC/Mbx74em0vOcOln549sPSKTc8urBS4scfGDc6donw30/xI0xk8&#13;&#10;Hmb5Wq6DJ+DMg6zjhllfGJzd0RbSlm75RhvgIbgMmaZCmgeYg4B5In+Oz8Ev8EWd1mUcdIcO2hxt&#13;&#10;sZ651BH5mN8w4mwH8GLYgk0x75wItmTaBfLLki2V93M7afG528cFr6MebcHu2PZzmwq4SHPc0GUF&#13;&#10;ZtxFtsV10M2Wc43pLlcJXc7oK/M0ZQ8+A9erLXJlDs7HsMJ2p5nPEM6LbUu0eT62uCw/C2N6LmtL&#13;&#10;P2pru736BfnYPlxPrqNM+1mxpaWc0Q+ln+Z6nTavOurRFux2vrFOjTuvfrTIttgm7HTcMPo84y5x&#13;&#10;W9r6aON/2c4/weUzrLDVOG2cYTd+t83M1+KXXm3plm+0K9rd8L8NbXGZzqtfFH3MOuwT4FzryHxR&#13;&#10;dik+Pw8srSCZn99mSNGgm1APXKRprLHBmq8DFgNdo0eRDr6QhgdaqRucZeDxIJqjC2RL1qufmM/b&#13;&#10;1RbbXfqRMrp8GXapI2jm69Uv6OmlvZzLljbdUSaXoyjnYvllyRa3FsEex4uFrKNebQmlavpFblci&#13;&#10;GMJDvLQ70rOeHv2SddQ/1l1CyN1sMW9W8VNuS+2mOdXRYvulV1tcn2X7Qq9tz7AY65xv5DPOcqaV&#13;&#10;uqFHHvcjcPCW/NbTwC62zNArgZhPm+4ZMoXui2VLtvtnxBbXP/V7rjpabL+cy5amDbptFXUE3cFt&#13;&#10;rwN24YfHfJZfdFvqjMi3bOcz7KntRqStjsDb/gy7lHMGX5Az7WfdFvxAsD8dn6tfkFuoOsqGXERb&#13;&#10;KEv0g30R7VoIv1jfEpy/B5ZWkMzfdx2SbtBAd2YYHDfdQk5HfsfhifSYtnzEOQ9D81ifdZnudOSz&#13;&#10;vshD3PgIy3hMWz7iHI80x98OtmB/tJd4W5mMy8T6x+WzfMkDPdIct5x1xXTkIW6dxrfJgDPd0HKR&#13;&#10;P9Icj3mXMpGHuOnGR92OA003BBfzIR5pjpunhFGnaZYxhIdgepW6+LZE+xw3tI22GRhpjkd6WcaS&#13;&#10;x2nDmEfEOW4Y+ZxHpBE3vg1mYv1jey1vaJ5u5Wzjc16RRtz4NpiJ9c98bbGcdTndZnubDea3fORx&#13;&#10;WQzN06YbXKnL6cjveMzHfBEX8yJuGwwjPeIcjzrhddr5Ax0v6VG345HHeUSc45HmuPO2rpiOPMSt&#13;&#10;J8IyHtOWjzjHI83xmLf5gITIQ5xgH0W5GIfHcoaWAxJKHeYr9cR05CHepse4TKx/LGdY8pzLFttg&#13;&#10;iLx1WdY6jSdNiDKkTTcseazPcuZzuoRRp2mWMYSHAD3iHDc0T2aehd/5lBA56zLNacNz6W7jQ6bN&#13;&#10;duPbIDjruhRswR7CT4MtLkNVoukyxTpyPJbZcoaWjzyuM0PzWJ9lTXc68llf5CFufIRlPKYtH3GO&#13;&#10;R5rjbwdbsD/aS7ytTMZlYv3j8lm+5IEeaY5bLupaivfmgaUJkt7810jTSDkIbsAxrktCrVKbntWO&#13;&#10;vOYHNo1cquCPOrrFs4xYrScL1T8R5/hi2+IO6zLaHucfy3GxbcEm2zUfWxrZetCKZYvxNr7SLxfb&#13;&#10;lo78L7JfzmVL9K3jpY9J04VKvPndPku607F+jAM28bpPt+lreOp2QXq+tqA/2hp1N/FLxJbssx7G&#13;&#10;LpenzadxXMn+PIdferUly9c/bXbNZ7x4u47pse1ebL/EdtBmC3Xl+lrsOlpsW5py1OMI5TUuxo0z&#13;&#10;XAy/WLdhzD/GTTe0LaSN64jPcexCJoefgjHd47n91otf3AZjH7U+63d+xkcIT6RHGvEcZhnTI//F&#13;&#10;tiWWo82WqjDVr+0m5XiE4KO+SCOewyx+ibLzsmXpnqGjXhr/L7JfXFeuv6qiO9tIL7Y0smpDzsM4&#13;&#10;8nK8hLaj5Gn4wjgaeZfi8/fA0gTJ/H3XIcmFGA2VEDtYjJsOD/z8u4OAIzT8Otu54YOP/B145wk/&#13;&#10;CgMv8UZfPYFj2Z5scZ7SaX053xrfpvtStaW0q832Weuo9nksf/R5xLfpjvnHuHWAI8T6rzDVr/ny&#13;&#10;5Ns5bDFv1lfXVY4jF9qi7TS/ofO9FGzBpjbbGxvdRkO/yPzGh7Yby+eyt+k2zfwRtvH/zNrSw9i1&#13;&#10;4HXUgy1u59gU6zrG3Say3efqRxfRFuwjNLaXtrT0C/hdvji+9OoX9BLma4ttQkebLR26634OjmB+&#13;&#10;8o7hkrWFNlUHl7uxVWVwHBbTc7xui8Qjj+OG0Alz8kuPtpBnzqulrWF7Q69tdzoL6cc2x7bYTZ95&#13;&#10;Iz3HC932mfkjbOMHR2jk6EcX2S8XxJZyvCj8WHnlAvllFls62pHbWagjt3PsjXXtOHj7M8eLcppm&#13;&#10;/twWu7TdXm1xHthBsO3gYzDfJW2L60K2t/nFfo3lJO6yxXjERf45++Vi23KO8SKXqbaxF7+gZyn0&#13;&#10;5oGlCZLe/NdIMzi547pRGxpvZqfdodv4jEPG/JYHQo/ykZ/+ZxnjDY23LqejLmjGE7es8SUOeikP&#13;&#10;Tw6XuC0up6HNLtP2QcQbhwx4QsSdr1+s2zAr1E+Zdh4Rbxwy4AkR53iUyUyZcaaM+QzNW6bb9BqH&#13;&#10;DPyEiHO81FUxzpQxn2Hm00+ZjnrhIW0cafgJEed4qatinCljPsPMp58yHfXCQ9o40vATIt70UpfT&#13;&#10;UQbZiLdsxBMnmBbljYPehjfdecBHcDrKRDxxy5Z40gToUb7kN4/xhs47K9GP01EXNOOJW7bEkyZA&#13;&#10;j/KRf7HH0Y68LrIt9gWQcDH94vyzIS22GJ9hy/nF9W9o/jJt/0e8cciAJ0Rc6ZfM4J+LYAtZR/tt&#13;&#10;SlvbNZ+hecu0yxvxxjk/YMQ5HmWs37ZEGfMZmrdMt+k1Dhn4CRHneKmrYpwpYz7DzKefMh31wkPa&#13;&#10;ONLwEyLe9FJXxdgpA858hpkv4J2OesHFPEnPZkvJn/Pqr8bBqAd8f3/nNoWNXvE7nzZbMlE/5i95&#13;&#10;o4zjkcdyppF23DDyE3eAHuUjv9siOOMNYx7ocjrqinjili3xpAnQo3zkv1C2OM+LaYt9kZ3S4hfj&#13;&#10;M6yaVo729/VzZ9VRFy4PDPOpI+SijtIv0JtwEcb02F4aO4ichy0dckuJeXtgaYJk3q6bKdh0Op0n&#13;&#10;6dSEBqe4O3Mm1LTcGWp+85rPHcX8hsa7Y5vfdKB1YcZC29LoVj5ttnTkf4nbEsuC3W2+BG8/mr+N&#13;&#10;z7TMHi6W4I1+yvr00/AX9W96Wx6ZVvC38TW6JVDmXabRCX/GF7pzfrWOqNP4XvyCjvna0uQfI8F2&#13;&#10;9HKUNsd0mXeZRvVc/BJNaOLnY0vN6/yAb1db7HPb3/ijjhhvv5o/8jV11KNfrNt5xjyIGz9fW6yj&#13;&#10;sVcI6+rWL5wnsjEYb3nSUS+8TbrFL9BLGeuaiy2N7loP+ixf6jUNaN0dONCF/dZlfudnPqCDaaSN&#13;&#10;t3xMz+Cv/RLlraPEZdmC/1K0xWUExjKUfijTHfxFOa3T5XXaULeOyiylgf6BDKf5ptLkZFVPzg8Z&#13;&#10;x21fmYYHWsbPYgt8M0LBjw7nY96YLvMu08gshC3ondWW2m7nB7wUbGHC4/TpM2lkZCRNTEzk+qVP&#13;&#10;Ut85EFfgmjG3gxAHRzCeuH1gfqehEVzm5cuXpzVr1qTly5epDU1mmuvNPE5D7FZH1m+ZrCj8GG95&#13;&#10;8weW6fbTYx1Zt/OMeRA3fr62WMd8/TIwMJAnuLDD8bNnzqbxifGm3qgXjpyH24HgxOSE2snpXKSY&#13;&#10;PwjSPjJD/cNkBu3Ifok0jyn2CTS3g8hHfGhoKKNon8hhbxnKPLAn667r1DabL+ZrGjqNt3xMO8+G&#13;&#10;v9BtuvNwuoEFfxtfo1tCMW/iMW2dDX+h23TLOL0Ee/PA0gRJb/5rl+ZkowYcAw3XnTDCzFPzm6eD&#13;&#10;jp4ug447g/nRxYBiPVF3jtc/ppcw8ptm3cBcJmxtCfATMp9glm+xBftQBcwRTsQ6aWd+wUn8pL/q&#13;&#10;FIqiWlc9KNuuhbAl6sZ26y4hNMyN/PZLRcoFIjojoItwLr9E3fCXNjgNbb62ZFnEqQCFrFPKZtPd&#13;&#10;8EnGfIZZyTz9kmX1M19bXP/dbEH/XOvoottS+9B22Hagy2eYeQqfR76e/dKjLfa569VpbDQul6FO&#13;&#10;g/OFUjUmmAqDjqr7NEjrsD8MM0PhF+edZdAjegd/rRUcwfw53qVfZMb6x7pKmMlvM1tiuRyfj1/s&#13;&#10;Q27EkDd03TZ1UdeH+Rs8fmsJ0RbI2edd6ijT4hh3nmPXpWQLZbXviHcL2WYR5+sX9KKDvjhyeiQd&#13;&#10;O3Ys30iPj4+n/oH6/CxLVqxckVatXJnWrlmb+pf1Z9tcx7Ztvraca+xCL0fTFpQ7/7OFxbKFPGe1&#13;&#10;pe7/0baLaQttCL8dOXI0jZ05ldavWZ6WrdAEmEIxxFYmT1WOnaZNxxoJ6auw9W8eR4lXhSeJmj7B&#13;&#10;M+Mjaf/+E2n9+o15osR1SGYdfgl9NRtS+zG361D/WabOyrTMX/9Yf1lHHby17ih3KdliW0s4F78M&#13;&#10;Dg2mRx99NP3FX/xFHoPpo6tWrUq/+Ru/ma6/4fqmD/3zP/9z+upXv9qxUogxYMeOHem3f/u3E/2f&#13;&#10;YH/6XA30AS3inT579myehCNt+axMP0x+XHPNNRkffb5yxcr0V3/1V+mRRx5Jy5YtSxs2bMh2bFi/&#13;&#10;IU/a2BbXa4RZ9xzai22I0PZFW9xnjKub9Qybow3o6cZvPvKdbUzv1ZZYrqV4bx5YmiDpzX+NtBu/&#13;&#10;O4dh7DAxbn4rKPlNN94Q/hgv5TO9PhmazzDmH+PQSTuU/KaX+JyXZMvQoTuPKjyN6tMsdn86c3Y8&#13;&#10;jYyOp9HT4+nsBIOsBlcGFf0NDPSlZRrIl+vCa2iwP61eOZgGFJ8Qz4R4yb9XWzpsq22PuBh3eV0+&#13;&#10;p83jtOnGky5p4Dro86gjdDhYv3U6bbrxpE2LuBj3icCybfzQeAphGumooy0NjmA+w4gr404Du+UV&#13;&#10;9cBHAMdRhqjDfMYZRn0xPhe/dPAXfcH6bVOZbpONuBhHlrSDdUWeGDe95O+WbpONuBg/ly1cjBG4&#13;&#10;COLCaSJcTIFnxEAHfLQpH+Thw/Ybxvxj/Fy2mG49htmOor5KnOvfMoYx/xiHTtqh5DfdeMMy31I+&#13;&#10;0+cxXpyPLWU5bINhh60ttpiOHup7bGwsQ9LZDkF4/CQzQz1xjHJtceNsB7DD1hZbSp4O/qLOrd88&#13;&#10;pB0v9ZgXvEPknU97sR6g9Vun0+Yxvo0XXAf9PPxCXZw6dSrtP3AwHTl8WOfoM2nFihVp2cAyTY6o&#13;&#10;f07250kS+vLJ4ZPp+PHj6ZXTr+jJ82C+2V2/YX2eNEGGPg1fmy0uh8sVeWLc9G78Jb1NNuJi3HXU&#13;&#10;TTf4Dv4u7aWUd7pNNuJi/ELagn0nT57SZMVouvmazWloGddcE3mCY0qzGGr1+tPIXA9fk4r21WNZ&#13;&#10;RtV4uHIQqGPyl1EBKZTxag1SNpBGz6T08huHNQYs0836ytxOXJcdfqn7YKW1vV+U/CWv00DnkePn&#13;&#10;0S8sS14O1uX8STtu/pLX6Rn0RbRlcHAwPfnkk+n+++/XpNT6bCMrM5jwuOeee9LOnTvTnj170p/8&#13;&#10;yZ+kw+rzTEa4bJy3b7311rR69ep09OjRbD5ldL9uzuvicxzavn37EpMixNG1a9eurBcF5AvvEekb&#13;&#10;0Bjx0ksvpT/4gz/I54OcgX7Ig/Hj5MmTmR8dnEcYm/7wD/8w2xMnbGwvEFkH410vppd4+I2zLNBy&#13;&#10;xN1HzWcYeWLcdGQJTpvH6Ypa5KVylMFy4M/XllLXUvr8PbA0QXL+PmuVcEM2NBMdosQ5bZp5gWUH&#13;&#10;Amd+YBlMK/HWHfW14SxvWtQTZY03/7lsiX397NhE2rPvRHp933AePAd10bVq9co0Onrb2L3hAABA&#13;&#10;AElEQVQ2HR0+pSV01VI6Xmtdtly0FUNpSEsxR7UccM2qFWnntrXp8o1cfHkAqeBcbbHtQJczlq0N&#13;&#10;N5vuKGvds/GbZl7DtnzbcJYHluF8bGnTbX2mOQ2MukdHR/OF8ZkzZ3J7xBZOZraplI9pxw2n86Ae&#13;&#10;qxsncFFXma5o0/zmhY/ACZ4lvFwM+CKd/GJAZqYN7W3CcnPl76YbPaZZZ8SVNOcXbTePaVGPcW38&#13;&#10;yJXBuiLeOEPTZtNtmnnlRflWTwrVZ8+cOa1DV8NCLFOfHdJS/cFlA6qj5WlAF25a2J3GdREFDxc/&#13;&#10;XPRQZ1zAcXBx15stnW3XNlonsAymlXiXM/q3DWd506KeKGu8+X8abOHCl+XYozqmVK9cAA+pvpcL&#13;&#10;UufLBrVkWu1gXH4/qwteXwBTduqbG2vqnHAh/NLm84tVR73a4vbWZn8bLeIcf+HFF9PevfvSoJba&#13;&#10;M9mxcXBjNTmi+mPyZFLL7Y8ePUbt5DpC7vLLt+Y+S71zY9SnyS5en9ioJ7489UWO4PI5r4ysf4wD&#13;&#10;OsxW/5HvXPxtui1jmtNA42Ies9liWtRhnKFpbbpLmtPANn7rBJbBtIg3zpAxdnj4aLp59+Y02D+e&#13;&#10;x9yoihW7nhDR7W1WxcoPPcISnumT6WC5OFliKrR2/HhaqXP01svWpL2HDqWVK3fOWk77wHqBsW6M&#13;&#10;d/mAZTCtxFt31NeGs7xpUU+UNd78l4otnFNZNcKBTVwfHZLvmWzAfq6ZVmo12Lp163LaZWI8Z3KE&#13;&#10;8/P+/ftz8Zj0AM/hyQ4gEyJA6Kz8OHjwYMP/e7/3e+nTn/60xpa96bHHHst2PKVJG/I9qfN+9Kt9&#13;&#10;hn5sIoDjeOihh9If/dEfpd/93d/NdpGXA3T0RF2muTxOA80PLINpJd66o742nOXbdEdZ65+N3zTz&#13;&#10;Grbl24Yz/xLszQNLEyS9+W+GdGysbuTM/DkYZ2h+050GOrThkCfEWUXrNIxyDW4BbMn5BvuiLdCW&#13;&#10;a5JjdHQsHTo2qkmRE+mt/cfTZetX6ESb0jVXbtZF8nh69vlX0smR0zk+pRUi2MpS3gENnqcGl2sF&#13;&#10;yaAutDRwS9/jz+5NY+OTadfOjWn75jVpw7ohrTIZ0MRK57us5B1tcdxlNzxfv0S9xFvla39Ac3D+&#13;&#10;riPwtsGwVdcsdWQdzqNVvost8J6vLVwZHTx0MJ8IN23alE9QXPxyUnT5SpvKdOQzrQ1nWoSO59Ze&#13;&#10;t3nLAjnZApnAOXHiRJ7E2b5ju9rH8lZfo6+so/n4BT/GEOsBvG0kbp9HHtsQcciQNr/1RJ4Yj/zw&#13;&#10;OkQecItpC3nxlGdk9HQa05PngamJtFY3xNuH1IfHJ1L/1GRaNqWn0NwA66JLV2kaIDQBonrjQidf&#13;&#10;bAlyMcbTKm6eCdwwc6Hk+gV3vn6xf5AllH4BZ99Yd+SxfCsu1L/5DNv4TSNPQuSpMItri/Noyxcc&#13;&#10;wZA49hLa/AIfF7LsZcAN8uTE2bRaN9dXDi1LKzS2L1N9DkzoAlz1rKti1bvqXK9mqDLzakEmxFll&#13;&#10;Qt3zKgcHE2WMK9Q5kya2ExtKW4wzDzDG7WtsdzDO0DpMj/IRRxyaw4W2xfbaBkPsaWgqp+0yzjCW&#13;&#10;q8HVfqH/Pff88/mmZsuWLXkVSL8mM4e0PJ/x9Kmnn0sP/+hH6c0338x9nDzRx40Xx8aNG9P111+f&#13;&#10;rrvu+nTZZZuEG0pHVZesRLl8y+a0bv06nceHcj+3rG0wjHVU8pCGz6G1LHXdLKRf2vID12FL7fNo&#13;&#10;k22IuFhOyxtn2I3fdgAjD2nryrRz2ALPuMbiSfW3lXqtZlw3tQ6eGKGFMzHCNVoVz+s+OiZHXBXt&#13;&#10;EyCyiYuF6eqSjc6lspfzxPq1q9Ke1w/mNkEbov5dFvvDMJbZOENrjjzGwUOw7shj+VbcJWZLLE+0&#13;&#10;13HTnQY6xLhxQMbYtWvXNhOY4Lrx2o/wEOdgzAB6siTiOFeznwl5QP/zP//z9LnPfS6f0+/RqpX3&#13;&#10;v//9+XwO3zLxkC9tAB22gTgHwTgma7797W9n2d///d9v8JYzhN+yljctKww6rRu8ZdxejLM+YIxb&#13;&#10;J/wOxhlah+mt8nV9QXNYKFusbwn25oGlCZLe/Nch7c5RNvjOzjEt0nSGumN38lWDhnVaKqadz3TH&#13;&#10;nh4gzGce5I2bhtYaBok52DItPz2wkY/tf+qFA2nfYS3ZPXgibVy7LF25bZVuXkf1/rKW/T2zJz34&#13;&#10;6DNaHaLlnbxegwm1LJvC8RoOT7JWaJJkxYrBtPOKTem6Xds04E6ll17dn57bczhtv3yNJlo2pis2&#13;&#10;r9aFdjWY2qZKXTXgeABjvIVOMJ/9Yps7YWZtfizTBjkNt+GjfhRdCrbYzm62ZDtVF4aUYfjkcL44&#13;&#10;vu666/LNCzcyPIXYunVrvpHxCTML6Yc8HGIcHGnjDEte40vYJo99Xh56+eWX5yeXb7zxRjp08FC6&#13;&#10;4oormvZ4rjoiL3TN1S/mL2EsC/pMB49u0m22wOtgmWhLpBE3f8zDcoZRJvJl+R5tcf7c4A5ryf3E&#13;&#10;+Nm0dlVfunKr9ibQ0+Z0fFTHqZROaRUJHXyZbpTPrmVXNq0k0JNl3TOjgwupAa0eIPCUixsuwpEj&#13;&#10;R3IbY8KEi6nmgk5uWmi/kJ/LU9YRNPvTPBFnWmjyTfs2P3Ca7+03plNe+4VVAlOa8DpxYjid0cTI&#13;&#10;4PKJdMWmlWnz0OrUp/E9HT2R0rA29tPNWOpfrskwTYgRRy7v36dVgKrPQU2AOFC3V155ZZ5oeeut&#13;&#10;t9SehvMFNU87vaok21D3kVj/+JVg/87u88za/FjmfCEKmnzkGQJmLJYteL+bjVXes49d2NrYG9oi&#13;&#10;NybPP/+CnhAfkP935gcS5DOo8+4TTzyRvvKVr6RXXnkl1wF9EP4YWCnEhDTL9L/85S/n88F73vOe&#13;&#10;tGvXrrR9+w6Ny0fywWqSLZosKW+EsGm2csWytfH16hf0t/mlzMtlbsO7X7TZYt2xHN3a7mLb4jIA&#13;&#10;mZKoXqzB/5VF1cSI2pHo6q0Z9qnDEqfWKXtHYGORHDifV7FqosX9YZrfdLRyrbBcLFO6lpPzm/qP&#13;&#10;fqkVN3naj+fTXtDRyCnfyn7DqjzQzQO/6/dSssU2Tftwui5m88eM+qKAIUC3bqOjLxynvjgIQE+K&#13;&#10;tEHzIcvBmEEenMN5+EH/53qB/QaJx/EEftvsvJ0mb3i5PmCShFUk3lR2Pn5xXhGSh/ON9W8bgNAb&#13;&#10;ntreqCPagj7LtEH6Qhs+6s825Z6Irul6t1zkNc4Q2aWwMB5YmiBZGD9mLZ0dpupUM9Vz8qhOJOaH&#13;&#10;x3E3/JlyMzvJzA4xfWKK+mbyWfv8bLFutKCbAUxjRnpt7/G057XDutjlfcPTac3QmAbH8fSN7z2f&#13;&#10;b7K3bN6YHnn8JT1FrAa9Pt0ssfM1+vq0BLu/n5N0X548Od6vp9HC7z10PD338v70zlt35X1MpqbO&#13;&#10;pGPDfemhx06mHVs3pBuu3pTWrRnM92Eup6FLKSubqG03hEC8M0z7BV0Olunkn0mH3zYYWsfFtGXa&#13;&#10;Bse62w4H5WRChBsVTniEp59+On39619Pn/nMZ/J7rCyxJNhPQMcj3nHTgPZnlIn0GLe8T8SkaXdc&#13;&#10;nLNE9GMf+1iG2DqsC/epbdtCvXYvZ2ddopXQnR9quwyUaT8Qd/k6+WfqbudDAwH+meOFfdOpOws0&#13;&#10;P+YB0Z7H+dvCTTIXSLzPflqbOV6+ZXnavFGTmQO6MT51QDfJag+nxvTCu+CoLrG5mB7SRdaYboq5&#13;&#10;WWZHei666Fc+iv7HSiUOvrTAkl0mTFhZwJMk6rwqV+9+Qc9C+aXXOlpsW9rL2TSVxg9gSlvcxhgL&#13;&#10;qBMWAV25XRNXrIQe1Tvqx1XfI5oMo9712mQaV50vU30PasygvnX01XWea416L+qc12zYtI+nzNQ3&#13;&#10;r20w5lDnXBDT721HZTWaqhDLVrWNqr2bXsHp9mIe8FG2k79KmU6q9Ms0/2LaMlN3tGXaBsdm8scy&#13;&#10;EKcPsSoEH2/XRPIgK7pUJ4yd9913X54cgY/XFYFzCaz8QpbVP6xG+cD7P5D3MTgxfCIdO35M48SW&#13;&#10;xEaLnOc9hs+m+9x1NLOc2Ok6mmlzd354F9oW9F1qtmh3GJ1J1E+n1E/zlZaiiumyqznjDShG9yTw&#13;&#10;klSe+MipiglSbhE5yfVaFVTaTMiyQrISJfMqzkQMmvrz8pQh4bFDPDPaVpbICu0/Em4LM/kza/4x&#13;&#10;j31uGDiaqHVH2BCbyKVvy+z2NwU5r4h9jP84z9NXHffESF71ySpAHY67Tzsz9PiAjzGHlYO8fpkf&#13;&#10;jNQrSJyf5ciLAN5x0shzHugM7XVk2VK3ZU0nTR5Od/JXdsAT6bapkzdrgpNIh91RNhMrjiZqOoiF&#13;&#10;s6VRvxTp0QNLEyQ9OjCKlw3cnSnyEDc+8oN3Z4mdzzjTgYQo28Zf0p1nJT39a3zkh+p823SbDuzX&#13;&#10;QMarLk++sDc9+9JB7ReyXhMbZ9L112xP+zS58fdf+V56Y++RdNtNu9JrbxzSBnATaUh7jLBahOW8&#13;&#10;7CtSTZTowo1d8euBtdr+nHLqnuv4SPrh43vSB955fXrx5b1pzcqhvLLkwBG9vnPgeHr3LTu0qkRP&#13;&#10;MfPFV/uA5/LEcrps9gHlcTCu5LEe4+E3zvGow7Q2/gtti+06H1uY/ecpbz7B6QnALbfckm9kuIFl&#13;&#10;Vj/qsv7zhZxAOWmeK+QnEGofMbDEm0kannbiT+xknwN0elIHfteD49bhei7x5p9LHZk36rBe04AO&#13;&#10;xpk/5hF5HLeuyGd9ppm31A3ePKZZFppxMR5xxhuyxwhPhVav6U8337wqrRzU3gQTJ9Kk8P3cBOfV&#13;&#10;AroAXqYLK1VpH7v9EdSP86t0dGiuuucQaF9XX311vuGiflm5xCoTLpQok8sFtM0um3HOxnTS5iFu&#13;&#10;PkNwBPMbH2HF0fkLnRD5nI9xlrBu0uYhbj5DcATzGx9hxdH5C51Q8llPzNM4+CPesuDpS6waGZ8Y&#13;&#10;Sbt2rdUrjsOq10Np6uxI6htXXmrbU7r56RtQnEfOGoebgC0c9Uq/Bt8lQt2yOu2yyy5Lr7/+el4h&#13;&#10;xo06EyhlsO221RA+4mUwzuWM6SiLnHU7bl3mMzTe/MYbQideBuN6tcV6rYf0bLZA47Wol19+RRPK&#13;&#10;azWGV5tl4l++aPFP//RPeZIjrt5Bp+0l7lANaVVdU29+anzgwIH093//hfStb38rffjuD6d33PlO&#13;&#10;vaZ5SK9SHU/bVLerVq9qbrysC2i7HQc6X9OADsaRjnjLlHjzQ3fcclHGcsaVPKVsG3/MAzrBehyH&#13;&#10;J/KZ7nyzUC1nXMkzF1tyfv16vW3sQJp86z+nqZH9aVLjtDLXv66/tCrMkxj0U7fWnKd4qq4rLP9K&#13;&#10;ZzkpZTzPIeupaeAZ4KWX1WZ94mk2fNVE6dSGO/Wqz0fFNX0D7DKhy+UElmUzDj6C6Y5npH7MZ2i8&#13;&#10;+Y2PMPI4Dp0Q+Wyrcea1btLmIW4+Q3AE8xsfYcXR+QudUPJZT8zTuE4NXVKhP5UcjPttEyTgoHly&#13;&#10;BOgQ7TAOCH5CfFyfsfEzcDZelxNZl514GUwzv9P2QczDOHREfJSNePO30Z1PtMc464hp6zC/dS+W&#13;&#10;Lc5nCfbmgaUJkt78N0PaHWFG56hPCGXnQUFbZ2ElRamj1B0zh59/y0Ar+Z2Pdfdii7Tn9wjf0P4i&#13;&#10;3/3hS2nr5rXp7vdel05o09V3fPiOdODw8fT9R57Rhe6GdO2unekdt12XXn59X1qji7K9+49KWnsX&#13;&#10;6OSZV5Do6zXsGcGF9QAnbg2m+Y8Lbc7HKstpvZLzyptHNDGyOf3kqVe0mvtU2rFtY9q2eUN67Pm9&#13;&#10;6ZlXlqcPvWOHLqR52lidTNp8UOLwwWx+sQ/Ng7z9ho32uenmj/WADKGNFnHosB50m2ZZp80DnniG&#13;&#10;c7AlylkXMAbzGHIy5OKXNHEOApMSPDX87ne/m99Xh04o9c2WRgcTLR/5yEfSN77xjaynTQd5soLg&#13;&#10;7rvvbvJHr3VzYc4JGxuYaDEt20TxaEbiJx1pljfeecc0OIJxwCZe11GkOx/zZOH6Zy7tJcpZF+K2&#13;&#10;lbh5gE18kW2hEzIxMqbXaa64ap36tZ5CTh5U+ri+cnFGdqhd6CI8LZefedCjtdR9+lJCXk2Q+7Hi&#13;&#10;umBWQaYPCjNLoMwc3LzdeOONiRsvNnyjLTBpR5jNL9DxuXnsK9KOwxNDrCPjS37LWjdpgvMh3vDU&#13;&#10;dZRxF9kW2zVXWygDq0ao98u2rkvbd2jyu/+oJkqOaDLstEqjNqALXW0cpTqXD7iaWK40d0T12C2n&#13;&#10;KB3qncxnCfjQ/t61a1eeEHv11VfzWMNYwYW16dHfEYfdjf9rn5MmwGde84A33XVqXOQnXgbrirSI&#13;&#10;Q6/zsW7nBZ95zeN8M5Tt/Jsn8hM3r+ORLxP1E3HO99VXX8tfqtm+44pMZ/ykb7EykLE+To5YN/oY&#13;&#10;h0nnnGtX5JWfdRnRT/0gPyU9nB+++PdfTA8+8GC655570m23366HJK/nlSlb9Uqky2y/kIdxtttp&#13;&#10;0zJcAL9YX5nPXG1BngB/r3WU9ch3i2+LnuSrz7KKpH9KnZWJkVwKxkNFqFsmOpsKFh08bVDXVFPa&#13;&#10;bB8ZVhH26ZrNS09oirlVwIdG+ruWpeRXaTQcgKroY1qVoon0nOd0XZN02R2vWZr2QDvgIMxWR+gp&#13;&#10;Q6wj05yf+WM7Mw1e04mb50LZ4nK63G222K4M5RnzWAZ8DCW+8mjkqOLoYeLDfR7oA7xpxpkPaecR&#13;&#10;IXF4GB9YRQI0L3lBjzATix/rA21ex81qPaTNbz8ah6zlgWVoo0Ucep2PdTsv+MxrHuebIZ2JfhLK&#13;&#10;HOMLYUupYyk9fw8sTZDM33cdknSU2EncOWLjNx1B+N1RoqKGX6cU6yj5O/D1SYMTUNYZdCPX6Asd&#13;&#10;1zjohPO2RXmyV8ieN46kHzyyJ737jl35KcT/94VvpGuv3p5ef+tQ+i9f+4E2bDuVN3y7YtsWXRQd&#13;&#10;SN956Jl06w270t0f2KGLp9F06OjJfDE1qhvlvfuO66SrRaAaN9HNhq188teBi7i9B4+nW27YmZY9&#13;&#10;/6a2ONAGga8ezHqu2r4ljWrw/dZDr6QPveeqtHY1G8NVkm0+hxJ94Lih85yTX6jEOjgv6wESjDfM&#13;&#10;OORqUfODd9wQHGEhbIk622yBnvOq25RPfj6ZmQ6Exjvo3/nOd/I7pugzPSvRT5kGD854nmSytwmb&#13;&#10;dz344IN5g1XbZR4geXFDzDvufqoRdbGs23jLk848oV+QNh29ttnxSM/xuo5sS5usdbTxgyM0cm9T&#13;&#10;Wxhb2Ndlom88XXHDRu0bMpJOjJ9Ig1MjKX+TRu2Y62XtxprXZVcTJJJiksTXH7Gty/dqBNk3bT/4&#13;&#10;m4N6N4Rv8+bNebKEG2Yu0FhNUvaLxteSz3WDz0PbjPwd+LrNU9bMo/zMS97YYf4YB+dgfugE0xr+&#13;&#10;i2iLbexqi8tflxPb+aTr0eNH07ZrNqUVG/Ra1ZQ+BzkxnFZoif5yTYixepD7rP4BDbZMTGqrmb6z&#13;&#10;8gd7DBBwTe2LDNHNwBzG9cxX/8T6Jk5gFRFjRN5bSKsQWFkSV5vZ5/C6bDEeceDNDz4G8+X6p1w1&#13;&#10;fUYdFnjTo27i1hfjERf5nRc4gvliWwTvvBq6bHE80nMc59dN0zzIM+H15FNP5pVZPJSwn5966qk8&#13;&#10;/rJniANyBHhYHn/2rJ4US8egNmHnJgfy6dNnNfZqU16dr4f0ShV1w/ki3wgpzoTLQW3a+vnPfz49&#13;&#10;99xz6aMf/WjmOa1NYLdtu0L9udrEFduc35zqyIWTffPxS5OX8iXYRxGC72ZLk2cYLzJ/iz7rjPQ2&#13;&#10;3Y1OOdb+MGzjB0do5LrY0vBotmOSNqOuNcWEdv0gqfKFKjP/0+qkk8kTZkcq5jShV+gmz2jme5k+&#13;&#10;GXv2YBpYPagJcB5GoEwCTKAw2DNm4wNWlvFPI9G/IpnmPo5N8/aLFHbzSwfedQF/3V5cnzF/7LgU&#13;&#10;bYk2Ya9tBx+D+ai5WP7Ic75xdMZJEK6nOMD5Wos4r0Q6TR5ui87PadvF+MC1PEdJs4z1lOUs6U6f&#13;&#10;r1+cb+O32p/GG2Y7aDfVENHRRqJsG39pe8Mf2qLLCWzoC2gLepdCbx5YmiDpzX+NNIOTG7k7jKHx&#13;&#10;ZnYaSGjjMw66+Yk7QI/ykZ8ObRnjDY23HqejLmjGE7es8exA/dye/Xly5Mbdl+up7v70xa98P918&#13;&#10;/a70nQcfT6/vPayJD5bcshSe1Qbjae2aVdpH5Jp0xeWbdAJN6U7tKXLTtTv1Ss6mNKyv2fzLD7VP&#13;&#10;iQbgUV1wHdbEyhFt9Lj3kPaSkAJ0ZP+qYKxYufPmq7UHyR6lpjRpcjKd0hdzdl+5RZ8EXpm+8cCe&#13;&#10;dPfPXa2v5rCMt/NE0uYXl9OQMhLKtH0Q8caZHxhxxOEv8RViOg/LWLdh5tNPmS75S/1tebbJWL/9&#13;&#10;UurxiY+LXXT64gY8aZ7sf+ITn2jKaH3QbEOJi3j08VQYfR/THiKsKDE96oCPVQPOP/rV/OTDCduB&#13;&#10;EzcyLjd480ac49Act442v5jP0Lxl2rrAE0gbR7oNb3qpy+koYx3ImA6OUKajXuikjTN/iTcdXQf2&#13;&#10;69N92kdkwzWr0tG+A2lAX6tZocmSVVwQ9/EeDZDVX9KiV2vSoPQP6SnjGeGZ8cxB/sUXqksZWKNq&#13;&#10;qJTLBnQ9A32A5+CGa/fu3em1117Le1XQfhyizY4bwoN8TIMjDd7xDvoij6MdeV1kW1x+Q74sw/4R&#13;&#10;W27amEZWHE8nx07lOl+puu6jzrWMflmuc/lOr9ZMDerJsuo96R5qalx1n9fVq641RlPn+fUqlBPw&#13;&#10;t2SraFWv1IHr3eOL657xZ8eOHfmTk+xJwx4XzSRJSx25ng1zRjnbzvq3/yOfcbYNGHHE4S/xFWK6&#13;&#10;jVnGug0zn37KdMlf6m/Ls03G+j12wWM+aOw9wiTJGm2gywTXhMrCWPkjfa2GyajOwE3ShFabjOt8&#13;&#10;vkwPJ7anTTqvEh/SviWTujlmv7HxyfF0+OhIeu3Nw/nLdHxhjmNAK4v49O+2bVvzJPrjjz+ujWGf&#13;&#10;T/fcc0/6wF13pddefy1t0aTnpk0bVfeVTy+UXyin/eI8De2DMh35LW8cafhLvOmlroqxUwac+Qwz&#13;&#10;X8A7HfWCI20c6WgLaQI4Ntfls801ogbYrT5KijLon55LvyUxNaYJsmMjaWD9nWn5jhvT6OP3CX8q&#13;&#10;9a+pX3ujf9dlzxBF5FVDtDH2T+kLZ9mGmhd7SZd2Gy8tDS3ytfHD61DKR/62fmF6zANdTgMJbXzG&#13;&#10;QTc/cQfoUT7yL7YttqENdthRMNjmcjLEacbnGCfNWB1DqZ8xHB7GbR+Rn7jzbcOXOKft8+hjaMYT&#13;&#10;j7aUfKa34aG11ZF1G2Y+/ZRp5xvxxiEDnhBxxNvwFeN0HpaxbsPMt/SzYB5YmiBZMFeGhq52r9NB&#13;&#10;1uyGTKJsxE1nqPnNaz5gWzDe8uaPvNaFGQtpyzI9KXpem6Z+58Hn0tZNq3TxNJr+8f4H9QWRtemN&#13;&#10;tw5qT5CjevVlS1qhTwVeu3uHLsT0HXZ94nHj+tXawPVAeuzZ1zRxMpCe1CqQbz3wTHrHLbu14d+m&#13;&#10;dM2uy7XPyMvp4OGT+VNw775tm1aCrEgnR89oUuSovogznA4dGU5H9OngO2/arqeWPK3iNZ0Jbdp6&#13;&#10;Or3wyv50vXSsWrkqfeeHr6Z777omrV6lizhdeDW+kIOaeOFz+67Nl5lW8LfxNbol0FZH6Ik8TbzQ&#13;&#10;nfOrdTQ8RgIL/vOxJYvPNjAH3T7xMdtP8A0M+TGZwc3qBz/4wUzjB7zLbdgNb17y4AKd1SGUlXSU&#13;&#10;RZ58oeVPitYXY+UJGRlO2vBxoLPUgy5oDqYbV6bNn/HBL5YHWibicjzww8PhfMzbpGte8MZZr9Om&#13;&#10;ZXzQbV1Ay0Rcjgd+eDiiXniadGHL/v16X10rBNZqcmR/2qf3iPU1KvlwQuMAMnztQEsCpED/bLKs&#13;&#10;psL985QmSnjtggeM4tKPFDehtqFOY09sW8S7HfBygcUNM5MkvP7hr9906xfItAXjKQdxjsYPtUCT&#13;&#10;LvxifaWMdb3dbHE5gewVwcaam2/alI4MHkqnzw5rMkRPELVnFK9UwEO9M9GdX63SyiGRVOfUv2i8&#13;&#10;bpMnSOQlRUWpjlAP9nesdz79W93AddY/vARWEMHPl6uIR5szQ11Hxmecfso6Mn4udRR12Q5wth9d&#13;&#10;kaeJL5Atja1FPtEWeMo0uDZbnn322bRWm1rz8EIMmYexnImTuM8L+jw5cuUVl6Xbb96uL8tp1YBe&#13;&#10;r6CeJJllN6zTKzU6n1+1fSLdcdOONHzqdHpKr7zyBbvR06NabcLT4gFNhGiTVq1O2afx5B/+4R8S&#13;&#10;Xyz6pV/6JW3CfCiP1Ux6tYbCj9jVlKsWiOnSD2UaEfgzvtDt/C3jdAMDPzwcMW/4mnTNG3HW2/DU&#13;&#10;/BkfdCPjYBmnGxj44eGIeuFr0vDWPIzH6kS57oUWgckNdVLR6dDOr5rQyBxpQqt1J/UVspU7b0v9&#13;&#10;QyvS8p3vSqf3VK9jMd7nfpTliVe2oFoZ1RMjikFnlUn50EpcTZ6qFwdsz3jM0p/LAq6hmTnAqIu4&#13;&#10;+QNLo8v9H1rUH9OOZ70X2BbyLu1vyn6etqDrfAL5lpMgXJtxRDzjsa/Zso/OkYknR4DzCc6jF7+4&#13;&#10;rsnf+uzXmLZ9DX/hc9NLW4x3+7J8G59pyMS8ice0dTb8s9hi3iXYuweWJkh69+G0htBouYAguFO0&#13;&#10;wvoiA77MH+TND43Q1lnogO4wkZ5lpdEnloWyhbxOnx1LDz7yYlq3Sp/x0gnwRz9+Id+w3HHztenR&#13;&#10;x19I73vnTXnZLK89PLfnLa0GGdaTqoH0njuv1wcOxtNeTaCwrJbNWY8ND6QD33tS91d9affOrVr5&#13;&#10;cUNapVUJP3ritfTwU2/kp1BbNq1NN2ji46o7N+uTs6NptTZoZbnvlHaA5JUcvnTDAH1y5Gx66bWD&#13;&#10;6YbdW9PgwFB66sWD6X137pR/ijoo/dLic/s++pQ6aKujjCcTQtBVISqc6yizhBM8+jrqKMhHG5Bf&#13;&#10;CFus07Y5nSGlq8uBXfz5xOeTGWl4eMeczVsJo1oqjTwHoYQ+mXIiRZYnCRwO4DmOHT+eJnO9VjfA&#13;&#10;2RbskV7yZTKGJ5y2wfLOG8ikCHLEPVlietaHUPBx1NHQYZG89WRPYIcC8ShvvkzUD2mCdZnf6ZIe&#13;&#10;dWXeWof50eU8MsSCC2QLewPxCtWYng5vvvGydGBSn2CdPKmpENUXEyITWkqvm2TeRe9TX9TtMvuz&#13;&#10;6rU4jQpMjmjD5SlWkuQLchUkVznOr30kmG+G6zLmpd/gdFDHbhdlGjw3dLRJPuXMJAkTZ765y34M&#13;&#10;dWz/4UsCaYL9mBNCOR3pWVY+7+ijErDOVthDHV1MW2iL+GBcGykeZ3Lkui1peOhoOnZW/bJPk6G6&#13;&#10;ecITTIyoF2svAVUoq0k0di+nTWoVCV/2pc7Zd0bzKfWnfSt/V2Wr6pc6xHdQHHd9t0HaA/z0b1YM&#13;&#10;8SUd2iYTY/BXllV9tlv9x7rCFtd3N/5sLz8y0vUfcZbPLLKNdM4je2nhbEF/k1eLLS6XbXO6zRbK&#13;&#10;yutpN9x4k16RqcY05FiVQ2jyUZxuMqY9J3Ztvyy967ar0pnxyXRqhPG14vMYPqa6Pq3VZJzPeXiy&#13;&#10;af3adO+HN6aDen32ea0yffn1Q+nAwSPSNZ6uvuqqdMvNN6c3NTny6KOPakXQvvTZz/5rKUx60DKW&#13;&#10;dmy/QpcCGmHyXfy0PW111GHvPPzisrbpNo088GPMy/zmKemxvWTeWof50VXWkWnW7fZmPmQIZV7m&#13;&#10;t3xJ77BFFccfPPm1GOJMYuL8jKOcOhivGeOZNNFkxqRenxrTA6gVO9+f+laszWP24Nbr0vjh19PE&#13;&#10;8LNpYK0+5U2jQEfOkEkR8pEiwTwxgmb8yMoVJkmIZ1uqawJyJICnLBmK7nK5nOhv6ORZh0rfdHvJ&#13;&#10;aGVh+Ui3buvKuiWQ8YXOJq+LZItt6oBztMVlt4/OF5In4y1jbzx8PRdxHsNnywN+bPIEiceP2WTa&#13;&#10;aC5XUzfzaC+5mdZtqckjtBdwpc872ot4ne7gq21BvrFT9RXzgz/SIy0T+OnRlkbPUqRnDyxNkPTs&#13;&#10;wkpB7rBq2e4YpdrYoaE53dEZGPOr/tPQrc/QHTLrnz5HdORr3ZbJvOGnpDs9my0YNqGT29e/+5Qm&#13;&#10;LrTAcuSU0ivSiG5O/q8//J/TvgOH00OPPqNP/R7UjvXDObdBTXZwY8uYcPjYybzB6v6Dx/LFFMtv&#13;&#10;OZTQTdVAelVfuvm7rz6Sfu6O3emzn3x3+t7De/KEx0Et3d13eI+Gmal0+WXr0o27tqT33nF1OnZi&#13;&#10;ND31wlvpuDaFRT/n4xMnz6QXXj6gV3e2aSLmWHriueXp9hu2Vud8WeRydvhlPj4PdRTcKgtbTuCh&#13;&#10;jmLdXRRbgrFttsj86XYkuzmpwcdJDegToU9y4AhADsqEDHycXAm85sLEBhNmtAVOjNH/WUOtGxkm&#13;&#10;XrgBYoM/0vCW+aOXPAydP/x+t9X5w9OZX0sdZU3Vj8thOdKlX0hHuvUbRh2cHx1Md9rtxekSRj3I&#13;&#10;XkhbRkZH8iqCLTdckY5NHUujvHusiZDJfi5qp9JpQf3n4nGvxXJ9Qp4k4V0bHlCre08BJ3QzLaYp&#13;&#10;VpjIeVx0T9G2JJPblOS4kCbedrhNmUaawETdNn3Omc+VsjcFbSz7CFMWoI7s87Lecub6KelOL0Z7&#13;&#10;se7FsoWKnNANDL7ctPPyNLZqMg3rVaoJ3UTxxYs+VfYZjf8D1L/2GKGe8wyIClvVeVXf1Ls2p0l9&#13;&#10;Y7r1oGHkdqHKkO68QkQTMJN67Yrq4XCdAj3etNU39QoPX6jiKzds1sskCXsTxX4ilcpTx/nWfxd+&#13;&#10;99GOPNBfh4hvraMebXE+wFZbAsNcbOETyozBfEEOe92eDK2OOlijFZy33rg9ndIG6ZNNnc9s99k2&#13;&#10;+W9CPGf0GsVZTaas05j/8btuy7L/8qPn0vMvvqZrhufS9ddek27Whst89pc9Sf7sT/80ffZf/zea&#13;&#10;tLlBdbovv47jm6dYnrJObWfOW55p9X3NFPWYj/bRlHk+dVTrbnQ4r9qWOjkDXCxbaN60H3UiVZTi&#13;&#10;KjOvvMSVIqwkafYU0VUTtk6OaXJ03VWpf5029NUXCPsG9arr2VNpcPvNaUSTbf3qzywf65Mu1COj&#13;&#10;/yo3jRc5GK+8+xj7YQg+z9zC2ZeLWUfW7bwqAzt/L1QdncuWku40fm7sD340vaF1FqsjFcvYQagT&#13;&#10;jLVcQ3lcZjxomxwBz5HrNCgq9aOHfu1rR1/TRVtLHVYHvqRF/S73XP3SOo7ixzq06Y52xrbrvE03&#13;&#10;jDpKfucDXExbYj5L8fl5YGmCZH5+myHlDgFsC6ZDM0/sTODb0uaFToDHuNn4I18lOf07H1uWa2O2&#13;&#10;Hz/1WnrtrQNpvV5due3ma9K6tWvSDn1VZmRkNP3V57+mp0X78w3qcr2fPKDXMtholRl63kN+9Y2D&#13;&#10;6bYbr0479UTqLb0yk+3ToMQ1NDdKvLM8rhPqAz95Oe8z8osfvlX7laxPP3jslfwUmk3hmCxZueJY&#13;&#10;2rRhdXpZG8S++9arE5/6fVGv15zUTTUzIce1yuSl1w+k27S/ydMv7ks7tq5Pl21cqcG9uqkq/WIf&#13;&#10;4p02v4CPMuaPdVDGu/HPJut8gITFsKXS3K67tA1eTnycdHwyczmBZZy0JyW4ceXp7urVerqk4BMr&#13;&#10;dJ9oow6fNJncWLNmTV6KzcmU1Slc0LPkf0wXag5RNsY5CVMODp+0oZMGEhw3tE6geR0HwteWNq5N&#13;&#10;T8S1yZe25AyKn4tli20/dOhwWqtNFM/0D6XRM1otNrUy91VWj/DKzbh8fYYJD11Ua7s1+YmJL3yt&#13;&#10;Tij8gF61GMiTI9xg87Uq/KsJELWpST73OKHPTlIvOiTRcaNMPfrCzHFD6tVx2hUTcCzdZ88ML9Of&#13;&#10;zed2s8tJejb+yGdZw/Opo9nqPOZxsWyhv/G6Ut+gPsG+fmM6OqpNeVXnDL59+my7enca0+TIqMZo&#13;&#10;Jj4GVO/Mg7GapF/1y4ISvmLDnDev2XBvxDSIbrFynTMhNqn6yvWt9kFvLCfFYt221T90DQRZH6/Y&#13;&#10;+ItGjBv2L3VjHxJvqyPzWMb8MV3Gu9XRbLLOB0hYDFsqze26o80NnyL4Fhp1DiRdBl5N3bl1g+j6&#13;&#10;7olWfnIuVwEyPzfSEuseVLlMkpw6PZFW6RXbT3/yg3r99sb0j9q4/bEnnsorvm699dbcb3/y2GPp&#13;&#10;L//yL9KnPvWpvFk3q0t2bNcrtLVtsR7IMKbLeGt5a5tL2ba0cW16Io64eYElzXZlpvADvk0WFsuY&#13;&#10;blzUbVURZ/4oX8bNz4q9/DWaejKD+vRKEVWpjFA7gIfyAUGqHiZG96bRB/46rbjm42n1rXeno//0&#13;&#10;56lv1bE0sE4b7I6oT0uPhHL/1wWgxgR01WWio4sOC5/85cgBRB2QbysH5FiWMm1arWZGPXTjtz8s&#13;&#10;F+FPiy2lb2IZ5xJHPl6v+RqOMTgejB3wxiPqtx1A+jRjNQfXfA7mcRrYhjMdWi/txfVviN6oL8ZN&#13;&#10;i/aYDq3NllLG/NZBuoyXuG66I5/zARJsi3VX2KXfXjywNEHSi/daZN2AI+Rk4TQiMR5VxAZuHiDB&#13;&#10;NOKmZVx1OmpwpkU+47KuedjCO8Ts//HQo8+ntSuXJ/YW+fQnP5y++s8PpYcfez594cvf06THkTSk&#13;&#10;V2fIwwcn1/wUUcYwSfKoPs/78x+6I93/3cf0qo4+OZd5q4s0fJS/XqOnEfv0/vLf3vdo+sRdN6Vf&#13;&#10;vufW9M0HXtDF1rgmUfo0QaIvlugk+8aB4+nw8VPpym0b0rtvuzq9ogmY197URb2eVB7VhmKv7zuc&#13;&#10;tusC7yfPvJ4+/J5rNCjr6bcG8/P1S/ZZlqp+XA8lNIv5gfDEOiJOMC3GjcvyXeoo07KG6qe0wWmz&#13;&#10;mL/UDb3NllKOJ/0sd247mVkeyKoP8uBp7vr16/MJkFUg7BXASdYnWss4/7Y0elhpwkmUlSesEOAY&#13;&#10;Hh7OS8Fdh8j6iDjkOSaYEAt+BOfgOBAdOV1VzTn9Evk75KW8oTkj41r6qFmijkb+ItqCXUePHtGN&#13;&#10;8orUt/rydHT4ZDo7tSpNaVJkQDMeU/pyjXagSWNaVs/UhjyYRrhB5kaZNP7nzrnejyJ/7lfJCR2q&#13;&#10;MXFQb3rixIoUNAhfTpCUN8rUL0cbngs3JuJoH6w6iisK7E9Dyhbj9n3GtdQReIL5IlQxGnzkyQL1&#13;&#10;T+R3voawxLh5M24RbIn5OV9D8mbjzuGTp9KW625PR4a1kmtSda73ZAb0qtSkPt+sNUOqpzG9PaNV&#13;&#10;HEox+ZFXDUmWuRH2ncn7EWhSrJ9XbHTDxEdF+VpGrnf6K5MkuuGe0EQLno0TJLFuY9x17/rH5nGN&#13;&#10;KYwNjDVM6jAxZv9FSCZOU37HgTHYDyU0j/ktn/nqOiJOMC3Gjcvyi2SLdZPvXGzBj6Na/YkcNyzI&#13;&#10;MJnNzXMM1M1abcJ5Vq/Z5PoTnT2/KG6eBM3fdKYvk46SVZxXbvJ+JfqayYhef9119Y70P/3bT6dv&#13;&#10;fvfR9NDDj2k1yWh6//vem+7+8IfzBrFf/OIXcx//sD7lzn4o7DHkiXk0Zp8roxI65+wHJYDmyY2s&#13;&#10;loXPNOIOxmX5UEc5LaZGlwWMa+mjZok6G3npJpAmmCcn6h/jct4LaEvOTz9MUOdJEtUJW0dlW2RP&#13;&#10;x6qRZgKj4hcx7ynUv0rtRZ8n6xtYkfpX6ZptSPQJbdLad5l0yue67uqb0GresYPap0Sfec6TLVVZ&#13;&#10;qz1OlLeuJ/rVjsgXSh4/KpaMy3bW9UfcIfrF/jSEJ8bNm3EtdQSeYL4Iz7e9OF9D9Ma4dWfcPGyx&#13;&#10;fLSXeAzOr4TIlgEejhhIzeRkfqx6lZXzq8dgxmVeb2cloHGGHTqVh203hC9OkHjssT0ljPoczzwy&#13;&#10;2DrBx7j5gPCaFqF5wBFMy/y1J2yLaZHPuCzfxZZMy9qrn4thS8h+KdqDB5YmSHpwXinqjhA7iHHT&#13;&#10;cFoKHCF2umm+zg5uKdMtl6E6dqXLcHqAWAhb0PHI43s0OJ5NG/R08YPv00X00RPp2z/4iZbhD+t1&#13;&#10;Fn21Rje1BJ06mwE3Xzg3A1F/3o/k+T1vpnvvvjN9+Zs/yTaXPLk8elp15sxY+tK3nk6/8MEb0n/9&#13;&#10;iXfkjVp3aDJk3aoV6Qm9WkN+qH5ZO+cf0Ndudm3fqH0IBtML0n92fExfwDmeNm9cK9poekOfEN69&#13;&#10;s/rahf1nv7T7Phel+bFMG1TtzToYN/nUXqHKq7qaWUeLbYvtdw2VtmTf1/VFnP0ImKjgZEaIdpPm&#13;&#10;5MnkB6s+eMWBkyA3qqz8gAa/ZeyHqMe4yEOcPSbYV4IbXiZZuBniJpgTNBfNQOsGkrbvsJU4tk+H&#13;&#10;2esIHcjMxS/Opw06P+szBI9u0m3tBV0Olom2RBpx87fZYPkoE/my/Cy2UIeHDx9J2677uXRIewSN&#13;&#10;jOlDvv364gWrwbSxYz97i0yd1mymPu+pz71qTVB+3SYvItDNb+7PWiGgq1/tR6EnRfoQcP/gat1o&#13;&#10;r9WXcFYLpxtvrVKY0kQoN2FcsHPBlS+6uPiqD8pBHHsMwTkd45SPVSRsKEtbjOW1PwxLv2R/1P4v&#13;&#10;6wia5dDpYNw0NGW6j5j/UrFl2taZ5xVs5NWadZfvTifOrEon6L+sBNINcf+kxnXGgEmt+FmmzRr7&#13;&#10;qHMmxzT9ocpmLxImxvITaB4KaiJ6SjdI/ctWqq+u0es2Ooao8xWaZFuWxtQ0WH3U1Lni8SLc9Qts&#13;&#10;OyiHDybDmCBhvIlfrGr3+XQdEevmj3PhkW3qVl4gyKSsr4rXY4nblOBMnVms+ZlJn66jtvHC/B35&#13;&#10;zdEWLGZcpQw+2L9nSEfUi+7sf2506wCdbKpXMRhzq/OC6Y1fxMM43ZfHYo0bgnydjv3FPvOpe9Ku&#13;&#10;K7elL/zjN9I3v/WddM9H7k4f0iTJ8oceSvd99avpjMb9ez76UX3h5vV05c6dzSQJum1ftkOGxHSk&#13;&#10;Y49pcRyt5Kbratre2XVFfdYLrhwvog3WHWUvli3YoMrSj8ZuTYBQr7xnU/mDCQvRwLkdC5LIdOKM&#13;&#10;BRrg6b9T/SvV18WvPWP6V+5Ia2//V5mm2Y90Zu+z6dQz/0lzJtWnor0hqydLmETJuKoZtdYRORNc&#13;&#10;V/Zj9K3rwLCSqGQiP/iyjsBZzrwdOElU6QzqeHZI7i8gLpQttpNu5wCOMJsN5rFMCX09l/G5T1dl&#13;&#10;jny0Ea7DgIzPHPk8zDm5Pkfn8UF0YIfOqEhxbI088M7Gb/uBjjcqa1Or8jfYhu9cfmmjowV8hqH+&#13;&#10;nTcQesOjuHHTMIs3P9P46bHceSu3FvmKL9vQoy2NEUuRnj2wNEHSswunFbgDRDhNdYwBru6MdUeD&#13;&#10;MrtMJUunI5Sdr6JmShON+szfEJvIuW3hSdCb+mzvY0+/nN5757XpBz98Uu/+P5iefPYVfXHmeBrS&#13;&#10;6xQTejKwnC8XKOQL5WYwEY4s8tMkLpr6tW/IG/mTv5/4yB3pG99/SpfWWqoNS76YqgYhbK/SA+nr&#13;&#10;P3g+/a//7YfTB97xDtTncMXla7U/yWGtEjme9y8Z1WTK4y/sTVdpAuWWG65MTz//ql610ddvtIqE&#13;&#10;z/8+/NRb2mV/Y+X12uf2DwqJd4Zpv9jn5pvpS3irEHWaz9A8lUM6+aPcYtoybYNjs9vOCZLVHARO&#13;&#10;cJTF5fHJk9UdvFJzXJussmqEkyhlgN8BGQK/8Uml8fC63MbZJ+hjrwH0E/KFt/QzMWObnBfQ7Sif&#13;&#10;0HVBBn+bz9HlshDvDN39Ap9t7ZSpUrbffDPzmKnbZW3XC//M8cL5tMvMzxZ898Yb6p+bdqSTE6u1&#13;&#10;p4++MDSl1+XwoV6x69NNsu6SdRM8qOvrUe3TqteeprR6aEB1rp6sKY9q41aWE+g1u/6B1WlcN8dH&#13;&#10;T0zodYjD+sLFG7ox1oWAJkdW6/W8rVu3pU16VYIaop45mgsx1SX1yY00bYZ4PCg/aUPaKTfJvJLF&#13;&#10;igJo3YJ9B2z3/YWvo8W2pb2cVVumfy3T3gJ9q7amYyen0qkx9griFSktl6e+J5anCdV5/6T2nRrQ&#13;&#10;5sx1nTMx0s9urLrx4kZkWZ94VuhTsZoEGx7RSkBNXB89cVD3UposFX1In2HfrK+ZbNWYwcTrpPqw&#13;&#10;690QPxCPde2JtFjfxNHh16uoe4Lrdma/mO5H5oG/m1+gEUwnPp86sg7gdDgfW2a2RfTYlmmdjs3k&#13;&#10;j2XAX0eOHM39jIln+jb9fvfu3fkTvM1mx/mcWF3I05VIVkeFY0if9uP0+dN+Z/KEPcbQzSbtHGf1&#13;&#10;uVit/0nvefftaevlm9Nf/ecvpa/d//X0i794b/rQhz6UHnjggXTf176WzxP33ntvekMrSa668sqm&#13;&#10;Dqy7KunMcoI/H7+YH9ipG8x0mC5nxTczj5m22Oftemfyk5vzaZep7DEPqfY8ZurO+lRhyHJoVNU4&#13;&#10;rjqjYsWeJzDIn9UjNU8fE2OKU7P5E8y6xtNSEuWp6wGdVycnz6b+MU2QDa3V3Ak0HZo8mdCKo354&#13;&#10;0Ye8aHkCJqer8VpWZDp2oT/Ps5G1EqTzBIzS9HuCyzwXv+Q8pdcwK6i0NNHot5l8ZiNvrNFvrY/4&#13;&#10;pWSL7ZrNL9hMgIeVvpxf1+krVlxP0TfLQPk4GF99LvbY3A2iG12Wi3aBQw7oazcgYzc4DoKh7Ynp&#13;&#10;yGd6BdvrKObfyV+lTCeFbqeB06Gyi3Sk265OXrimbTFPKUu6CjN1g184W+pslkDPHliaIOnZhdMK&#13;&#10;ygYeO8o01/RgEPmhx45ofuNMNz7Kxs5q/pI+X1s4ub3w8t60ad2q9PRzL6VnX3o1jWkztudfejPd&#13;&#10;fuu16XXtSbJMg2N1qstW5nLYzggrO/vSw/qc739173vSJz/2znTftx/PJ2BdjzcBWzWmasiZ0ATM&#13;&#10;QNq4rtrLwgyX6ZPBv/zRW9MX7n88D+Kc4E+fHsurTFavGEjXXLVVdh1M+w8Pa2LksnRWG06+deBE&#13;&#10;2rltXc7LPrLf2nxjXMlTymKTcY7bTnSYZj3mgdZGd77WATTOOmLaOszv/Eibn7hlSrz5rceQEyST&#13;&#10;EEx+EHxzQhw8J0S+IsLJjyf3QOcX83Ic6Dg6Yto2gHcoeaNu4pxgCfCZhg0E0pzcOfLNfY2zTvPD&#13;&#10;axzxiCcOzfoNSxnLWY91xHSUbeM33TLmARKMj3xlPhVne1u0vMtkWWQijnpl4mv11u3pyBlNQum9&#13;&#10;mEl2WdUUBuMAX6bpn9TNjm6aeZqYtJJkcmpZGp86q80Zx7TgYEI3yQNpxTJNjEwMpTf3ndFXZl7R&#13;&#10;hbPeO9YExpRoXJyPnTmbjp/an/a88iompOuuuy5dpS9cUKfYQD1y0ObKg7K4LRqig4u/NVpRcEhf&#13;&#10;5IjtABrB5XQ8I/XT5lPzQCvppNuC8SU/vMZZ7mLYQt7OF+iAbSdPDqcV67ams5P6OpVuYnX/I6Np&#13;&#10;/5oC0SqSPq0Kod6nVP/sukubGE+aGKPONXAvk74h3RxNqt4PHJpIe17epxUDExo7dEOlcWJS9T6m&#13;&#10;VX3DujF/a9/+dFZfMOEVimuvvTavDosX4tSp6x7bXP+OR0ide4KEOJv0umzwlcG4kqfNL8ahw/zE&#13;&#10;0WFaxBvXRne+yDsYZx0xbR3mtW7S5idumRJvfusxhO8KTU49o81RT8tf61VvTCzi/5tuuik9+eST&#13;&#10;zdegOB+zn9eG9atUB0w0cwPEIUJ+pY5pTbcpYE42twl5DzKuC0Toz5PU1U0UN9ujI2fS7l1Xpn/3&#13;&#10;P3w2/flf/l26776vp09+8hPp5/Spd/r/1zRJwkqwu+76YHpdE7bdJklcTttRWTA/v0RfWp9x9nlM&#13;&#10;R5+28ZtuGfPYRtse+cp8St6ow3qtx7LmiXTrAUd/0tI/oTRZwYSIaizzKgqc0kqfSX2tiH4+NXla&#13;&#10;X65Re1+m1UVMbGs1oN63kw63Q+nQip++FVrdOaqvXY1p8pS6Fq91iiPnUdnAKzqaiNUreIPLtR+F&#13;&#10;zhcnRvQFwtPil/Yso9gKvZ65fs1gWqEJWl7FVm5ZHPpcyzmbX6wnwso+l6tKVfZUfin1WTbKmT/a&#13;&#10;aD7Dkt/4CM0TIXRCyVfaBY9xxGOgb3GttlMrs5gcZeUdwfYagmMs5bVLzsk+zwLzRIjoA7U9pDm4&#13;&#10;zvr4xz+ex/tl9QSIJ0LQwaQMYw04IHY4uGykice0ebpB8wJjuR2PZTIOXREfZSPe/G105xvtMs46&#13;&#10;Yto6zG/di2WL81mCvXlgaYKkN/810jR4dwwj3Qna8OYxjDxtncl8huaPecQOaT7DyGcc0Hq64djc&#13;&#10;9OnnXtXGqCvSPz/yQlqzki/XaCZaSypX6XWXg4dPaIDUyU3nMD1j1rPE2YPz+6dv/lgTJO9KH//Q&#13;&#10;LenbD72gizRurnQBpouvVdpn5Iot6/MrM2tWDaV1q6tVDFHzTbu3pOt3b9YnfescNUDytJnNPFfq&#13;&#10;wvxTH70zfe7L/6LN4Q6nq3dsSc+8uF9wQ3WBEBXVcdtlUpkGH3Guo3P53HLmn01/N1rMt43Hus9l&#13;&#10;S+SLOmPc+uHlwtkbrXLTAh8nQ25G2CSREy6vwDggk0/jggTbk/E1znjj0FnF4a9WkkQ5+M1jWSAn&#13;&#10;XZ52chLHTo6oE3vBwWN9beW07gjRT2jjrygzaW28xkXd87HFepx3CUt6mYbfOCA2GJpGenj4RFq5&#13;&#10;9rI0uFITkrpGHlLfYuNkSatyBPJGItpDQj19QF+00R2zdOmVJ10086WaSd1AL9fqgVNa7PPmS4fT&#13;&#10;2TOTaesVO3KboS6oEw5PgtC2eJWKGzM+13v77bfnPURMh9c3yL5Iw3biDrRHArxcmLGSgAs/dMPn&#13;&#10;csMT46QJxgHb/FJxTf9GvmnstJ6Ii3HrNs75Og00LuaBXKTlRP0T+Up8TBO3buLRlgm9inZq5LQm&#13;&#10;LLalQ9rnejljORsU5Me6Oqfh6vHq5piVIv3UuSZLcp1r4mtcq4f6eWVqbEV6ac8xTVAN57Fh8xZ9&#13;&#10;jl11zj5GvO5G3AeTcG9pM07q/I477kjbtSknNPBuI9jouifuA/upc8oDHTn2ImEVzOWXX5754CHE&#13;&#10;MrelS1z0S0kjTbBO4Fz4K6lpuW7pqJu4dQNLWkboJ9pg/khzPMIrNRH5wIMPpiMat5ks8U0MN01M&#13;&#10;huPT7F/5+PjwiCbANmdxJjbYhDl/+SS3DVYDVD7g/E+QS/KtLPLN6hH1SdJ8NQdYcfAVvNNp29Yt&#13;&#10;6bd+89fSn/6/f5vuu//+9Iu/cK9Wl7w7v2bzVb1uw94oN2rihs8Qu25dzoX2S2V/VQ7iBNd1lap+&#13;&#10;jSt9Pxt/tNny3fidV+TrxmueudqSdWuyi71AqId8tlbz4ks26tT6Oo3G25GhNLj1Y/p87/Y0qUmP&#13;&#10;0289lCbPvFZNmrLrtvo+vEmvT549/nQ69sDn0oYP/pt07Pufk/wrWkGm/UfyDGvVhslzSvvV9Pdr&#13;&#10;ckWr0Jav1DWY7ssffWkkPfvmVHpruD/pbWjdkLM6pbrmWKbJ142rTqUbt06lu25em9auZt+5Sp99&#13;&#10;mctCKWh0RTBurn4p+aJ8obojudi2xMxsUzfcXGyh//F6HeMu129MQjqg33k4/q1vfSuPrYwJ8VyM&#13;&#10;jMdmdMIPZCzhcNzQOKex9fnnn89ZEycY5kT9A64NH3lsczcc8pEnxi1jHHAu/KVctzR46yZu3S5T&#13;&#10;pEEnGNerLZW2pd9ePbA0QdKrBy1f9XOnMnRHIOHO4Q6Qbzg0tpvHdHhj52jw6K/5I72VH8bivOF8&#13;&#10;4LfOc9nCxqbPPv9GOnr8WDp1UhdMx09qomS9TpZsv1cNiCO60Fm9Ujt2zQgYXDslD4LZ+IzjRnj0&#13;&#10;zFT6h68/nD77qQ+k//FXP5S++6MX0vq1q/LXbEZ1oj5y7FQ6oQu0o8dH0mt6leam3Zd35KAxW1/V&#13;&#10;eVMDdbV8b0ivAKwc0saeK7Tseu2QvpZzU/qd/+4X9RrP43lDSG7kT5yQrTrZRl9EpXP1CzKxDixn&#13;&#10;XU4bmt8w41vqyPJAy56rjjp0tgzw1gN0sM6mDLUtMpplPwAAQABJREFUkYc4NyzM9hvPyZUbmyu1&#13;&#10;7JmLVp5CoIOTJcF8wBh3vsaXNKetw3y2z/iohwkSXukh7wMHDmS4Qxf5yHIi9s0YaesBOkS8caY3&#13;&#10;/C1+MS8w6siyoY9GOvFGZ0sdQSegzyHaknGFbvMZ9moLfjyl+l235Wo93etLzEnq0kcTJDpkF1Wc&#13;&#10;lz4ziZkvkqub5indPPPpkr7lmozSazVH3xhOR9/Sl6Y2XpZWbtGSa40VHNQJEDvjQfvis620rR/8&#13;&#10;4AfplltuyTfMTMJRh9gFv2HthuxPdOIn+wpfeNLMe1LM5pdYJ8jGdJZr6aPgHay7yX+WOpqhm7YY&#13;&#10;+CN9MWyxrVE3/jtxQqtH9FrMoG5sVmhSbHJFXzqribCJ7HNNhKgVMFnSxyeemQTTBEkfT5HHlV4+&#13;&#10;pjevRB/tTy89t1fj7+q0e/fuXFfUdS6TCkneHK5D8t20aVNexfCTn/wkjyV81YTxhnqP7STLyGh6&#13;&#10;Lvo4kPcBL+MQS8ZpL1yMx+ByI5dD8Dlp04lne2VnhOAJ5jMEZ50Nf0t7gc/BspaL9Q+P6cQbnbI7&#13;&#10;4iMfeAfrbORabIGf1VpMIL7++ht51QhPivE7r6UxrnPzRN9hA81TWklwWqu9eF0G2WqSpI4rzTUA&#13;&#10;eP2LB/sryIqR6qaIr1Vw41vVFzDbWZfp1KmRtGXzpvS//LtfT//hz/4mffs730kf+ciH07ve9a48&#13;&#10;ifOFL3wh/cZv/EYeD5i8YbVQld+56+hcfkFPWwDf+DAXSly5bBW/6chGvoiPemM+uexRrq6jyFPK&#13;&#10;xjzm216sM7/eqq8LMdtRLQSq6i6/QiPlE6dOpuWbfz6tvvPTWvUzpIV/a9LgznenY9/995oAHVZ5&#13;&#10;NcmhSVHOBXzFqm+ZXrkbeVNyw1o9clQ6D6T+5WtE16oPXuFh7NDEWNLGrstWrE8DKy9L979xbfrj&#13;&#10;H+5MB/QqzquHtJfVuNqX2JZr3yqu39ZpFeBW7WGyUV9Oe+TN4fR/f+P19Mt3DqRfvWdHWq0HcmN6&#13;&#10;kGZfG0a/dPgr+rpuc7I616d9Aoz+j3WUeaj2UP8ZV//EvBbDFuu0TbGcmGA68dIWcG0BPvr/q/pE&#13;&#10;M8G6I3S89Av4eCDPOOxgOUPj2yDjA9dwMQ/H26BxUVeTT1FH8JoGdNrQOpw2BD9DrqW9WB5oWcud&#13;&#10;Tx01MkGP9aHbdGDGz9EWZJfCwnhgaYJkYfyoftF5Ao0NPWZhPPwM1u4E8DS0cPI2PetXFk1ncaep&#13;&#10;YSmP7qjPes7HluUawH70k2fSisF+beJ3SJMaWkKpp0WcpPgqzbYtm+pSR63tcWzhafTU5HjasG5N&#13;&#10;unHn1nxC3Ft/8veTd9+WvvLdp9Pzr+qVHTb6U1nzuKdPI/zjN59K2z+7Nq1bU71nTg4nR8/qawba&#13;&#10;SIrNOHXGHhk9kw5yQ8XTSh1M3Nx0zRXpht3b9eWbZeknT1SfD771+m35nXj7EV2lbxq/YUHtc/gI&#13;&#10;Da2uI6craifdeXSFRR2hYzFtmdXGsi2qrrjh4AbW9jPrz03sr/zKr+Qlk9ycEPCBg2MRZx7fIPmJ&#13;&#10;Anhw5GM/AmPcskCC9QKR48L55ZdfzntP8MqP6dgW7Yt+jfpnw2e+4BfrjjLY5HTso+AJMa+YzsSC&#13;&#10;bj2Rr5FXQ4zjxULbgi9HdTN07ZbL9AWTlNarq+mhnl6z0TWsbpjHdFM8oYtiNYvq5ll7k0xpqTZL&#13;&#10;qHU7lLTQK6Xhs+nY3uP66tAVuV7wP2VyuQzpU24Lhit1k8vF1tNPP52fbHHjxs2y6byPni+5pQ8+&#13;&#10;dPkm2XF4WTnCzbL9Yz8771hHjW/RvQjjqG2IurHnYthCvrG8tuPIkcNp13U3abVQSmv1UYqhAX2v&#13;&#10;RvVd1bkmSuTTCV6pksC4lt2zh4xmUbLvV2j1yGpNlu19bo9WFq5NGzdtzH2O8vnIF9CFb7GDuuL8&#13;&#10;slETJXy1hH68e/fuXOd8pSbvOyI+Ajfr6CvrPesWnQttJklYjUT9u5xZuP4xLta/6Q2tzg+864h4&#13;&#10;pIOfNa1WGumlrg59eFX/3fKKvMQJUXc3ucbGwhbwTDJcf/31ac+elzQ59t78mqQnH5g8YYKEPHil&#13;&#10;hr1jDhwaTlds3ZjO6KEF+Oqoboq4N1q+XKvGePUq907VlQrESi5WkFTjvCdL6LPiqm+o6Mu4e1Tn&#13;&#10;7Y3r16X//tc/k/70//nb9C//8kD+us0NN9yQfvzjH6fPf/7z6Xd+53fSQX12nDGByRvbMVv58RUB&#13;&#10;3sYfrjvZalnoBKdzIqTn0l6ch2WdNuyGz/QLYAv9hFJWZdEvfVgh7/FR12lmUO1NjBxPEyePpP71&#13;&#10;V6qPMmkynPnzPiXaf2RKr8jAS5rVg5N6DWf8zIi+eqbVR+MaJ3h9B51ZodpF/4o0OLQpjQztTP/h&#13;&#10;0bvSnz1+exrRw7E0/JxOLic4EWR+7GGXsX2y4QXlcdmuq9Jnf+GatP7Orek/fuXZ9O0fP5z+4N/c&#13;&#10;mG7ctSW3S/hdZ1W5qrR9HiG8Ma3a70zTMOvQwUd70R/8TV6hvcDr0NApt/5Jz9BV83fgZ7HFuhv+&#13;&#10;whboDa3FFsvPgLKNvkmw3RF2i5t/rnTzA9sCtjvEODinDUscNkDLcB5+aWStYzZY1BG22AfECY2+&#13;&#10;UP8VJdDq8pq3jd5Rrjab5mCL9S7B3j2wNEHSuw87NOSOU/d7d4RuEMFMo9HTydXpHdxRYpo4/IaR&#13;&#10;x7LOC56M68EWnh69ufegTpD6dK6+VsPKkTWrV+qTvzqx6eR4Qp+FbCyWXZP53WSVQ3HM1KlPJ0w9&#13;&#10;g1Rilb5ssPuqbemW61lyP6BXX47qHefT6ek9+9LZR15M12rfkE/dc3vatnld+v6P9zDMaHkvJ3a9&#13;&#10;o6qLqFf0VPr0mYOalFmnTwofo3jp5uu3ahXJ68zZ5Ito3ofXZbTK3Z8e+vGL6eEnX0q7tQfJ1Tu3&#13;&#10;SO8GXewdTTdft7XDL6Xf7D9D8snxLnVkOhBdHPAb3y3tfDOs68g4513CRuci2eJyUqncwHCD61l+&#13;&#10;blZ5T33Xrl35Kb0nOXgdojYfR+WyR7uJ++DpPss6uWDzzQ008mE1CKsISLucjjtdQi6WkXv/+9+f&#13;&#10;TuupCK/brJZ+2g06uemPPkWeNId1A7uloywty/LAUm4GLdSR84r6zJ9xtQNLnTEdZRfaFnRTv/Sb&#13;&#10;tWuG0oCWQOuL2mmFJkdY2nxWc5C6P9JNc/54gTZu1Y2zVhOMaTXBwORQflecxbqvawKNZfvUC+0n&#13;&#10;1rHjlJuxjgAPZbR//DoUN0Z33XVXbnt8VhB6vElGFzbzpBo86axfcevgqTg3VPBZP3lGP5KGFnki&#13;&#10;3fEMW+rIchE2Oov2At58xAlZr6DtW0xb8Lnzc970jzMa4zeu10S3rpdp4eNaPbRKda5747zXFKtJ&#13;&#10;xvTUmfofUJ1P5JsivUuue591GtP3v/RsGtLS+U2XSUftS+qCODD3wbqsrm8gAR76Kq9S7NmzRzr0&#13;&#10;ele9ooGn3djLkeu+rmNusJFBd6YJMolLvY/q07FMkLictqeEzpt+1OYX+B1sg3FRV6OnbmPON8Na&#13;&#10;hXFRDpzTjY4utpgORM6yxndLg7dM3d1ynvjnve99b/rrv/5rbZy8N39Cnf7K5NL73ve+9MQTT4QN&#13;&#10;HPv0+sNo2nb5eqliPyABqUV3tc9An17DOa3zsl5z0p4R7FfC3hK8epvPD9q/xucJZDomR6QKH3Cc&#13;&#10;OjWadmzfmj7zyx9Pf/df7k8/1qqi2265NV2vCZsn9Prdl770pfSrv/praa++tLTr6qs76tdl7OYH&#13;&#10;6Pa1YYPLLb4qT4OTnfA52I9ZNtSReSIdmVxOfN8yXkC3DYYNbhFt8YSILuTymMtrb3onEmP0r7hW&#13;&#10;ezDV3af+PH74R+nIN/brtZnfSmcOvJKGn/ibNLBa52XZx15CfXpVhs/6TupV5nF9Lnr5hnemZWs3&#13;&#10;6/UaVphIv169rhqKXqtZrtd1Vq5Px5dfnX7/mz+fvvTMrpRO79XmrrqWpOBM1LifOMprXOOn0qHn&#13;&#10;nk5//Mpb6d5735H+99+6M/37P55M//b//Hb6j//H3ek2XcOd5qRUh7IO7Nu2OjJvhj3WEdmjx/k4&#13;&#10;DTSuF1usO0LrPtfY5fzhnxFo37RRBdtnHss5T+OBERfj5mnDmXYu6HzhcxwY46Y5nwgbWuij4Ajm&#13;&#10;q1JVOuLIo1savHU0bbXwXZQ3f8Z1sQV9Lhf83fI2n+nWnaH7TYstyC2FhfHA0gTJwvix0pIH+aqz&#13;&#10;MYARys7TkRZP0+jhD/LmqxR3dijj4Ld87HBZNnTO+djCRei+g4c12aENUM+c1goNNnTSBlra3+Ow&#13;&#10;PvG7Qa/a8PWaVbxzih21UdUcSTWwjenrMjuv2JJuu/HqvHHqKW0A9vATe3RRNaplvdWy+wFd3A7q&#13;&#10;9ZhXtVfI3/zjD9MnP3pH+vVf/rl03/efyZus8iTrrndcLbk30sNPv66n2mz4N5nWrx5M/+re29Or&#13;&#10;bxySPXy2sPGKbOYjGnoFY1RPN7TKZN+BI/kpx0rtbcLFXH7iJf7slxaf2/fRp2hv4894Zx50Ndbg&#13;&#10;G9OFjLrRJ09leptu5CJ/zKuNP9KlttFtW6yrTGc8pavtzPlKmkkGbj4ITIQQZ4LDEw/chCKbnV+f&#13;&#10;zHJa/EAf6GOfAJ7yIsPFODqgc6PDE0w+2Qn90KFDDS1nXOsiDr99gg5ugJHjhgvb9tev2rBBIDgm&#13;&#10;9KJclejBL/JR9KvtyXr1Q5rQ+LHmd7qkR125Pmsd5keX88gw1tEC2kJ+TC6tZyM13fiuVJVrEVda&#13;&#10;oatYNmQ+q03zxsZ1sGJLF8EZJ+OXcY2tp8frNCYce2tP/owndegbYOrWZaB+OKh/Jt2YDIOPcrmM&#13;&#10;8HIDR92yBJh9EWgnk7IPG31TzE0Xad98gedgzCLQLtDhiZrSn/BEHPXgNLaYbp939FERbW8r7KGO&#13;&#10;csYXyBbKax8NaoWgknnSg3un8VznmhxTnZ9hcqR/Mg0KN65v9J7h/kcTaav01ZvJYT1tlp+3acNV&#13;&#10;B/uR+qCeqXPGDg6CJ0HtO/jd/1968cV0x513Zjnrc912g7QBAvmcGD9R1Y3qwHXmfCKE33a2jaOm&#13;&#10;wRf7aE7XuMgTdaPPeXfTHflRZ11t/JHeZot1wUdwOsM2W9S+WUFCP33kkUdynNedmGBidQmTzfdr&#13;&#10;PxDkOU8e0yuuJ0+dUV/SzbPaAzfbbEUxMjqWnn5pv6C+ZIVhCrShK6/YkO64ZXnaddVmvXLB5WX1&#13;&#10;wKKaHMklrLlFou/rb0Jt66QetrzrHbekvQcOpW9/74fZvm1bL9fEyfb0Y23qy4qSO/UlO84PvA7k&#13;&#10;cpLv/8/ee8B5dlV3nrequqtzDuqg0K1WQBkFhBASAgHSSGA+tgGvDRgPxsB67Fkbj3EcM+M1g/N4&#13;&#10;zcfD7g7BZswag02wjWUkECDJSCig0EotqaVuSd1qdc6pqqtqf9/z3u9fp17//9VZaGfrdv/r3HDu&#13;&#10;ueedc+999553AwQt8wgTJdqWa6DUYcvFae1k7jTnAzrO+A5DL6dnXqqn/eHzQtuBly721Uh/cUaI&#13;&#10;vGGgEPDNcpJY6Zqig7JffLz0bVpdDmx/Xg++Ttsnp0vhavhq911S/qDGdQM6r2ryyTeUma/7hbLz&#13;&#10;0X8uB/Y+U3qmasutdKmeRP91o1Xv9NLXu6j84fevKP+4fJE6FtEbVD+AoaXu+2Vx1UtG7wFePPCE&#13;&#10;c2d0YGe55ev3acXIQPnZn7qgfOwP15b//VN3lL/4tevLrJmcMVXJ/iAdQENJ7XRk/bu+nGgdwcrR&#13;&#10;8hK8ShYjIDpCPnLBu57Tz2K8SKtxArHNH3Dt8PFR03SJz7SMl2G7dMeZNvTsJ2+mTzinOWycZloz&#13;&#10;3bRb8DDlAp3cRiNcx7nsCDb6C8u4k8zh17yQ37Ta4ef0E8EL9Mfc8ZHAmIHk+Mixahyq7W4YTbJu&#13;&#10;PE53mAbiuHhB1P2W051m6IYY9P1CUcDpxDfzBm7600x3OPPCS3WrDA+cdr9Hg+D9OpgVN3PGVA2c&#13;&#10;B+OLM18fTpo3SzcTbK5Pqq+X32uUPXPalPK261+jm2PmlIdXPFe+fusPwpAxUQaVbhk9YnKjDjQO&#13;&#10;CNPLkvJ26NT8L/3zfeWS808t7/w3ryx3L382But82b73kVXxXLHUV3xs3NpX7nrw2XLFRUvKN+54&#13;&#10;TDwNH9KJjPiN0xesVWvWl6svP1sD9P2aEAxogqZtGfri2Xo9IMMjlXnCRyZ27kQ76SjHW+bAljvR&#13;&#10;vLQKGvkCNC9Z/0xMPSmBbyazDKr5oh+TVoXNuw0RJg8+PxwQIwaTIAa33jbhMo3HZAo8BuucKeJ4&#13;&#10;03BZxDsNWjjqEvT5qhnn49STJnjFOS/+tjoioXbQNr55zHI5Xm2U4syLy27Cl4oXnpOVOKeeepqm&#13;&#10;M5VxpFt7wtE5VTKWzautj5flcXy32pAGrDJBlX6FqSOTlGnNpo2azCyMPDxHliEGC67fXakJMPuf&#13;&#10;eS7OO8CAgWEGXOgAmUhhTHuRr8VLloSxg8l1pNV4TcOI6yl1CD9GFg7tNB9NORKf4+IhA3uY73Z5&#13;&#10;a5QWgKdMx+ETUV9MG9jONdMdHo0XDCQYPMdjDZPrlj4HpXeZPTXFkUFMelKLkt7R9YBuKtJVznFq&#13;&#10;q1aZaEKzccPm1mqyMIqJNeSPTNAR7fMJ3Ziybdu2MJBw1gyrRdANOKFzCR9eueWA8436ZUBjsg5v&#13;&#10;wZPoWb8joOizsgSdk9/GMPigbJ4bZzkAHQZmvY3Wpt1GD8IPaiPpNMsKFIo9Bl7qYgK05SUhZB47&#13;&#10;8ULfjeERg8Py5cvjppg5WrlDPaBtXiQD1aNatfGCVpfgOID1Wa3ePFerNattFeJCulv5/Gbp94C2&#13;&#10;r1YGdHDZfrV6zVa9c7eUs89YX66/9kqlc27E8LuCvNVPk2Im6wqjMya7O3fuKm+46pLy/Nr15amV&#13;&#10;z4TeOZyV+sKhrRzm2z9zVrwnqCN2RyMXdOI6MZr+jQOf9nfqL+DHvJi3Jsx0rKMTzQtlwjO8cT4I&#13;&#10;PyZurASRxUI6IFE6Ct0IcuV3r+RLW9dYDT1VeTBM6wPVrv4y7Zz3lplXv69su/MzZffTX5VxhHqg&#13;&#10;1X5accY5JT3dU0rP5Lnlk8tfWT5z7zIlbVAZGlOIFam7Ovy5T8a602eUG16zqHziM8tlkdd0hK6I&#13;&#10;tgprLA3u2Ve+qy3WJ589u7z+xivKdz/32fLJv/t++e0PXCuEylkvWbaRv5FO0DJ3nhplBMh0jH8i&#13;&#10;dGTanXhppjt8uLyMeKhGgL6U8Rz9J90T4rbL/GQ/6c1wM66Z3gy7jCaMOqpI3vX0UQ43ofMdi47c&#13;&#10;RjONLIAcD/85HOUjLIQm10z3847I08CvclZ/TyQvuZwx/9FJgPHwmDsOEnCDAOafSTudsNNpTG5g&#13;&#10;xNnldPsNR8Nv0nYew0w/N2TSm7x06eW0axdfj3aXPhlHMCzwpWH7jl3qFYZkNNF5A9t2acA7PVYa&#13;&#10;6KHUsTEhHSrXvf6S8isf+rE4qf4v/+5WXeV7f9m0ebsGrlqaqXTKiwF17R/Qy5m46mU9WO55aHX5&#13;&#10;+395oFx01qLy3rddVh558gUZanT9nMoPPEFOPH/4ybVlsr5sLTt1TkzcY7moSjA9cPf16eul+Jqg&#13;&#10;5aM7dC6JJ82kVWVaKpVemnIB50hl3gm/STvjvRx4yfxgEIuJRi0e88cExv6WPoTTfDZLlRcxdDgk&#13;&#10;lwE4zuXYT5gXIzhAvgbbZfkT1y5MHuLjZS/IxAnXWuFS58t5zQNxdk4njN/hdrjGyWk5j/2ZNnHO&#13;&#10;Z9rGM8z40G7i5/KMa5ycZno5zvhOcz7CTGanTuX8BmI1glWb5Fdd3asVBD0yLHZp9ZUMJBN6Bgvn&#13;&#10;T0wUnDxBh3ru2h6TbPRcTXaqdgpddLJ169ZYzo9RhKtdOUH/6aefjkkwg7TWxFf5WQXirTEYT5gI&#13;&#10;+TwDaLX9qb5wjTDl87xe5eTnyzLws+c48HBOy/6Ml9ONQ7r9pBPOeSJRf5w3p7WLa+I3aTuPYcY/&#13;&#10;El7IR/vAsMDWRHGon3SuvpWjWdE7Oh/fo6u+GzqfME44AzI4awUJ+Vlpxs8TXvhgkItBzGdecI0z&#13;&#10;BlJWBqEfdBV61wTMfQTxGEfROXoGp62+lcb5JfQTpkMeZFK9V3i6yhHXlIvj2smwmWZ9GZJuZ1zC&#13;&#10;ppXxMq5xjpQX53NZGWb6jm+HT5pxDbmSEx3de+89YRzFwIxhEUPVq7WKBLmDywrOrTt2l81bdOUn&#13;&#10;k2XF8ZGCVR+9WqWJ7qozR2Sk1rlk03ROGCs1H1uxuvz1F28q23QI8CTdfJf5YotH/FTXqgl7dcPR&#13;&#10;/v179aFjQOOHy4Lm6mefiz5ihla2YGT71re+FTp/sb4iFF74WeaGxNk5PZcPXjtc4+S0ZhlN2g63&#13;&#10;w3PcD5uXeC7GTjJ0sLNGzTvOCumSoYQ4KVPhykjFlmiuYy/jtRJQuhiScasykCDrKm3uG3+pzLzi&#13;&#10;p8umW/607HryczKEiIb6kKCF0UWHuY6fPL08tO00Hch6tlaOaMwo44gS6GEqQwzlivaCWZPLn/3S&#13;&#10;ZeVtbzxF55LIEK5VatEVCWiIpz+aogzuKv/wL0+X05bOLGXOmeV//PNyjf3WRd20jIFZb8oZzukE&#13;&#10;7M94jquwKxzSm/g5T8Ztlmt6o+E3aTuPYaZ/LLyYThNCk3ZOf0v/PVk/oH/0pZ1+vJubP/oO/+iT&#13;&#10;/SPO/kNB48IDfUqWBf7sCB+LXKwbw0y/E23i/TsUL6bRxM9h+82DIfF2+InHNfEdNq5xTCfHj/mP&#13;&#10;XgJjBpKjl13HnFTS/HNFB9rlim9c0uwHOp/jgY47VH5wcZlepnkoXsDdrwH0Xn3J69dJ4wcGKsvu&#13;&#10;en01FGdlQJvUMVosmD8rDl9lkrpQ/g/99I06G+Tk8pdfuLl89V++p4HVDq3YYCBVDcLZluOyB2vD&#13;&#10;SLwIMXpEJ6TBt2rlCxu26svVlrJcxpHXX35Ged1lZ8QHhQMqNwbBwh3Q0szvP/hMufgVp+g56cB4&#13;&#10;yUNH71QmeDy/eH161Tqdlj8zlgOTjhYsl8BJsjZvjgc2Ze68wIwXgTb4zm/azm/8HMbfxM9lOC2X&#13;&#10;3cxvusCM3452zptx2VbFINl5fKYHOMgvYOirqtPNMGWHrIXD6gQG46YFrp3zESadSbHzkeY8pDtf&#13;&#10;hhnHuLxg8WcDCeHsnI945zMEz/H4M67THGfo+Hb4xoFmxouA/rgsQ+MD7ZzXaQ4DHWdIHqc7rlOY&#13;&#10;eH60XwYp8ZU4Bs4aDAtq5Kz2hAGKr466JUS/7i4Zsfh16wuyjJ77dLCfEIIP6gn6Q99AdIDhi2X9&#13;&#10;S5YsiUMhF+icEibML6x9IeoYgyfqGpNeIHywaowtcuPlJ45tU8DmLwZeindeJswM4ODDcrAMHAY6&#13;&#10;7lByARdnORk6P9DuULRIdz7TBDruUPlzOeYj0zxSXtA58gwerHPOEAidS/+C3RjJpHPVEOlcBhP9&#13;&#10;JuogV3W+8WUf+Vvn9O3onfbHwat88efgT1YssHoE/VMfMJQyELYBBBrkwVi2dZuMbboNadw4GT/E&#13;&#10;W9Z7q57U9cV1ATrUmeyORS7WR6bnuKaOLHPrw3ly+Fh4gZ7LNO3MSzvauWznNw0gOuLWIHTz6KOP&#13;&#10;ltWrV0cZGEhoO8QvXbo09EP+brXF51/cVtUHVpZJz+iLlaDR1+Kvf9H+tOVu1szp0uXO8td/+09l&#13;&#10;mwykE/WBgv6AFX4YRbhe+sABxhTVuGIAqJVp9P/z5kwvF5y7VO+NfcXGEOrLihUrxOuq6Ku2a1UJ&#13;&#10;ZWV3JHLJuNBoyjHLi/QmfjNsfHBxhPPP+MCcjt9ppgF0nKHztMM3Ts4PXnZBUxHRp9M3siokmjoG&#13;&#10;EDyVISSubh6QoWr3Zt1oc6YObZVRQx+Z4r0gHY2bOqtMOPncsuFfPqbjRL5auqZP0/lF6kOgh9GD&#13;&#10;K33HyVip7TV/9eAZZdsutUvu9Y1VKkoHh5+2awHPOGNW1J2//OhrylkXzClDWuXbpXGdCtRPchTk&#13;&#10;Y93OtWvKI2t029KypWXXjp7y1W8tD6M8z+jnbsqhGQbPuM7nOKDxgXbGd5rD7fKZJrCJ3ww7fy7H&#13;&#10;cUDjA+2IxznN4Xb5nKcdtPHDtKDX6ZfHYp1wjmc8z0IfZAdt8+k4cBxPnOVAnGXheIedZhpAxzXz&#13;&#10;m7bzOk8O43d+44PXpOWw8+aw6QJNy+kOm7bzO08O48/4pmHcMXj0EhgzkBy97A7K6UrqBMKOG4ZV&#13;&#10;I3JaxsVPvOFoFd94bgwVvSq/aTvN9IgfSbMzL3TFDGb7ZCBhEBNLLBU5e5bOfNALFnvH82vXlTe+&#13;&#10;7tLy0f/w0+X6N15e/tef+ZGy4um15RP//Wvl6Wdl4VfDVdNlTUc8V/WFQYPo+FpRGTNYlQI9Vn0c&#13;&#10;0IuaM08o7zUXL40X4P/1N7eXL910Xzl1wczygXdeWc5aMj8GWvDG55Bnnt9Qtuj64bOWnKSBk75S&#13;&#10;6KUbnbrocgMDz7xHqyF6NWjbq/3SfPnKcrFsOskl40LL+IZENeUaSPpjfNOoyuisI9M8UbyYT8pp&#13;&#10;xwvxdixxZwBKnjCOSEchcyGgs0wLv1+k5HeYMqDDEmkG0BnHeODywxmfcwrw43J6hOs4/HYuD4Me&#13;&#10;kz4P1r2dBzxwqmceqX/Td3kVznC5pDddk1YzbHznNW3CkBsN32nQMC8VHJaT6QON3wkal3RcO16I&#13;&#10;Z9LEhBNdV78DgvoxcaH989OkeGhA7U77yIf0RbBHhpPxOp+iv0+3zYg++iUvOoAeP/RPPJMvJsAM&#13;&#10;ziiHZf0MfOGHOH9BIq2aCGsdg8pnslxNkjGi8HWqmjyD0+5HfgZYlG25tYM8M240uZBmuVbYw/Vi&#13;&#10;JE3rqrOOXNbIfAfXRfDAMb7ry7Hy4uc0hD56yW08631Y51q5J513hc7VtqRz1ZKoA3zxx1nX/Rzc&#13;&#10;mPTO6hF0ge7RFZAtNvQj1AXS0Lt1TrhPK5liNZD0iL6bv9F0bhnBE/6Rsh7WkeVrvCYcmW90HVW4&#13;&#10;w/XC5ULTznHD8PB5sf4zT5muaRJ3uLygc/pGviJzXTsrM7j5iXbI9jZ+V199dWx3RDfqusuuPfvL&#13;&#10;WhlJeKdroUisFtGrOsqkXGjyc9+Lf+aMafrIckAfS2Qk2a68IkS9OsAHF6DqCysSD2j7K1tg+fWp&#13;&#10;L9m+bUd51UVLdWvdZH2g2R/n1kCP+nrTTTeFMXSrtuw12/iRyMW4hpZjJ5jx8PPMOPCPVUdBKP3p&#13;&#10;xIPjjUoYd9i8SH7YQgY1BooVPOrDMY7EKh5WiqjvjlW43X1lzxM3l4mLzyvTzn9v6d+i86J0APKg&#13;&#10;biA8sGtjWf/3v1X2b/qX0jNttrZfykjFmIuzRKCrM0omTZ5SHty4uPzjUycrbk9sq1HmSO/iHBuV&#13;&#10;xenfnFfypnOna3w2qAOap5dP/85rdeCrbsrZq767NqAg3HhMfYxbt3J9mXOyzjvqmVVu+8GqslYf&#13;&#10;0dgeeCRyAbcdfo5zO6pghW+ZG4KPc74mbOK10xF5nC/jO24Yum2P5IV0XIbm2eWZriG49LOd0o2X&#13;&#10;oennuMPxk+9IftAEnz7Hz9HM73Kr9KOTCzTz8xPGOc60c9lOc/mmMQyHecm4pp0hxQ3nOxG8VM9j&#13;&#10;Xsfg0Uug+nx09PnHctYSoFFUDUsVPswCVcWnIbhxgFq/V1uNMbKrPudGVZMM4PgWbRFw4wIh+yva&#13;&#10;1Yu7lXa0vFCO/jHZYSJTfTXS3vNJE+KFyu70CRr0nnPGKWX+vNnlqldfUH799z5VHn3qOcVraZ0G&#13;&#10;NH52YGVgEW/0DhhIRJ9/mo7FwKqLrwpK3qeB0+mnzC+nLppdvvatB7XUtqus1yqUz//T3eXSc08r&#13;&#10;N15zbrnwFYvKd77/RKwyYWXKw088X179ytPL8hWr40PFYLz4xb3K8WSeM0rgoXIqK/4Pd07waFfJ&#13;&#10;sdHhKdm6MB4wy/x46AiaJ4oX68PPkXmnXDvwGED7RcXAlKs392uAy8vV/Jmew+R3nGlBg7MFOFuE&#13;&#10;JZ1MwqBnXOMxAGbAy5dn9p2bZoZoiDA1PKAVVRNhMt6viVc1qNc1lRp8exI4/MzD7cc0gPZDqq1c&#13;&#10;Rq0vVZvL+qd+ucxOtFv4eiLamsMH4w/Tikc9zrxQbrRF6QY/ekBu/ODFOmOFgP2RpjbLKgP9iTzO&#13;&#10;V6sjaPH1WclhJKNO4TCOsIqAyTITZcqAHg4/kyyW9uvbtaSi1UDdXDWtEF+sVU9Ii59uwwJ6Ulbl&#13;&#10;w7Didh4k4w/PhbOMMyT+YJlX+K20NjoiDVeTDtpVjP42dNSKD/yXnhc/f+YDP3JHXtYd4fwjDb1X&#13;&#10;cWq7mtQMqc+VxiKe9wNp2aEHhMJqAMuVto8xhNVkOPoRO+NQVuSVznUypEhUdaFbh4UyuWYrR6Vj&#13;&#10;dI6/OruGvsPPBy277M86cnnoyPmcx9DxQOMbgpP9Fe3O9cX4w7QrX6bdiZdMO+O7fKD9UM34hCMt&#13;&#10;1V3kh5y/8IUvxDW6rMzgsNZX6gDUa665JoxYtE1W/Vx44YXl3nvuCfxxWjW0Zv2OMk232M2bM6VM&#13;&#10;m8wpRD3aTtMbukQHOAweHOhOW6fsqVMmyziys/zDTd8t73zbtaJVGbHjw4jex1Xdol7Jz2RdkPo0&#13;&#10;WQcbnXf2It1GtyqMMdDHOMa7hHNtlmmVy04Z0mfKmIOzDDK0n/SmXIhrtlHw7drpP+uoE+2WjpLM&#13;&#10;we2E7/JOJC/ugymL/npQRk76+zCGsCUG/oIB+JThYsKk0rdzedly+yfLrKs+qDHVePk/pZUk+sC0&#13;&#10;a7MOvN+g23tnVfkRmfKw8qQr2mevDvKeVr757Kll91a1y3GqB+oeMIYMaYUQYzIpWAaQ6t1y4dIZ&#13;&#10;5W9vWV3WrN1ePvrzF5fP/Parywd++4445yq6AbXzcDoPZZuuJJ900kLdQT+3PLv+BZ13s7ksnj8z&#13;&#10;PrhZvobkyf6m/iPtkDpq9A96VuTkulExVv11XEv/KjCXn/2Hy4vpV/gH8+IyjWfYKd7p9PWMlQ7X&#13;&#10;mfdD0T1ceoeDR5n8RnNHK5fjoSP4yvxlXiwvmlQ7mWX9nxheht9Fo8lvLO3QEhgzkBxaRoeF4Qbd&#13;&#10;rPDNzLlRkRb48XJq35jAcR43tlwG6XZumBm/GWdcoPEcl3khrVfW+UF9OeziJaqX2gHFbdq8hYwa&#13;&#10;yPTri9OEGCCRf9PWnWXDxi26HpTBbU1beDEQokcgWjQENOGRjYR5laKpgHptagCsCbLenYsXzilX&#13;&#10;XXpmueX25WXv7j3x0uVlDtF7dQPOYyvXlCtkDHnvj11RHl+5rtx656PluXVawr90flmyWGcbrNap&#13;&#10;6xpYsxqFsllFwiB+y9ZtMtyIUvRO1QDf8hTxES7LxTi8GNt1eE35Gh/otEzccS6jE57zGI+waR8t&#13;&#10;L6Zp2I4Xl4NxgUNTKZMXKj8G1gyo8We+yEM4xzlMfr5IrlmzJgwknD/BRCnjQo9tGJxRAC4Gjng1&#13;&#10;iqZph0d/qAl2DKShbx537dwZN7EQZiJgA4nxXSbpOKDjjAMkLqeFXxw5X8a133SMcyQ6apZnmkDT&#13;&#10;ddyJ4CXkqMkm8oJ+NSmuJiqk8SMOXqo04uqwvgajL9pYn37e3gYuPybCE6RvDl1F7+gXwwg0uY2C&#13;&#10;VQWUC10/L/k4d4QrX/sHtfKIZdtMytVHYKyN630xkkjH7QwkTM6sB8vNtIFOC1mqLIeNS/lOM34z&#13;&#10;zrhA0rKLvEdYX1zeieKlXd9FG0Fv1jfQ+rbOc5gzpphAKVu0Q/TOQJvJKzIAl1WC/Og70LlXitDu&#13;&#10;KY9JLisXnAe+vB2S/JOpD3rfoPMubedA57FcUWV0NXRu3ZsWPFBGO5d1ZBl3aqPO7zzGPxodmVaG&#13;&#10;pkucaXfiBVyXm/FzXJN2TrMfiIMeB56yaoS2d5quzX388cfL1772tdY2ONonbehVr3pVGLke0rW7&#13;&#10;bLVFtE8+t0ntuKfMnq6bx2bNDT2O0zgBufMRgj6AdsuhzO5PpmklyHM6LP3Rx58oS09bENcxV6vT&#13;&#10;qo8WGEmoV+jfjmvEz1x6UlmhdzyrUOCfMuD/rrvuKueeq20eOq9muuoZzs/n5zUdw3ZyRObOZ7wM&#13;&#10;yYMzzpHoqFlek27mM/wnkpdo/JXuY1szH6O0bc6Hs4ahBAYxdKi/BXZPlpFk03fKxpvWl9mv/6Uy&#13;&#10;/y3/SQM1VhLKwCld8BFKiweFy1gKqGgZzHq0vWbT/rnlS4/O1TIjRWtQFzfWaNvMeefO0jhsX1m3&#13;&#10;YovatfCl79MWTC53PLi5/P6v365zT8aVj/7cBeWAtvS8/3fvVnkiyqmu+tHv79u6u+zvVz3QO2Tv&#13;&#10;C3vL6rWby2svWRZ1wjqyXB2GNVxTHxnPeq4wq7/NuMA/Qh3lMpq0nUa8/YYZF38nXkLmdbs+VB6n&#13;&#10;065/7ud+LgyitM+Xo6Od/9Ef/VGMCZEJrimDdnEhP4RCXTyEXJweeeo+Ngqq/1Ce04iy3/kyLv7M&#13;&#10;n3GOpL+ARqcyjoUX6I65o5fAmIHk6GU3IieV2w3DCZ0qfBMP/BznBpHp2G9o/FyGG6nTjAvMeM34&#13;&#10;HDYukBtnYlmsBs4YHThAja+CU6dO0OFrDIyH9MLbrsHwVH0BWB/njXRr0Fz1UepgGDDTUdVwkK/N&#13;&#10;9RhI70e9bPUOHKcXnt6WA3r5ztGBr9decU657Z4VZd3GbZp4aVCsvHxH5kwCJkm7dS7BN+98rNz3&#13;&#10;6Opyw+suLB/6ydeVO+59UrQGy4ffd135ys33lptvf0hF1l+kVGCXymVJ7ySdkq5xdlvXlFkzTKYc&#13;&#10;Zx0dSubOZ3wXnmk5zrCZ1gybpvFN+1C8ZLxMM/uDpl4wvDyZAOEYuDIJYasMg+emg67LzmUYj4H4&#13;&#10;woULy3odrvfkk08GLS/z5IXNJI2JE0vyZ2mliYrnjRM04c00Tc9lOY28DJZx0CKeH8+QB93ENZ1p&#13;&#10;ZGicdvid0trhOi7TzryblmETL+c3TjtoPKc1w8Q7Dmh5Zl6QIV/3gZ40Izv/mpPniJeO0N8UrQIh&#13;&#10;D34OyIUuPwxfbHubpMH2Vh2yyI1YxHtgxrkU5idPcqHFIGnilBllnw7t6xvUYZ0KMwBXL6AyNBDn&#13;&#10;oTCYaNJM38DtN2E8Udw+Lcs3PT93lgF+O6ebD0PSnWZcx/EMzbRmOOfB38zTDt9xQOMDcU6LQP0n&#13;&#10;4zXjcxh/zm+ayGhfXIVeGUDR12j6jjpQ80M9YVUI2+Fo36RBl/ycX0TcXj0HWzcwqpJGf4KBjDTq&#13;&#10;AAYz8M0PW3Tmzl1Q61za1jWxejvo/VDpfSiM72rb9aoh9I3eMaaxNaP5nPmZm2mBrD8ZBz5yOPub&#13;&#10;+KQdDn4zX6cw8bk807ZsclqmkfEyTvYbnzbF6ouvfOUrEUU7w9CADjA6fOMb3yjvete7woBFP099&#13;&#10;uOyyy3Rb0YayVis3WFnCGODJ1RvLBcvmlqmzBsrkmbq5im13ctFu1cahh27RMXxgyKK+PPTY02X6&#13;&#10;JJ1mo4lvZRSp6nZkjj/1ZEj+IZUzRfeNn3fmonLn/U8rf/Uugs5zzz0XBvdFixZH/YJXywkylHkk&#13;&#10;comi63z2A9vJ0HHNMkbDf7nwAh/x09ZFNSL5q69UxGEUCWMHq29ZDaKorinTtGLk8bJR543MvPKD&#13;&#10;Zeq5r9XVvxsDFU3FlukY7BGqjJrdPZPKU7vnlTXb5wihapNDMo6cc/as8oPPXF8+/eUnyoe1QoQr&#13;&#10;o+PMObXdfbv2lS4d+v+Hf/b9csriKeVn33F++cGa3eWTn3mkuv4X4cpxvXC/jCdl/CT1/ePKyuc2&#13;&#10;qq/hzCP0XeHw93jpyHSGKY/0Wa+ObYfvOKDxQ96JT+cHZrxmfA4b13Gm7bDLddiQtslB6Rg/j2QV&#13;&#10;ifO/FJB+Kq9UHq3Mds+Z4w5HLsYHHg6++XG+TmHiM45pA5tpEZHwj5UX0xuDxyaBMQPJsclvOHfq&#13;&#10;oB3phkDYjaPVYMDXe8U4Tgc3N45WfMLP6W3xIcw7KzmXQ5RpjsYLHel0XdU7frz2K/NS0ouQAdP2&#13;&#10;nbvj1GverVdrW83v/de/LstOP7mcsWSxBkXjS59w6OAGGcyKBmWEMUQQx6BW0VXHIQ8DrgM6S2S2&#13;&#10;9itfe+W55a4Hniyrnlunjwnai8pyTAwz5NMSy5gIiQ8+KnD46//4yh3l9JPnRr4rXnmGJmoTyo1v&#13;&#10;uLj84y33alCmcvgqrcEAV5ayGmWCjDEMsLIsgqn6z+HIxTLLOnA+03LYkPiD8rXRkfMDndf5wmpw&#13;&#10;JPWlJmY6QDvTbD1DzYtx+crEYJcJjXEmaH96v1Z5eEJEOi7TdbgZR13iSzJfK5mE82JmMo3ja7IP&#13;&#10;DUM34Dq/YSDqTw7bT13DzwoVViQMD8qrLTvQ4xkMMy0/m+MI4xyvYaICI8s1LpByW7jkTW00p+PP&#13;&#10;eM5HfHZ+JuIyL4HToJ3z4TdNwyPhBdwJvRNissGXf9q5DSKswPKyd2SYf5SFLpkoUx/2yHjKZNh5&#13;&#10;wUXP+/dzHsEMfXXUihJNnNAzedAdZVHPTJdn2a8JNh8PeyZNKzv3MGnXBEuT5UEG9ZLz0IDMIxhM&#13;&#10;ZVhlhUmv2roEFjKjf9m5a2eUcSi5ZJ2Am8MhxzZtlHg7y9q6asrceMCDaDfqS05vi3+MvJjXTJtB&#13;&#10;6E6tuuqPcyGGV4nF2U0NXaOflhFE/SoTYHS4TtfBQsc6pxzqAu0QQ4j1DD5hdA8uxhmc2y/5duuc&#13;&#10;g1POPqns2i8a0nEPhnNOPJGsemUk0wEH8f7QXcSqB9pyI7VTD9D5Xhl68jMGcf1xXCcdOR38rIMc&#13;&#10;T5rDhsY3jPg2OiLdznmPJy+mbZqtZ2jDC2lf//rXQzduexg93vnOd+o2m3vLt7/97Tg8+dprr412&#13;&#10;jO4wPlx11VXlm9/8ZtkovdGe9+gsr8dWbS5nqylMnaZrd2ctLPv3VudGUU/4qJL5kWRVR3rLOm3R&#13;&#10;4UacKTKYYiDp5DSNj6Q+ffSYNVMHx2pcQZ2hn6De8A5auXJlWbz4ZN1us71ltLd8gXaZj6yjjGNc&#13;&#10;YKYReSGV3gFOB5d0hw2Jz454ux82L2JWDyhDpr5MyVwpv961MBdbJWlMlXEENM6CI71L7+0Du9eX&#13;&#10;jbf+aekeP6GMm8UZcPpgJn1gmAgaGFS0DWdc3H4zqXzrmenqvHVzkW66wtCCPvfu7S+b1u8sv/AT&#13;&#10;52qb1I7yx39wb5m8eEbRjcHliTU7y9BEtenVO8od31td/u0Np5ff/+DF5d4H1pd7H9qsZcZaUQp7&#13;&#10;qlt7dIMShnHttytrXtyqunwg6keUIsazTni0HA4dtWkXnXRE/hBQ0n/E1X8Oov0y6NPNU+Yz+0mn&#13;&#10;b6bdH4mBhHydXKe63wn/UPH0TfQjppv1k/O2eKISJx05H7iWR4amYTxD4xtGfJv64vxA53058ZL5&#13;&#10;G/MfmwSYu4654yABv9TdYAxbDacug3ic8Un3z3mMA57zg5/TiTdehhEfvfpw43U+04IurpWvxifd&#13;&#10;PzqoObNnxlkiHMLIC4oDvRgg9evArKuuOL888PAT5c67Hyx/83e3lFU6lPUNV18ct9vw0uQJ4/Ur&#13;&#10;OiooXm6UF0s8le4OkAnSTC3BfcOV55X7lj+jK32fEw96VfMSV3mxlF80OAOFJbwYVJiwdYuWpkvl&#13;&#10;iVUvlK9q1QjGEdwMXTP4qgtPD9x9+3SwGBMwfcHiRozJWkEyUYMtXMhJNCybiKz/ZLk43XJxuIUj&#13;&#10;GqTZ5XSXQVoT3/rP+Pab1oh8elanHy0v5rMTL6aLTsBhMEocumJlAAPm559/vvW8mU7mNfszDrSY&#13;&#10;JHEGBStKuM0EowaTcga/4AZ+LU/za3qmlcNMvLgyljRPtkiHnp+DtCYtwo53muk73joi3fhOowy7&#13;&#10;Vv4OOgKvSdt5Tc+wRUs8j8gn2rgTwQvPOVlnBbDNCcdkpF91APlx9kxAhxNkIlwZQPaXJUuWxIGP&#13;&#10;XKMNPjT4UXfAYyIuIYSO0BODNPD8PMShM+BmbeM7afEpGjwP6KdDlg90l736AXf398hf/fbI36el&#13;&#10;+Ps1YWaVSb8m1Kwe365JU/MLVEuuSUeWedYNz9+Kr2XeCtf1yLTAxbXyj6Ij44Dv/Mi9Sdt4GYLv&#13;&#10;utjENy3o4lr5GrwEjZp/cPhhtEQv6MF6Ct0lHRP2D33iR58MsG2QZFVhGLprXGiBx0QWXPoR9Epc&#13;&#10;n1aJ2DmeG4i4xnXm3HmlX1+Gd2gStOeAjB4ykuyVfveic+sdqHgMYxhRBgQxoGNc4RkpBzeaXCxD&#13;&#10;cJpyicyN/MbPEDzChkGnlnnGsz8Q6z+tfEn/nXhp5nfYkHzmwbAdL8iFA1lZfeGy0BM6Wrp0abn8&#13;&#10;8stjW8xXv/rVOJuE9kn9wOA5T2dCkT5VfTd0EPF2ffVfsWpT2bjmiTKwd4dWiVVXN1ePWG+3quVD&#13;&#10;eVwlzQeOrds5tJnVnfrwcdBP73jxxG0o/PZrdcD0aZPKDP0OyFhiR5//yCOPKJ0D5A9EXUQK8dwq&#13;&#10;088HfkvWdbzbkXFItyxNH0g6Dnyn5zyRVj+f0yMDeVxWDVu0GvgvFS/Bl8pmRCbxYiPR2EphfvLH&#13;&#10;7TPyY3jEMt0VYy+N3urzSbonYMzcVfaufUznc+vsCulvSHgVDeUhrwaIg5wbpBUkD6zVKlN9mMI4&#13;&#10;ogQZS0pZ/fiW8p7f/letAO4vv/pzl5Vzrjy1zJ4rA7jI3bdie+ne31V+5P0XlL/4jSvLLhngPvn5&#13;&#10;h8vDj27VahHKxkkfegb6mTDuKNyn1YkY3SmjKXPCuAzRgzBb8REWnvXaxI9wjW8c6OWygpj+kG78&#13;&#10;nO4yIi3xFPGH4CUI6k/rGRq8mLah8QmP5qBH2wcejx9lHQ86nWhAv9IzviQPy/Mo5EJZlpthk3bE&#13;&#10;t9GR8wYz9R/iIr/wnU5+0zYMnLrsOmsL3/latEzTvB4mL6Y7Bo9dAtVo4tjpjFGoJUBDqOtxVHyi&#13;&#10;c8V3Qwm8Og1849RkWg2LeKc5b5MmYdKcbtoBq3Z7xLzwhWf+/HmxKoTtKeNVU+I6OL0cFy2YpYHM&#13;&#10;QLnz+w/Kes8Vm/oydfP3yrlnnlIuufCseHHFAanindtpWl+gmTAxcYoBkgbLWpkyY/rkcuVlZ5V7&#13;&#10;HnyqPP7k8/oKwcoPdd76HdBLlr3KGEuqnwboylv9lKZ4tv5wHeDz63Q2itzNtz2oZbmnlH/309eV&#13;&#10;c89YpAGUDhsVztr1mzWgn63VCpWBxDqyrCzjJrRMO+nI6eTDOYw/02qGXW7AWkeOy/lMD2j/0fJi&#13;&#10;HgxND+g4aDOpIY7BsHEYiLLagxfrM888E6s+IpP+wG9+4ZpWxNXp4DR/Gc/5iRNiBcJbC0d+8wIu&#13;&#10;jsE7g36+YmN0MQ3w/GMC73yUj3MYv+MydDqwhVOzkeOM5+ci7LisI9PO6TkO3FY58jgNaHrAFs4J&#13;&#10;4AXdMklFhjERVh3gPAHqgn/UAfxAG0AI79IEme0yGL826xwZnNN5BibC/DCemBblWF/VpIutEtU2&#13;&#10;rh5t7Zs4Z3bZoVtS9mrJN2uN9g50lV0ykOzSBHlXnybRWpWyva+77BTcuU9b7zTQ1rhaK9h0IKwm&#13;&#10;/UzusvzwO2yZwqfjgLisI8s8YBsdmU6G0AhaDR2ZNmn+kc95nS+Hczp+02hXX5wvQ9PMdTGI6A88&#13;&#10;ICMMHegkGz+sowzRufUO9HYsDvNk61yc+SSapOkJo+9Anz4DymUwqULv7lvAYUsUhppZJy+SfvdJ&#13;&#10;5zK8icY+TdB2S+c7k8537peRrKXzrqLLVVRPNX3btUeHeVbXBednzPLgmQk7rp1cnGYdQctx+E0D&#13;&#10;2AyDhwvY0H/OZ3pA+zvx4nSX57DLbkKnA3EBxQvy5oBT+kP8OD44rF2zNrbNvvWtb41VQRyS/cUv&#13;&#10;frGsrq/+xXjNCr/Tliwpl1x6qVZ06KOJDFoYPHbu6SsP62aRVU/eV3ZvX68P+9oypQk32+rQNw6+&#13;&#10;W7wrDxMdbpJjfMHP/YCNIsYHctvdBG2t6Z2gVUSqM6bDKiT4pL8iji/hbLVyejvYlEvgjKIj0vmR&#13;&#10;z3mzjlxGTs9x4Pr5m9D0gK20E8lLlKI/GDLUB3NbDeOwMJQIEjeocRa/6qOUnl2KrPyKA1dn0Q3q&#13;&#10;lqGyX8ZQOtkDusFK46/qRrPqfdyjw7Q37ptU1u2ZJ5p9splUzxfFa4XI7d9dW977n+/UKrKu8tVP&#13;&#10;XFv+7U+cUTZu3lde2HigfOxT/6Z86RPXlVUKv+1Xvl1+80/vLxwjysGvnEEUchbDA/o4NyQ+xZBS&#13;&#10;EZp+WUfE1HrL+mjKPGRfy9x4GTbxI63Gj7wqB2c80vkRdhzpjov8Nb7TgbiAbXjJeKYDftASfo4z&#13;&#10;HeL8I+54uSjzeBE7TDp+jihbz4XDfzzkYhpNms1w6EaRARv678RLi3YHHTk9nqumbX+mebS8kG/M&#13;&#10;HR8JjG2xOT5yrKjQIPSPBsA/XK7wbhgtCJY7SfBTfuerCFd08Bs/4oXvsBtYpn2svLB3+LxXLCvP&#13;&#10;Pve8BlXiVb8dO3aWZactKg8++kwMTHonTIwBFyfK/+3Xbi0/+663lOde2Fg2b90RAy5xqC98GhBr&#13;&#10;sBvnE2igg+vTl4BTFs0v17zmgvL9+58oz67ZFMYWDgJkS0wMoDWO8/PVr5LIW0kZmShdL8rtO3aV&#13;&#10;//Lnf1eu1vkl/3jLPVpivzuMI1dcfGY5dSEHhK7XCpJdOgB2XmjFsg0dtZG507NMKbgdfsTXOsz6&#13;&#10;qxkNnfoZiMu0oTdCRyeYF5dt3hwOyNPxHPrP10Oc+SYdx2B20aJFsY8d48TixYtjgmU6gaQ/DgM5&#13;&#10;KBeX49qFHQfEgd90jgMyGWeA/PDDD8eXbC/dN8+GTORcdtBLMjb9EemKdDig5aL4dvp3OdACH+c4&#13;&#10;4zvcTM/1JXBrGsaH1kvFCysubKCg7XnCTPnoPW+7IM4/eIzDGVVnzjvvvDjLgDQmVjho8jz88tJ7&#13;&#10;T4yIB58yOa9i67atZdG5S8vOogP5tK1usIdbk1grpi/XWiXC7Y/a0h4TtHGaPPeqj9Bq6zJJb7Ip&#13;&#10;qrv9GsAzeaM+mDbQjrJwOQ49OJzT8aOXEW1UeSO+5juXYXzTsv6d3/mCgZoOfuNH/EvICzJHTxgZ&#13;&#10;MTBa59YNk1n8tGF4D38tP3ilbS1dujTa4XodyMqKEp6FH7T5cfOMnWmQjp90JuzrXlxXZp+spfta&#13;&#10;lb9b75HBbk53ZDWQ6iHnj0jfLCDo0Ttkv/KO19wbnU8YN1QmTaA8rTTavSMMPlKXOipl1z+X04Tw&#13;&#10;Q1xAMkjmTfxI5E9Ky3HOHyh6llYZzfqS8lv/GZLftNrVl5zejhfTAg/ncMDMi56Xfp1442BU2Kyb&#13;&#10;QVatWhV6POuss2JlBueUfPnLXyk//vYf1ypSPipMjJUmnF3ANcz0ufS9A6K1W1eyPvbMJtWNh8uc&#13;&#10;+adKTxNkrGRbXWUgqbhiDl5tdZw6eXwYPqhLOD97CDrCEcufcJxXMlU356GtFt+17l6QkWTOnLla&#13;&#10;PbQnzrYZpjWMW5Np5bVcjNtO5k4jL/g4xxnf4WZ61lHg1jSMDy0/x0vFC+1MDyDW9JORJA5i1Ucj&#13;&#10;ziCJx6v2r8C6mKPx0D5pF/Lr/4AM4F0DC8s4rRJSD1vGTzmp9MsghmNXzRBLRThnRm191Y5JZeeA&#13;&#10;PkIRV4ku8PgzpJuPvvalx8qnLphdPvyeC8qvvfsVZYe2UH75z68ur7lwfvn2vevLu37ru2X96m3q&#13;&#10;zKVz0Ryqt09SAYa07XrgQG/pkvFNvRGlV79UpyknnMq2zLOOLHO39xOto2PhZUQ9QX96Tvj1cwXv&#13;&#10;IebU/9Rtwzi1NNoCcDhMGWPm4eCbn7bEjjES2ryDeG/jCNvhc9h8As1PwMOUS9BMMnMZ1FXTJq5J&#13;&#10;e0R9SflH4NU8kd+02ukop1OuaRMf7hh5MZkxeOwSGDOQHLsMhymov44GoRgaDs4NOQLNP3T6dHpt&#13;&#10;GlYLFTK8BwAJr4rR30ZjIhzuOPDCCo+rX3t5+cd/ullnYo3XoXl81TlQXty4SR3rVg169CVZX6Fg&#13;&#10;sFuHba185vnyD9+4o7zvJ68rn/2bm2S42FvGxZYWtmnoSwVOL2u+Xpws4wjnhvzrPbqFZu1GGUeq&#13;&#10;A/tYEcI2nEENhr5CISAAAEAASURBVKOTEb7WMchfZfdfDdn1JYGBO79Snl27ocx8bJI6+z4N4vaV&#13;&#10;u3/waHngwUfKm7Xt5/TTTipPrtxfTls8L75iB10ROhwdWeaGlO/85iVkDn+1zE03p4/Ic5Q6Mg+G&#13;&#10;0B9Blwhod+DF+UbkSby4LjKQBoeBFXFMnBjQEsfyZs4SYQ84k5tTTz2VUgPH9CNCf7IccpnBYl2X&#13;&#10;jeOyzb7D0Mo48MSXbw5lfeihh2JgzOoHeMTlgTdltvbZmnAbHZnvzGNuR+bFfBg/CuSPacvrNMPA&#13;&#10;UfpBtJOOgkSjvxiBH0QgXski085+lxX6B72WsaHTCbdczTvbWzA6cZMQ2588WeaZkSk//BGGtvzQ&#13;&#10;MS3qDHrgutAHHngwBl1c7Yy+/BNyVWz9rOYB2myr2bFja1l4xjxNlDXB0tKAQfHEV08G6wPqDwY5&#13;&#10;g0IT5gN8CZWlhJVh+2QM0Ti69GtcpWNUytZNm+O8AwwzI1wbHTXT/SwRDz5OLP/P1KfnZ0SXrPzh&#13;&#10;/B6u1kYPrACxroH8cNY9fvQJHdLQOzq///77YyUXRpJeXfNunYPnn+kAcWzvWP/i+jJrwbQy/eRJ&#13;&#10;Zf2uLWVAE6KY/DBJU9GcPxOHeCt2qI+LZbm9qDKQaWFBVKmhvj1lp4xr8+YsVR7h6R9lwnM75zRD&#13;&#10;cPCPcK4vtf4PoqX0EXlc1BHWF/NgeKS8ON/h8IJO7Hge8mzRtrrHdIvNKaecUq644ory2GPaRiG9&#13;&#10;3n77bSHHN73xjdHH0p6oG6frel3ycbPNDumPjx97tRXm0ac3l/PURqdO1zkzytmrrRF79rFaVHUo&#13;&#10;VooMlbOWzIuPIP3aOseKkepwTQRX8cW7n9ZWdai1fIVnzWQdwMMzq1aVy3TY5E59tBlQ/fU2TZ6R&#13;&#10;dD8j4XBJR04zTeMbVY9QsQJItIxPOvEtZ/xR9H8QPpmFf6J5CZ6l71gVwtYYjduqFTfwT7+ud2cY&#13;&#10;RCpeQv60P+UZ1JaYru4lZebrfrT0zl0kvR0oc1//9rJt+dyyZ/U3Sw9WaY39eHwOS16zfZK2w0G3&#13;&#10;kxsqv/d7d5YLTp9T3nTloljRO3/2pPKFf36qfOA37tANR1rxqe3SQzRy9e2hfOSPrLVFKw53ZZtP&#13;&#10;8DxchnU0HCNfOx2BEGQrHq1P5x+hIxMTajsdOTmg9Q/5ur4000fQBh83Ci8VQuPv4fLSyNYuyDO1&#13;&#10;O3S/HW6nuBHP1AnpCOItZ7Lg52c37HNMgocrF+FZ5pl2UFIBI57HBR6hjqx/Q2iPoEsEtF8CXihq&#13;&#10;zB29BMYMJEcvu7Y5m42OcLOhZJzR0iiAwV40JvxtaAVO3YlkWjkeP65d/tF4YZK0bNkSDYpOK088&#13;&#10;tVrPUcpkjUqnTO6NMwrCQKLbZ4intXN21j33PaozRaaWd7/jTeX/+ftvl83btdxdX6DYasOeYowd&#13;&#10;F56/rJy+ZFG59Y4Hy5ad3JyhJbT1S5vJCM/hn0ZY8a0gOhOKwUXnUsnFA3gGVytXrdEXSC0B1VJQ&#13;&#10;loRyLfG9Dz1W5kwbX84551xN4Lg9QV8fanlByjIzzHH4D1tmYsc0DE0r08lpjgfinGaY4/AfKy85&#13;&#10;P2XkclwW0F8UGBQjXxsfyE+Ys0iWLl0aW234ksiXR74yYjDBgZddMyyEUCHx/ODDLlacNHijTAb3&#13;&#10;rHLA8YWTJeBcHcrPdcDlMGmDd/LE8mvRw+hGoX5mQ+iZB8OcRnoO228Y+SFcP7JpmBfwAqeWSStf&#13;&#10;4iUQ6j85P7gt/Do9h+03jHKOkhdkhUFjg1YTMMnFoXf4Qb7A/EyUiYyBnnj5XIrXv/6asnz58lgG&#13;&#10;z1chDFp8Gaqu5VUelQVN9ER73LRpY5mma0PPumhh6Z/QVzb3cTBfl1YJ6PBPTZC0uV3MSIeM4xXm&#13;&#10;xqrBQd22g0y1ykDkwu3br1u2dMvCjKnV9dSuFyT+MPtRy63i8uXDC3xxq8yzzz4bq0Fye2/qHN7R&#13;&#10;s/UN5EdfgW6ZXD/1lLZJarLNoJuVKT0ycIHjekJ5TLLZUrNNK4X6NdE545yFZfysrrK5f5O+EOsg&#13;&#10;zq7eeFfE/IcmG3qX9uLMA10nLQNZ0Rk09PcHlDZZK0j279ig/mdC8EGdpUzKMoT37B8tDVyc64vz&#13;&#10;GZKGH2c6Oc3xgaA/TjMkPvtNA9hMGxFO/UWn/MTnNPKbLvqkr0RXnBnjNPTxAx3QulDnQbECDEMJ&#13;&#10;OsQQfuu3vlW26gvz9ddfH/07ecBfduaZPER5RCtJ2M5GXJ+MHsuf2ViWLOwvi+dPL9Mn6nDPock6&#13;&#10;4F36UL7JupFmsra3EvYz0567tARBF8kHrERgOUh/GlCAG7qoRA4L4XhOVpzFDUb6KJLbOgguw7Ap&#13;&#10;lxy23zDyH2U/mmkEoy8DXoKn4EPtgv5T78Ku6ExpJzaOSC/x4Ah6OG5g364y7axLSu+M2WVQfloG&#13;&#10;9Kae+cqy70XdHrj/idI9caroqO7p/KAXd03QLVRBKHBD/ioT3bLSBOr7V+0s//2LK8JAAuZXv/G0&#13;&#10;Vh5/vfRP1yHtuiERC2iX+v8hDCR07q7XMsB0cQZJP+dZVdurhQWJEfomDI84ysc19eL4SNQf1xPD&#13;&#10;Jn4OZ38r/9HUlzrzaLyA0iwvh7M/89Kk6bTjDS2vE0HXNCkjnqfWpctsPnsOZ3+LTq0jpxmSjh/X&#13;&#10;iXaUHxjD+mjmN45pOJzxINEKq2rab+h0oOnkNMcDcU4zrGLH/h4vCYwZSI6XJBMdKmt2ruiGpBkn&#13;&#10;x+V4/E7L0H7Scc2w6Vapw+U4bHxD4p0nxzmewe0N172+fO/OPyozZ80tvVrb/NjjunaPmqOX68CB&#13;&#10;vjB6VK8h7QHX+PXm795ddurWmHe9/Q1l1fMbykXnLtPXpj3l9rse0ZkjU8JQcevt2mOqZbjjNGBj&#13;&#10;UBtbeJgM6RUKP2zHwR+TryoaliqnMLzqVa+Xvf6ykkW/rXt2xqGsnDsyKMPNBBlzZumAt42btpYP&#13;&#10;XH6eBuSsdqmcn5kQfj+7YY7PcY4H2jm/w018hw1z2eTJYdPK0DjkNw2XlfNmPKc38R02zPmJQ942&#13;&#10;kJgHT5Sh6YEoE6AzNVDm0L977rknVpVw6CpGDPIzaM7O5QFxhs3yHfYEjfrHdh4cWwH4wokhhu09&#13;&#10;8AAd/8hLPvNPHgwkpPtZiMM5rgoNhx1vPtrhmlYnaBpN2g47Xw7bD3R+Q+LMT45zvOPaQceBi2uG&#13;&#10;My9MbDnwli/7/hqbdU/+PElu50c31IErr7wyVvms0GRr29atYRTpli5bhhL1I9g1xncPlLPPWFBm&#13;&#10;z9MX566tOnB1n26l0UoGDbbFbP3VU+1c9amrWyNv4JC29an1D+iQzsFBnYegELzs37297N65VVvp&#13;&#10;5o94Tj9zhvbzTLhm2PKuUofl77DxDYl3nhyX4/E7LUP7Scc1w6ZbpQ6X47DxDYl3nhyX4/GThp65&#13;&#10;XvtFbZGhTaH7ps6hxQ8Zt/vR1onnytilS5e2tmAQR/vFUDJOkxu2bGIk0wxH2yvnlEUnzyl943dr&#13;&#10;Sb6M5F26jUIHXQ2NwxgnfcsgopdL6Lt06ZpgbaPRVRdK021G7LOSoUTTvKg/a15YXU5femq0fT83&#13;&#10;0M9u6OcnnOMcD8Q5DWjnuGbY8S7X6Tl8LLxAz/lN22U2w47PZef8bI+kz9yq9ogDH7dGW1UeffTR&#13;&#10;MHzfcMMNZcWKFdGHkn7fffcVbjC74tWvjrwc1Ar9s84+O/rlh2UI3SwjCu2evnflc5u15YXVmrNj&#13;&#10;rBD6jvqj7TiaOasmRf6eHsrG4MbKRCbO0q9cNXKqx0+axHM7Cgd7JlVUeKLJ2TfQg0/qIEad/OyW&#13;&#10;h2G7tCBGuW3qi/MB7Td+M+z8Ts9lEWd8w5zuuJzXce2g44zfDDd5AS/i1GeCK0VVxgdBDMy0t5B8&#13;&#10;QNIxSujsETW/oYEJGtPJoN2/R+0Oy4do1PS6u2XA1n7HoQm0TT5ISMf71W/roxb0pFbQRR+oPzJs&#13;&#10;d8uoecPPv7J89r+8VpGVO3XpnDL17Lll67rtVImKlagC1BVlRTdEh4FETPVtVxfSV05ZMLuMZ4Vy&#13;&#10;IB2ejuoiA2QdEGE5GhJnnByX4/E7LUP7Scc1w6ZbpQ6X47DxDYl3nhyX4/E304g70Y4ycebveJUH&#13;&#10;XdOGZlWNhsdyLs+w+eyOj7yiRXgEvTrO/Dq/Yc4PTg6bVobGIb9pmHbOm/Gc3sR32LBdfufNPBjf&#13;&#10;aWPw2CTANHfMHScJNCsnYdzICjwczsU67+FA8hnPDacqi7dKVSY4TsNfpQ+XXfE0HAbHzrSB/C69&#13;&#10;+KJyzlnLyurn15VJE2fo698OGTn0lVYDGF6FvDbHMdCBgPCZ29x+5wNlum6U+fh//CCr5ONLz1vf&#13;&#10;fEX52s13lr/8wi1Bd7xeeNXEhy/KehnqBSumK3kB9W+QLxxtXPCmF7yNIxhEOL9kUAYbJsjcbTBt&#13;&#10;0mQtId5Yzn3FOWXxonka+MPtSLkQzs/blEsVrmR6MB7xlcyNZ5jpEoer0iIlwo5rBeQ5uAznG9nB&#13;&#10;H4x3aF5yee14MR/9+qrvyQ3l2G/jCINR/EyET9e+dAwX7GPnhhuW6mMoYbsGeY0LbcL8ssvhLCcm&#13;&#10;0pTLKgO+cHMo344dO+KLNxM50uGB/EzCvLqEMHmgxY+BO0WiguqZD5Yj/OSyKxZH8tnkuUmrGQYf&#13;&#10;Xog37epZD64vpl2lH8yLaRsvQ5cxGgTf6Z14QZZMltEf8j7nnHNC/kyWceiCvAHlx4CJ3784X6TG&#13;&#10;IQ9tkK/SS7QdiwM4d2zVJEoHgsatUuorWIk2e1qvvixr3KwTR/q0TaJnXL+MI6ozWkrNAF1LCaKP&#13;&#10;6dfkeKibMEYSfmrntOUD2qeuUXivzqyYOmGobH/+mdZ2AHiw3DpBnms0uZCOs8zwg48bSXM4HImN&#13;&#10;Py5jNEgWp7u8qqyqvpik04wPPBxeTLsJyY/OWTXgFQa0WeNZ76z6QcfWdzMMPof6Ysy85nWvK/tl&#13;&#10;mGR12d5d2v7Aii49BltiZuhsgZnT0O/usu/ARtUjGdSYUymdhUIc+tgl3aLzgS6dhSSjGIaxnoEp&#13;&#10;ZUDvh66Biepx1Sfp77TJOqB306oyUQQmqa+HBzvzPwybcqpwh9OH+4WR8hyOh7bxrYcKN1Jc9Ij6&#13;&#10;kvM4L2w2y2iPB4+V/jvhk+9weKFs2jerRFZr9R1h2iiQlV+333579Kms+LrgggvKHXfcEatG6BdY&#13;&#10;SbJRWxq57pftd/TtB6RfVpuwre7u738/jKH71Nd268v/us27y5Yd+8ppC2eV+bqphHNE9qvttuoO&#13;&#10;2zn0XJVxpOofq/5Z7wceSH+7hNMrg9nO3XvLdq0yxbhGfjv4ZvUIOTC+YQhnpRqONNxocgmE9Ic8&#13;&#10;TRk3w6Abz7Srsg7WkUm/vHhRP8qYjX40rB/qQ0MXPBgrSPQcSh+S0SQcK02G9pX929aV3vkLlI6T&#13;&#10;xNU/92/bXPp1/W8XDZsVIpgrpcQ1W3SQkA5SLr2KU4bYikm6tsdh/fjIr726fPwXL4r+e78Oe/2b&#13;&#10;b6wt73vbaeXL/+26csPPfr3s0Uqkgx3ylSGnR+dKHdhTuvZtlfFmf5k/e3oc4sttNtYVeUfTkWlb&#13;&#10;f8YHOq6iVYWtP+czdBmjQXCdbtoVvaq+mJbTjA+seHCdHA47j3FH4hm/ghm3kz+X3QnnmOJVJ3ja&#13;&#10;0VzUK1WWSjaVzLKfvBGu2yjh6rkNq5pJPA7c0eSS0zO+ZWHaohT0+OM0R2Qaxq/gcNngHowHzUr/&#13;&#10;o+G7PNM+Ml6G+Ta/Y/DoJDBmIDk6uR2Ui4rcqvBqALwyHKaR2DEQwJHWckoeEW4lDMebVoaguQHi&#13;&#10;r0gO0420Y+SFAdLChSeVt//YjeU/fexPNQiZVGbPmqHzRXaWeXOnlxd0F33PeJ5PP/7r6y+eAX3l&#13;&#10;27JlmyZHu+JQNgZnU3WV6NJTFsSAbOKkifqgMKCBs2SlMrrr5bTVc0iW9WDIcqEEPSx/BTCM8CJn&#13;&#10;+wdfOvTSZ0uNvnD085VDcdxW06PJ1I6de8uN110h2TDBc37pJsmlolml4bdqRshayeYFHLss84yf&#13;&#10;9ZL9GR8aTR05biT9quwWnaPkhfwtGiqgyUuUKdpcxdnDF/5aBwykP//5z8fk5x3veEfIgXqB45nn&#13;&#10;a0vGdH2Z5PwKbkpggs2XSiZefJ3GeIFBw/jAJi8OMzljsMvyac4Z4epZymLwy9knQMpkb7uIRBpl&#13;&#10;cQYCq0tuvPHGKAvewau22IyUn2WQof0Vj/GXP8NOcnGbJhJ8O8rBAVt0ko5acYETmPwZxk91EdyD&#13;&#10;8SvcyMSfE8QLskfGd955Zxg1kDXL8ZG/5Qls98NI1YxHR0yUp+gL9Ex9ve5hkqTzgbp0O03pE919&#13;&#10;O7REe2/p1raacZMGi27hjnavVfehW92bokmyzp2QsYS970Nd1WQZI0k3S6171H/0TizTdN5BT/+W&#13;&#10;smfHprJMkzvXzZa85Gmnoyzn7K/Ueez9aK4vP2xe/PyZD/w8N9ts+PrObVBMemnvNjBlvaNj6BDX&#13;&#10;Tt9xCLfoYZTkwMaF2tIxbvYs6UoGyz7pXUv0hw5oC+S23WWod1/pmTioVQa1blhSr7wDGEZUwQf5&#13;&#10;gt0lA7reERjEODehG70Dx00qk1VJpvUOljUv6oDRJadE3tHbRfXkndpoUy6WV8bPdST7D1VfLGeX&#13;&#10;UeFXz92ik/oL4wEz7Xa8kL9Fo4FP/kir+xfCbIW66aabol+08Rp9YXz+zne+oy21y6KPpU5g+Kbf&#13;&#10;xuB8n7bh0JeSf8mSJVEPqCdTpkwtV119dbnn7rtjJQq0emTIYvL7xLMby4atu8qSRbNlCNXWCc2b&#13;&#10;+7XioHqO2tjK6pH63RwrSaLxVzi9vT36KLNFB/Du1dklvD/oc6t2yXPNnTsnno/6yEpS3umxfURC&#13;&#10;O5RckMXo9aUqJ8scfMKRlfJqfwUa+LXMnX80HVUEYWeYJvh2w+Uc3fulW/INeiIZV/fGh6JalhhG&#13;&#10;1E9XRhHqkt6bsZJEuHyc0jhqz7P36Vl7Su+8RRKAZK1DcXeufEgG6g0yhMjCDan4odNqXADvDLd4&#13;&#10;Jt3FXibPnVg++VuvLj9z/bLyvYc2lv/2xSfKH3/44vKHn3q4/GD5i+Uv/uOry+f+5Ory7g/fJnTJ&#13;&#10;IfLCg+Uqvrq1lWfPi6pEOsRVdWmxblPkRqV+3gW1PgwpP/uzjlpph9TRsL7Jw6NkHUVc/aedjnL5&#13;&#10;2X+4vJh+Xc1a9S3ixYvLNJ5hp3inZ0ibbve+zDgvlZ9xIm0Zp8cbob+IbPw5WrkgH+vDENLZfygd&#13;&#10;Gd8sZV5adDroKNM+MbxUbca8jcGjl8CYgeToZTciJ43CDSPDEUgKkJZdNJCq5+3Y4TmPO77cqDKt&#13;&#10;ZrkZzzSa+DnciRf2jL/pTW8ot93+r+Wu+x6ODnW/VhkskuGEpbHsE9dwtnqp6eVKWbxj163fUFY9&#13;&#10;qwMA583SIIvBtd63GvT066q2WG6tQbQP32I1CkaR6hkrYxO8cXOOCAab8SJHVnqhc1VwQK0cYTA/&#13;&#10;IMPIgPysJBk/Tgd56oviXk3ufuytby5LT10UOJZBlkt+fvuNR7jiRyx00BG4ppfxHef8mbbTjG8a&#13;&#10;xsnwePKS6eJ3uS4DvhhgMvDtkcEqwpI1kyEGxkyieJkib/LkHwNpvi5yjgXL9DFwsF0DWrz4yMsP&#13;&#10;PIxl0OYXuhO96jyKvjCe8UUTx5dKvmhy5gl5cZQJD+aZOAblS5YsCfxJmtT7JQvf0DKuIeXigI6L&#13;&#10;iPoPcTkt/NTvOl/Gtd90jHMk9aVZnmkCTddxJ5oX6J+t5fOsCLrwwgtD1nlFTtuJcZsJc+CJVmyV&#13;&#10;kzwH9JVvSBOt7r179NOtCP36FR3irFUjGFUZV9PU6Tj0wVGrBVQXo3dRXdNomYnzoAwkGEJ7NGHu&#13;&#10;6jlQxqkeTFTZs7Xfb+2jK1oHBltWTWhZWkchy1rXGbepj4xnGk38HA78I6wvuYxM63jxQvdFGe0c&#13;&#10;E2V0/sjDj4RRk/bmdkNbavdrVw9acSqHkuJKd+k8jGB7dpfuOMNgj77466wiDF/jtWpJE6Bu6SAO&#13;&#10;4mVsrLB6GOkanTNRlnGsNoxVBpKBMlH0Z03oLXvXrikzZ0yLSTrPRZvr9IxZb8bp1EahhXMe4wOt&#13;&#10;jwqj+uu4jO+4jGe/8QibdideTMd5jG9eTNOwHb7j6De5lvniiy8OYwh53P/ST2PYZsLEGURLliyJ&#13;&#10;fpybiuh7uaL7kUceCYPpm9/85ujrMUzTn0/Q+S+vu+aaWIX0mLbq7FGf6z5j+6695cEVa8vM6ZPK&#13;&#10;yQtmltkztBJIfAxKz/BV8VbrTfLtpl6oHkyStXTTlh3l4SfXVtcKqy+XtPyYwfc8GeDQejgB6x+a&#13;&#10;TWcZOC3kN0p9IX/GjTBl6b914DLa0q77FdMwbtBppJ1wXnhOFYxYujVuqs4d4bpcZFo9p40isZKk&#13;&#10;NkrwASrepb17y66nv126Vk3XSj5td+vfoP5X26K1gitGftqSwxlBavAymmjVl4zZWlMctHVXd3nN&#13;&#10;JXPLn3zk8nLlufPK3960svz7/+075YLL55YFOpx165oN5bM/WF1ec+nc8u4bzipff9em8rnPPyYD&#13;&#10;qmgHe6onKmVIVwjrGp0ytGW5Xvjbysz5M8opWqFEvbT8KdDt4njoqHqA6u/R6OhE89KuLprndvXO&#13;&#10;aRnS99MHvBycx3jBS2rDPEu752nGWUeHIxfXj6PRUTtZZV5M+2j7dOd3OdA2n8TZ38TL+PaPwWOT&#13;&#10;wJiB5Njk18pNZW1W2E4VuYkHkRznBmHiOa0Zl8twI+2E36TbLLdJm3DQ1LuP1R/v/qmfKN+76z4t&#13;&#10;edUkVX3q9u3a8jB9ctmkK33HDXE1o5a9ang7TvBAfAU4UO68Z3l55flnaOI8U/i6vHP3rvL2t1xZ&#13;&#10;vvM9HdC6fVccrtcTX5D0EozxTz2pkjyj/PovXxSqgzYxjqjD0NcNvi7GQbGxgkQDaRlJ+ArF16YB&#13;&#10;faGepsMar7nq0jC8CHGEjINs+tOUWTMMao6zLA8lc+czvovMtBxn2Exrhk3T+KZ9KF4yXqaZ/cZh&#13;&#10;oMyPQTBL7zF+kIYxAsgP1/RDix8vXn5MtNhiwUoE6Dk+846fQ15Zrs2qBQwjQCZc/HD+ypHLjQT9&#13;&#10;IY6XK7gM9OGRMxV48RNHuo0mzmMIr6RnmNPsb0Lws2uGSXNcpm3+ndak0Y6XdrjNfKOFSTONQ/FC&#13;&#10;+eib1QTcbrJkSTVRQv7kRZ7NCXMzrhUWfmzFQf7wIH3wNTO2Z9DY2euOVUQG1i4G2JwtwS0mgaxk&#13;&#10;5Wdbhcbp6htkRJMhZUCmWLbfjNNqgvEy4s0aP7XsWL1KZKqVEFkOlqXjLAOHgY47lFycJ+M5LtPJ&#13;&#10;cdn/w+bFzwlPTV6IY2vMosWL4vyJV+lmEBxtiXzWd0uvbYwmI9LIg86B0e/KyCK9h7FMVzMrVspV&#13;&#10;f8zHZr1HYm2Z9Bc9iqrDAaoEKEqUeUX/mHDBy4Amy11l+vhJpXvnlrLxhdXlFa84O3jkmZouPzNp&#13;&#10;zXAzrimX0fBJOxx889Sk1Qx34sXP1QnfPBh2Ks/x9K1vfOMbY0sNfTL5MGZ4okSbp8/mPCJWE2E0&#13;&#10;IYwhBNyVK1dGv4rBHKMaeKTR156jM2i4FelenUn1os4Hof6EztWmt+7Yo3PI9snw0VsWzpte5syS&#13;&#10;0VsfMlg90iMY/YJkKi0pbkgrg7aWR2Qcoe33apkRdZDycUBon3f++eHnZr3ssm7AzbLL/pwHfzOt&#13;&#10;Gc44pJm2+eqEn/EyTva/FLwgTD5odXPAqc4WGWKbjVwYTMIj2bOipDaQsM1JqaVbK4TjHJJBHY46&#13;&#10;qAO0dbc6K0pICye63TpXiLHYaXN0kOsE6Go8SP8u3b79+qVhHPnKLU+V9/3qbaW8uEPjwVP0LhEF&#13;&#10;6XpA47cP//Z3y6lzJpQ/++VXqe7sLjd/74WgDgd6Keg9ofe42n7Z/by6gn3lpLnzygLVI25DasrR&#13;&#10;YWCWPZScht+uiWccQ+M1oWk7vh2+44DGB+Kc5vyOM14zPoeN67hmnna0jZshxvDDxc35ToTfYzzT&#13;&#10;5pksK8c1YTvec9zhyMX4wMPBNw/O1ylMfMYxbT9TTmvSOFZeTG8MHpsExgwkxya/Vm4qfa74Tb9e&#13;&#10;PerwhzvznJ4bQ6vRqA+th4zRyDJ+0x95hG86LabkyXH2Hw0vHHB6sc4i+fkP/kz5Pz/916LcrW02&#13;&#10;O3S14mwunNB4VwPYmMloWKsX3nnnLNMZJBPKJz/9d+WUxQvKmctOKRu27CzPPr++3PjGK8q7fvwN&#13;&#10;5Z4Hnij3L3+y9OlFPF5bOqqltnyTCMYlMcmgfpkwXObTcmyrUTnspdUbWcYSDCP6xSBJxpEJ4zVx&#13;&#10;kpFGA6qf+em3aztQdQXsMB2ID8sFmRyLXFp56841087+dnik43Jay38U9aWV9yh5IT8/VngwYLah&#13;&#10;wV8DK26rv5ZnE5JKXLXkeVh/xGVcT7iJ8+CXcjCicIggA24/DzSNb0h6ppfpg89EgPx+6WZc0jNt&#13;&#10;+5sQPBzxOa3lr3VkHJfRxCeeOEZ8rbwKZ/ymP+NBP6fntJb/OPJCeRzA+7BuqWAFD0YyzhdgBdeI&#13;&#10;ibDamMNAeHE4JtUK20BCW+6ijwBP+RTSBFmTnjjASCE1+mp3HnVH7Vt5B/yT3DCUsGosDCYSpEou&#13;&#10;U3RGwYBWKm3TZOz0ZafDdsgJPvhVEYhdBOQsq07+yJN0FJnqP+3yqpSg7bJG01GQEe2XKy+0J84O&#13;&#10;4twQzhJasmRJTIyJzwYSntU6bqtz6Rada0oT/XOX6kw3qwdZFiB5deugETUH7B36SYLaeTE++gbN&#13;&#10;q9Rvs8Q/Vg8JjzNJBmVFGVQ8t6Ax2ZrQM7lM0ntgzdPPaDXEojCMuo1bR8CW/wTrCJ27LD1Ryznu&#13;&#10;WHnJdHL9avrb4ZmZnEa/ftFFF5VLLrmk3HLLLcE7/TwGB+RIH4xxFDy22bDihPOfMKZgCMGxuowt&#13;&#10;OWx/ZJUZRhHqCY7VJ2+QAeZhXcHOrUa7tQKFWh/vd/n27usrTz27Qb+NOotmUpmmM2mm6lpXqUz1&#13;&#10;DMP6YFm/eWfZqLHCOI0JMI5k/ikDfjlwFt54z7DClS27uMOVCzQz3Za/ri/Qcpz9DmdI15LDzfKd&#13;&#10;l/h2eE7PaS3/ceKF9qvCtXVWst0yUHSbtvpgrSDBAKKfetyA6AkjijitwrRLLJi4MJaAQRph3r/K&#13;&#10;h5ORa9zeA2WPVoZ17ddBq1rxxfgwDh7a31X+4dbnSq/e67/8Xx/SWG2g9E7RxwytANPeGNFQG9cW&#13;&#10;ye3P7ypf+/az5erLTy5/+gvnlpvvWgfh6icjShk/vXTv2aJtmYrXWG/pYh3yPG9mbN8+lMzh1zIV&#13;&#10;wZbLcfZnCGKmndPwhxPtl2OfXjF36L88n5/x0NgvHUYnnixr0q0D4xI+HjoybdP1UzdpB17dRo+E&#13;&#10;l0zHZTiOsuxvQvPRxGnh1bxkvDH/sUlgzEBybPIbkdsV1ZGEcY7P0PGB0AanmW48w0zLjSy/CJye&#13;&#10;8U0zGrZ4M3R8xnWaaavrieT3vPsny1133VVuvf1uDaDmaDntnmoVyZbtZVCHpXXrS/ClFy+Lgc29&#13;&#10;P3gkJjpPr3q2PPnMc9VS2XHjy998+eaybMnicsVl55bz33ltufu+x8tTq1+IW22qw9g0vK7fPzHR&#13;&#10;1ksoXkN6IcfkSROlykCib4t6WQ7qSwjX102ScWSibkHYsH5d+eD731tefekFMfDLz9KUi9Mcn6Hl&#13;&#10;YZjTLBfLHBynd8J3ehMa/0Tzknls8kDY6azmwFDBoJlJEMusGZTyJZEJFGG2zTRvvGjJRIRCZUAN&#13;&#10;usOJPlMkBtm+/vPJJ5+M1QrsdV+oAS9wgQbbnGPCoJszTTiQldUgnGeyXmeSnCTIwJyDBCmPwR+8&#13;&#10;Az1h6xVv+BnsT9FKFFzzeSOyjm+XnvGNC2yno5ye/ZlGSzb1YA08pzsP4Rzv9BxvXOCJ4oWJEisK&#13;&#10;zjjjjPLggw/G9qpp+tJEHYAXT5gNkbUPaXVcQOHyRKwmwHVzPSuDdQblVAtNhpRYTZZZPaK98T1a&#13;&#10;TVLNw1g9ItR46WPoYuuFwuJtUHmm9EwsE/d2lZX3PxHnJlBnPVG2XCxzyw8emi7L2Phu00065DWt&#13;&#10;Zr4cn8to0jBexrG/STPi6/rSpEOaaTXz5fjRaBvPtAizKoD+nfZ96qmnRpunbPTp9gXMYevc6bRz&#13;&#10;fjgMYpwvFevlWRrEykI0CYJ03q0fK/Jlk5XT8BdDmBL51s1gmOkZ7wDq0ESd/j1z3JTyzN1PlhkT&#13;&#10;psl4N/cgQ2pQES7Pwi/LLT8veLgmjuMiMaU3w818zbDxXX4znXDTNXEivdY/fqc7n2k4vhM0Przg&#13;&#10;MIC///3vLw/JiMEtZBg3+JHOj36f85+AGEmoB/S59M+0Mfpw/Lfddlv0zVfrDBIMqeBCmz73NVde&#13;&#10;WV6hFSUPPvBArDrxKhTe7+NUJ9Dtzt06yFdnhFWHp1dlV/WKLbIYTYb152fAcMO76brrrosVh2zn&#13;&#10;QZS9tfEGvMORi+kB2+kop2d/5sny1KMcVKbzvGx40RhpsPeksucVv1z27NwufsOEGc9uXoF1FcEX&#13;&#10;0fG38tYxraThvJI/B+Z2aZXxnK5dZfLjfQWzGKs+umT8uuPBreWOf5VhY4IavepH//SusvTMeeXJ&#13;&#10;NTvKrj0aY8hA8gcfu6r88vsuLH/9rdXlP//fD0qg9UoznUOkgO6JnlMGX7xL74pdpUtbuq6+9KxY&#13;&#10;1cL5c003mo6s65buoF63xWa+HJ/LaNIwXsaxv0kz4uv60qRDmmk18+X40Wgbzzj/s0FGFFlufl5D&#13;&#10;nhd/xnGcZeH0ZtjxnaDxTbsdnnEMmzgRX+sfv9M74Tu9CY3fjhenjcFjl8CYgeTYZdii4MpKBBXa&#13;&#10;rhnvMBCXcZvhJo7zRkb96RTO8Zl+M95hYLPsZphBFAOgX/vIf9ABrL9THtZ1v9A+ab7OidCAZptO&#13;&#10;m7/g3FNjD/IDy59Qdg2qZRDhes9xvPBURFzfKP9KGU2eeXZtOX3JovLayy8op50yr6yUkWT1c+vK&#13;&#10;9l074nRyJlIstw3exF9MgBRmbzuGEm6ywFDCafjciNM7bqhs3bJB+6FfV95y/TXxFczPkJ/T8gD6&#13;&#10;uZ3exCec0wjjTAO/aTi+iZ/DLjPDnM/0TL+Jl2mBizMu/mPhxbQ4v4XJMPpm9QCrMRiYMijGQILh&#13;&#10;gcNXuWaRQTTlBw+CfD2OsCZUDHYZDHtCxeQ4VhTUaVwneb6WST/xxBNlugbXTyjMNZIYTthiwxkm&#13;&#10;DLpXr14dE7bV+nLJoWx80WRQHrJI5cTgWmExEHWOgfSCkxbwWIFr2cBfU445nNNzHsebHmH7gTls&#13;&#10;v9ObYeJxjjck7uXAC22N5fN8pb1XBzQib5bjWt+eFGcYW2dqffA8pCGhbtGqnomJMjGqI3Q3Gttq&#13;&#10;14QQFNBHxy5tv2DJdI9+srRWBhHhDjLBDqfVTQr3jptWpvbNKCvveToMZ9QR6ipl8ss6qzMeFJdl&#13;&#10;DE6ncI4/Fh0181Km43IZJ4oX6Nq5XMKUnR1t9bxzzysPLX8oVmegf9o7eFnXLWNIrW+nQdurhoIy&#13;&#10;W6j4oXcisHLpFx+kWUEivWNUV4eurZmqJ0LDQDIUK04wlOgdMsgKlF4ZR+aVFx9cr7NnunVF8KJ4&#13;&#10;H1Belp/DPFO7eD97TgMX5zT8pNuZZjPd4Zye6Tre9NrhN9NymfYfb17oy5csWVJ+8Rd/sfzu7/6u&#13;&#10;3uVaUpAcfILDSj73A6wuwmjKO4B+Ff1j9OBgbHAvvfTSONuEdwVpxE1Rf3GqtumwkuQBHaK9Sv04&#13;&#10;eTC+gcMKkZEDUGROPcF8UjnLjBC8sHKF23Q4R6VP56DBy6SJk4IeOBm/nS5Itzzx53DGzzjQzWmd&#13;&#10;wsTjzIMhcTm/yzR0nhzO+MfKC/kxLHdPnFxmLruojNM2Z7uQcy1syxzhD2sg1GH0gDQNaWkEDkZQ&#13;&#10;jNSXz9O23FvvLXu0T25I7b5bRtEhHfTKkrIuVoxou1WPtlld9ooZ5aGVO8uCM+aU3/v5S8t73np6&#13;&#10;+eTfryj//o/vK4NajVIm9wpXxlXpqPTq7JM+8bxjpYyqe7QqeFq58XUXlL791S1MlnOWGYx2Cud4&#13;&#10;523iWxeGpONvhonHQRNHOi6XMVo44zlvE99lGpKecZthaJof0kZz0GnSGg3/RKbF+P4QBTTl5bCf&#13;&#10;t/ksOWwciiDeeV1kDuf0dvHkaRfv8nKa6TvNeXN8Ez+Hj5QX0x2Dxy6Bke+nY6f3/2sK6mpGNBqE&#13;&#10;4YreFvKaqfrTkFvOb3w3KsI4h8Of8uf0yHuCeGHgs2zZ6eVP/vj3y2/+1n8s9z7wqHga0o02s7Ua&#13;&#10;YIYmsF1l+aNPKo4vh3o4DXoH9Cl4UC+7Lg10OW9kSIPqcUx6lPbUylXliadWlVNPXlCWyVjy+ivP&#13;&#10;l4FkT7n3/hUa/DBJr1aHVO8dyUAver4osm82DhGTIMZrGe44XQW5eeOm8pa33FD+3QfeE2ebuMO1&#13;&#10;LNvJpZ3MM347mXdMF3tOIx8O+vy3c3rAho5ONC8uuxMv5nPqtGq1AEYS7y9HlhjHOOsDowmTZU+Y&#13;&#10;mRzhqJv4gf61yiJdP3iwXjjQFXpMxDGkMNElH18joTNHZ2EQBo8JMIN0wkDC0GLqTMvgvAo7cBiA&#13;&#10;syx8xsyKJmnEx+BP+cJfZzhcuQSNpDPnMy3CgZN54alr1g5Kb1NfTLNmrVWfIj7Reql44VYL9H7b&#13;&#10;7beXq1772jCM0Qfg0FH+IYes//AHZi374F/tX3jCjEE7CmF7TZcmy0P9tV+TZQwoQ5zcqikyuKVL&#13;&#10;K480Se7qnVLKzollxfefKQt09SRL7Zsya9eOjkZHlnmTvsNt4QnS0Ynmxe0Cdc3WtslXvvKVscKA&#13;&#10;tkodQOd+3qzzg/RNHaD+08aUNywehEMughi/0DcFshI/DhypjCRdWv0XTUVWs9C5Vox064SSqeMn&#13;&#10;l3EDU8uq+9aWgT1DOnfkFVHP4LWdXNrp37wDca4P4Yebuk8wbKVTD+u0yEheuAxGqxinB0y0OtHO&#13;&#10;+IET8qloNXkfkd6GF9Oqcg/zeihe0Of1118fxuaPf/zj8Yzo0o7nBwfjCQYy+mj6fc6JYgUh23B4&#13;&#10;P1AOhm4MJ/S3r5XxYpHOq8KYQt9OP802HHTG1i0MKvfdd1/QpAzKpH+pyq6Fqvgk3uADHuCHlSNv&#13;&#10;ectbtNhM4wD9MJhgxOM95fcKz3AoueQCmjKHL+sfOjiHw0/mmsGD0o9CR6Zl2ubd0GUfVBZ8HQYv&#13;&#10;1iv5+aAUq2/hkwLlqkesQvG3TnC6EUcYTVr5gkQQ6e/br7NlppSz5g+U9c/pOl6dFcRYr2tIK4a4&#13;&#10;iQqjp8Izp44vV505tazTCsBvf/bGsvSkSeWXf/975c//6vEwjJRJ6ufV9lmBMgScML2UrY+Vsu8F&#13;&#10;9RkHZBzRti5dHx1n0UlXRyKXkKlkFlB57TqFjX8idGTao5ZdPx91wPiHw4vrjJ+vHQQHI6g/erTD&#13;&#10;eanieDafZzRamfm5LLcjkUvQVsV2XpeV2xFxTjdth0lr1184HRg4qW418UeknwBegoGxP8dFAmMG&#13;&#10;kuMixppIvDerTjc3FPsPKkqoozWswKe91f24O8kRdJSeOw2/zMgTjV7ILr9tfhM7TF6gwUBl6dIl&#13;&#10;MpL8Qfn13/jt8q3vfE9fdfXl8ezTdMsNX5T2a8Krg9v4esBkR4YSrpfr4oUnAwnLrQf1smQQHINp&#13;&#10;xa1a9ZyW+67RnuTJMrbMLJdfdIb2K+8vL6zbpAHZPl3Xu6vslOGkkhdM64umeO7Raef7dm/XuV17&#13;&#10;yk++638pH3zfT5WJ2t/K6ebHQy6WmSElj6BbsYKw4+fOkOiWO046Mg+G0D8SXpxvRB7qF67WP14G&#13;&#10;t8iZw1X5IuiBJwMtBr18taMOQMe/IJFeCs06F2WDJEcaNPmSSDyrRVh9AG1chImv+YAH8mBAoVwG&#13;&#10;6uQPmoonLf/gEzxe/FN1DWU4tyM9Z1NHpgNsuYZcjEN69ge+aae0EThKP4h2qi/QgH+c843AjxQS&#13;&#10;KzzjZHyjRPuvH8N4hoFzhLwgZ67+Bd4uIwkHeC5ZsqQ1qII2P2SeIf6qvOq5wk8c+ERp7lwd0ind&#13;&#10;KYKVBF0xWRaOjJ8SiL4u1wYS9Q89usFgWs+ssmndQHn8vqd0aPDi2H4FXzjkR5lZjpHgP5RZs5Tx&#13;&#10;nIzcWjwTabZhuc6Yadvfym8P7P9/kZf6OeGdSS2DVb7Sc302E19WenkSipza6Zu4cKLRcnTSoXfF&#13;&#10;VOqMbTZRl2UQw0AyrHf16Vo/ItN6mUA96eotU3pnl907xpcVDzyrfOPKOeec1dKz9QIt+62Xtjqu&#13;&#10;mXKaIdH4Rzgegaiatum2cJQ+Io8f+SXmxc9wNLyg5/e85z2xTeazn/1sq976GU2T9wDGEFZ/UC9Y&#13;&#10;PchBzsRzWxmQ1YRcE8xWnKuvfp22QJ4fePTp5MXAgXGFbXtveMMb4nwjbsUhL0YOtmviXCZ+t236&#13;&#10;fbZYku8yrVTpV9/O+333Lq4gHwqDOvrJOjqUXMA1jsvN+Y93P+ryKCtcqi9Oc/mZrxZuXT2dZuh0&#13;&#10;wi3Xpu7ywSBW9sR7U61MhpKqgleMxN+apxq0+kBJtkUabwq14uEdfbFd6oZXLyx3PP58GZp1Vhg5&#13;&#10;uugPND4EcjX7hMnjy0nzJpcFuqJ9xfPby4/8yq3lpn9YXcr0CVotojWCWg08pG03GEmGJso4ckC3&#13;&#10;2m3VtcK6+Wzy9CnlHdddHPqHfz/3CHmYKxXr9Igy46O00RH4piP8djpycot2Q0fN9BG0D4OXEfkd&#13;&#10;OFxejC9Y6aVa/Z2i45kYS7ne5bQfhp/6aTm7/DiAWbIibVR3uHJBR/rxvjjouY+ivrTjyXXREJwR&#13;&#10;uicC/b8EvFDUmDt6CYwZSI5edm1zNhudG7zjc6OBQA5nv4nHy6nuTNvRAq8Tbce3aB1iUJDLz/5W&#13;&#10;/vrtSBqDHm42+fP/40/KX33u8zrw7Vs6S0TLssdP1CqSbk2gdKWnBsxDMoZ0yVDSxU0VLJuPF7nC&#13;&#10;MpYwdo5BdXRYemkLb9u2/WXrtq3l8SefLtMmTyqLF84p06eMK9OnzVJ/Mqvs2b23bNi0ReeViL7y&#13;&#10;7dq+tZx9xunlx370beWtN74x6PF1yfwD7W89By/s2jnNkOjsbyfzLNcWbt25tsOHpuNb+ETKtaOV&#13;&#10;cbLfNJwnp0GrFe7AS84PbgufzHKEcbyMWB3CdhoGpuTjJYuuGPCCB2RJLUYInOkZKiLineaAeYce&#13;&#10;+SkLQwmGMsI4DCQ4ymAQDy8MsInni4cNJNULlQGAVpI03p8MvMdrexdXUMI35VF94S/LgXJy2Pyb&#13;&#10;T9KdJ/tz3FG10cQLdO1ejrygg6VLl4YeHtU1nkyGLrvsstBPyFXMI2PLzs8yAlIf6h9GUrxMmLke&#13;&#10;sqtPEpRtjFUkbLkZxFDSo3jttxjfrQP9xk3X2SRzyqMPbSxbNuwqp5++rLWqiDJcrnWWdWMejkpH&#13;&#10;dWbTbdE6Tv0o9LK+CcM7zmU2n8XxgVTjZZzsByeHs7+VP/XpmRd0zoT28ssvjy1vd9xxR/hZzQWe&#13;&#10;ca130xsBk85D4YRV78NoLp3H/grdClr6ZVjRxAqDGTpndWFPzxQdWTC3PPP03vLsM+tkqJ0ahjrT&#13;&#10;bz5LlovTDMmT/ebdeXKa6bu+OM3QtICmk9McD8Q5zTDH4TeNTry08qX+ohXXyE98TjN9IM5phu7T&#13;&#10;P/KRj0Tb/sQnPhH9Lf1qduDTz7OahNUjGMgxknA+FIe9Ugc4N4rVIff/4AexUuQyGVJff83r1W8s&#13;&#10;if6avhujNeMG+nmMHddee20YWFiNgpHE9KGHo/+nvlEOP9x+vQdw8LBx08ZY3TRJ9Kivfi7Ss1yJ&#13;&#10;z2mk57D9hpG/bhfhb9PeHQ9s5Us6It7uh80L/FWynKMPTi+WU05eXPZLfv1ajSHuedKYq8UfAhHj&#13;&#10;SIJVn0QKOCkUUfkPerj6kiXlzH9+ojylq73LhNlq07U+tJVyiLNKGEPIOPLl254r7//Y3WX7Wp0r&#13;&#10;MnNS6cKIog9rGEfU6esng8k4jQnWf08KX1s0CCg//tbLymkLdWi4Pp5hsHVdzTIONvXMuE7tyvGB&#13;&#10;VONZj0D7nZ7D2e909xeEjycv0GuWl8PZDy4OXvx8tHE+MGFkZJWX4yvMaqxn/8sJwie8c+gz/QHn&#13;&#10;0Zl3IM/dfPYczn4/l3XkNEPS8eM60XbZ4DifYY7DbxrOk/FG4Kb+IuPgz3RymuMDQX+cZuj4MXh8&#13;&#10;JDBmIDk+chxBxRXckbnBOM3QacZ1PGGnZWi/8ZvhnB+cZtj4hhknx+V4/E4D2jHgmTVrdvnIr/5K&#13;&#10;ufqq15Tf+M2PlvXr1pa5808q+7TlZa/2iPI1GGMIfIShRF8HcawYGDaWKMy/umNQonC1fHZnX0yI&#13;&#10;WYEyWftYJ3DyuTr/PhlH9u3RF6eBPpV7ZfmVD/+CXvqLYgBGpwqdzG+UbdpR+ki5tMMPHms6plVn&#13;&#10;HeYz0cpyaeI7bNh6zpQ/0zaeIWnmMcc53nkdBseuie+wYeYlx82YPqM8v0ZfgeoXFZAXFQMtQ74G&#13;&#10;ch4Ig1u+6MWBrLWc+VoUtAnLT364Cs7qMIYRHAMdIbdWlNhQQlnoc6q+clDXGAzxw2CCw2iyY4/2&#13;&#10;yY/rK5O6Z5Q5M+cGb5QLT5O1GgkjiZ8LaOe4Ztjx7eRiXNKM1w46zvjNsPM7PZdFnPENiTNOjnO8&#13;&#10;49pBx4GLa4YPlxcGvgxWGGixpP6mm26K1SRcBXpYjnoQP7X/eP9TL+TFSCK9dDFJrn/srFErjlUj&#13;&#10;pWdm2fhi0ZkYK1VPJsVSfZbkkwc3mlzMl585Q/ubOA6bbqew8xuC5zw5Lsfjd1qG9pOOa4ZNt0od&#13;&#10;Lsdh4xsS7zw5LsfjdxrQznFOZ2LLShLa+Te/+c1y3nnnhQ5om4flap1X26qqHHHujPr3rj7VgT7p&#13;&#10;nat/B9VOMaLLoNnTO6vs3Da+PLZifdm8aU8586yz1OaHV7KZRz+j+chh/MYzBM/xOc7xpuM0oJ3j&#13;&#10;mmHH57LByWGXmaFxyG8app3zZjynN/EdNmyX33kzD+Dj6M85j4Q2/ulPfzpWc2T9mh74rCLBQIoB&#13;&#10;Gj952ELDodnvfOc747yRW2+9tXxfB/2u1NkjGEpeJWMqB71Sl/jR72Nw4YcBhFUplHFAB24eOKCr&#13;&#10;gcWP+aKt0/dTjp+PFU3rN2wsi7nJRoYT3hE4p0cghR3v52iH25RLM2waTdoOGz+H7Qc6v+FLyUuU&#13;&#10;r48IyBndPfTQ8jJ/3nxtTdY5H2qHUQ2oh5nh5DfPhkGvrjsJLXSI4YoDdn/0yvnlj7+kc+gWvkaN&#13;&#10;YTxDOr2nVYL4GC8DyOf+6cnysx+/X+eNaIyo2w45byRWGNO3h3FEvPVOK2XLo6VsXy4Dyd5y0oI5&#13;&#10;5borlqne9OnXW40bxIBln/kzj1nO2U96M+z8hhknx+V4/E7L0H7Scc1ws+xm2PiG0DBOjsvx+Jtp&#13;&#10;tJ0rdWDy+973vvLRj340Dl03HfBfzo5n+dCHPhT19nd+53fCuAq/8J+f08+T44zn53Ma0M5xzbDj&#13;&#10;Tff/Ze87ALworv8/14+j914VkF4Fa2LsJcaoQSFi19g1Yu8txh4Te4m9d0VFQWxoFEXEgigoIIJ0&#13;&#10;aQfXy/99ZvezN7fsUe5A8P+7ge+9mdfmzXszu7Ozs7ui+2XfBvGTT3gfJ7z0qEwepTi/yoJ+3ZKX&#13;&#10;rOr0oWi1sGYeqF0gqZn/1pL2O2nUuYMrAscrnKD4pUhlQqUkHOWZuLAgXXHoy4lGfiXhBMUvusqE&#13;&#10;SsoLcuLC3/bbD8Fjjz6IF198Cffe94A9PpqO7LoNUWx3iIvtQtYtkvAxG9PlZLmrxJTy077uUwVe&#13;&#10;HazL2WkM3CXCM3c+PyOXb1tq7fGdvNW5tlW3M0464Vjsvtuu9jK4um6yRTkm157QL1HZ9MfbSTsi&#13;&#10;3Dr8Ih2ETL5cJB/a79oWsDndjn8rsYW28R9tZpLtgr7tTZs1xddTv3Y8pGsSqufFWeZEl89/864i&#13;&#10;FyQ4OeKkl/2BdFePyTrI+uzHhRO+Q4Z0TsK54MEFEu4gcQslxqM6qJ+LLsKTlzQ+AkQda9bkIaPD&#13;&#10;Cux2WAeMvWeuLZjYO3BMF9vB3S+dO3dGekZwMe3aXkWMNsQv8pGg659mqxJ1iEac2sy8fO7zMO9o&#13;&#10;npzkxU+6cIK+jghnNfjJ55EO0aXb59lQWxhX+p8XybyjM3HiRLe7gO8X0B1e1ZMIed1j7eXiaGSy&#13;&#10;dQraZM/cWWPtbqE9VgHbhZZq751YtLgQM2YusjvLRe4Cq6m9G4O20g6meBvkjzh0zDF+4cjLlOQX&#13;&#10;6fHriXBRAzYsRpJTvb5O4TanLaojqV7imASZly0ctPa2B/euFy5M8sXJP9rLNhlzvpuEY3K9iTFn&#13;&#10;HTzWK9Htdg6wfQJ2kLeFUrtbnGIvkczLS8V3X/9ii7Or7DGO5ujZq5Prc5zou34SdnX5U9BvV4Rb&#13;&#10;R4xoRtRGy/vypDHJH4LESUb9RThf3s/X1JZIvooYsa7q2EK9/PE47F52boE+66yz3C6du+66y8WZ&#13;&#10;sVXbXT1WF3H88TivF7YS8i413w3FXaXdrW/M/OEHd0HziR0jvpn6Dfr07YPePXuhTds2bpGExxEe&#13;&#10;q1394bmCX7hJsYtp2UbIephYP/vAypW208R2EXbs0B6dO3d2NPLJTiJUro5fnMLwD3VKl/SKLt0+&#13;&#10;j2zwcZIXv/T4PH7e51ddhD6PdIgu3T4P80yCfKk9F564UMXPNH9hXzDibkwucnFXD+OgRBv8JJsE&#13;&#10;SauSx2jmNbcbuGPjVMzJnQXU7xY8Rmn48qwUzF5YjGOutS/V8GZZ3WDXKHeMlPNGGhdHrA8g3Y4J&#13;&#10;lF3+qW0bWo502008fJ8+aNWUL4yvvCDm2+XbluQX8fq+inC0PGy7cIJJ/KKxTiafJ8BU+Kk6tvg6&#13;&#10;fN3Ki64yIZPCJ/t4rv7qq6/co5JafJTs1g5nzZrlbojxnM/2sZ+yXUxqn6D8oDapLL8Qr7wgcdKn&#13;&#10;GAnny/v5qD7rL0rCCUqH6InysTHqy9TUFtVbC2vmgdoFkpr5L5LWgHMDJDzQalA4JhvT4mG5Up4D&#13;&#10;LRxrGmCCqkC6fEia+ASJk26H2wy2JNXLyQsnSGeccTr22GN3jH5lNJ574UX7ZH05sjLroKjYTsJ8&#13;&#10;3IYnQdfe4CTHvLPXtT9wgmsjK7ETKr9YU1RUYLtG8mwXSab7zOuoM0/EXnvuYS+Da+V2EXASVZVf&#13;&#10;nJrwT3X8Ir8GNgeKhBP06xBOkDQ/L94tYQvtYFLdcVtc2Vh4L4kvSuXCB09MXMhwFyh2QOfiBH+c&#13;&#10;JPNkyx/L5GEcuKujyCDzpdYnKO/yBt3CCOsPJ2OcVLtFELMr3SbL9W1Lf5bpkX2cRPOEyC3U3NLN&#13;&#10;R2s4qSZej+SsXpaOSe8ssJc45iCzXrDgQpvybPGEux3IK31qr+LhQ9LifH6Z8Y/zm5sqyZBfPBvV&#13;&#10;XxJ0+3XHbdtStjAW7AdsIx+/6NGjB+bNm+d2FjAufE8FL5q5A4h+d4mTAOsrLtnYL+c2auOFfXmC&#13;&#10;j1Wg1CbIpNtdxLLsdOTZMeKn2avw1fQp1o/4wt7maN++nekMPiutCzT1PUL5Ku4XPx6BAUG8FCNB&#13;&#10;0pQXJE56HS4hRknxpxzT1maLGeSS2icYYKumaULKMcwx3rVrV/fOCn7ZiI/ddLPdHVww01h2mhhz&#13;&#10;/Wzcu/gy5rbgaavZ3DJGB9mzdFa29xEUWJ9YurwEX3zyPRYtWeVi3tK+PtWwYQO7cVxgi+3BccY/&#13;&#10;5jDuTNWJkdq+UWPUG9usVzqYV9oSttAOJtW9PlsYT/14bOaPY7rUdm8U2+6NHXfc0S2GPfzQw/Zp&#13;&#10;1g/cxbM/1jiu2Q+I02I0d3TwXMFF6R9sYYQ87A+72yM03CHCzwl/NulTfGmfDOcjm13sGMH3GvH4&#13;&#10;zK+W8RyQaseGoMtwPNthwV7OTjv5uCwX3rljhe8cIXGbLl1MT3OU2CMi3F3KthOm2gKc4rI+vzif&#13;&#10;beCYls6N6i8JuquK0Wa3xfxD3zAu9HWnTp3QyuZO+fa4ckFhgfOv7y/l1ZcE2X4/uutYAABAAElE&#13;&#10;QVTODZy9plN+EV2QHDZk0W9ALv7zwlT8uHgVUpr1smO/LYaWcg5ox4RS7kALdVns3JfK7JO+5fYi&#13;&#10;bjMWWPGd/SYBefaFpdQMnHjwDjh4r35mf7a7YGYf5PGAiX6VLYLEKy8o3ohWwxj59VInk4/z61Ve&#13;&#10;ULyEDpdgy/rOLybiknT6UHMujlG+FPnDDz+M5m3k29oT/chjzMMPP+z8ozknjzVM3BnM8wITeZU2&#13;&#10;aox6/Yby8p90EUq3o21gjKRnS9kim/121Oar54HaBZLq+W0tqUoHHY7X8Bikziq6Bk8cUqFwvnLh&#13;&#10;CMUjumh+WXnV6w6im9gW1SGbWGZeE6+ePXu6O4wnnHgCxo4di7fffgc/zpljzyYvQF5hiZ2o7SI3&#13;&#10;I9Pe22UXupZPswMVl0vK3BvW7SIsnBwV2YtX69erY3c92qNP711x4AH7206VwXYHKtvqsxsLdudD&#13;&#10;KW5L1P7QNvFF+DBGvg+lQ7h4mTpEkz7xRHpDHp9eFS3C/0q2RPWFxsl2FklT23hgz7THmfhJ3Y8+&#13;&#10;+sgtXLhPK9tklQsgPEnxeXFOUDTJdpNZLoJwUhuDevxG/UN01ssYsu6VNrkm5G4jTcgNYROt1GiS&#13;&#10;zjtepPFrCITkp/zP3xS5SVPe0pnOJtbDCXv9evUdH8tM5FeKt114wjhNfuGYjvIen3CSU1m6kur1&#13;&#10;cUljlLJM0hWHW8oW3m3m5KvItjmzL3ChhJMw3kUeN26cm2xzobRz587u4qi+7TrgRZLjs4U0tzhi&#13;&#10;k/Uii8kq07Fipe0+yluJZfMKMGf5Msy3rfM8NvDrNNwxkpWV4S6OCvnMeWawOMbJMSf7rHctn8di&#13;&#10;FHixsh/l1zjNLysfxak6x/StyRZrkPqQ2kYYx8mfPo0X0Iy5i7vFnBdZ3DHEC2Je/PKRCi5gcnGM&#13;&#10;F8ANbCGzkW3nb2wXwNlcFDHIRZJi6zsFdoxfZsf1VbaAuWLxUsxduQJzbNt/oT022aZNW/cYV47d&#13;&#10;LS60C7dly0rcxTjj7P8YE9/OeIz8NolPuHjZbyfzSuL3y34+qtOQ0kl6hN9KjunOZs8Wlnn85dhV&#13;&#10;PLkAwR+Ppfwx3occcgg6dOzgLqx4vCWOx1x/gZJjUD/SGCO2n4/R8JEblrmwwWMBP7c+56c57iWu&#13;&#10;fFzrY6M1bdLUdpy0suNDU/dJ4LrukUhOSW2XmPWTEutzq62fcOxn282RZk2bob3NBbgAS3tVt7PJ&#13;&#10;FlZ18c42RnFgwVI8RlF8Y2NUfKLHy9Ll6xePj1vfMd0ZZX8oo7o22zGd9diiA4+brI/jt05xHXd+&#13;&#10;dItj1h+cDTTa/kf2mJzygrSbeSa116c5gv0hrlOnVFvcbo/bnvwQE6Z+YJ/H6ouUnNa2U4SLI7aj&#13;&#10;xc4BPDMzbtxJXG6ft0otWIyylVORkvsdyu2xmnpNGuGMEb/H4fsNcrtB02zOyH7F2Pv1s17Zpbzo&#13;&#10;KhMyRfhwXFTCOY5AF/nUNsF4jEL2SnzEbQpbpEN1x6HqidoTGsP5Dsc2xzLz9Bdjz8Rxz/HCsvSH&#13;&#10;YlsN0NyOkAutTLSVbeFOZdqfWsfmf9anE2MU8sf9Iv85hSGPn/f5fd9EeO84Kpz4pDtepn7R/LqY&#13;&#10;lw7mJad8VbQIvx5bqKc21dwDtQskNfeh06COS+gPCOVFV3Uq+/zKk8en+2XJ+zjVISge6ZMu0VX2&#13;&#10;+aTP52FeeB/G836ZMjw4E3LSfOSRR2LEiBH2hZo5th3/e7vD9L1t351lCyZzsZAvZ8vlBKjITnhp&#13;&#10;7qWs9eo3sIlya3Tu1NHuVnZD9+7dgglWq5amkwd+e4O93e3yU1XtUVt8+5T3acpXpYcyPg/zSXqE&#13;&#10;c8Twj3RKPs5Duk9TXnLS5Zd9HualU/gkGeJEF5Scz08aT0zp9gb5/v0HuHitsIUJ305OsJg40Wbi&#13;&#10;CYsnYaeXCGuTFRwMj+OV+jP5AraKtgvnCOEfp4+6LCXRieeuEtlGHv5oT99+fe0zwU0jOd9/fl66&#13;&#10;pUM0QdLjNNklnjj0dYomGUHyMFWlO4lvXfyqJw4pI12iqSxIHqYNtSXgDv5y0kI5jnVeGHECw8Uz&#13;&#10;7i7gBI11ZHKCZn0m3foVedlvyu1XyAtv+/H9FJywNTYd7WxCzUkR+5PsYU26+CHOTyqLV2XWy6Ry&#13;&#10;HCbpkD8ExZOkmzjp9PmYT+IXPgkSpySdskHQp/s45SXn8zHv26K88D6M51VmfONJOMa7U6dOaNmy&#13;&#10;pYs5F0u4eEo6L2C4G4yQxxMusDLuvCArsh93k/Fih7tE+CgNxzH7AM8DbBN/foq3jzQfp7YJtz6/&#13;&#10;UN7nUX2SF4zX45cl7+OU92nK+zrFR8jk8zDPRH7hHSLEKU8ouiBxfj1xHYwBfzxHa2GEMeOjFoRc&#13;&#10;WOaPZS5s8mWq3CX2008/uUVQxZbHWC1Q6GKVkHHkAinlv7d3kCjZaHEX5nwEh8cF0letWmkLJsHL&#13;&#10;FznedWHEGyhcJOMjXdxlwt2M/PGT7bSNNugcxPbxR3v8dssfguvzi/ikIw4pH+dRWTBqayxuogtu&#13;&#10;CVvkW/qJKac8eBG6bCJkYruFY1l45oP1k4DuisbLJB7JOmSI5yO4fXt2w9Ovf4KHXp2E2fNt91hm&#13;&#10;M3uExr5El2a7CKmi1L5OWJJrz1EvRdmaBbZ2shppdbKx77474ZThv8eAXh3cnE+HhHhsVFa9hMKp&#13;&#10;LYLika0bwid9vg6/zaL7UPX4OMkLiqcqW2Sbzyd90iFZ4Qk5Pji+OtmxmeNGiwqU4fGXX5v68ccf&#13;&#10;XV56KKeUhFsXbV38ktsQKD1sE1/6zLEuH/CYxcfDeMzisassO5h3UK945AtC5eN02SGZeFk2+HLK&#13;&#10;+zTlq9JDGZ+H+SQ9wjli+Ec6JR/nUdvifCr7umrzNfNA7QJJzfwXSbMzxwcBiVFntjMBJ/nqxD5v&#13;&#10;xBMObKfUxpN/UeDzx/NOp/FLT2SUVz9xonOysjltoX2siwdqHtCY79ixk91h3NYOynvZKnahW+hw&#13;&#10;Bzq7q8jnY8mjSQ4nSxl2Fzl4KWvFHS/Xro30i2yRz5wO3xehzx1fNfwS+dT0qA7hWJfycSg74jwR&#13;&#10;3xawhXXzx7il2YXKtl23RYuW9hUbKxvBNznIh3FO9DH5eVKoCgYNr+Bh2ee3ovMFoSNVoctoLsVs&#13;&#10;qVMnJ7j74I0L+Zb8SXnhBAPFAa9whFE+jFGSvojH+OUfG3QVsiE+SVb8guRhXry+7ij/K9nCfsGA&#13;&#10;cHsrxynv5nLSpR/vCnMiwwkNL4SKi+xOlhvvxdGEjJN1ynIHmdupZHleHBPPH48D8R8vvtJsG378&#13;&#10;cQv5hn6IfBHmncPMbb/V46jfX1xbwj9qJ4vKb65jOuvQRRVjwzjw4lTx5rGCeV4UM887lIy7dijw&#13;&#10;GO/6rsWEsukWW8ae8Q4WRII7wYq3i7PxqC7i1ScI+fNjTfuUIl/4fSEcF6QxrWscBQwb1180RqXX&#13;&#10;6bA/m8oWX4/qEI51KR+HsiPOQz73uIWNPfqasWA8qVttoc+JZxwZIy5+8lEqxlSf9eXFC+POeHCh&#13;&#10;jFvguaBCKFtkb9wW0sWjeLJOxZ7nfT5KQbuom8cY5kmnPbSN/K4tYX9QHapT+uNQfMT7tCj/Kx1H&#13;&#10;ZafiE9Xv27UZbKG//cR6mXx7RPdt8unCi09QeB/ymFCvbh2ccPhuOGTvQXhn4rcYP/E7zJo7E0tX&#13;&#10;5lsfsnOJ7SMpT7GdxfVT0LJTK3Tt3AYj9t8eg/t0skXWNNutyPdPcNyHNYXHdNqkukhJyhO3UcdR&#13;&#10;45de6lS7qUf6lSedurem84s7N1uMOXb5COy5556LxYsWB4uhtiuPj9I1atzItYXjyU88h/C/2u+3&#13;&#10;3cdFfvD6J/VEeM+HkqOf4rrJ7yfVR9wf//hHN4cgD+3kcYWLbTwWxPuw5Mjr2xDp38gYyWbplY1x&#13;&#10;3Y4v9IHqkgzLcX6nx2zx8T5/PJ/EtyG2iKcW1twDlUdIzfX9n9agDi0nsMwkvA+FdwwJPHG6+AR9&#13;&#10;XRpY/olAdJ9fOskvOqHwPq/PUxW9Kn5ft2zjRJkTKiY+b5yVleYOdqpHulQm5ISMycexLJuVJ10p&#13;&#10;XndVZfFLdxKfeATjPA4fHvCYF70qftHjUPyb2xbfxrgNLPuJE1BOePnme05y4nSfl3lGQBrUjjhP&#13;&#10;dcsbq5v8fEcJT6Ru8rKeGNGuJH8ktUM4n7+qdvk8lHOpmrZQNh6DX9sW2sB+Qb/yQoX1q10+lF1x&#13;&#10;HOX95LdHeUL+pIP8wnECx3iK7uJrNrDsJ8mq/jjd55UuQUcLYxTXQ5p0id+HPt3psT9xHZIX3Ye+&#13;&#10;LtnOgZWIN0HpitN9vPTHeYgXn/JRnSGNZd/HmlCrTTwuMPlyzPt01Us+1SecyqKpLCg8IZPwhKrD&#13;&#10;hwFXhc+T+MQjGOchXvUozzqU4vxVlcUv+5L4xCMY53H4ah4vVK9vu3Bc5LRbEJUWOf0FLZ6ndb7m&#13;&#10;QifLOgfQRvcLx6Jsp26/LuJVn6CPU579iz8eV/wf+xrLPlTex0uWNikpT6i641C8ssO1yeP36X4+&#13;&#10;rtPRahgjX7/s9Ovx6X7e56GcSxtgC/lUj+KqcqAkoAuncc76JKv6hCNeusQveb5HhqlRw7oYtv9Q&#13;&#10;DP/jDlhpO4fnL1rpdpM5ovWnDOuXndo2ta/g2DvP7MZZqf24OOLX5ecDubX/rssvskl6KK02xOV8&#13;&#10;vF9LXIf4fB7l4zodPoxRXA9p0hWX8/Hr0s1zJHm5iMidmPwCmW5ScIzzxzHtp6guk+X/uF0R3Rsf&#13;&#10;jseYeT5WSuITzbHFdJPfT369fJ+ZEsc7F0i4SKofceInn68rbkdVdOmP81dVFr/qTeITj2Ccx+HX&#13;&#10;M0alf11Q+sXj1yNaLay5B2oXSGruw0iDOisR7LBKcbzKhEw+b7wc55GsE7Q/VZV9vK8/jleZMF53&#13;&#10;vCwe4SXrBO2PX/YHrI8XL6FOqNIrPp1gfbvJ75clI7xkWWbyy1XZIvy6+OM0lpn+f7RF7ZJfOCH1&#13;&#10;/Ui6X07Kx3GUYZJO5QnJGy/H+XyeJN2KQxLNKQ//SI/q8/mJ88uyQVAyftnnl+4kW+K6VSZkkowg&#13;&#10;cb5u1SkoGb/s8/8atvCiRMnPyyZCpnXZEqf5/Mw7HdY9/AkYZXj3W3SWVadw8bJjtj/x+iTr02U3&#13;&#10;caILEpdEF158hMJtTbY4o8I/8XaIJnvjdJaFY/sUc0JOyBkjn6489covVeXjdNkSh75fSWMdkhX0&#13;&#10;8cwn4WWbTyMvk2jMk67k1yWcL+/Tk/CUScKrPp8m/aJJ1sfH+f3y+mwhncd1xo5y/kInz7vu3GtN&#13;&#10;565OnYcFZcMmgXRvOEWiTWovoetXIU404Vm3j2P/c/+N3/cD+fwyZVQmZJIelUUnTTjyqKx8VWXH&#13;&#10;aH/EJxjnJ151+fUIH+f3eeK0qsrEM8kGQeJUt+gq+/X4tsRlJRfXVVWZ+CCFn3K2Aj8F3H2b1jQm&#13;&#10;iF94HCmxBZHCouBF4JRh3ZvSFulSmwRZl/ygelXeXH6pqS20U8lvB/PuJaY2xrmgwAURjW22Re2S&#13;&#10;rMqCwgsKnwTJo7pF9+WUF5/Pw3wcL7qg6Dwm8MZqqr13hIsj/Pn+83U5peEf2caieJj3ZVlmitep&#13;&#10;siB5JLcu/jiNZaZfy5agttq/m8IDtQskm8KLoY5oANi418Q+whmPP9AoEg22kF+84iNMSsJLXvw+&#13;&#10;r3SZIZvclki3VZhkC+3weaL8VmhLZFvovCRfOlIVMQrFHPB1VccvvjwVbg5bpJfQr495Z7PXTpbV&#13;&#10;DtmicqSnCv6IHtazLl0bq9u3gfUwOVzMFuL9NsbL0iOeeFn8cd3EK0lG5QjGbCGf6hFPVA55iRdO&#13;&#10;elUWbWuxRW3Q8YV20jbZLRjxWcan+/xqo2REk261ndDnYZkpzu/ri2gBa6W/vi7ZJlkxRuWEGJGH&#13;&#10;chGPlaP6vPj7fKqTOD8JL/m4XvJG9WwGWyLdVs+G2CLbyev+hX6QrOxXmfwu7/mFZdEFySdb4jif&#13;&#10;Xzw+v/qLTyOdcnEc8XF+8cXrdbxkNz1M1MW8X3aEkObyXjtFI6TMxtjiy/py8brjZcpF/DFbyMsL&#13;&#10;jKpStOgVXrQm8YkniZaEE38cJvFuDC7uz7gf4mXqVvzi8Ve9klE5gp4fycNf5OOQKSqHvEQLJ70q&#13;&#10;i+bwnu5QlQOS8XEBgd03qJ88/Pl6yROVa2iLdG9KW0pL+dLNijEke1UXbXf1xfwielW2CC958Tuf&#13;&#10;hX9+Lb/U1BaaG7df7Yr3XfFFdabZIkmave8lljT+YmhXFE0wicfHiS8OfR7lxaMyYRJOdNHiUHS1&#13;&#10;U+UN9Qv5o/hbXnok75d93S4f64uiU8bXKXxVMYrolvHl/LqZ98uSifjXYYt4a2HNPVBxK7Dmumo1&#13;&#10;yAPhnREVCTWIfBjRQ35/QIiPBwgN3og/zMT5nQwnNTa4orQZbIl0exnVSVtlrzu4beW2yG42xfkv&#13;&#10;PDGrDVETq4iRkwljFPF6GenfEL+Il+KbwxaZ9f+DLYnjopoxqqlfamxLwhitFCNNFiNDg0xSf9nS&#13;&#10;tmjcOPurceyiXJS8rHAb45ea2uL715qyVqrOGK2uXza3LWs1zhCqU3507f0NnF9kN9vkbN7IY7of&#13;&#10;o/X5Rb6p6lxXU1vkc9azruRsVjuriFHcFuoTzoe88GaZu0iUWHY84dSCPEzCO1pYdgTlOZGnbKhT&#13;&#10;ULol72SkO5wz+DqVJ18kY/ybwy/Ol0nHrjAEsoV8skXHXdcO/kkIV3Vi9KvYErYjbnu8nb8JW8JG&#13;&#10;xG1nuaoxGrWbYTNf8Of4a+qXGtri2yCbIlur6ItRjLxjAPXox3HHPJNwHMourzGtsRrnC2UiWfGF&#13;&#10;UGNadMJQJTmCYhW2OFbWV4Ut0i2b5Q9Bp5x/1ucXi2lSkk+c/xR/z4dOJqabOMrJBsFIf4xfdCfD&#13;&#10;3riZbInqr83U2AO1O0hq7MJAgTq/Or2gBhC5/Lz4VX2cX3ThBcnv5+Pyjh4ObPEJ+vX7edJZVorz&#13;&#10;ix7Hu7oSBnkl3b9xW+QTv61qn/whHuF9XtEIK9Gr4Rdfl+qWTpXFIzzLovk4Px+fOKyXPxbzOL/K&#13;&#10;W9IW1f3/jS3rGaNsb6WYVhGjTeKX9dhCn1dlSzwetCeOS5L1cX5edcXbJR7RVYdgUr1xnMaFZASl&#13;&#10;m/x+nnSWleL8ogsvSH4/H5d39GocLzbGlng7ZIOgb9/m9sv6bKlEr4Zf1Cbn13CcSCfbqTzpft73&#13;&#10;gXRUom8GW1RPVbb49fv56sTIr0ttlU6VxSM8y6L5OD8vWyS7Xv4wJlXxS170SnXF4kmeSvQwRpKV&#13;&#10;Lp/Hz4se56+qnCTr4/z8pvLLJrEl7PdxXbKXflCePJvVLzWwJW5X3Fb5XHyCftv8POksK8X5RRde&#13;&#10;MF5vXN7Rq3G8+K3aEvep/CFYib6Z/VKpLotvPFWiV8MWX5/6g3SqLB7hWY7TiKtE30hbKF+bauaB&#13;&#10;2h0kNfNfJK2OTOgndvo4TuWkAZGEE7+grz8JR3pSvUk4ySfVm4Qjf5Ie1ildzPspiT8JJ/mkepNw&#13;&#10;v4YtsineHr/M/G/BliSfqx1J/k3ilz8EJU+YpKMqvyTplq4kPUn8skFQ8oRV4ZL0JOGka2uwRW35&#13;&#10;LdgivwnKdkHhCavCJcUjCSf5qvzi1+XXJzmfnoQjPaneJJzkf6u2JLXJ95nvq83tl81ti2Lltykp&#13;&#10;buTb2m2pyr7qxKimflmfLb6/q7JPNgj6MhsTo81tS5J9xCXVm4RTu5LalMSv+gQlT1gVLklPEk7y&#13;&#10;Vdni1+XXJzmfXhUuqd4knOQ3ly20NaneJFytLcm+qo5fkvzr9yW/D23uGG1uW+Qfv02sM57It7ls&#13;&#10;iddVW66eB2oXSKrntyql/A6vgcJVa6X4oBA/8eIXlIx4CPljEr9WxIXzoeQq4TaBLdT3f8UWtVP+&#13;&#10;VmziUHERv3xOvk0VI+muri0ubuEqtOzzIfWv1a4q+suWtsW1JbQ3yZYkn5NPcsqrvUn8EW09fpFO&#13;&#10;8lfHFtUjGLeFOiOal49wXoy2tC2yyTna/sh2+YV48vAXbydp5BOULsE4v3RXxS85p9D+iH9DbZG8&#13;&#10;5Kgnwnk+J87n8fPiF9xStrB+2SDo28L8r+WXLW2L2ik75A/BX9Mv67NFNpEvKUYOZ31RfHFIubVw&#13;&#10;VfTdLW2L2kd7t3Zb4sci2S6Y5PM4TuX1xcjXmeSXmtri1+/nZZ8g7WASz9ZoC+2jvfwl+UVtURvE&#13;&#10;Txjn93n8vHQIUpZJPIT8MZGHv7hu0QglVwlXxRj1+aXbl2OeSTq3Fltk09bgl81ti3yu+BAyxaF8&#13;&#10;IX7xkK+m/cVVWPunxh6ofcSmxi4MFKiz+52bOA0KPlsnHkpUyvNgGBxPg4NpKFeJx8O5OrwDsOoR&#13;&#10;v+DmsoX2ywZBH8e80m/dFrWPB6z1xYhtFr+gj5NPCKvjF+msri2U9+t2Bc8WR7NGqh7xJ/Vd8dTa&#13;&#10;Eg7c0I/V8kuCz9U/fvUY1dAW2i0f+LYLJ0ia8oLij2hb2BbFwNmXYEvSuFAbNMHx/RFvZ1U08QlS&#13;&#10;Z01tMfNdkk7BAFs1TXyC5NzStvg2V8cWtaW6xy7WLx1b2hbawSQ/yB6VnZ0b2HfVpur6ZX22ODv/&#13;&#10;r9iS0E7FJB6jze6XGtpCu9U3fNuF26j+spltkU20U3lB52d/3ryV27K+84uZ75LaJxhgg2OCcIKk&#13;&#10;KS9InPqmwyX4paa2VFWvbwN5mH7rtqhNGzUuYmNMOgKPBH831C/i82Vr89XzQO0Okur5bS0pdugo&#13;&#10;VVwzucHud1jxVYKxA12kxzKV+LwyeUiL6yZOMuTRQdRlbRDG+YkXv4MbYAtlmCSnfFw36T7P1mgL&#13;&#10;7aPdcdvVpghW4Ze12lgDv2xuW5La6dvPvGJUa0tF393cfpHP2deSYhT1QfWtWF/clH23prbQViXn&#13;&#10;NyvEIenqXz6v+ITb0rZUsif0OW2rToyiNllGeuOQPMTF40mceJ2ezWCL0xvW7+d/i7bIh3Hb2S75&#13;&#10;0cHYOFK7fT7hJCdaXDfpPo/6LnHkjfNLTwSrsGUtvSbg15Okey2ZmO4tZYuz+/+ILYo/47u+GG1u&#13;&#10;v6zPlqgPqm/FYkS6kvpeJVgFP3nEJ/nNbktYEeuN9/O17AntpkhSjIiX/Q5W0c61+Dw50f6v20I/&#13;&#10;MMmfym+oXyi3qWLkDNmCtrAtvh/kC9+uTeEX6auF1fdA7Q6S6vtuLUkNYh+uxWQIDY44HweFcJIT&#13;&#10;juX4oBHNxwsnPT6UTh+SzhTnk54k3eT38b6sj5eOOF11Uo+fhPf5SZeeJN2iS48vm8SfRFe90kEo&#13;&#10;nHT4ZekQv+xjWfzMi0+QOCbxCy9IGvPxJJx0+2VflnLSrbx0SSaOF7/0CJLPl4nr2dK2yG6/PbJX&#13;&#10;NNkoHp8eb494hJcO+UOQdOmJ87KsOsUjPcKLJ4kunHgImYQnjOsTLeBMjr944rKUEc7P+zjhCZmk&#13;&#10;qypbKKvk6/HxSbKUifP7fL5O5X8NW3wbfPtkg+DWbgvtlP1+LIQT3W+PaEn8NfGL6pIO1an6RBde&#13;&#10;fILCi194QdKZjyfh1B6/7MtSTrqVly7xCQovfuEFSWc+noSrqS3SKz0s/1Ztkd1qA6HvJ9+n4vHp&#13;&#10;xDEJx3x1/VJTW2Trb8EW2ejbLL8JR18ybW6/1NQW2iibBYljku3C+zDgqNxfSGfy+TbGL1XJEr8h&#13;&#10;tpBPKckW0qRHdvk45QmZktpBvHTE6aqTPH4S3ucnXXo2hy3Ur3qZVxJua7JF7ZdtW8Iv8k8trJkH&#13;&#10;aneQ1Mx/a0knDVQycbuVaBpAEvbLyotfMuTVgBOUPCH5NRCFl6z447pZFk4yfln5jbUlXi91x3Fx&#13;&#10;3SwLtzXZEvcdbZOd9Avzahtp4hckTkl8Pi2O83WLJpzkVKZe5TfEFvFSTrqlkzgm8ggnfuoWv3Bx&#13;&#10;Hsk6uAF+kR7yS7d0Ese0LlskQz7J+TqJZ/o1/FJTW5LaSdulN96uJH7FSDKSJ4zLO1wVMUrSLV2k&#13;&#10;xXUl8a/LFsWKOpWqilGSbsqojZvbFtmn+mS76lU7WRZOMixXxS99aosPJU/o+0V4yValuypbJC87&#13;&#10;Zbv0kS6dgpIh3Jpskc2+nXFcvJ2+XyQnHtc+i5faSbr0ESd+QccY/hGfT4vjVI98vjG2kFf6kmyR&#13;&#10;btHELxslK/vEv9G2hH1c+lSfD6VbuLgtxPs48cuWJN3ikayDVRy7SIu3Uzi/XuKYfJzq2VBbAg2V&#13;&#10;x4V0qB2/FVtkd9SmjTx2xeWdb6uIEXnX5Ze4riT+dcVIutWWuC3Cb0iMtrQtaiftSLJFbRFN/Gob&#13;&#10;6fKHIHE+P/M+TbLC+byiCUddTH5Z+Q21JdAQ2ElZ1Uu86hMurptl4aTHLyv/a9sSt5e2+bYwr7aR&#13;&#10;Jn5B4pTE59PiOF+3zycdtbD6HqjdQVJ931WS5CBUR/U7sJ8XnYLk5/94h4747aE/DaQ4fyW8DTYm&#13;&#10;rnWnhnlXCNDRQKTeSLflqSM1LR0ZaSkoKixG+cbYojpDPWqD2idIu9RO5v36/XwSv3RSjq0zi5GZ&#13;&#10;kWnZEhSXVHzLXbK+PkoIL+hwoc+ZF7+f93Hid35Nz0B6SjmKis1PgUAQG2dV6GjDqy7pIXR6Qn+J&#13;&#10;7nDVsIUi0ukU25+orgRbVJ+gbJGMdDBK6ZlZ1hesjYVFKA3MrtAdxln8iunG2EJZ1UuoPPGV7Av9&#13;&#10;It2iBfypSM9IR0p5mcWihKLGbU5J8Eskl+AXyql+QuWdPo2hBN2RztAfkiN0sr9BW9imlNRUpNnP&#13;&#10;HGH/y1BWFvhH7WPbUkkPk3zu+A23ll/oc6c3zcZsGoqtT5nKAOf71/Ksg/+czlB/UFe52RHocTyh&#13;&#10;z8kiOt1OuZTU5DFIXqc7rIdl2a62ETp8aJdvi3hJ9/n9vNrudJh2/l9LZ2j7r21LSlpqdE5gXMvN&#13;&#10;n2UxW9T2Su1wbSAliBmh75fU1HRkZlpci4JjRaW+Efqa56LQtZHPnXNMk1LkR8Y/9L8geZiPl53S&#13;&#10;kNfxhD5nXvr8PG1Is/OcRMpKS50FihF5mSS7VoxCwYgeNkp2CVJHUn+ppDv0PXFM4l+nLWxfmFSX&#13;&#10;bwvNkf9Fd5BujkQrCr6s+Kk+2Rbzhk0MMupkIc0GcHFxYXRukKyvT3mnTw5P0J0kSxzlnSwNd30w&#13;&#10;KDuk/ZF+9UXKZNh5C6XFNiewuIb+JVTe6dsMtkRtYN+lsWGK8L8BW+LHUd/nbAd/9COTxgXzlIv6&#13;&#10;i50seExRCtrP+AVjWv6QLsWlRjEKjxeyLbLF8zntUd3qLw7HRobh2tptkX2Rb0Pb1W7hXbsYK/uX&#13;&#10;mlJxnhZdepyc0bMyM01TKQoKiowlcIZ8SBmf38/Ln+QRv9NJRJgi/niMwjEY0cM+I52CVCPdzIvf&#13;&#10;z/s44sVPvJ/Ep74ruuqK6L+2LaHPne2b0S++L2rz1fNA7QJJ9fy2lhQHoQacBqCg8BJSmZApiU84&#13;&#10;0sXPvBLpkbxdIKQUF2HFmjVIy2mM+raOoImw9AhKV0ZKCb79+FWMmZ6NkYftiaZZPMBumC20QfqU&#13;&#10;j2wJB7xdtSA7Kx0lJSX2K3X8khGULdTBpPJaupCKjJJlGP3sy1jaaBCO2LcfUjnRjfmPOqg7CU8a&#13;&#10;j0uqI26D8IETKvhSU8vxzZgn8cmKHBx0yEFoml6CsrCN0kHVSXXW2BYqthTZFhQj3/v4tWyxC6Lc&#13;&#10;1atRahdF4uNFanpWNhrUrYcMaxcnlXRKWkoZ/vfoVbjtrXycdvko7LpNY5SGMZNsWHWkS2XV6/MJ&#13;&#10;Rx7imXyc8r6MY3KMa8s4vtQ0pBUuxUtPv4I1LXfEiD172lqZ2a/+5tXh16m6qNrHs8wk+kbZEvYx&#13;&#10;yVJPXF40v07hxE9InPCCcV0q+7qkgzKiE8cUL/t6SWeZ/1LTMmwcFWDJ3NmYNW8RSu3Ct1GLdmjf&#13;&#10;thUa1MlAiS1CueOIDYq83NUocP2FGqwO+6XZxUm9evWRnZ5iF8vFldqRYrpXTXsXT773HYb+6UgM&#13;&#10;bFGC5bnF0XGJNpbbhWtOTl3Uswuw8pJilHCVtqwYK1avsUm49dP6ddxFvW8/10JyV61yF2r16zc0&#13;&#10;/iKsWWH93Nrk7KJey2Tl1EODejlGL7W+7JZn1vIL+eU/5VUXy0nHC9HjPlaZ0Il69khGkHTxO+bw&#13;&#10;D+m+vM+/QbYEVSOFC7pl+RbXuRbXxShJS0Oj5m3Qtk1rNMrJsAtdxaoc+S6u4WKj1e+OEemZqFu/&#13;&#10;HrIsriVFJbZ4XtFHU42WO/09PPn2NAw+8EgMblmGZbmF1oIK/8P6EeNaNycLZRZX6uTC9spcOz9Z&#13;&#10;XOvVz7a4llXuL4xr7irrHzC6xbW0CKuNv9T86fxgkMfdrDp17fiVY9dfpW6hPMkv8m2qHTNQshpz&#13;&#10;Z/6I+YtXIbVuQ3Ro3wWtmtSxbmHt8myWrwWdybFYEke6HyPiomRtUN3So7KgeOPlOD/5hGOe/Ew+&#13;&#10;LsiXYfWq1SjyxibxFfyMTCbqNzSfhfLxuuNl1UH/ZKStwYvnjsLoFdkYdeU16Ncy3epyEU2wpaL9&#13;&#10;tDUtwxZW7EKsODyOEBfpDuMarztejvNX6LBLvPxleOvhp1DQZ1/sP7gr0qyPVdAr2+IIjri2L1Wn&#13;&#10;oHjjZd8W1SMcy+SP40WP6woYK8sQJz5Bx+fhVfb1EseycCyv3xagYFUuilLS7Rhex2Qry5SV2Phb&#13;&#10;nYf0uvWRY4vcZEizcY3SQiz8aSbmLVqG4rI0NGnVFu3sfFGPC+E21yNfad4qrC6qvGCVkpKGHDtX&#13;&#10;5GTbecWOCbK1qnb69qs9khGM41lmIt2X9/k5CFSn8ILCB1oq+HxdpPl8ko3jpYN0X97n3yS2WEWl&#13;&#10;RYVYvSbP+V628ZidbefA+nWz7ZRabPNAG4927C5e+A0uvPYmLGmzP66/4C9oaMdR12s3s1/oD7/t&#13;&#10;cb/IXw6aLewvXIQvoe1mPG2UjK8naq839qhDeObj/HGc9MbxLCfFSLoFHZ/9iZdVr48XjjLEM/m4&#13;&#10;TWWLU1z7p8YeqF0gqbELKxREHd36fTBNr9z5/YFCqWgwhPySF58GUEUNQU74QB7Izgbe/+8tOP7G&#13;&#10;h9H5iJvx6rWHItXu2nL4BWMwPhBtx4BdIE+d+DpueqIu9vvTHmiWHdxBphBtX5ctotGayraYpFWY&#13;&#10;YosjRavm480Pv0aXPkPQvWNjlPMIHeqmXFyHX2be6ZUtdic0o2wNnnjiAXzWJhMjDuhvF3bUsrYe&#13;&#10;4Sjv2+aYfX7ptrr85NrOo6JLNimwXRXfvnIt7v2pO37350PQ0iou8hYdfFm/DX7d1bbF+VK2eDXF&#13;&#10;bKd+v+6U1AyULXoffzr4DMxduByFdpETpfY9cfTwkThy2DD07lAPRUZLKcvDlBfvxwcTS7HTkSOw&#13;&#10;67ZNTV8wCZZcvA7hFVPVn8QnGmVIZxIuXhbN4f122gkzvXQlHnz4fszr1Qgj9ultFz9hJ3Aa7Y/H&#13;&#10;T3n+VI9Y/HK87ni5SlukjFWG7fFQQXZjbAl5KSj7pFdl0Rze0x1UFvyVjI9zeY+fPPylZGSgcPG3&#13;&#10;ePg/t+CeR17DYruUsXVVFNk47b3PSJx72unYc0gH2Doqsgpn4ahjjsHHX/6IAtttFqXmHXDgIX/F&#13;&#10;iD8Pw2792wYXw6HPMzJL8eEjd+K+lxei52EnY/J/D8HRt0zByvyC4ILZKUlFr93+jBF//SuG7bcT&#13;&#10;6tvuIKycjpMOHIlFzXfFE0/dgY6ZRW680Q+p6TbZWzQRfz3kKOQ13RfPvX4nCj5+HLv99SoUFxTY&#13;&#10;hN0aGqacvrvijCOOx1/+tCfaNbQFnPCiTnRC+Yu6I7/EjgeR/xNiJB0RjyGky++LPp/qJM5Pwkue&#13;&#10;ZV8veaNyVbZYpWkW16Il3+HB22/FnQ++gkWMq7WJF9A99hqB8yyuew3tZGPeFhsK5+C4E47BB5/P&#13;&#10;Cu8mhhY1a48DDh6BIw62uA5o5+Jq1jgi4/rRo/fg3mdmo9tfTsYXDw3H0TdOwoqCfFvgCuVtQbvH&#13;&#10;rgdixMiRFtcd0SgzAykrf8DpB4/Ej/WG4qnn70LnTLvrz3ZYOxlXLP4URw07Csty/oAX3rwPZV8+&#13;&#10;jV0PuwyFhQU2zCPFyO69M8480uJ64F7oaHEttJjH/cJyqi0K5S2cgTuvOQl3vTIdJQ0aIMUW1hq2&#13;&#10;3RHX3HY9DhraDSm2SKIbCbRcPlcsiIt0h3ThyCM+nyfKhzGKyhS0pDqCkvc3xp/E5+tydDvOZyz/&#13;&#10;FMMOPgFf/7AkUGYXvDm2uFlo8eAplykn+/d4YfIj6NswzS1ABdj125Jq+rkoPfrNFzF2UX384cTz&#13;&#10;MKhts3BhquK8FPcDy7yx8NPnr+KblY2x0w7bo74ttrmdBrF2+rYoXwnG+OUX7horz1+MsXdch2Un&#13;&#10;tMN+Q3vYFhde7JmAJfkqbptoDh/T7QTtj2RUjqDHTx7+VI94onLIS7xw0quyaA7v6ZYuQsn4OJf3&#13;&#10;+MnDn6+XPFF5LVt48ZmLO487Am8W/h5PvHEhGtmFKBcgTQ3Ssurgl08fxRF/uxp9r3wdtx7awx2z&#13;&#10;l82fhgduuBr3vvA+8iz8Oda/8spz0MMWSu+45mz0aF7fKi3ES1fugYteWob8gsIwGmaMLa4M3PcI&#13;&#10;jPr7yditV0dbIK04d6uNkb2h7Q7vtZNtUjslQ5yfhKcu5sXv80T1rOWXCn9HPCYoXWyMaYz8Kt2q&#13;&#10;06+DeeElL36fL6onwRbpiHgMIV2BLRaDzDK8+tT1OO3KJ1CQl19xbk3NROud98WZI4/HQfsMRcN0&#13;&#10;O2/bIlbuj1Px+gtvYlHHfJx11jA0tkOvTptRPdWyZd1+iXRX4Re2VTyEq3+ZjQkTp6PHwJ3QuU29&#13;&#10;CiPJaCnuS8o4f29AjFSP9BBK3o8Z8UwRf0x3QF3bFuGr6i8R3ddteb9u5v2yZDbEFvHWwpp7oHaB&#13;&#10;pOY+XFsD5w42mPzEzq5B6EPHE/KLpxKdeowuWlwnH5MpXjIbb3/4Mlbm5WHO+8/i68V/xvZNUlBg&#13;&#10;E0uZwm306TZpNEWmj3m78km3RRE7sNihJVKbYjzpvE3r+HhXwq5D+TgDM8aWmp5uOw7K3c4Ebe2l&#13;&#10;MLdwc9cB+dLsUZg1P76NE/92CU6/4SVcfvLvUJybG95JDCavaWEdrJm793mXyW8325Vuj/9wuz/v&#13;&#10;dFvRztz2KEB5mk2/mQLbyBeoCg/QZkeJd4eLizXBllCe2mgedfIxAlNsCN+vzHNiHfCTxgWSEtti&#13;&#10;zDserlLHT0H6k7wpYVxJLrVdLU5vwOr+UicT62Vy9dHjoZxDkpRgi++PdfGLj7oYTRpbVlKIFctz&#13;&#10;0arr73HMEXvZApNNgApX4avxz+KRmy7GGy+8hH/cczcO7N3GLkDq4ZAbnkfbGSUYsn1XW8yyu6tm&#13;&#10;T1q6+cJ0ubqtvZzUlNmsO7qoMJq2r0f2mf+DnSmyhfFLiFE4e6/aL7wgVv2Bjgzrr/Q7ZZw3DZpy&#13;&#10;1x9LzPcuOXfbnU+72Ka9JVYP688wOd6HcHLWOBcrFwMbC1aPEnWX2p0wThqiNpFIwRguorNOo0fl&#13;&#10;GL8rml7SA5IxO0NcMdIdlgIets2SdAoGRBIqaD4f8euzhbsAypf/gGvPPRIPvDUP2/YdjvPO2Rdt&#13;&#10;LHZffvQK7njwMZz88Xe48/EHccBOrYD8UrtLnYvsRr1x9umHoZ6tmpTb3dofPnwJj9x7PcY++Twu&#13;&#10;v+cOHPuH/nbRaRMxu0hLXTkHY76dg+X9j8GQdpn4bEUuVpVn4M+nnWPlHBuj5Vhhd7Oev/cpXPre&#13;&#10;a3jm6Gvw2FVHoXWjbXHowBKMev0TfPDlz+iyS2urP1iUybDJ4JR3J+CH2Suw++FHonV6KaYX5yMv&#13;&#10;rwC7HXI89hrcxcW8KHcB3nvxcdxwwbEY/dpBuPm2W20Hi925tKBW8qNzZuBHZuPjqBIvwxGEL5Sq&#13;&#10;8L/4BB1DyC+cdBMmxijUSn4m8bu8BVR6AqL9TbDFxXXlLFx//tG498052Kb3YRhlcW1nB8ipjOtD&#13;&#10;T+KUj77F7Y8/ggN3Nb8WlGCN7drIqL8dzrp4OBqmcmwXY+ZHL+OR+2/EOIvrJXffjuP3GsSTgBll&#13;&#10;Y23VPLzx7Wws7TsCQzpk4auVuVhRnoqdjzoP+/VobGxlWLnoW7xw31O4/IM38PTIq/DY1UehfaNt&#13;&#10;cLCpOeuliZgw2frcbm1tUSs45jOuX074ADO+X4adzzsabTJKMasoH2ssrrsedCz2GdrV7QQqXr0Q&#13;&#10;77/0GG684Di8/Mofccsdt9kOFsbVecXsC/zCUZ5iF/ZPXv0X/PvlFBxy6pX44959UfLdR7j9sptx&#13;&#10;3ilXoOETd2GPng3t7mrFnW753I9RqLkS8GNEgotNFTHy46Z8HDrlst0dk3huW8fxQtbY3d+SOu1x&#13;&#10;2pnnY/GKfDteZmDxN2Nx2xMfYc9hp2L3ge3cuTsjoxVaZ9t5m+e20F6rwAznuTLY3clul27n9hQ7&#13;&#10;tzv/OT47lme1w1X/ehiHlaRiB4tvYZE522R5Xk2z87E13pXZIamLicfojIxijL/xeFz6864Y+/Jz&#13;&#10;2L45sIZb+q1a7uxxj/Q5bv6x3UE8r/CgS7NCHzhy5JfgfJRmdfP8w2O6TQWQXofVh4OBvKYgzfSn&#13;&#10;Wp93esLzlmvnRsTIja8qbQnqW2eMQrtdG8I/rl9Z3tm1JW0x2xh+5OfZIkau7fHh+a/icQvGgDus&#13;&#10;8tcUotiOve6cW/ALXrzpcNz63FLs+deTcMgeQ9AUhfj0rdH479P34rifs/Di8xegjV1wF+ctQF5O&#13;&#10;Jxwz6nj0aGB7iGyuNe+bj3HXE4/glC8W4ZEXbsfQDraLK7wyj/xiFWfYYqqdgN2x2rmNtlqvdedo&#13;&#10;9nfrYlH/YBiMHpWdQPCHOKZ4jCrx0gdh13HMIT/z4hN09JBfOOl29m8GW1RPHFayxXxbXLjazoEp&#13;&#10;GHbK+RjQtr4tdAGrbTHrteeew0Unjce7x5yEG684327uFaFh373wn8cfQF7dHuiSbf60GHC3RprN&#13;&#10;tRUH9g3O5Rm3KNl45+OynN9yfsw5knUMy3Pccy4dzAWt5wQ7PsIxTN3ptjjq62M9aTzWmM/oNo7V&#13;&#10;Uos5d4qYFXbsyMCSaaPxt5NuxaX3jcVZ2/ZFoe1mCuadwXFHvqcsd6mH4Xb9gUrlM/G5toUxitrk&#13;&#10;ZcjP5PgMOnmzRXoCIgkVuokTPQ6T+GULaWwn/ycl6mKqri1JOmtx1fNA7QJJ9fy2lpQ6vzq1oAYO&#13;&#10;Bfy8+KUozi+68ILk9/N2rMK8rz/C+PGL0bp1W/wy41u8+8lUDDyov50AufWZE4sM2+Gci88+/hTz&#13;&#10;Fq5EWr0m6NOvJzKy7GTkxiJHajDpSClYiilTpuLnBUuRZ6vQLVp3xYCBPdGAj5YYz9JZn+O73Abo&#13;&#10;s00zzPviM8xZnofSjLrYtvsg9LJHM8rtQnzBzOn4dNJ3pjMDP//wFSZMSEebjt3RsUmWzbFTUbD8&#13;&#10;J0z5YgYWL12O0joN0a59D/Tv28Eu4u0gaUeNVDtJ5i+ag08/n2rbt4uQ07w9dujdBJl2gWxTKTaJ&#13;&#10;TnAXwasWTMeUr0zXijyk5jRCh+36oV/XNkizBYIyOzgXL5+Fr6YvQFaLbZCxaiZm/rgYjdp1x9DB&#13;&#10;vZBq9TEpLik26UrJX4rPPvsc85bmIrNuU/QZPAiZdYKTBw9qPHmU28ysTqpdSEyaiKk/L0aB+bBh&#13;&#10;844YPLQfGnGrqU26/Ri5Srx6WKYu1evKVGzJx/n5uD6VxaOy0+U02TVNUTY6dt8PJ9ldmyzbgllq&#13;&#10;CwaFRx2JnR+4Ceff8BiuPv1+9B13GTrYUaBBkxbo2K7E4mw+tvZkZKZj5YLZ+PLrb7FwWS7qNGyO&#13;&#10;ztv2RM8uLe3uMyfCtnHbeJbMnoYpX3+P5XmFqNuoKbbrMxBd2zayd5nYScvaxJPq8rnf4vOp32PZ&#13;&#10;qkLbstsYnXsPQN+OzcI705XbLL+kZ9si2/xZ+HTKNCxfU4y6LTphaI96bqKUYidjuovb7BfM+Bxz&#13;&#10;iluib7e2yLJ5Hu8sFq1ags+m/oAW2/VBp2b1sOC7r/HTigJ0atMcs2ZMw8LCDHQdtBP6trI7E7Yj&#13;&#10;aOaXn2D67PlYY5P/+k1aos+gwejQJNvtlqB/leRj+Zx4Py96nL+qcpKsj/Pz1M2ykuryefy86HF+&#13;&#10;ljPTSjHx1WfwmC2O9Nz5Itx//6no0dIeZ7GY7rX3Htihe0v85Zz7cOOLr2KXwafA1lptcpKCJi1/&#13;&#10;h+PPPBWNbUsvH30oPmIE9h39AE675Gb886T/YOCEO9Cvhb0TwBanlk6bhJmz5uKQK3awbbxcmChB&#13;&#10;VoOm+NPIkzCsR13k2YV0aXEBjjpkP7vgPQGPP3IZ7hg4ANcM748/HH0mcp6/HB98+j4O3vEoZKVa&#13;&#10;X7JJcurqn+2u0jjkZvbF8OF2V9O2cdtUzn6NsLPtejnlrwNQyruW1j+P+etwXH3R2Xh4zMu48apd&#13;&#10;8eB9I23HBC/QgnFGP8R9FMepL4pP0PeznyedZaU4v+jCC8brjcs7+gYcLzLSijH59WfxmC2OdBt6&#13;&#10;Hh548Ez0asW4Anszrr3a4NAz77K4voydh5yBljyalqWiSbNdcNwZp6KZLYKUcoFz5F9xwKsP46SL&#13;&#10;r8d1J/0bgybcjYGt7dhtk9pfpk/B99/PwZ8v2hmNaZiNwcx6jW3B6m84Y6cmLq4ljOtf9sfN5x2H&#13;&#10;Rx6/FLcP6IdrRw7G7kedhnpPXYz3P30Xf9nleGQhWHRJWbMQH3z8BlZm9sKI4T3dooWttJnyhthp&#13;&#10;7yNwylHbo4xxtbqOOWI4/nHJ2Xhg9Gu47vJd8egDR6OOvQuFU2sm+pTHgLzls/Hmy0ux3bBLcOVF&#13;&#10;Z6JDHevdOw9Fdu50HHXtB5g+dyF279XY+IPzieIYj5Hw0u0q8f5Uom9AjCrxe33R1y8ev3+QLnzE&#13;&#10;a7Eqy2qBQw4/2hpu53k7f814Z7UtkEzBLvsdjpOG9Xd+I3+JvT9k+teT8OOPP9tun2I7zrVAr36D&#13;&#10;0al5jr3PybxXsgrTvvwaK7M6ol3OSnz7zSyUZ7fAjrvviAbbtkX7vDRkZwQ3F1LtBkhZ3lJ8OvkL&#13;&#10;/LxkJcptwbVdpz4Y0Kcj0mlTgen62uYJP5tRhbn49JMJKG/bGl17dbbzpl0w20LXZ19+g/kLl6HI&#13;&#10;5hjN23bHoAHbIcduRrg1kgS/pNtFU+787zHRzge5BWX2KGBn9OuSBb6ChDcyglRu5Wws/cnON1/O&#13;&#10;wCqb/2TVa4pe/Ydgm5bWTruQ0pgOBaJjgO9bPx+PwfrKSbI+zs9vOVvC1tsFLhe6LKruuMh3FLmO&#13;&#10;xL929Wokh2eb85fOwtvPLEWbA8/Ejf+4BJ0aptv8KhV77TbEHnkrxf1vvY9ZK85Cu9YmZMM6zXYX&#13;&#10;Dj/yJOzcKs3WYW3mmD8MnZvm4/zbZuDnX1YjpVNddyNG/uSYLV66CF/ZPKFg297YweYQ9BUXZcvy&#13;&#10;FmKync9L6m+LwT1b8Bp87bFgpjJJX1AK/vo4+Vw4QT8ufp50Z0eoMM4vuvCCZPfzoXgl3KawJaij&#13;&#10;1M6OnXDgyBNxwHaN3SIGH208YsRwnHX6yRj38APo129f/P3IAfaoejbatu2IgrQGNjtnjG0BAyX4&#13;&#10;7svP8f2seci3x6aateqC3n17onm9VNuUVeZueJbYTYeJn03BgpXFyLZHpXr03x51Cufj23nl2H7A&#13;&#10;NnaOLsJ3Nm/Or9McvXp2sncW2fHbfFdoO0E++m6RzUP7oF3zOjYHtR3v6WWYM+UTTJ27AKvtRkm9&#13;&#10;pu2w/Q4D7DH/dKOXYO70b/HJlJnmsjT8OG0yJvyvENtsux1aNMi0xZQys/VTu0kyH3YYQMOmnTFo&#13;&#10;cD80q1Nm/Yz9t8LviiN9pDzpfj4pRpXov/YxnQZ6qSa2eGpqs9X0QO0CSTUdFxdTRxYUPT44iReP&#13;&#10;aOIlXNeApVyUdC4rzccHr/wL37cYgqfuuQwvHLsfXnrrXYzcoz+aWXTL7QBYYneLH7l0FK5+aZId&#13;&#10;CoOU06k/tmu8yo5WO7m7SlzpLVj6Hc4583SMfn8aypq2RJOiZbZAkY09h/8dN1x3CtpnFOKDRy7F&#13;&#10;6U/9gkG9muGrSVOQ3tieY//FDlQtBuKq+27Bkbv3wIc3X2p3Ct93Fb10/6V46b8NcPaj7+LK/Vpj&#13;&#10;2uTxuOCc8zFh6kKgVRvUWTQf+eiAEy+9DBeeciDq2mrzL1+8iQtHXYJXp86Lmttx4C4omr8M2a2D&#13;&#10;u/3c5TL945dwwbkXYuLMlUCbRsicvwJFTbvj5DNPxnnHH4Ecu9hf8e1YnHzcNVhep5Pd1f4Rdh2P&#13;&#10;Hf54BZ78XX+kr+aiT+hz+mnpNFx2/oV4/M1JduoIUuuug9A5yx5Xyg7qLbetolmly3HXTdfgvluf&#13;&#10;ws+RhWnYfq8LcNMtJ6NrU9utEN4dIVnxjljDjOLvxzwJJ/lK8fd0xPXKdrdEb88SF9njB+V2geHa&#13;&#10;WrcFjjrjQsybMAn/mvQMxk05FWft0gwfj7sDh145H4+/dhf2ttjOfedOnH/pPXh7xhK03KY9Fs2c&#13;&#10;jeyG2+Li++7Bcbva4pLtIpjy3EU454YXMW3uStRvVh+5tqjUsuv2+OuV/8b5u3e23T6lmDz+cVx6&#13;&#10;8WWY/FMBUtvYuwXmM1Z9ccU1V+DofXexdyV423DZEOvj6dlZmPfWg7jsmv9g7HfWT8LUefCuWDNv&#13;&#10;Ger2cDM3pNn7M8b85wxctuZQTLnrfNSxHQXcdbLw67dx/OHn4oA7X8StI4fi7RsuwyVjP7XJW0v8&#13;&#10;uGARULcNRj06FkPblOL5f52F828fi2X5tl21SQ7yluWh89CDcNJll+HYwW3s4iG4wywbCDc2Roqf&#13;&#10;r0M4QdHWpVs08RIKR6gknYRrJ7tbs2YZPv3sVTsW9MQFNxyJbRql2N36fNdPeWd2+z+digd/aYLv&#13;&#10;u/ayC6fwxcSmKMUWPwvtEZkCe9+R60uZ9e1u4um4dc5snHDr83hp0k8Y9KfuNqXIx1efT8b0VQNw&#13;&#10;ge3qsEsmk2bMbOcO5QvSTQcvgIEW/ffHpZffiU/s4nncba/h9MP6o1WPA3Bsv+vw0BOfYOahB6N3&#13;&#10;azuQ2Urwwm8mY9wbX6HNEbdg+6Z1Ku4y2iJJmS3aFFgf5wKJWWoLotvhn9dfjcUfH4x3v3ke038+&#13;&#10;DANb2iTcdtUl+UU+c0Z5f5L8m4STvGieig0/podC0uXrYF66CZUinPmnLG+lLUyPNu9vh/NvPBpd&#13;&#10;m6S5Z9MD/lQMOuBkPDC/AWZ07YtUL658j0tRYaH19aLg/JBRD7sNPxm3z5uFE258Bi9MmoXtD+5t&#13;&#10;Y74QUz+fhO9W9MXZQ7Zxu+eCuFos8/NtQdFi4BatgGa998HFV96NT460CbrF9cwRg9Gm2744fuC1&#13;&#10;uO+ZTzBj2F/Qrx2n6KlYMv0LjHvtKzQ//AYMtUl0cOhkG7mIVmiPixSEcbXFvWbdcM0/r8bSjw/B&#13;&#10;WIvrtHkjsGObNNtkVLEozfebZDTeFhfedS/KOg1Ag9R85OYbzo4NOQ1sy4FdGqRl2NjwhofvU/lW&#13;&#10;cSCMJ9Hi+CgeSTHycJJP0r3Btpg+m/rbro7wRogtMOg9QSX2TqDAb0V2sbIGY+89GWfe8h5yCxui&#13;&#10;bcNU/LxyOdrace70f16LE/u0QOGyubj+vJEYP7cFWtddjgWL82zh4i947Ys/YNp/jsAFk5rgiTHv&#13;&#10;oH8DYMXcT3DzJRfj3rFTK5qf2QZ/+8f1OG/kgai36gtcdMrRmPgj/fYFLjvhMLTtdgreeP8alM2d&#13;&#10;hDNPOw1vfDILaN4KjfKW2LvTGuBPx5+H6684Fg1SeLzxL0rtsTE7N8/+9GWMGnUlJv5QcT7oO3QH&#13;&#10;FK4AutldbIYozRZmp43+J87558OYMssIYWrbY2dcduvtOMjaycfwFCPRCYXzfb+uGInm6xBOULQk&#13;&#10;3XGayoRJ/NJJGE+i+XjhBEVzulUIIW84cCyoXssZhcfrIOfqtOOL3U7DmhkLMXPuMrSzGx3cOZCS&#13;&#10;0wZHXXI7/nxmCeo1yrQFVlsdMVEuu5Ta47vFtvjGxxuzs3LsMSve/sq2dxsZg7VD9RFyi3D5ku9x&#13;&#10;5anD8VmXCzB19Fm2PFpuu3fTMevVJ3HUKTejZfBz3wAAQABJREFU3/nP4Ym+rUxvcO6gfWqfs5EI&#13;&#10;L4nmoVy2Ur0hMQknedF8Pc5mH2F58f/atpgjzVO248POfYV2DHbv7LB4Nt1mB9xx/RU4eN+T8eLE&#13;&#10;d3HkwdujXfkCnHvmkZjS8e/4wRaX0wqWY8y/T8HZd7yHlTlt0TJnDRYtyEX//f+K6276BwY2sxtV&#13;&#10;877AjWedgns+nG03JYMbaM22G4JWZT/hi9L98dmYq9E+ewnuOfp4TO95FJ575WLUtfOBvaQMCz98&#13;&#10;EIedNhrnPvgSLjqom53/l9vjnzfgnn8+iNme/wbsPgrX33AmBncDxl45Cpe887mjPv7vc/H4/e1w&#13;&#10;3+h3MaxRAZ6/+Qycd8dbtsgr4XQM/fPxuPKKi9C/hd2ctKkGey/TlopRUvx/bVsCD9T+rakHgqNg&#13;&#10;TbXUykce8A+mGiicxijFD6LiJ178gpIRDyF/TMZtRwC7G/PL13j8uQW2Tb4r+m/fD3sM3x4zX3wb&#13;&#10;X89eYqvDdtfV7pBNfu12XGOLI+0PPB3PjHkb77z5Es4YuACfT7FJiu0CcI8e2N3BhZ88jXe+XIrh&#13;&#10;Z96KcePGYtzY13Darm0x/sX78MJXS23l17biZdlF7uqfMG16Oq55/HW8N+Z93H3NqShe8TkuuPhB&#13;&#10;TF9QhP0vvRnP/vtUszIHI87+D8Z9MAbHDWlqE+giTH/rPnwxtx7Ov/kJTBgzBm+8+iD2a7UQ/33q&#13;&#10;cXy7rBzZhQvw/MO32OLIYux3vsmOfwdjn78d/Yo+xAK748SteTz9lubOxj0nnoWJc5rgrBsfxfuj&#13;&#10;x2H00//B7imzcM/Vd+GtyQvtPQu21TbNXjZovbxkaTGGXXQv3hj/Fm659DBk2PZtXrYFvradDlml&#13;&#10;ePv6m+zu6yT02eN0vDTubbz35ssY2ioPH02157kthvR5hr3M9sexL+N2Wxwp3vdUPDfmLUx4ewwu&#13;&#10;+9vemPTWzbj5qY9t50QwrBRT3Smw6taKsWLr06rqL4q/9KqfxCF1xVPEYxdGRdmtsPeene2xE1vw&#13;&#10;4oSTExZ+IchelsmJSg5W4O6HnsPbPxTgqiffwPhXXsGYR2/A7s0X4M4nP8bqskzkTR+Dc654CNMK&#13;&#10;O+CqR1/GW2+Oxwv3Xob0WZNwx7UX46fiTBQumoq7TrwIny/sgkvveh7vjR6LVx6+HoNXfoVrz7gT&#13;&#10;H89YYfEJF5408bMFqLTVc3DHXbfZ4sgqHHSJxfLtd/HG07egx6oPsHiJydBeJlskS8mqi+b2Mi+6&#13;&#10;nPHhP/qJl0Hcksl/mXb3kQuD+U23xV3PvIpxNuE6vn9T/PDBYzj7xrHIHjAMD70yHm+PeRN3XniE&#13;&#10;jYNXcOutd2Cu3TXlo2DrixFNEU9SjJLiTz5fjnnFKM4v3eviJ01J/Im2mKOK1izF/C9/tDvq+6JP&#13;&#10;q4bRQgP5+ZWPFLsLtO+oczBq/yHIsTs2sku+paeZ+FhdUWo99NtlkF1U2cRm2jx70avpyFuNrya8&#13;&#10;jnq7/x69WjZiIALTeMiiHP8x3va/OL8Ezfv2Q5dOzbGqZALmLi9FnQYtscMRw5D/08t4//sfTcI8&#13;&#10;Yott3338OibntsDf9h6CujZbD13o6MEcP6jHfYnHdpCltOiDg/ZqgPwluZi+ZJV7JID1yi8m6Oxw&#13;&#10;OI5v2hTifCh/VsK5lhAT6PB5/HxcZyBB24P6CPmTnurbYos/9tLK+Tym77gP+rWyFy1zy3JYj/uK&#13;&#10;TWZT7HPeuTj7gKF2scK4RtaYf82ewAxrkMU1pR767DgYrW2T1RtT56OYcc1fg6kTxiBrt9+ht+nn&#13;&#10;eYPJyTpldkQNdZbYLoXmffpi221aI7fY4rqs2O7m246EkYej4KfX8O70782DNm5Ny/f2svBPcpvi&#13;&#10;pL12sBeMp0VxoDI+wsh/TrEBLphYh8GBezexnYir8K3FlbsS1U7aQx+mpjfCjof9BTsPam+LQbZz&#13;&#10;wI5vRXM/xeP/fh2pnXZB9206ItXaSd51xYj6Nl2MqC2wT/ZKt+yI26Iy+ZjEz7xodE8gTywTx0sQ&#13;&#10;CO4QyF9mN0ge+hQd9zweT705Fq+/NRaPXDkSiz95Fa8/+h4KsuzObEqm7Qi01Q/bzdNyt7/jpTff&#13;&#10;wLOPX4JW5UVIsd18GXYupc70cltsefo23DtuBo644Fa88c67dn54GEf2W4gHLr8e46fMRnnzXvj3&#13;&#10;Y6/iVNvEmtJlKP7z4lg89+CpaGR3led8+Cg++C4fx557B8aPexNj33gZxw9ugNHP3Y+JP+WhjtXD&#13;&#10;tlS00xb+8n/GfaecZ4sj+Tjxsvvw1rvv4WWbI6ye/RWm23p3Jh8PsPfYlC79Gpf98zZMLeiA/zw5&#13;&#10;GhM+eB/P3HoG0mf8D/+86C7MLbXjuetLgR/lP0HTErgv/EsbfFuY14+8khP0YyScYBJ/RAvrYbUR&#13;&#10;brPaUlGP5dxOT0KmoA3Mc3ZkWLrE2p3dpAv2OmKAvSLqWRw7bH8cdPFNGP3u/zB95jyUpNqim+3O&#13;&#10;zAzdx3MxVi/BJx+8hTffGm8xfh3/uuh0XPHgF9h15DDs2LW5e6SK+uUXPurWuGdf9N7FFmK/fAT/&#13;&#10;+znPFlJsd0PBMnz4xRQsT+mCow61l/OHC+uUZYrHiDj6kD/pFs6HkquEi8XU5/HzipEgdTCJh5A/&#13;&#10;pprY4hSEOqSbuIq82kmsOwi4+gIePiZTjIZ2w8pe2YeZ0xdi/poCk7WFrsxs1LF5P/O58ybj3H+/&#13;&#10;h23sfXVv2HFh7Jg3cMvxQzB30gS8+K7dFLPHHd9/3t5T9uGP2HHEBXh5/Ht4Z+yzOLDpF/hi2nzb&#13;&#10;epzDaZjVnoIGtp0rMyM7Ot+7tttLua0ym1baY1J2k/Hn99+0RZsHsfB3x9icaywmvPMW/nnWofji&#13;&#10;ndtw3UPvYHVeFoZdfwfu/8eR1oz6OP7y+/H22Gfw+23qYsaHT2DUrW+h854n4uk338F777yJ647t&#13;&#10;i0kv34vb734NRVY/95jL584r1g/8pLgQKi/+6vQX6aYOxUW6pZeQKQ5Vv/jF43TF+qJohKqnEs74&#13;&#10;lVSPyrWw+h7g1WZt2kQecB3bG3hUK1wFrKhMHVkdfl1QUtJjw8QWK9Lw7TPP45vS5jhxV3vOu0l9&#13;&#10;7LDHSLR/8Czc9eGX2K377kgtWoD3H3kWaa13xo2XjMIftq3nXnrX7cqnseDjvfEo7wLY+OVby9v+&#13;&#10;/u/46H+j0KhRQ5sIlaCovAWGj9wLT//wIsrzbJu73amx/c92Qd3SVpyvx7F79nYnuq4njkL+wtkY&#13;&#10;dedj+N+sc3D0oE7oul1HMzkNrdpti/69e6HYvqhSZHdvdz7ubkw8oQ4aN6yHcrtjWdz0Dzh8+E4Y&#13;&#10;97pNYm2L3PJZ9kjOmK/QYr8rcPOZI+yrMbbFL7sfrrY7Yl+fcC5W0F67iF/87QQ8tRT4y2UX4uxj&#13;&#10;DkR2ie1Q6NARV962DFPtufdxX0+29yd04mHG3sVSB70PPQdXnzEM2TbB5vsnSvniPzum0Od2lY60&#13;&#10;5TPxzPSvkNp+F1x164X4Hd/Wby+pu+3Wq7Bwv6Mwmw+/Gm+Gvcfj7S/fxlLUw/0Xn4adOjdAmV3U&#13;&#10;n3TqOfhowof44K5x+PnUXdHOWs/7HE4/ISuzxGOl4q5YRjymX7gK6MSiPxX4ygdk4lmLo0fczBBv&#13;&#10;yaqXbKkts7fpvaOdKD9F0eI1Flezjmzmk1ReKNlyQj1bHMjMsG2u9ohTWnYDDNnveNyzwwFYanf/&#13;&#10;G2aX4MPnn8HsXzIw4vobcNoft0dJYSm6dDwRty79BW/Mt+34dvdozjfv4NX8TBx746U4edgfkGbx&#13;&#10;zuhwNC6/eT5GnHIbxk/7Fr/rPtR8FFys0b50u0Ox+MvJmPz5ArQ/+DrcdNohdgfYelJ2X1xjW6an&#13;&#10;nHKp21oZnnPM6GAix2bKx4GnXZPZctfunPSGOPu6uzFih5ZuK2aqLQ49/eCDyG/YBVdfcTkO2r6l&#13;&#10;3X2xNpx1JXJ/eAcXjvkcU77/Be362QJCeKFJXRszRuVvJxfGhlYJL6j4ky/CMWCu7ECYD2Ip/urZ&#13;&#10;wn5j95tsxahF5yY2AbIFqvBCkfoCnXbXz3Z6FJmTU+0ukPwaGlHJlnLrS41si3x9O/YsXZhrfckm&#13;&#10;Xb98hzHjl2Hfi/uhcYMM61ZcnrLEPhgAV4/D2cJHad1G2CG7ISbbY4Cr7NGskpQsDBm0FwY0fMIu&#13;&#10;0ibhuN9vhzr5c/Hak68gxZ6hHtKvi/uKVYmbiTst7uJNdsov5eWZaD9wD+DlKfa1Fnu8hjO5MMnP&#13;&#10;LJLfwTA2ihFx4hOPjxOtoi8G/E6XdCaO6WDsko9JephXPWwL8Rtqi5PlyLXh0LxTE5uT8kLT7sab&#13;&#10;DvmDY6XIHrUrpm32nhj5i7Lc5cPqxM9nxhu27WaP3tXH8gX21SDzddGKGRj91kLsd24/NG1kL4K2&#13;&#10;nRpM5dafnN28mrK802H6Su2LakOzGmFi6QqstLu+pRbXwQP2wuDGj+K5xyfjpN37IKdoEV598gWk&#13;&#10;9trdbdVOc49Z8i5l2HbnR8aHut1/25qfhg4D/wA8NxEFubY7jmRyVPK5PU5o71ignnS7ICjJ/Q43&#13;&#10;nn0SXl5cZjvGbOt/5/r2CCLfuxDIqd3rg+J3kAZZkt+CfOCLyrZUxCCIhROL/qyrTra4Knql+owv&#13;&#10;bL6nl7bZzpkm3XGb7aCr39jGOz/lbrHY5eDDsNOVryHd+kPwiAoftypF+rZH4p6bzrJdk9YjrGGs&#13;&#10;m5Fg4i7T/CUz8b8nxwO7nY3TjhuGDvamzpSMbjjjjGsx/qiL8MxnU3HggL3RuVsPtLf3jmQU1bdH&#13;&#10;b/uhm33tKN9ukHTZ51JM3PtKNLE5Bt9XVNysOYYfsTuevfkD+0CKHSfciSioj3W7ryZ9/wGenF+A&#13;&#10;gYeNwnmnD7NH9uxCr1dPPJzyC/549D/d4neGXZ3P/t84fDXXHpO8/B8Yufsg98hk9+5n4uQXJuCq&#13;&#10;Ka/h7e/Osd0yDewxMJ6Zg7gLrsvH5InTnVwYm6QYKf6+rMZbvL84XZX6bry/hOOLjJZqbospUX1O&#13;&#10;YziOaZjr0+zXXOWwFAa/zOYCh196F1bU+xfG/+8zfPHgLfj4AaOn5WBPe2n23049Abt0a2PsxbaT&#13;&#10;JwfFP3+LWy4aZZ+UtQ8CGHbxL7bN2B6F3MG+ksYX3zOpHYFfylCY0RLH2uL3C+Mfw6svfoVDLtoV&#13;&#10;q3+Yae85eRvlB16BIS1tzNo/yQk6ZZ4+luV/6iafYkSa5MRTCefaTx5igxTIezrNd9IRh76M9Edw&#13;&#10;I22p0C2tge0sUSdN5GPMga3BscjhbcwHdL60u6GdA/sBr6+Mdm1yiNl9D5f4KEx9K2cUWLztrdmN&#13;&#10;23bBMdc8jb3OXGHv96mPlUvm4L3H30LDPkfZI6tnoK/Ni5GyHS667kks+vNwjC6kovA4SI1mjHuB&#13;&#10;slkXtNuU01BjSy9ejQ+/Ho+5ZXVw64WnYe++rW2OnIptThqFiR+8jTH3jMWP5+yNHp22QVd7rI/X&#13;&#10;Dx06dkOfnj1QXrQCYx66D7kNuuPQs87GPn0aIreoHNucfyM+fmhPvP/lOLu5Mgxd6tqCqndjIPBH&#13;&#10;8niSf2l2YCtbsuWP6TW1he2pTZvGA7ULJJvGj05L0mBcWz2PFv7BjOVggPoD1iFjf0hncnz24tLM&#13;&#10;ggX475gPbdt4Ab796SM8dP9XWPm9vfvD5n0THx2DWUfsgW72OMi0aUCnfdthu3aN7XGL1e5rAznN&#13;&#10;OmLQiD/g0WfsEQeaY3/SM/Px3hMP4aFXJ9izgHaosIWDgiVzbTubfa7PHn1h9Sn2+UW0GoIB3Tu4&#13;&#10;RZViW9RIqdsAgwcPQOuMN7B4lW3Vt4OuXpTKF37y82+cS1NfauliPHX7/Xjto2/suBnc+V/x0wxk&#13;&#10;Nh/CXfTIXbEC9g5GHLB/HzSyozg/Scn5TLvth6CDnYB/sYtY+nnV3Jm2Mt0K2/UdgPp2sZtnq+Up&#13;&#10;9hLI9t0H2OIGbAfNCvf8JI/OZTZBzmzfAXVtYsWt2K4d1mb5kzttCu0LBwWrVqBs4B/Rv2WqPYrD&#13;&#10;rb7FJjcIhwyug9sWBCedYpt0r14wzxxWhJtPOwJ3c8uhxdM292HWz0VIr7cM9soMO+NUPigbJkxB&#13;&#10;DFmI9xfhQsYQkF8H7WTZCn6PXoHk9a/TYW6jO1wsF3//OQpLbHLczBYzeIc/qMLoJfbqtYY48Ig/&#13;&#10;4flpt+AftuX1oc7t0KR5C/zuYJsIHbqvTbLzMPuHImRl18c+e/SyO3x2Mc0Fp+IU/O6kf2BPOwMX&#13;&#10;2cXHxFkzbBNRB/Tu0xtZdieywGJUZhdJ3Xr2R3fbcTDVtkErBs4wGmGLJbnLVmKR7dAcdkBfW4ai&#13;&#10;LottaQo67LgT2nVujXlughu21UAZF3ic/QFOF0yRCyzg2fa+nVatGzhdxfyCR1ouvrWh0rJdS2xv&#13;&#10;d7mLbUsoLy7T0+qi7z6HIuX5Z7HUdquUpvBNC8GEWrbqBBbp9zLiIcqPbwVLaHeMTrlkveQPgiN9&#13;&#10;1KV6kmXIUcHDvGQ5eeHk19b0sGDBShs3ZWhgG4eCiST5gkjwWX5+5cP/Mgz1KAX6jN/uDK1aOBNr&#13;&#10;lq9BQYs6yLCLqJ8nv4kpOV1w+KBBFj/bsaTJthMOY6T22oV3ur0ocEqRfdI11T75aws2fCl0s+0G&#13;&#10;Ycch2+H+8ffikyUjMXDOm3huRj3sOeIA9Glpnytck+/qDuwJdbJz28+Nb/rM3i+z4JtP7ZEqs6se&#13;&#10;XwpXUTfl5HPBQJejRNnIb+aYtfnERr01i5F0C0pzEI2gtH5b+GJj+yCMvWdqtS1wNLZ3Rjhn0Dra&#13;&#10;bzDTvlCRYmOc791WIt56hIpOJN3iunzRLKxesQar7f00mRanmZPHYnJWF/x58Pb2KIQdJ+zlrFHi&#13;&#10;rNu7uOWWrlSL6xdFq1FouxPq2eMPfFFmk+4DseMOPXH3uLvx0eJjMHT+ODw3LQe7HXYABth7Tors&#13;&#10;WGKi0VhwMaNrXVBDH9s7dBZ+M8mO/2nIsK1ErFZ+I2SSr9yLa3Nn4a4Lj8Ed/1uMg20nwSn2fq60&#13;&#10;Ij5yyOPGuuJaoYc6/TooV5GCOln29fm2VPAyR/5AXjzE+rIsB2lt3cTLlpBpLRAe8p3b0tKysOSL&#13;&#10;Z3HJPS9g9poyu2C1um0xcgYKsAtPui4F9pS07+g+Zc/3ktCV6fZZViUeV4tWLsVMu3GM4ufwtxET&#13;&#10;7MtXPLHb4xSrV8IenrR3gfFdMVyADc75VMLPupbYS15tucMW5Vfjjfv+i2fGfmLzENv5Y8ejvIVz&#13;&#10;7CZG06AHhgdv+YU+WfnzjyjKaYq2g/9gjw0XYI2dYFNsbtC+3y7Yzc71RaXsvYVY8tMq8CNbuY9c&#13;&#10;hH1fznI747jbcNWMWShMb4wlKwvdGqn8zHb59bCclMRDmmQJK9LaMUrmk8Ta/KSonsq6JRNA8bCU&#13;&#10;XMfautfmq7C93I7XSgGfSqa/IusWQ7NtB+a5V9+GYxbNw6xZszF79ncY99xDePm5ezBl8vd4bPRD&#13;&#10;GNTU+kKxfR64/UBcd8stGGBzKe5kW/nLPPw/9t4DMKsiex9+0gslBAg99F4sKIq6ay8gKiIIIgIi&#13;&#10;KIqKiKAouiAoKqwKSnVBFEVBmhTpIqCi9CJFpPfeAukk+T9n7j3vO7l5E5Gy7u/7GMg75ZQ5c87M&#13;&#10;3Llzp8yZ8jmGftAZK6Oi8POzt5tJbisLfmRJRZUGj6J+v3FYv3As9r54KxLW88V5e2G89sYtKMSz&#13;&#10;4LgbMKBTvYifs7xCci56sVkLvqMB5We4kL84ScvN/bdkcSSgPLmIIs/0zPQE7N+wlgOdOogMlzZI&#13;&#10;Tbj4cqZTVKmr0brFP/Du+MFouWQSihUrjHJX34C2jz2BW64qjrO8znnTHuDaZtVRrignvtifS52J&#13;&#10;KVsN1z5Yl9vxucLMUYmjDnbe/rgLoCctVLZcJezbTbx0DO3WHl/y4GgZeobwWbJrewrP/DvGSU2O&#13;&#10;5/ickEkOcXJ4azo/aIacPc5VMFyNcmYPhnV9DNPYLcktaEGkPcAu7DTfC5I5wRrEcaXaKzcbKVz4&#13;&#10;n099EbqcvKWsrkXcOqJ4mofEHSe4jrs0sij3y/6FauDyBMmFatCi14Zg+xbYFxS4OC+eNha78Wma&#13;&#10;4NvpwRxwHly6HCv37kb+4vHYv+QrDF1ikBBSnG88+2Ziwi9d0fsmbllgsoyHOeThr9uMKUMmX0oQ&#13;&#10;VMSkhIZnYdqbbfHip3+gfJ2rcRuv5itToTxSfvwWH/28nS/ZMg1AHvIjX3qkd2KKOcyLfDM54mZ/&#13;&#10;a26eIcDj5KHFjjPtMIZ1ugMfrozBFVdejVuuu54vqEWxbcxAfMkDMo0+2HvLkE0uLDPSUk6jA3aU&#13;&#10;mRx08eOhSQ/hyw8JeM8cfSGQBxb/yxdtzqkgjcszTYL8Ei9LrrGTJ4Pyc32C3Q6dvAgOT2BZzBNE&#13;&#10;cqfMlCMlzWRgMjbZsFMOQhzuvb8JCkU4L2SinUjetxxRsBziZE8047Z9bdupTQPBJc3rNE152HHl&#13;&#10;oTQGR8qrCfTlhcMIL+XiG1R45jEe6vsHbRaKf/BA2yA+jEy2LJzQyU0UtRs/i/n8+r74+3mY/v1P&#13;&#10;2Ll5M4a93B4/rngL3wxpg1BhypmXNE6GicWcMpE/JxNkMsxoT74UEZ4lp2k5ijO2yuRXB86rIVOW&#13;&#10;U4torhMUcUEcOIvIsrHJxAkQ/hn84pjlHqzr5MchN+U4xqtAU5ip8JJBQUgQX5oMpf9HyufcdMNJ&#13;&#10;OZGdf6HUx1kCzvqf6IZA6rKxPQcUZtEU87b1rPpX7iqLxCUsTnEUpukC0zQ7bKdpuvjilJfKoL4N&#13;&#10;M4j8sflonkovcfnqHx5VBCVqVUTwlHncevIkSsdz4MN0Qys8slKxjQdpHuMkR+0qVc31v2ootZeR&#13;&#10;gROeETzfYcPyVTh4JhPNapbjy9dpLJ04GaXL1uWtF9wvzlVDWfKiLs4QO2GVM4wvYMd5YOPvew9w&#13;&#10;krQDV8Fx2yAnYTN5QGSzB67C6J8mY/Z365GwfRoyC+XDLa3uRjS3z7Dn4hk3ohthLDzdPOiLCYJ4&#13;&#10;+GPwqd8wfc4+hBfmF+yihcxA3WC7NpKw6lJ9SROn8mm67TsY2X8FLs7GEx52monwR3lLXHEkHIhW&#13;&#10;cQTmhUtcnbTc8MjCKFWrKoInzufWgydRviJXt7GOK10wV5TsWLEQR6LKG7vyKWGc0CovRx5OIHLS&#13;&#10;eePyldiXkImmtcohIigFyyZ9i1JcVXJjzZJcfcGX1HBuy6NzzjBgWdlu5TBecaGckDy5fiN+37UX&#13;&#10;4TFteEA37cq3mxRu82n6wNUYvWgcZvHckZQDU5FWIBK3PtYA+TJoV5bJdFeGi1s+eiKXub0kNAKh&#13;&#10;CRswffYehMdWQ/U4rnKTbWGEazkdUvbAsvqJt+4M7PkUBkw9iAdeG4F/P9MY4ZyslckRu8zZaMlA&#13;&#10;+QkvRyeGqy+P3PA1XX2hkrDXaZrytuM2rdDlKYuUg/+Uj5OPq0PmG8IPKQeWjcb97XtxnFAVle66&#13;&#10;GbeWKoNCBQ5z28NoUsq4QJxwYYwvMUZc/tj5GhT54XYW466ojwdv4aGPXFEqPGRVZxS3OsXVqs4+&#13;&#10;mn2+dJwuqutxbJCCCW88jJd5E0rVOlfidj7/S5YvjYT54zF0Hb+KWO3SLo/clGFWN56hhBaO5MN3&#13;&#10;apLRmjJJzpojT/0r72qMppxsS5G3L/4PbRKBCG7FrMObU1I5ka/6VV/Ko/qXsDi77CqL4ihM0wPh&#13;&#10;K2+lURzxxSkPG0/52TQ2robFVxzlo7SKEwiuaTLgkUceR0pc2bWM528FoRibsuhG+MjkUwZfOOWo&#13;&#10;j2DX3hnJJ7FrbzJiisehYFwZTnyURd0bbkHThxqjdu+X8NboBVi84RCuuy1OhgUI5uqDqtWqoVbp&#13;&#10;UA4XM7hF6yp+iIjDpqXcGjF+Hg51vB2y3kTqnsou9kRMTTz+WBm0+mwz1q07gBMTv0BKjStwa92q&#13;&#10;PHOMYwspoOu07BJVHhKWcirMTtc0L9ynlwB8cuOnPAQuTnlr2CTyR/HU13TF13TbVxzbF7i4bHim&#13;&#10;LUi/ayAGLj/KOySUW6H3rQXnIhHfrCSKyRZq4vqGO+SZFRmH598fwwnqH7nlbQ5+XLcJG77+BO24&#13;&#10;Larru2PR+Z/hfKazWxBck4PTmrNYVzK4TZ2Z0SYKyeBkxjHzQZNzWcbJmWbSD8gKRUmSyZAgFMXd&#13;&#10;DRujGA/61YOBIzh2Do0uiRJ8D5F/2exMOvP+wPoRFlsMd9/fFNUi0s3lCDKOC3/4EUTHlkVJHtQq&#13;&#10;8yq2jkQX6lQvErfT/ww/EFzSvE7TlLcdVx5Kc6ll0Xwu+xemgcsTJBemvxzU2hByNA52CwoTIoVL&#13;&#10;OFBjkce94ijcT88BbEYCliyaia1HM/Hq2E/Qog5ne+Wtk3utUzbxGsc2/fH9NyPxwp3dUbceMH/Z&#13;&#10;FqziA+y+a4silJ3bmZ2rsGj8L1z1WIkSyN7cBO4v51Wepapi4IQ5uJ0PNnZBmL37ZwQt3souyxm2&#13;&#10;BoVwFvfIUixYvgn/rHwDjzDhEubEY1jy4y84yM6pRGwE5eYD0nm35dd9vmTKLTq8iSIj9QhW/cil&#13;&#10;/Xc05MqVMSgfnsKB9iEMnv4JeHaUyaNgsSJcjgt8P+Jn7LvvnygfzdUrXKa5ddZCbON5GRFVZel4&#13;&#10;JmIq1uE1lV9g6S9LcOTuqigsB43whXrd8oVYyK03jSo7t96kyAuCKFn06T4ZVI9+n4eIxcYhmrew&#13;&#10;ZC37Bj/veJj0Bbl6IBQJG+Zi8uoEpJd1Zt/DovKjQHxV8tuASrc1Q+vrSpvyZqWcwm9r1uDI2Vju&#13;&#10;72cXL4Mzj/Pn54fZaWJntbXaX+LiBE9xFUfSFS748t/gmFUCQsRUfj2Uw+vCaAOZ3Ao6m4yZowZj&#13;&#10;6K8bEVGzFRpeUZSHMwonce4A6SzPkNiwEWeC4vAAtzW17PQKkrctR68unTDim9nY8l5HnmLOr72z&#13;&#10;EjDz8yW4t29DRHAQhOBEfPfGG5hxJgKde/ZC8apc2pkyG0t4e1LTGx9CNO0YHJSG1b8uxsYkoANt&#13;&#10;JNcIy40ovjLxJSumZCxKFgDmDf8Zz99zHeL5IhZK2vVTF2DHzkOIruefWMkiP6zbwRUn6agYE00V&#13;&#10;ZOIgt3sdZ2mcb5+O/uxfOcQxg0tPr6wbjCEzd3Fb2XbUeqASV2RxYM8zcJYM5ZayQvGIK1mIgwnn&#13;&#10;Ua3yie8LS52Syk6naYFsZBAERwzE/4ojvh22+UhYYRoWX5zmdV6yiK7zF0Tdq25D6JRR+LDfBNT8&#13;&#10;qANKR8nEoPAGl6qP59a6bijQ4g1M7FMTBYzy2I6D+XLKG6ZYk8zEEWcdsWL6l3ht5CQkx92KJvUr&#13;&#10;Iu3AGnyzIQJxt95Pe3ANFq94MuSiJtZLuQJcrhOV4zmlfMm7lmLg6z3xx+E0tOzWiJOLMhFKZH4K&#13;&#10;rnZXO9ySbw5mf/gCvs/cg0LXtEajq4sgmV//peyOLuSXk17kK9cDZsgWPMLO8iyF93v3wVTyvfKW&#13;&#10;+1CzFM+h4QSbONWr+F5n20hhXnyf/lkyhQmuzc+H49YXgQtvxVG40mu64Kn7K7KQMVdrFcBVV9+O&#13;&#10;yInDaddvUHvI0+Dcl2jagPcum4xHWr6AiKavYnLfWlwF4pafq7pCuSc9nBOjXKjFvosHMH83Fq+N&#13;&#10;mICkIjfhoRsqI+P4dnzDMzmL1HsAVbioSuwaLHkKPrveYLZRuVo7jH2OuJQ9K/FRzx7YcCgVD3e5&#13;&#10;37UrAVxZVuWOtrgtZjbmDnoBPFkK+a9ugfvr8owqwkQv4hx9qF35pVG/KCbxxb5PX0zan4SaTR5A&#13;&#10;7dLsh7hCwdaj8AjixEAQz67o/1pHDJqyAy3/NQwDOt3PyT7e1JPJa6jZrmXrnOpd8/2rNrLzNYK7&#13;&#10;sqt9jSyUx+AFqC9Kr/jCw5bF6Jd6Vrjii2+cqMsNapIxigM1be749vVcOVkEr7w4Cq90vpJbjzJw&#13;&#10;ePVXGOJubXSf7Eph+aYG+uLyoSGyYBxqlAW2JMThnjZP4YpYtmSmJx7fjzUr1yKidBER2cgkQwBp&#13;&#10;cZl8SZIzTNJT92LdgkTEVLoKQ6fMxY1FuTowKwlTN80DVkuP7RZEQuQpZZYJ3YLlayAq5Qi2L5mB&#13;&#10;/U/xcMhImYjL5NXVc/Ej51XuYgHSeC5WmQoxrNPgVeF18UTXu0195gMPuzeuxdZDp1GUh3DLJJs6&#13;&#10;1an4vrBrI8HRNJVF40pvcKS0/K844tthm4+EvTBJE6e8xfeFL6Essi24AFe/Htq7BwvnbUH1ZtUQ&#13;&#10;wckxeeFE4mHMnc2tEJx8aluBE5BMO7ZpBlp2Hok7OvbAq0/wWc51gTImzJc/hluy2SHQyUpOddIN&#13;&#10;ZEhZxI78J7eTJJzZi9NcwWRW8wki4VSIIVG9yBzJVfe/iurvP4NJn/fHb7OzcEvjBqhWhtvkeJC4&#13;&#10;IctDL8LH6yR/+W/DND9NU50LrcI0rPwUR20k6cLby0PpNV3pFf9cZVHekp84m58jC5u3AyHLMATz&#13;&#10;LCHnqm6ZMAxG4oFNXHnTF+tQEM/cdBOK5Wd7Ou3Xj0w6pBzZip+2HUWVmjfj1buboge3qm/6oh9u&#13;&#10;6fwxfpm5FM/c34A3BAJjJ6zAxhYncRO36Is0R1et4vmD64Cy/zD1NYi3oZ3NTOQtNxtw+EwQSsRE&#13;&#10;8tyqDOz7fQ07AWfSPJhnhBQsW53US1D6pgfQ6Q4ylvbCa4o3rVvFM98K8BZIeVpRr/IgopP3B7ni&#13;&#10;OTOzMGrVYW8yPxxX3dwU7f5Z2qxIycw4g43LluMEV4g5K2Sc8ZrQqt5Uj5omeszLRoFgdpra36S5&#13;&#10;9te8JE1xHRs5+la4XRcVrvjie10gmJ0mPJSPXU4vn8vx89PA5QmS89NbDiqpnNoI7ApshxUuxIIv&#13;&#10;/wVuOx8+uwmt+F78YH65PXNoG36YMQWZV/Cl4fraKMa9d9K1yLaVsJtaoXn8MIxauRTrtoXgjmef&#13;&#10;wkePf4IO3V/HwJdbolTwMe75fRnfHmFnwiWRIgGnOXgTSQhOLz+AuVMnI7N6HPasGIc3h07B6Xyl&#13;&#10;+XKkcso3muMY9kprvg/3x121CmHV7C/wzhc/IvT2F/APXt8q96cXLByPavyaPJ0HLNUqF4wratZG&#13;&#10;eb7A8IYwHNuyEdO/nYo6ccH4dVxv9Fu8BWHVS5tBcGyFqzmbfQNmfjwIbV+ORJ9WPKmeB0kNfP0t&#13;&#10;cBsySvIhLF8ailS7FV1uisTA4d3xr8gktLjtSiRs/QmvvPERTsVehwY31OVyf/kaJp0zdWnEd1Y6&#13;&#10;iD5VzyYsy/gKxqP9bfUwmy8RPZ7tiOTunRGXxa+Pb/XGGh4wWKoiy81BWVpYQdx56534ZNAsvPRE&#13;&#10;M6S+/SaqxoTwQT4B7w6bhBJPDcHcqznpZD381e7qS55qf5M/64DCVC71BS5O8SXddoonljc4BtdU&#13;&#10;Lb70pOPgnp8xY0IRhPIlIj31BJbOGoTPZ+5HdJGK6Pvmc6jMeiOrKMzjSEa0nBQKPXsQn73RCeM3&#13;&#10;nsXzvd/DfXWL4fiOX/iVfzMKlOT1nsQv83BHXDFhGaYO7Y5CcQlock0pHhA5Ez2GjUZy3cfQk0vf&#13;&#10;i9e+k7eR9MPo/rwaNuwM7qtXEQe5ZPbl3mOQUeNhNKhb3UxAaNmlXJl8wS1a7TrceEs5DJvxHtr2&#13;&#10;CEXv5vVwevsSDPxXf64W4ZyeGRWwpvOlrHhpPnAPzsQHA4fj6ftvQOrOX9CXhwdy/sUZPFBWzgf6&#13;&#10;vkiIjmTVUyaXfF/35EsoMetFvNbzZaQkP4VrSoRh+bg+6McDgus83BzXlSvMOuksGRfZVE6fzkVv&#13;&#10;tLPaJDcb+egsG+XGT3nbcBMWC1n9hY+nJcO5ycKVNJkRqP9gKzwwew4mTuuJdom78NKzjVCItwzs&#13;&#10;Wr0Q7w0ajL1JZdHnlnu4rJk1S16GQzJx8sQqzJo4hdtm+CWPq0x+Wzgco8Zt4HXgxdH14xdQn2ea&#13;&#10;bP98Hg7yZablvfURxRVfbLK0gyt78hksXTADWVs42OVszPFdq/HRsM+w72gSYpv1RFdzCB+/NZm2&#13;&#10;w3YbUw2PtK2JWe8vJpdwXuPbEiU4gSJbpPxO+iNO6C2dw2W322kvflVO2IWZ497FrBUZKFPrRvR8&#13;&#10;qQ33WZOO9cC2UTZ9SZ502duRI7dJt/SsNlLfEPLH5i1pOWwk9s+lvmRLP09Z0vmSeH3jlnhg1kyM&#13;&#10;m9kL7Z7YjW7P3c+2l4XdaxdhwKCh2J1YEr1uboDYaJY0gROWbEunj6/GrMnfchgt2w/TOVE+HCPH&#13;&#10;/YbEzGLo/HEX3FipGA7Mm4wDCQfxYOMbXLuKbjjgZp+YlZKEdTyIe9KRgmZL1ondazF4+Gjs4flG&#13;&#10;BR7qga7Nr+bXX2mHNID0xwWqoWWbOpj23nxqKRhP0q4lWb9kolaKLnqU8y7ErhuX8/Dt6D3mStDU&#13;&#10;hD2Y/U0/zFiagZK8ReH17m0oM+3q6tq2R1DqUXza9yUeELoShQvfh+vjg/lcm8gXaaczyF+lLm6u&#13;&#10;XoqUjMuv2tdrI7WFwqUMdGpb9U0a5Zb/4pSfHbbTJN1bXyRNnOLZdVHSNS8fnLJo2IHLrzj/l3nh&#13;&#10;ERrFK1VxCD8tm4Gas48h+OgW9HmzF3bzhaaGK6/TQ3I8wP9OCR0+hp3+ML9IPjdua98Mn/cahjte&#13;&#10;Cscnj9yGmLPHeIj3APzn5xN4Y9TXnIwsRCZRiK91E7Lmr8HEL7/hPdM34MoakVx9wJvldu7C7CmT&#13;&#10;kVy5EHYsGYNen89FUuEqmks2vQTxxTp/pRvR6R9F8P583qz2diE80aC+uZ3u9b6DTT8vNSWTKx5K&#13;&#10;/6MBrrpiNGa/9xy6FHwTLWuXwsntv+DtfgOwtdTNmPn1GJ4N5vQvojdxgXQqaT64a1ONGyKbjtoy&#13;&#10;dnQBgfhlt5FP4dnKKeSBaC+NLLJKNB/PEmqF4e164c1nOuLg3k6459qybMvHsfibYfhw4i+IuqkT&#13;&#10;GtYpZcZzhUpURhwP+x35Wk+knTiKBvV5LTOfF9sWfotBgybwdsF7cXft4mZLhPQp6ccOYPrcGTjK&#13;&#10;G/34SEfy4e2Y9Mk7WHEwBPf/qwHkYjKZCNcyqy8TX0XK1UOTJvF4Z9znCCpQGk+04s1IfHGX1WVG&#13;&#10;H6LzXGyULV3brmUjbXOib7WL+Bq27WDCHvv75bz0stgyBZKFSnDHNZxA4ETzEl6qkLGpALeq8qap&#13;&#10;3cswaexI3vDIW17uexSP31ef21TYU2q95zNUbrg8+ftMPPfIu4hv9BhebN+Ch3LzqvgNczj9lcnz&#13;&#10;Aysgf1Qx3N7+YYx4ZQKa9iyAEU81QeGUXRjd+RUs4upClHcmK7M4Lq5WoTg+W7YSgweMRKvGtXB4&#13;&#10;zUz0HryYkx0lOc4LQhrPq7np5rtQK2oSXn+KY+e33sK1PN19y+IZePuDMYjgLWaLuVJIesaisfEo&#13;&#10;x8sCJk/7GpWKpKLuFXVw49PdEDu7O1546QUkdHuCk7Oh2LxwDF4fMgu1Wr+Ab96uwwO5dd2xZV9v&#13;&#10;fdF6ofVJdeKmq41tnUvYtoeG1Re4OK1fkm47xTuXPt3wuQiy2PlfDp+fBi5PkJyf3nJQScXXRqAN&#13;&#10;TH1NVyKNiy8uEJ6mCVzxJSxOHkB7N/6ISTxDocWbDVA6H1d78JBVcbKvMCs0Dk2fa4ZRL3yNH35d&#13;&#10;j9ce7YYR76TiuT5j8Pxjkwze1Xc1w2MNtuHLzfyiJi8dGQXQ7M3XsfrVfhjEzmcQsSKKXIkWrRpg&#13;&#10;4vwNHIayM6TL4gsjSlyJprdWwPQ3O2IIo+KK3dUBo/t0QsloZ89pVMkr0anljXj16y/Rcd40PP/l&#13;&#10;Arx1TxW8MLQ39vUajNc6PGzoyl1zL1rcF45v/uBXQE5opIYUQbMne+Pw8X7499j30HyCoIXggTZP&#13;&#10;ImTRFGzm5IjRB88feeb9iTjb700MGfgGb80x7FCx/gN47bkXcWsl3uLALyLBXOqdEZSBM1z4IqM/&#13;&#10;o3N2Pqpf1W06v6rd+BQna85G4D8jvkbHlt8bhlc0aYeWRbl89DSXlJMuLYWH2V77ED4YdBr//mgY&#13;&#10;XmrT3Mk4OBr3temGbtxCFEq7imUF3+Tnhh1E95fjJM3bK4umK7437sUXPE2TsIMvJ4dnYPOKKXjm&#13;&#10;iSmSbFxkmRpo1qENHnu0Na6vWdic9xDGfdrmyxG3C6Vzf39mgfLozKuAz4wYgQ+7t8OHLm3sTU3w&#13;&#10;UW9e98zljShxE4YOG4L+vd7GZ292wmcGJwhX3/M42vNwtlIh3OPPa4Ff4uAp5J23MPLtrhjl8qlx&#13;&#10;e0u83qM7rikZzS0Y7luRC5P6m8ZDgLv07Mdl+kPw8di30WysACPx4ONPInjeFBxy1lHypo1I3Nas&#13;&#10;C55esxzDP30XCz8lGs88eejhlsiYyluGeFaJfEkJ58tZFl/WQ2kP1h6TkxxIGHdFU4wZdRZ9X3ob&#13;&#10;fTq2MulAYTRq/wa6PPs497vzEGFZzUCn+lVbqO8S+WypcRtf6TVN4kLvTVd4brxtGuUhNLnhmwz4&#13;&#10;Y/OVNNn2EhJXA/0+GomyA/rjs28+QevvP1F0lK97N95+9zm0vLsyv+7IV305KygIR/csRpenFvvw&#13;&#10;gjkJenfLZ9GEA7CGt1dGdPoxTFuwBqdOXIk7ryvOL/vS3lhWUoRE8RDchI0Y1us5DPNxCEftG+5C&#13;&#10;qx4PonXTe1EkXLZBOf2MU64Q1L2/DWp9tBibKjTGw/XjHbgwdN8zgridit+PMWP0u/zzMUZc7Rvx&#13;&#10;dLcWeLRVY1QpHmZkEUlUF4qp+pO4hLPBA7RRheem89xspPw1Xy+9wm16zcvQnIMsWRwAB/FAzj4D&#13;&#10;RyL+/QEY/fUotPlBWx2XWV91B/q+9TwnrzgINas12O5p1+MHlqDrU0tUNAQXLoM7H34GTRo9ikZ3&#13;&#10;VUFUxlH8/OtyHD1ZB3fVK+Gzq+gzlP3w2dPrMKF/V5iu2nAJRc3r7kK3brRrM64KYt+rZ1JJmTI5&#13;&#10;OL/ivsdQ58P52BDfGM1vLO+uENH+Uuwkdj2LGZ8P4J9PNBStdQM6vtQCLR9tjGoleTONrFyjE74+&#13;&#10;fcmX0aNbMfvzhQZ2/PgMdOkww4T1p8ZzQ/CPGg/xyeJ/bgvMx4Nh2xZKJ/BA6QYewEZqZ/WVjzeu&#13;&#10;+drpmiY0ki7OTtOwj4Yocs6XTDrxu6vBz+Tkf/nbOuDFxzZjBPvSeeMlOT/ufaQJwk9Nov54qKFQ&#13;&#10;8DYxM+8YxYirS7OijA2NVcR1vFKY/fDtj76O9xPC8e/3B+HxSTJSoIu/Cu36DkTzetXMlicZpFzV&#13;&#10;qB1umPUGRvV/gedPdMCsn99F2/5vYu0r/TGgSxsMIFl08WvQ7JE7MX7xLid/+ZLhy08Ysy7wefD4&#13;&#10;v7/A6XdexX+GvY1Z0oGwn3+wxRM4xOvgU9nPZHIiJSumOvoP/BhFer+Lr17tiK+EnMyq3v4w3nz5&#13;&#10;ZdTmaZRcJJVDl6o/9Q0Zf7xxW9+Gs13nXHxvuk2jYcExzq0vElaY5qm+g3jxZZHnYal/tsXoEano&#13;&#10;13MEhnHs5u+Xg3Hzwy+iR9dnuIJXtjxmIDq+Pj4cPxrvv9kNnw/ogc9VMPqF/tkEA3k7VvUCHPvx&#13;&#10;RTgouhKXGPyB4d2exHALr+IVN6Nzj9Zo88h1HIo5K/1ylFMqXf4iuLVxU4ya+i6Sat/FD4BFubrM&#13;&#10;XjXoryBeeslOdCnpGlbdOgl+XWq6+l5eGrd5CQ9NV/6Grydd0y6tLGybRgjpK49jxFsvYYRmTL/C&#13;&#10;DQ3wctvH0KrVbYjjmO1sBldysV3KRPVxGQ9zDFTyupbo32UvXuXEZpvvxjjUMeXxcLe32GfW59ls&#13;&#10;WbihWXe8vz8Zr388Bk8ucHCua8zVx6fXYtYhjg/YRjP4/tB44HtY1PUVTBghf3zmx8SjRYuH8NW3&#13;&#10;K5HO86IyebNZ8doN0Z/X/L7PWwLffLq1K20oGjzaBS++2AhRLFAG60Bh3n71dJOr8cYUbveZPwtD&#13;&#10;ectgq2tb4otPzuKN7u/gjXZzHNqI4rizdVc8/mwHxGSmsH/y21/tqr4QeG0paV4bSZrPuW1UcJSP&#13;&#10;2l99xfXGvfiCp2kSvpSyCP/L7sI14O9pzp1XXjSBYN40O67hvHwb5g1LXNOkr/CGFS6+wnMLC1xx&#13;&#10;bD+vsMAi2rVr98CAAQM6J/OgR+PYNzuvyP7GJw1DG5D6gmvCpovxD94VLr46bVgKS0k4jF0HE1Cs&#13;&#10;VDnEFuCbhYur8CweprRz5z5Ec79o8SKF+HJ4Fjt+X48jCal88YxEfEXeUMBtNdsOpaNcuWLccy7L&#13;&#10;38OQeGg3Nu85LAVAviJlUbFUBHbvPYyYYvG8Iz0Lk/o+jE4z4jFpYj9UOLsbe47y0KawfChZuQbK&#13;&#10;xYTxpZQDFQotA66MtBPYs+sQUrmkOa50WRThqoJg7lM+unsbdh4+xYFXMIqVrYq4qETsOJSE0qVL&#13;&#10;86sEOyLuHc9MPorfN2/j0mB+O+YyzspVKpnD3E4EFUKFEryOkOUN5bL6DF5ZunkrDxNMpf64bLRE&#13;&#10;+aooVzyGS8D57Zr8M1MTsHP/EYQWKsF98PySpjp1bWTrVfZLhmclY9uWzTh8mi/UvLIsvloNFEg+&#13;&#10;gH0n+TCJj+defPk6x/NGuOXjyO6d2EZdyVLS6IJFUIky5uP2mnR30C62U7vbdlQbaZooTOqLLYvS&#13;&#10;2b7gG9pc6ovCpRkE8+Debbt5BZ98vrFcRIFYlCpZAvlYZeQ2A+EXTNsnJxzFrmPpiC9dnDbgpAIP&#13;&#10;0Eo4cgDbWYfO8MyZ0IgCKF6+AsoXjvKVLzQsAqnH9mDzjr1I4hkyYcSJr1wFpQpxmxcnp0TVYdyS&#13;&#10;kca6umnrTp6izgQufY+vVB2ludw5nS/fTDEuWzlJGMSDdTNOH8bvf2znIJ4LSAvE8GTzCjwgdw9O&#13;&#10;hbAO8ER7kT2UdTbl1C78seUQeGMsv3CWRHXW5yOsYyGxpVG8cH6c2bsXh3jFXYlyFXk9rDzOXT2y&#13;&#10;fsi2jOO7NrMdnDAvCmHhsahSrQpieItDCl/WpbPIS+cCU5fNfpaNFMeGC43GRSBvf2HzNPmzjom7&#13;&#10;mLKE0H5ZScexlac4b+d1qaFse2E8DLEibViW24vk0Dw5wyKEqwp27dnLQ9D8WxlEllBu6ShZshRi&#13;&#10;OUGbxhPlQ05tQbtHHsDKSq9h6cePIVReWognk1QpJw5yRcEpExdax4WhcPGSKFmsEM9DSuWXRv/k&#13;&#10;iANnmTN5+OLOHUjIVwIVivHmC5eD6i49+RR27DnkoJvMJBjEMXYxlC4ZZ2RIM4f6uhwtPTopjh0C&#13;&#10;2UjzMHgBbCRwtY36gns+NrqYssjBpEEpJ7CNdt1KnYeF8XWZ585UqFQF8aV4PS/P7GEL41e9s9hD&#13;&#10;uybydii7rKHcRliCdi3M54rc7BTGK9X7PN8CYyM7YeXQtlzL4/YpLH/KiUO0Kw9b1gIYPwyxxUrQ&#13;&#10;rrHchZViVnBJsk8vNGsQ69SxndtxghNnFXllsLly1+UhS7/Pcsvi9t0H3RS/l69wMZQpVYxnX3Ay&#13;&#10;XSZAXXsaDNdGJo3n1BzYvotrGN18LVsJbsG40twOyiOg+cVaeagNxVdnw+w0L47SKo4o5OL26U49&#13;&#10;Ff6B8pZ0kTWdZ0Vs33McxUvFm3GB4AbzuRicfgKbN+/EGfb5IRHsS6uVQ9LenUgKj+PzoCBX+KRj&#13;&#10;3749OM3rkauULMxMuI2O2zPz5UtB/ztvxqhTBTB2xnxcwS/MvKeE7SoF2/mcPHQqyWzjLFiiLA+B&#13;&#10;j2N75T0j8pLL+iX9ybEDe3lwa6I5H6dM2Thza9ap/buwdf8xURDtUJbP61Ds3HsMcTwbpaDcviSF&#13;&#10;oTM6NS0+i3VYnvWHsP733TwcOAjh3OpTtWIpJO7fipTIEihRhEtT2X/IjUWpJ/bj9+07uBWPfVRk&#13;&#10;QZSuUBHlCkXyGeV85PDytm0sYa9+A+Erjk0reBqXQvwdfbrKek6ysJ2FR0TgBJ9/m3fsxPHTXC3J&#13;&#10;uhJTvAxq1KiKonypNWMElkTapGzfSDq2k+OtXbTpGb7IctUx22O5qlU5LuCmG7OVIgunj+zHAR7a&#13;&#10;bWRxFGHoY4qWRJmS3MbMj3npHJfk0DUJgjnmKlggBMs/7YtmnT/C7R/NwscP1/aNY0ydyMNGJlP+&#13;&#10;2LzVJkqrOJfaRprP+cqidLYvPE05TLugvvgGcubkEew9eNxfZulfacdCcaVQugSfrSnybHXaZAg/&#13;&#10;Fu7eswepEYVRqXhB0nB7fXA6dv+xBYdOnOEEYjCiaaeqFcsgmu8M6fy4FMwxWwgP9N/yxyYcSziL&#13;&#10;kHz5UKt6WUwe3AXdp5XBaq5WLMrxUgi3cZ/hpQ6bdxzghyguFCxcCpXLFsaWXQe4Xbk061Mo6wzH&#13;&#10;aBGhOL5Pxs7ybsCztjm+r1SFN+HxiBR5f5Dyyir59JSj2L3rCG+T5Pa5MmVRgPQhfH84susPbD94&#13;&#10;jGMT3rRYqBiqVGBfx/G4XMDAp5ppd8LDp6u/WF+Ezqtzh5nTpgPx9uL7bZRzXK9yaT52XNOEXp2X&#13;&#10;t0l3+5dAskRHR6N79+4fjR49ehpxZc5IHtj6J4zzCgeCS5qmBwrbaUT14WpY4eLbaYHCmhbIt9Mk&#13;&#10;LE55OjHnN1CawvOCKY7Pd2qRL3pOgbxoAsG8aXZcw3n5Nswblrim6USGFELDChffTgsUljRNt/28&#13;&#10;wgLzT5Bwj6Q9KCLM6czcBmpXdG1APukNsljbaVAG7jZy5SO+Ngh5+Q/li618CZe+TxuU5hHMjk8O&#13;&#10;2JIBoJwiLg846VwULulCF8oe9iy/Jhg1UkvSMckLs1Q7mQqQdxYTlQETB9ST+jbGcxPLYPwMPrwq&#13;&#10;89o1fl0QJ3vEZbm1mkPkUV7Saclp1FozJV2KJn9CJweviSJlv7HsERZ8eakSecUJLymn+Trm4hgA&#13;&#10;f6RcIq/qxeiDnbpPr+QdIk8R0skLmPBWHRseppyWzokrEzfCU/I1B85JnHxMGTg4E81IvvJVXdJ9&#13;&#10;eVMXsr1I48rfJ4tQSvlIY/w/k0XxXF/4eXlrWYRfdjjL7drbAPjj4IguSSVls2QRm4i6pa74bMAE&#13;&#10;0Z3iyfYFgTl8HFnMzUSif1ePWt9sWQLbiHWF5VKneRhfFCb/pQ6I7VzeUj+k/GJBvaZZ8E09k7IK&#13;&#10;M1Pf5aHOgTZXo5i6z7AcKuvYT9g5NjCMSSW4YkfHkTcnuESbtiwu0JAovcqsMImL89rIEczhlw3u&#13;&#10;lsvGD8RT4JdKFp/uLFlMG3LriKMWqUvyRTpn3ZXzXKROhPL8ib1Lx+G+xi/ioU9m4vX7r+a7kvQr&#13;&#10;rh5Zv0KlgqkTVbHSyFk98oXSRNUGliyCLhOXchaMtC11tp5CRTY1nyCQ3mz9II3Uda9+BcVOczKX&#13;&#10;1Ow2Up2rvR0MtzxqE68vgnhkUXpbZm9eyvtiySJChLBeizKc+sOQsZX01259ouyCY3Rh6VzklLYm&#13;&#10;tgnh2SQHVk3Eo42exy2Dp6HXQ9fxcGdZrSit0GlnwWyjUmQtn/iMGLuSea51N5h7y2VjqEwo57SH&#13;&#10;vGCL/K4jS8nEPLekHK5dTZ6uLD4eLm4wX+jMGQgqg+sLR623hrun7D4+BpG4/OdNMwU2xCKT6ph+&#13;&#10;AFmUPhueJYuXt40vWfjglpxu1r68NS5KEr3JLTLGDCo7+z/TlzIuTvpyaVdy3gxVafiEGH1JO3PK&#13;&#10;k3x0F2Z99QX6DBuFkFKNMHXuCJQP4cst8aWc8rFDZdN+X/Jk0YyT8kq/4cTd+iB0rC/yjJVyinal&#13;&#10;L5e+QfsBoROnvCVs+JJO8AycCeY5JWMJjg3Ms93NWJ4bpj9n3NRLgZsxUO510dZ59nxzymLEtsqY&#13;&#10;TVaiKy9JF6d2d2L+uEkXCV1eDrKfPhCd4NjyXQxZjN2FL/+p7LLyyIwT3PxUFvO8cMdGRhb+CMz0&#13;&#10;zaIqlkVwtA74ZCUsk89j6VOkvglceQofcTKWOLljMX5YvAqTPx+CX5NvxaTpg3FlEZ5BxK5fZfPS&#13;&#10;SdzQa6YScWUxQQtuaK1yClxcIJ4iu+JLuXyOvP8bsqhM2XwRxJJFiibtScZ6iqdy6nhN40Zqjl9N&#13;&#10;v0pCHbs74zOnzZhykcBuiyY76kImyEwetFNU1il8/FZHvDGnIlbMedM5XJWyBFEO35hR+NBwIpvc&#13;&#10;TKNnzYk8puwAXCEAAEAASURBVB6Jft3iiKw6djZ5SCHd9s5MjTymvZNGx4VOeZmHjNcsewt/sX9u&#13;&#10;NrJhBtfFz67Xv69PF/kuRJYo3hJ1eYLEZ1lvQLR7zs5Zh3nO6JcRc9OA6UxZs30PBA+ir7NlAxen&#13;&#10;cWkMPhoBueZTuMLU93WCHPyzX/A5hUuChM3DyD3oyIHJdXvO7KzgKB/TSUpHJT0M/zsvR4Lhx5H5&#13;&#10;BhFL+MTG10Kta4sglsdUyxW8MpjyO6dsytsZNPn5KJ7koTiSJoNVPZ1e8hCYmZhgGdUZfD5gxdm0&#13;&#10;Di/3QUZa41zP4JK32fvOiPJ29OGgmo7ILYKBEz9TVon4s3ZkMbzZOZO36YypEfNy57IxeRGQIw9b&#13;&#10;FhcuuDnwTCJ/bFk8+IJil90ru8DVObqnjBaP3MIii9pdwvInTh5aYhtxNq3CJY1IrAMGxYejcCfV&#13;&#10;qVNZfBLaPKSYqho7XWgNX0Fg3rqqQHHE17Dwd/CJ5/maLJMhCjd8zKS5qDenjcyVlG6Zc/KmIPzv&#13;&#10;K5MILbLRqawKU9/m4Suki28I3R+VxU6zwzYfzetiy2LqCb/m2XnZMqiV5KpOLZ/ABV+cpsmAKl+Z&#13;&#10;a9Br+Oe49kZ3mb3BcHHYls2WJ1fPLsjxmKZ1QRK8epHBui2fHRb8dNlbTaeySFhxVG8KU1/hgmtn&#13;&#10;rnCT7NZFO83guz+SbvPR+MW20fnIIloUmymtKzLlFT05uhLZxW7itBzqm0TiycA2uuRVeHHIJ7j6&#13;&#10;nzXZH7BdWeWW/kEnrmxaO5ybXrTdKVx8Iwtll5A8XzTNANyfQLyz4ZFYcLJN0Lm8lY/Nw2SWS5vW&#13;&#10;upgD/y/IIvVBnLecKnMO3ha+Q+n8BpTFQnD4yHYmd2JS9KjlZvuTyWI7L7tNC57p76k3CctLSMqJ&#13;&#10;jRg36lOUq9cGzz//HMrwTCvZESn6MhOQHBjY/AKF5bkiTmDiRBzzIYT9sY2fbo1NVGYbLnQyJjhr&#13;&#10;jQmEX5bVNyi+1ElzrpYQCY5bJgkLb4mLTTSfvOyvODYPgy/M6BTuxIStpXNNtHybz/+KLGJ3cUYv&#13;&#10;9H1lMkpXuzl603GCIXBp/PhOqtpcccTPXm4b4oTFJKFczbLrhy/Qu/dsZJWrg7eH9cSVxSKddiym&#13;&#10;dETx2VDzVd/OIzcbCW42vJyiZIMr/qWoL8pb5feK4oVr3JZFTCT6lue4uEBl86c541ft8/35yng3&#13;&#10;+wRGNlkkEzpff8wxPxf1olSx8ri+dmnwsj/HiSwBxoxyvbvKoL6pRy6ZeJouYS2nfBTxroA2uGzf&#13;&#10;cvWvX36pGqwc/O9LE5FzqS/aRu087fpip/tkcXUg+Z9Xf2HJYni4P5dSFjufy+Hz04BT8/8abV40&#13;&#10;gWDeNDuu4bx8G+YNS1zTpJl6wwoXX+G5hQWuOLafV1hg/hUk3GIjjcvrvI1McbQx23ENCw+ls/nZ&#13;&#10;aXnR23iB6APRCp7m76XXuJnMoJp11YaNr/SBeCvexZRFeKlc6mua+JLnn8midLavtOKLU5g37I0r&#13;&#10;nvoKF/9/QRaVJzdZVE4vXiB8G8cb9sZVH+oLXJzGxRcn+YgLFFcZbN8guz/KKy96hQXiofSB8hY6&#13;&#10;WzabXukER52dFoifl5fSqa/0gWgFx0tv4yvMy0vigfgpvvJQOvU1PRCt4Nj0zIC3JYWYFzQxpcK8&#13;&#10;vCQeiJ/ia55Kp76mB6IVnNzolU75iG+nBeKXGy/lofSBaAUnN3qlUz7i22mB+OXGS3kofSBawcmN&#13;&#10;XukER8Pqa5r4BBq7ysBaXrKdJPdF08T8P0ovvjg7b29cYZKudHbYm6b0gXgH4qX0Xnw7D2/YG7d5&#13;&#10;aB42PzvspbXjNh9JV142jjfsjds8AtFfXFnkZYqrezgjEswtr+F8C5IbojTf85FFypMbvfITHHV2&#13;&#10;mh0WuB3XsPpeekkXZ+ftjQtM6dU3RO6PnRaIn81bw4HoA9H+r8ui5bB1ECgtUNlUF4FohYemK206&#13;&#10;x9ByS1lIeD4UzBfByVd5ufbjBco3UJryC5S/5ql06mt6IFrBCcRL0pVOwurstED8cuPlpQ9EKzi5&#13;&#10;0dv5enlJPBC/3Hh56W1aaVEyKSNbcM2Kc5e38hJaWxYNq69w8YXG5q2wQLyUPhC+8sqL3oYpL01T&#13;&#10;+kC8/4osyk9p7Hxyg9k4dv522Etrx5Ve/MsrSHRqTDSUw+V8Qc+B4k+QF/zL7iJqQCt0Nt/q4O3O&#13;&#10;wJutDbMrfDZeJNK4aYCuuW185at42fwLlEW2I9hbN5S3LYuE7bKIPIqXzb9AWbLxsvL4K7L45MxF&#13;&#10;Fs1DderDd/PTuOJ5/f8lWYxsbn0RuVR2LZv6gueDXSK9XKgsQm94uHZQ2cW3dW6XxYufLX4BehE+&#13;&#10;2XhZwvz/SRYqnnvW5ZwS/6DHqxeN/1f0QjtIflqXNW+vn5ssakYvvonn0i6URnzB07y98YA8iXSp&#13;&#10;ZJH8z1cWmRSXveFmuxrLpC5gGc5BLxcii9LaZZE0WxYfLBdZFFfoxPnwGRaYxhXP6wtch2ASVnzD&#13;&#10;zOUhYZuXft304itvpbV52fSKF9CnOOK8vCXNxvfxPie9SLl4hhTPKeIKed/kiPCzeXrzyEsvgitO&#13;&#10;6APJEoi3Q/HXbWRkzEMvyvd8ZdFy2vQmT7d8wj9b/P+yLG5Z1GbZyiUFdZ3AL1QvYdweUDAmFvmj&#13;&#10;ebg++x1haetYsrLjXlk0npssKqviZfP/qo0usSwim5RD9a6y274NU3zxs5XLlVPozlcvylvzE1XJ&#13;&#10;lih5F1CnMIkr/rnKIrQ2vfJQ3wez6oMvTZA8zob9t2WR/Gz335bFzvty+MI04K/dF8bnMjU1IA1B&#13;&#10;nN1ATBrbi7+R+BuPpPnTs3cqmi6+7ey4yYfstANgyCeD4l0KWZS3+r4yu7I4ef7fkMWnu1xsJGWT&#13;&#10;cqoeFV/9QDo/X734eF4iWYxcedgoUDllTZY/nRHL+dP9ddBXhgB10eTv0pvwBchi8xKWXllE7v8r&#13;&#10;soic6gLpxYZ5y6n4mm7iSkBf0yXJ5PMnerlQWVTn6luiGFk0/v8FWfy6zW4/f7q/Dqo+1Fc9iG/b&#13;&#10;7Hz14s/z/GRRGdQXuf5XZTFyBehfnHS/zs+37xI+qgev79XLpZaFpclTFiOf26YvjSz+pfsXKovI&#13;&#10;mpeNVNeiY3GB8P22uTC9BOJt15c/k0Vw85JFy6nlUHwnPbvsf7csRtmuvgPJouVUX/G1bFpW41+g&#13;&#10;XhyezhlD5yOLynaxZNEy/h2y+PM8vz5ddSF81J2vXi5UFpVBfZHHlsWEA/R1TrrV1qiK/3VZpGx+&#13;&#10;Gf2yS1mc8qvvf/ZfXL2IBJfdxdDA5QmSi6FFl4e/AfgbiDZwfzaezspDmxPfonQ7Om18dqNysLLz&#13;&#10;Vrji5+SdHV9z0nLkxHcwFC4x5a15KQ9CfMFA+Dl5Z8dXYqUV3xwG6H9WGBSFS+R8ZFEazc/x/bLY&#13;&#10;5dK8xPc7P67CBaZ8bXqHJnd8pfHzNpx8UZuX5vVXZMmOm523DZN8vLKYg+94OJs6vyyOXSTd5hHI&#13;&#10;/gp37Ojn5fDMrhfBVfycvE1mDhl/pVnoYZNC45dNUbLzVriW0c7HociO7+MSQC8KU195S/z/siyi&#13;&#10;T2fprF8X9iDftqGUWXWpetDya1z1EgjPwfXXH1tvip+bjSTdyOq2ScFXGs3b6wtcnOJp3I/nL/Nf&#13;&#10;kUXobTmFr+bh5509pHkrnsb9WBdHFi2HLZ8/D1du0SXPnsgpi9MWRcVKr/yEh+IrzM83u+wK9/p+&#13;&#10;fCfk480MlbdXL1I3TR0kiQ+fYcFTmux8/bLYvJRWZcpOk5O34mfH8/O24RdHltx5S1455c4d/8L1&#13;&#10;kjvv3GWhndiXyAGPUn/E5aYXsafZuuviGGT+qE6zl/V8ZHE42nxyk0XzFl9w1KksGnf8wHDVt51f&#13;&#10;IHzldTFkybONUr/mOakZGj+77Aq6GLJQc8rOZ0NJuNh6kbGJKbfFW/LI7vxx24YXWxbJU/NW3hr3&#13;&#10;y3NxZNFy5KxfVk6uHv5uWVRW1Y8dt6T1BW24yK7y+xBMILseFaa04gdyCheY8hU/u/PHvfhKkxu+&#13;&#10;zUtps8uSO2/Fz423DZd8AsuSnfpy7Pw1cPmQ1vPXXQ5Kray2nwOJCQIX58XTym83Jk0TfDvdprXT&#13;&#10;Fd8L1zyFj+003cYXuPIJxFvhysemDYTvhWueSq++ptv4mlcGb044eYbXBeYriGheBajyKdzmobBz&#13;&#10;kUXoNF/lYacpD8XJi7fQKb7yyAvfLqfSaT5Cr07TvDh58RZaxZew8vCmK4+8ZAniAPfsqRM4xbPc&#13;&#10;ChaMAS9HMssr5YpA3uXMbRU8FJDLLSMiwnmFXzqv3/QfkGry5Y0FEVw6G5SeihRzsrDEecUscXNc&#13;&#10;wSq45JvJazoFJjctREbw+mjuS5arAY38zCsyMpL0KbxOmHuU05Jw+EQa8hUoZK4vlruKtDyGgD9a&#13;&#10;TkNvPTgvRC958Va+mq9tC01TWVRWpdF05a/pNp7yU5jienlLuuIoTGkFpml2WF5oko4fRVJIJArl&#13;&#10;j+aNEK69eSWy2CX9LPsv2imKNkznVcCuWbLr3Ngx0izPT0lK5JGMZMJ+T65xjGD7lVsm7PLY+Wex&#13;&#10;nsiVfQZOOrmNJJJ1i5WAV3U6dUvwZfydkZGKE8dPIboIrxDltaIUzAExr7zKaZCEhYunvqarXjTd&#13;&#10;9hXH9gUuzsbT/DVN8ZW3xBVHwoqnvqSJU3xNt30HI/uvwMV58ZSPnacvjTbPTEzA8ZSzyB9TiFf5&#13;&#10;iv54a0h4BG+AykCKXMnN/eYRbHe8xsa0eR+ta0vRfRjxw3mjUXpqMq/n1sP52DdERvEGEkcmkS0H&#13;&#10;Lfezp/Bqdj30W5ZvR0SThofCJvEaYhL4yhMUlIlTR4/z9K98iCnIq9vdA/u0vFp28W2netHy23Gb&#13;&#10;VmhUPg0rH8VTX9MVX9PVF7iEvU7TLlQW5at8JP6/JAvNiDO7duAgD3ctV74cb83zt0vVgZGZPURS&#13;&#10;QgKv8A3jNa/S5/jbsV2mQOVUuPjisvF1+Uj6X9GL4iqd+MpXYXnJIriKJ7TiAuHbeArXfBwqv9w2&#13;&#10;Dx+O+7yUm0k0zeHDgzR5foxsedTbPzLZr544xTFUgYJ8TvpviFI68VVmWxYNa/6Kr+nZ41LXHdsF&#13;&#10;wrfzELg45SNh5WXjKdxJkxuznPbkpLPfSDzN5wWvJ2ZfIM+qQLSaj8C8cImr07wkrulefIXZuBJW&#13;&#10;fDs9EK3QK74XrjwEx3aabuMLXPnYeWqawpWPTRsI3wvXPJVefU238TUvTVPciyWL8NN8lbedpvkq&#13;&#10;juYbqJxCZ6fbtHa68ggE13wCyaI8FEf5aLrmb8OVT6C8bPxAcOWjPC77F08DlydILpIupfLbDUDY&#13;&#10;BmoYmu7N1qbVRqA4NsybZuehDSU3fC/fSymLV06Na57nLAsfh8EcdJ/4bT5e6/URbukzEo/WKe57&#13;&#10;6Nt8lbf63jwC6UXpvTBvXHkqvvIW3wtTHOUhvuJ7YRq3faXTNG9c0u005f1nsth4Nr0d1jzVDwrm&#13;&#10;y86J9ej59NvIqtYMfd9qjjDeHBCSmYh1C2Zi/q+rOTmRyCUckShatgruurcx6pTJZ84sYKHNREpY&#13;&#10;UDJWfT8N3/+4FodPJ9Oe0ShRqgZua3AnrqoQy4kQ96WXg72Q9JP4ad48/LhyI44n8LC2yHwoUa0u&#13;&#10;7rvnTlQoHMoXqCCcPbkHc2bOQUa1O9DwmkrIPL4Jbz/VD/kbtUbvTi0QlplqXsjt8np15iufZRvF&#13;&#10;t2Ea9vpenXnjgq9p4itv8W2Yibg/Xjyb3sbzhhVP071xSdc08XOXRa5MDsXJXYvx2vMfo0br19Cp&#13;&#10;RV3OQvCK77QTWDJnHhav2ogTp1MRzJfTktWuQaN77kCF2FBOkjjlMrz5VhSafgqzvhuPfaeD0fDB&#13;&#10;ZoiLYF3gBMvJzfMx9+ctSFCT0+YUydyWpMPUolfchvuvrWiKExwWgjN//Ibxi5ciqNadaF4/npM0&#13;&#10;rg7ly2HSEXzZtyt+K9ca73d9EAWCnRsZhFjLaRjxR3WgcfE1LW+9+ClsPH+qn4+dZof/blm0nCJT&#13;&#10;DlmCwxCcvBMfvtYHm9Kux7uDn0Yc9RjEiZEdK+Zi5sKlOHgsgTeDhKJwyfK4qWFj3FC5qLlKVsvI&#13;&#10;px8nw7Kwfc18LFi+HfUbNEb1krEE83aUxANYOH0GNh1xXpxEFkePesYAz7ooUh4N774DcVGcf5Eb&#13;&#10;r5KOYuGnU7Gx2BVofnddFAwXWqm77GpCM7Fi3HsYuioCr/d/E/WKcwJVZ+lUIMGWimU5b1xAdloO&#13;&#10;vXjobXxHfueFUrOweWma+l6YN27zlrDKIr4XZhL4Y8ug+DZMw17fm7c3Lvh2mvL+y7KwLwnP3I/3&#13;&#10;nmyGL3aG4qPp89C8ZoyZ/FSZTD7sAyJ5bejwQa9j2ol6GDfgcRSUK8BdpIsiSwBeKoP6dj6S5o3b&#13;&#10;aQI7b724GQbi74Jy5B0I10xgBqXgh9kz8Meuw6ZtqI2CQ6JQ+cobccO1lRDCDxFBYeFI/H0Rer7y&#13;&#10;Pq7/13A8Ua+MOePDLpPm7fW1nJoeUBbp8zk7Yc4N4dkhqp/c+Cvc9nPD9eWrK4yyeGCwed7wQMrg&#13;&#10;NMydMBAfLiuGMR8+gzjOo0tfpLxUdtVLQNk9tlQc9TV/r6+8NT0QvqaJr/jnKovyFV/55JamvBWe&#13;&#10;F/7/qix5yZ4bLK9yCs356iW3/DRdfG/e3rgXR2X5M/srneJLXFwg/g4kb5jiXPb/ugYuT5D8dZ0F&#13;&#10;ptCnuQXVhiBJWtl9lVzw2Y8rjsIFV3A0rr4ZLbj4NjwgvjB2nhECNk7zkYjyPG9ZHJY+PspPkpWn&#13;&#10;LJeV6/wkLmHBURnEN8ujCRMcm85XTiYKjjjDK/kA/li7GtXPpDDOBzEHxJqX4KgM6kuawsU36QH0&#13;&#10;InjqlFbpfLK4g1SFC76Pp/Kmr07x1Fd89U363yCLyqfl85XBlUXkyu6CER6Vge+69MXEZTvxVpeb&#13;&#10;ERNC2509gXf7vIJRY77DCX65qVyjHIL2HsCWhCR8OuZL9Bv8BR64MpbXK3PJdMphDO7ZHR9NmocE&#13;&#10;4sZXrYiwvbuxPSkFgz+7Ah37vo9u99TmSgC+JKXuwctdX8SEqT9z9UIEalYvi8StO7GLX7XHjb8D&#13;&#10;73wwArdVK4CkoxvxYY9/Ia1dETSoWxHhpa7E3XVD8PTAIah/x21oUqOwWX3iK9+f2EjLfO56cSjU&#13;&#10;vuqfb33R/G3927IYuKe/UBr1VQb1z08WWYJ9El937oF5h4qjff1aiOQhbEHJe9DtxS6YOH2JY5dq&#13;&#10;apdh+Hr8nej3wTDcWimSOndeGENCw3B0wyL0fb4rtqblx6EiN6FXo1JI5Yv4gSWT8eGbk7GPV5DL&#13;&#10;LRm+a/zMAFvaMVCiYxE0vLayWbkQhlR8P3Uwun4wDflrr8e1332MSiGprFvSpjMRGVsGN9arjUE9&#13;&#10;X8FXt9XF8/XikWb1KaoP9W292PVD9GjHDX6ANirp6pSn2srmrTjq5+At/YVlUxsuNHb8Ysiisubk&#13;&#10;bRZi4Kd/D8LwifPx1LDXUDwiEyFcmTNr/Pt45Y1hOHAmC8XLl0bRpCRsOHwcw0d9ilcGjEaHOyuz&#13;&#10;H3YnpFiezNRD+Kzno/jPSuC6wyUx+dV7RYNIO7ELkwb0xsTdsvJPrqHVSawgbr2QZwPn4Grfjdr/&#13;&#10;uB2l8gUjPSsE+9Z/h7b/+hdSUAmlFk3D/ZVj3Ktb5SrJCFx7111IeLc9Bl5zPT7p3AwRrCd+y0gp&#13;&#10;Haflzs1GChfsHDoXYV2neOpLsvL00QWoL0ovvtIqnW1/Gy5hH0/KoHSSLk7j4qtTnj66c5RFVotJ&#13;&#10;KZ3b6RzewlPzEH76/BY8XY0gOLYTUZxnuvDiH4Fs3vQjUKpoKZRKDUKBCP8qB6GVF3x5lsvKpGBO&#13;&#10;rm3bsQXr9vLFnc8N1ggjg+CJUxlELpVNfQfDL7Okq8tNLzaO4oqvPNU/XxspTzufiy0LFYgoJGLs&#13;&#10;yAGYtnibc2imLKGgk6ueQwuUwL339cSAAU0Rw7FURvJBbF2/GhUSk1U8n17tcqqciiRxow/yEO6M&#13;&#10;sg1Sx/QlXVZ5JuxYiMeeH4qHO/VGmwevQCZXg/noSCBhjQtNbnox22VMvSGO24+LHMEhfBLsW4Le&#13;&#10;r/RGRqNeeO+RGwnnClNWskMHtmP92nRO0rMeiUwiJJ2RWWVXP0C7yE0Whwl/3XKauPWj5bF9rx5V&#13;&#10;BiGz8Uz6n8iitEJnnFRrSxaFCywHb6Gx8G14QPxLLYtkSqcyqy9pWj6fjAFkETx1Sqt0djkFR+ES&#13;&#10;9vFU+6suLTwvfja6/4OyiPyX3cXRwOUzSC6OHtlGpTfyN05tdL5G7OYj6QbPxRe4/imN4gie0gt/&#13;&#10;Gy7pimf7Jv0Sy2LkZzlUBvU1XZbfh3LgFcll1fKClcZl+GaVgHRO8rWIWyiyuPwzJYVLp/kyJUuy&#13;&#10;fWWg7DJwiowM4xJRZ5tFGPHDiMN3Zr40Sbn9etE8VQb1NV19kx5AL6pTwVNny6JwoVfe6gu+wm1a&#13;&#10;hauveOqb9L9BFslXZVDflkXCJu4OYILDw5G2fTlG/roG8fXbo/HNsnInGId/W4TZ479DVuXb8M0P&#13;&#10;v+KHuQvx/bpVmNj3aZzatgb9egzG8eAIRIem46cvP0D/cfMQfXVDjJ61BD8vWICFv63El/3bo+je&#13;&#10;dRjyRk8s3pyEqPyR2P3zNMye/jNK3dIcPyxfi7lzFmLRbysw8LFbsX3ZfLzf73MkmVsVQlGgABAd&#13;&#10;IfO7bBdBkbi5dUdckf47vpy1EGcynIGcz45uXTWFFwpP3f2relF85adxu41KmvzZMgi+5q20Glff&#13;&#10;x0squYtvfLe+2HyVxiC6Pz560YtbTpvG8LJ4K76kB1G3x5dOxKgNB3HtLU/gmirRyOLExc6fpmIu&#13;&#10;J0fK3NwCC5eto11+oF2WY2Cr22iXeRj4zhdI5Covs22GfMIyk7BkyUJOjjDCAfyvE6fjKJfOy6C5&#13;&#10;crO3MWPZSixfsRJr1ixB9/rEr1gfX3y/EuvWrMaKFSsw6/mGCM3i4JcD8qTDO/DTzNnCiEv1f8HU&#13;&#10;xbt55aj/RetsZgTqcdVS7Yrp+PfgaTjGviPIsq8h5I+W07aR6kd8cbYv+IKr6SZu6dMA3B8fXR42&#13;&#10;Uhwh+TtkseW3ZZGXm6zDWzFm4XxkxrfGow25IourexIPbML0QUNwomBNDP32B/y6aAlm0zbzhv0L&#13;&#10;Mce34+1n38YWvmeFuXVcVpod3bwYn3NyRNwf4yZhPZcJBZFZWIm66D11DW27Ems3rseYF25FTGQo&#13;&#10;nhjyHdb/JukrsPrL91GzEJDKF6/gYNaf8RMgr3F8bca479Yhw70tQWSXibG4qv9E29Y18P3oyVi3&#13;&#10;/7TRqZZRcFTHRhjhozYWq1p2VBr1Fd+mV3zbFzwfT5dfoPqiNMo3G905yOKl17j6KqfElbcpi1sX&#13;&#10;FU98DYtWxe4RUeHcIcltjylpCArlM5aTVTSnT5fyUhoeHorUlGSzxSqEK8DCuaLL59jWwrgyIYzp&#13;&#10;Ee7zOjWVqwvZF4SYenEWaSiEZ76chl84yXVbuWhusXRWDYWEhpvtNincPsVXeUQxH9kmwkS+kria&#13;&#10;JI+wiEizNSuF17+mcttdOLfahbIu+MviSKNx9f9MLwI3esqmF1/JfPVHJLF5Ko1gSrr6mp8dt+k0&#13;&#10;XX3Dx7WRhJWv0gieOuXtlYWW4vMY1Al1FFkPk5auxW+rV7NfXYN5X72N64OOY9rcYVi6MwURYTIZ&#13;&#10;JVvmONnA/MSZs2E4TpOXAFfjlIM2pY5DuK2RBXTlkmEa6wcnscxYjiv4wiLD5dWRjivHWHeyzuzG&#13;&#10;qtW/Ys/RJGOjEDPx5dDLNr0QbosTG6bR/rIVN1QmW1w5HD3yYwzHG8hIRzLrm8yhyhZeHx/WMaSc&#13;&#10;wtqf1uGXfSdZXspIHiKElIMz+4gMD2N/lIVUjjdlAj1cxgceG2k5Vc/qZ5fFsm0eNnLkNkrwl8Wq&#13;&#10;L8pb8Wzf2NvlbeNJusricM5dFsPDZyOnLhqLqF7/h2QRubzltPWRDR5AL0oreOp89C6+6u7P9CL0&#13;&#10;ys/2NV19w+c8ZFGeKo/Gxbd5mwh/bLjKrnjq/xVZlO9l/8I1cHkFyYXrMBsHqchumwpY8bUBGDxS&#13;&#10;msbBXl46bk0ThoqnzBXmbWQat+EaNr7bbwZqhALXdMnHhM9RFqX10bm8gkMjkbhpCnp9NBlB5W9E&#13;&#10;1OFfsHrjQdS5uSX69H4KIYfWY/gnwzBj8SYzGI4uWBGPdHoezW6txmcjB1d8gqcn7MKQHv0wb+Mu&#13;&#10;fjUMQYkK/0CrhtyXzOeno1tqy+1sRI7cZPHKJnjijO/qRdNUD17fxyMXvShc+f5flkXtr2UJCz2L&#13;&#10;tb/8iB37TqPVv+9CITlTgMvbj+w+Cr6T4JpWnXFnnYockKQgM7wQbm77LD4Mi8OJsGI8HyQLpw//&#13;&#10;jm8Gj0Vamdvxwccf4e5y+ZAsZ0iEx6BB+7dYN47jkQ8XYcWaLbjz+muw548jSODA6L42L+LackVw&#13;&#10;JoUb16OLo/m/+uJM+RmIjK+Is6lymgWNZ5oZQ7SprEIqXO4qNH6oGvqNmI+dbe5DtUIcNAmaa/ML&#13;&#10;qS9evajNbVurznwwq77YeStc8Y18Adqo4mkedjlY4wWcrWyKZwBe2DnJwgFqWCoWT5yLJH6Ju6/d&#13;&#10;zYiQK3vDs7B3y1Gc4lfh+9q+iLrlCiORdgnKVxLNe/XB6fLXI7JcRX6d9K8ESz6xB4uHTEaFBi1w&#13;&#10;R9BafLp+NpbvaIs7y/FsmahoFI7OJxJywJ6GYtyFkXUyEoVj41C0aJAZQLNxm2YezMH6rpXTMfX3&#13;&#10;WLR87CGsHT8CP0wfi6fvfgORwTzXhG8HmVw+Hlm6NprcUBVb54zDoq1PoFmVSL6IOUrNSy+iK2Nb&#13;&#10;1pFANlKdGz+AjZS37ft4emwk6YonYXGGL33N+1LKEvj5whcfNpO9G5dj9bqjuPvdu1GKW1lEjjNH&#13;&#10;DmH9TqBsx/a474aruAUiGekZYbjqgdboz+/WGw+eRTgnKhyr8+UrLA0/DRyDqFJV0P6e6hgzbSFG&#13;&#10;zPsDnzSvyZcVoEDhoihAnYTR/sXjInlWCVcUxBRFMaYny0sz27CsTpBOPnX3Qnw6bw9qXt0WVbIW&#13;&#10;4cfxg/Bbh1txNbffyJybyJcVWRDXN2yOkmPfxHfLt+L6B2rzs7nf5kQzeKpz2/fBrHYhaeIUz4k5&#13;&#10;cTvNayM7LnjKw3lOZbex8rF9wTc8cpFF4cpXaTU9t7ikK41XFpnMSti5Gp+/9T5+OHLK2CciNh6t&#13;&#10;nu6GRvUr8twXTk5yImT/2lkYNvQ/WL0vxfCKKF0PHTo9hQZXluASAuDUjmV49/WPUeq+uxGyag7m&#13;&#10;/CG8glG2zvV4uXs3VIwNRyblWDX6dYzZeBZder+DilGUK/gsNswdg/dHTcSBkyl82S2E2x9th2TS&#13;&#10;ukIbO4QEZ2Ld3JEY9Mm3OJDIyTbyKlDrHvTo0hZXlcjPbVXOSiRJz00Pwi+QjVTnAldd2XiSLi4b&#13;&#10;zLKR4HrhGjc0Djhb3gK38/DyVnovnsTFefGdNu3AgoOKomhcUcSGZ5rJgZIPPoMO//4aK7cn8mMU&#13;&#10;t8sRzRWJPifI+GFq/6JReG38JjzV7Q38s3wU+0zmkXkEH7fvgd2V66HHS104vZXKb1rJWD3nS/T/&#13;&#10;ZDJOJqaRNgLV6z2EV7o9hnj2379OHIk+H3/CHDIx9ZPXsOb7Cnio81t4/LpiSMtIwcoZ/8GgUbNw&#13;&#10;lJNnQUFhKFr3Abzy3COoWTTK2NBcF5txAlP/MxyfTf3F9AdB/BpW954WeKZ9c5SKDsX+H0bixXdH&#13;&#10;YyuHBOkT+qPJ8q/x8NM98XiD8o4CCp7ls+E/mDh2OhI56RbCcUPjNt3Qmv1CMLcEi1PdS/hi2Ej5&#13;&#10;aF3QuPiapnlqPJsNA7RRG19wvXHlLWOAwH26Wjl7ffHRuTwl/t+WRcsTSJZA5TTyucXxyhoI36Sd&#13;&#10;o17+Tlm0/GqDiy2L8L3sLo4GLq8guTh6dLiwMUsjlaeRVHqt+Ln58sQSmOJL3NvwbT4K0zSlV/4K&#13;&#10;NzJcQllsOb2yyBrHjFPHsWTBHHw9qBcmLNqCLH6tCgkuxr3oO9Cn/R3oO2QijvFBFxYWhD1rvkWX&#13;&#10;p1thyHdbERkdieCTOzHk5efxDr867ecXSNnXvmXZOLR+ZgB+P8mvG6EsGBVm56vlttM0LL7CA+nF&#13;&#10;LouNp3SalpuNFC74Ni/N37aR8lRf8XPjrXjqa1654Stc8JW3hPXPhitP9VVOH28GQlLPYO2ODTiR&#13;&#10;VQe3VCru7C9GCAoXKYLCfLH6deBwDJ8yD1sPHSeMH3HylcYj7Z5F+0ceQmxQOk4e3IolRzJwS4sH&#13;&#10;UT8+xjmgVWTjQCo5KQP1nn8HP/48C20bVkZaUhZKFC/OVy9g1rsD8cUPy7Cb5x5ksT5FFqmJJ597&#13;&#10;AS05EI/i+SKcSjTlkyGCrBbgmzKC8xVG9eo3IejUj/j9yGnzlUzLZpf7gvVyjm3Up0fi2/oPJIvi&#13;&#10;qryKb8eFLoeNLqYsnIwIOXMY3+89zC0q/0T9CjFmsiIzKJx2iTN2+Y52+XKhYxd58YksWhMdO7+A&#13;&#10;RxvdZewiL7hyhsm+dTPw1dEwNHrgCXR8qiUid63Dj8s2IJ2DY3FSFmf5NF+KacoQKRv3WJl0gZly&#13;&#10;cQIlKwFzvhyMxMoV8ehLL6H1LSFYs3Q5ft+VYL4sOvrJ4EtzftxU7woe2HsaK9buNTc1qJ7VV51q&#13;&#10;HhoXX/Xq8JP8nclq8bW+BLKRjae0ykvxlV7h4uvf3y8L6yZXeGzbsQZ7MsvjjooVqVdTZEQXKorK&#13;&#10;bIxbR4/F0DGTsWrHAaTQRsFRcbinaTt07tgB8TxXRiZI5GUr69BGjFi3A4WqPoSXXnkaVVIzsGHK&#13;&#10;FBzKCOcXarG36FUmQWQFgatXTmjIvwyxPfmIXiIigrB86tfcgncU/3y5K7o8dBUSD27A9Flb+CIt&#13;&#10;N6GI/viSlBmM8uVroWxJ4Ptft1AOJsp/AQp7y4aSZsc1nBe+k092Xnaahr28Ne+8eGv+4ms4N3yF&#13;&#10;Sz7KO1Demqb44iu+zTuI29xCTm1F1xefw4BF69mGy6BurfzYtXo2nm/2HOauO4RQPoePLPgaDzz6&#13;&#10;DD6buRHJZSujUpl0bJoxEs+3egDjFh7m1/kQpJ/cjxULF+Ddbj3w6aoTKFqlMs+yOYSpnw3Bcx9/&#13;&#10;haNpfO5zouX4lnlYsPhHbrHkylCu/tr2/efo9GR3zFq1kyuDeK5UykGM7vU4pszfIMsCxXhcFQCs&#13;&#10;/vRdNG77GhZtOoyw6pVRJvYUfhnTD0+26YDVe9K5KsI5rF3LqToQX/WgaRpXvUi6rRcbrjTKR2E2&#13;&#10;vuIITOGGp1v3FFd5KL4dFzqR3dCJOB4b23yVTtOUv9Cb2Sq2r3SuypXD7M/y8PK9K3/GgmNHkVU0&#13;&#10;HkULRZgzO5iFccZnf3/60DbMp12OJ7nblWWrU+YZbJw+B/PZzyZyJWZERDB+GNkdHdq/ijU7T5iV&#13;&#10;JRlnDuDb4T3Q/rWROJ4egiiu9OVXEvIO4oQHD9LmCpAwPreDg9Ox+KNeeKhDXyzbcQr5alRG4dBD&#13;&#10;+OGT19GxfWdsPJTFVSNhXD+UiC/+1RydXh+MrUeTUaZqWdatPRj5dlfc030wDlKO4FAeHC55GOHT&#13;&#10;cYaTeJlpEYwygRM22DAOr3QdivSCHAewDu36bQHe6NQZU9bsoxz++qA6Nz5JRa+qWw3bccWXNMnK&#13;&#10;+K6NbTwJa1xtpGlqYy9ceecmi/KxfeX1f00WkVvLEUgvqhv1FT+vcio/8f+KXpS3yiG+0mual7fJ&#13;&#10;Iw/72/gazk12hWu+dlzTVA7xFS6+yp4bb0PvtvPL3oVr4PIEyYXr0HAwFZm1N7cKald0IVB8U+lV&#13;&#10;BjZAdYpvx71p0kjUCUz+xBm8SyiLDGpzlUVkMBMioShdsQlGT+PDdv5sDOj1ILZ80wf/WRGBG14Y&#13;&#10;jJ8XL8IPCxdh/pRBqJd2CONGDsf+1BBsXT4Hn01bhmubvYYZs+fj+/nfY+6UMWh8XVkOpDlwMiVk&#13;&#10;R+G6PGUhjnYugh5QLx4devFzLafLT+Dq/udlUUHpe8spsmevi5zo4paIU3t2IrN0NRSOksVmXK3B&#13;&#10;FSCFr78DL7zUDFkn5uC1Di1wf7MWaN3uCbz8xrtYvv0YvziJToJw+sw+7Od342t5eCvHQeYlyRFB&#13;&#10;On0OyoLzIz6+DGJ4G0oGJ0zKNmyCzpxA2//HeHRq1hQPNm+Jx9s9iT4ffIpNBxM56eHYna9Ywt7k&#13;&#10;YfgxnMEltoXDC/BV+Rh2HT6TrS38qY0coczvn+vFj+ytGxL3puXWRoWL1hc/x+yh/6YsInfa6QQk&#13;&#10;Hj+MlJrVERvm1IezyWcRT7s83/52HNg8Dp2aunZ5ogP6vC92OePYxZickyxBJzFv+FeIiK+Jf1xX&#13;&#10;GxWq34EW1TIx5qv5OJTIlSeqEGM/lpdv2PLcp+J8hTd64dL9pE3zMfanMNSvfBeurFQEN7bsggK7&#13;&#10;VmH2yt84scI3KEMmxs9EgaKleXNKBnbvOYg0vuUrN689/oqNDK3b1/mEswLKW3xxip+9HfkJFF9T&#13;&#10;JO5N8wnu8hO4OIN3sWURxpxcPLlzK7IKVUBs4fwmLpNXkfF10PGj7igetQrvdn8C9z70MFq35cTI&#13;&#10;Sz2xaN0+nhAhTVBkk20QwOYf5mPvsVO48ZFGKFLsKjx9Z0XsXLkQv67nyy23T5ja7u+2Gfc71YGs&#13;&#10;bAg6tQvfLviN/O/ggbwlUPW+R1E1KxU/Tv8ah9L5ck99mHbBShMWVRAR+Qtg39a9SNAuQdiq8SWo&#13;&#10;+JYeNc0nQQB8hWkbzc2mgdqo8Pc5O3gesti8Asriy0jakX/8YcrorS+UJYgvmid2b8bObTtQvvVb&#13;&#10;+GY8V3J8NBVTJ36Jl7vdzlvKuDUhg6sIPhqB/SmR6DZ4IhaPHIbhny7At4O7ISJpH0Zw69WhLN5W&#13;&#10;xD6XpkehG5vii/GTMHbwMEz/5is8WS8Gq2et5QHNPC+MxgiJ4FbbSG7B43NBXq6nffYW/gi9Cn0+&#13;&#10;nYx583mo74J5+E+PxxDHFaQ0mNnWh4SN6PfeJ4jmysARE2Zj9uDhGPXFAox+9RHsXb8UX05bYM5D&#13;&#10;ElWfj15ys6e3bkjcm+atXwJXp7Jo3OsHstGFyiIrMNLSf8Yrj7fGY23bok3rR9GkyWP4YvcRPPFq&#13;&#10;b9QtyfM7ZBmXz0nL5QRGSLixi2xjkfOgzNkdLEtEJCc9uN1FrgROPbgao76chQN1mmPKrHkcsy3E&#13;&#10;j4tm4z2uMFz7zSBMWLYXdR55Dp8P70ru0WjZZRC+n/stWlwTh1P7V+HtAWMQW+1GjJ40k1v2RmDs&#13;&#10;hLn4+Ln7OM5biPFzfkZGVH6cXPsdBk/8Hflu7Yjp8+ZjzLDPOGb8Di83Koej04ZiMCdHy9/5JCb/&#13;&#10;py9qc/FhzeZv4odpk9GKq0ey5HYt/pMbztq9+QkmfTEGQ2fOxOcDOqNY0CbMXLqdZfNv5zG29LYL&#13;&#10;n16cwKWwkWah9UnifyaLgQdo0xdaX/4OWbRd5CZ7IJ1L+X3ODjI9EH5uvFWPyutSy+LN71z6i9xk&#13;&#10;D1TOc9WLlveyf/4auDxBcv66y0apFVl8+0+RFC5xhUtF18YkaepsuIbVzwvfy1tp1Lf5ayNT2F+R&#13;&#10;RWVQX3iok7C8x6aH5UNsw2a4rRJXDiTyVhEe7Llm6iZOnkQgOSoLP343BRO+mYRVR8JRkg/v7Ud2&#13;&#10;YPeRRL6ELcaRsKpo80wLlCmQhYTTZ1Cw0lV47pH7EcvVJOl8itv5alj9HLK4naxdTg3buKo74aNh&#13;&#10;xcuNt9J78XLD9/K28ZRXNj3+l2Wx5RE55Ot+EF+WEFUAkdzDLDJmypeb4IJo+ux7mDllLN7q+gQq&#13;&#10;hPHwxmULMGpofzzSpBGGTl/LL4fytVe6F9lbHuY8I1ge1ZVTTufrsYSzss5y2XxxdOg5GLMnjET3&#13;&#10;x+9FodSjWPnjdxj4dje0eLgZvvppF3mFmkG3jInMwMgQy3tdBGLLFUJMNLD/kEyQ+NuZw99pl1pG&#13;&#10;9W29S1jSvfiBcBXHhmnZ7DTDjD8KUzrNS9PVt/H/m7KIwuSwROMK5ucWFtEv/7jCAJEl8WTPoZj1&#13;&#10;jdiloWOXxY5dmjcTu+zkHnXam9vjkjd/j7GrjqFi/HWoHMfVHeEFUbXR7Uj6dSQW7zzKM4QcXWg5&#13;&#10;xReVS5+hOpB6ExFxli9m03GMeyqubngHgrkqrWj5+rilTBIGT1li0kng0LCOxsSXR2Q66+puroAx&#13;&#10;+9ttfv5658/Dn6ayKEziGrZtqWk2/rnaSGkD8bPTbN5CIy4vWhv/L8tCYlkBYvZY8LYo2bPvtBsu&#13;&#10;088MQ917X8CUSRPx4RvP4fb4KGxb9yvGjh6CNk0boteouVy543zBD07YiwU/zuI14FejyTXFcPx4&#13;&#10;Mqq2uB9ppzZh7ool3DohfKXfdsriZMp8pY65NhR4CCvH/lUrsHT5blRp0RSlM04jKX8NPFS/CH7b&#13;&#10;sBRLt/MLNu8YF1zZVhcZE4vo2KKI3rbPPXfIqQ9SJHXC36sXTdO8bVwvTGi9aTa+l7fie3kLjfLR&#13;&#10;sOLYNDZvgdu4iqe+whVH0jWseWkePlyuNIguUhQlOGG9/YteeK7HB5g6bxESIyvj+Vd64o5qZZB8&#13;&#10;YBfWnTqKfPU6oG3TK7i6LxGJSWmo3awt2l0djcOnfsOBI7Q+X6y5EBS3PfgQapQoiCQe4hsRVxb/&#13;&#10;j733ALCsKvL/a0L3hJ5MGIZhgCGDJEEkKRJUMKGu67rqyophXcNPEMw/XV3D6u66v131b467rgmz&#13;&#10;Yg4rq4IBQYKA5AkwhGFy6J6e7vnX99z7uV3v9H2dXvdMD/aZ6Venqr5Vp06dc+9777xz733Uuaf7&#13;&#10;jgK/0W9a/NSBXcSl+HT53VU/2WbH/dWz7TmnH+EL45ts47Z2O+2Zr7KTjtFNaLb7F3c97crvpbFj&#13;&#10;ph1+3svtnEfuZVs2b/YdTFPtDF8wf/Le2+w6X9TbuDk1kMY3729KhL8gz/NSl0MwUUf+oiz6Jq91&#13;&#10;OGQRLz+0I734Ot9gog5/UVY4cx++pDhj9lxb4I/o3tN3eC5cMs/27uix73/kHfarWx4q7u+SwMWL&#13;&#10;fPlZN/1TVed+/Uvvq0WIvmvD7KHbbrPlt/klVvsttBU3Xmlfu+wr9q2f/8G62xf7o8DX2k9v9afn&#13;&#10;6L4hvjgt457uzjQPevzcsPaWq+2GqfPt+Kf9vT3WbzC0efMm2z5lrp37kpfYmXO32NV33uW7XbbZ&#13;&#10;3df8KY3lS17xUjvE7y22cdNG2z5jib3o5X9nM/2cfrfvLOr0c0XXtm3+2cM/UfhiiB4Jrht8p88A&#13;&#10;O7r9krBz7dl/ebxN2tbpl9j02NEnnWWH7O+3bt5WxKVe1+UPmfQq4pVf6vD9cl5i0eMHOhA+940N&#13;&#10;NDVe+n+4xEI+oOorRfW6fpKPiJVNM3wz3+DxBw4a/YOlHXhsIxZMHntuI5wKPmKdGKDRP37q8NGX&#13;&#10;9Crgo49CM/E60gzop52JMsoZ4IDBbZy46KDowCIXjy5S6uBzPtoLk/PgoRETZVGuOjpRCrLI9/12&#13;&#10;659//cNYj99NPb0V+xfgtd3+e1PXOrvxs/9sb/JLZfyrl96SbfKSpXbUUv+C49+SNviHMZszz+b5&#13;&#10;Nl/9kil99/Yptvf++/ivmekHziHHor4TY56HyEcceG+24YNLjpeegj189CEZPDT6kj7y+IoUjOzx&#13;&#10;IZlKtIUXhpLj4aHRHhm2/l1E1z+kP7lMWK+I6jGvhz/qLDvsUWfbhZd02YMr/NeaL3/a3vOxr9on&#13;&#10;3v8f9qRz/9ufWjDP5viHqFvvX+6XaxzrSyXlG2GaEO7Pf/nSNulu/+CTLtHx9qbMnG/HPeYpdqz/&#13;&#10;XdS91e697Rr73Cc+aB/50hX2yY99zJ7wuA/6LhEFoyh9fMsPM55lj8slPqmm+GJOglQ6l3td/aPk&#13;&#10;fYWHDpQXfDWj+GjWFnboY1uSYQ+VDEyUIUdWR5EJq5LzMRY9SSJt0dKviUqx58wPYf+o6+KZ8+z4&#13;&#10;xzzZjn8s4/L7clz+1z758U/Y40/7N1sys9su//a3bMXGLdb7xy/aJS++3R/zudlW3HWde9hi3/jC&#13;&#10;dfZX//REm9SlcdB4yLFi8j+NXTlemhc7Vt9ll915o21yuy9+8M12x+W+sLp2nd280nEPfMuuXP5C&#13;&#10;e/pBHenxwmkhTx/w/dPz5O3FjYrSx/00R/r6TN9FqXsEqeQ8saDPefBQ4cBEWZSrji5S6tKr5Dx+&#13;&#10;C21fO/DgoZJjE2VRrnoaBc/RZF22qBUqyTw3stWfbn54wFGn2v6PONWe8/I32rr777SffeM/7T0f&#13;&#10;/qL95/v+2c5+8uPsiftNt/tvvsZ3+v1Rm1Hsny99hc3xc8bW9be4tx770WVX2yXPOtf8yd9pBxlx&#13;&#10;pcbS6kwRq77oTPb7yfzumh/Y7fpOc/lH7BUrvmI9HteKX67yE/96+8Vv/mhPOPgUdySA2+mfj/sU&#13;&#10;/4K9Q3NXc6Acc7VDX6DJppRHGXJRFXSiFGQ5j7yhXw6KfCuxqD3s87Zzfiix9PoX0mlLjrc3v+rN&#13;&#10;1uG/1v/6c++1r37E7zMxbak956X/xy5+1fNsPx+HyX7z1s377muz/PInPXZ5kt9ks6t3lh2y3zbb&#13;&#10;sMrfp3UfojLX/twhv6mmX+ao3Pok6PWvzj40ri/P92luFcd7b4/be+D77zvTb9TpMv9xZJIvurf5&#13;&#10;TqB5S5b4DXGKe41s37wh7XaZss9Ca/d4/ApML9p1ONcO8cuqfrbGby7r9yCZ5JfpMkz0fyh5ybHk&#13;&#10;uBnN8TmPHW2LjwU8NOqRgcdXM1rhyza0G7Ot/Qx718c+bkf4PUh6tWOid5td89U32gWv/rx96us/&#13;&#10;sEce+woNSVnKcUlvkrqcSUeSiic5jVsJc36b34dqi9jfftX+8Y+Xp7XNNJy+S2+/gw+zpR1+eR1w&#13;&#10;N5ZOcSu07s3r/RFZfondwj39UcPbk+1kH+upfr+yg/Y2+/pDfoNeja0vguhUsP/eM/1zgh4v7u87&#13;&#10;Lp+1cIk2I9v2ztXW5fenKbub3iuUg0LgDfmbVO+hS9KjoeWnuEm3/zDT7pdsp+iK3slvLDlPXqHC&#13;&#10;gomyKFcdXaTUpVfJefwW2r524MFDJccmyqJcdXSRUpdeJefxW2j72oEHD5UcmyiLctXRiVKQ5Txy&#13;&#10;/KKPvOrgoMKBibIoVx2dKAVZziPHL/rIDxSL7PFRZysZ9uhzPDw0to09tviKFN0EbS0DEwskreWv&#13;&#10;wZrJjFC8Spy4EsGDE8V2KDTi5QvePctT4vWCTvWdF0tf+/5pKb3xeeN+CUSbLZjUZR1z97VLP/AV&#13;&#10;e/4hk2yT/zo8WTsCtvvTanqn+g0bJ9kDHf4Twtq7bO3qLpt8yJx0s89pfmPQVXfda6v8nVrXyKuf&#13;&#10;6RKN7IRJP9Vv+i5aDENfXOiEV+mf874xKuwL2/44yYucg4NGv7RX6JJGL6mgg+/fxujFojZory4W&#13;&#10;YoDqV9od/ouQ+a8yfrvOlCfdE+aOa35kP7t2nT3xr863g+ZO9/sB+ALW0pPs4rcd4r8O/tK+47uB&#13;&#10;7vLBOnvfw+xkd/btL//IXvVXT7Tj9pxqW/2Gcf5527fxTrdVV3zOLnrXlXbeWy62C0/fz673XQm/&#13;&#10;uaPHnvaCZ9pCv0HfDr9nxZKjz7F3vW+h/e/3zvQbQy63Vas77YjyRgkp8z64/jnb58U2W71yg63x&#13;&#10;ObXnghkpVvWjmPcDj5Fww8lL/zEqPnBGOW3LL76bxSKsSqHvH0sxVn3zt0AXr7FNcDnFt+T6g/eW&#13;&#10;vNoXe69/ydnhX6D8UQW2zZub6dg2f5bIdb/8qf32zl6/J8EzbOFU/8Lk47L46Mf7uOxj//vdM+3m&#13;&#10;+5fZfeu67YCuO+3bV9xgW9qPs1f83ZOtw+8X0ztpqp160qPtK//1ab/h4kftj2/weeBflrf5h9oy&#13;&#10;lET1wZq++CnBn47zK7vhGt++/ZQX2NOOW+S/GPr9L/xpDSedsId97HO+Jf/L/2vnv+1p5nf99a37&#13;&#10;U2z9yrus09dfe30XUbv77i5OtJVPfEdKHprlJSXKX8gZeFHJ+nz18dLlpQ/Xl+tG+2JswdGeeMYI&#13;&#10;n+jEF/q+tguffTw2YPM2ky/PVY/uIeDjvi0tPOjeAWb333ql/1J8l5321Cfbcfvv6YuYO2zuwiPs&#13;&#10;JW98p9167fX2ge/+0a69bY099YC97fqffdWuWrvAnv6CF9iR+/pNtv3eItPaT/EvPD+3y37wOfve&#13;&#10;zRfayx+9b1pAqWIqutyXRx/DznW32Tc/9B3b+9jH2l8/+TE2zb8k6aLKU048yH7x1U/bZ750ub3i&#13;&#10;GY+yRX6DV+0y2uq7ijav8xs7H7aXzfIJVJznixbIZR/tywt5GCgvfXZ9YxbxKXcuKHwljV5SQQff&#13;&#10;3xd29b4j3pHupg+Xx642aG9osfT60+Gm2tEvu8g+ecGL7J67V9iyFXfYj7/8cfvo/3epbVx8qH36&#13;&#10;fH96le/03Pu65bbeb5q7l99UtduXSaf75Yt/unaGzfZLMGZ3+KLUA0UPFW8qJdXCiIp2Jeg3/nTC&#13;&#10;TxI/T/tN3Bd4/Q4/V3f73Jvhk033KNu+fq2t9Tis7fFpkaXdd0NM8sv7JvkN3rt8Z9pkv6fVDt/S&#13;&#10;MLlzjf3pRrMDfCfLdN+1pp9ZGvPVeFyo2bq8lOFUJPogxzkVGJx08HVjlJQlXnXwhU9JypypmhXa&#13;&#10;GIgWJtGHH7R+/tYOzx7/MUo3OT3xSS+yvezzvlNjmT20YZvN1htlKn7u8n9aU9y0cavdvcF3XE71&#13;&#10;z11+3Lb5yVe7glS02KBLbXxTph37grfZFy58bLohuxawdY7o9qcQts3es9jJUY69LsvRj2Q7/FzS&#13;&#10;7j902SY/t9x8n233Syan+BhqxaN740N2252+IPLEGX5P5mk2y9vQF5E7V2y0aUctcL/bfHGj3dbd&#13;&#10;dbfft2qKX+K7j8+9Htvg88U/UvqimO5p53tmvL/qUZpunX3Hv/pWFPVABR3yvvFI2mreFvlhjAra&#13;&#10;Z5NclS8DjU20AydZX1uq9/lF16cv4sNW4UWfyZE8uAL5YBTfwukP3j3LU+L1gk51+Vdp9N3HJ2X5&#13;&#10;0mosRRtyVh9L0vTr7/iMhXzVx6z+FTkHB414yVQKXdIkHlnFeKUu91E/UR95BtLXzZGbT1iSAU3k&#13;&#10;aqL7McCklZ4TjerlvE9YbHROUL2uIMd3pMLnvqXnL+l2USz0Je0o8Xew7ds77FHPOsw/0N5j3/7G&#13;&#10;T6xr7wPt0EMOtnmTHrCvfPLD9rlvXm6bJs+0Jcc91hb23m6f+cxH7LbV/iuCP/71gZt/aR+97Fu2&#13;&#10;3j9w6T4USpX6qBLzMVDOyQl45TzmLtYZCrCizcbo4RQL/SxyoUf5ddispcfaZL9R630bfeuzfyjR&#13;&#10;l9fl1/7Y3v4PF9s7P/A1W7XJt/Z2zPIvRL12x1W/sBtXb7I95u5v+/kd6mcs9u3xLz/HevzeFW99&#13;&#10;7wd8gWOrzXRshz+ib+X137X3+iN+r7j+l75ldoZ1TOux66/4qr31zf4knE//xG/CNsU6fLGsbdJm&#13;&#10;u+b7P7W7/Avy0j2W+FMv/Eko/kFJ7zH+Woy/08n+S+faLRv8nvtzbcmCDh9bzY6itDpGjXkpfDbO&#13;&#10;l/5zMc6XRmz/uctcTO24+xyvFqXjD3wRSY4fYSzudJpfsqAt8u3X32gPdPsv8+6q3RdEbvj51+wf&#13;&#10;3vQKe/9//tQ2p3Hx8fanyFzz/Z/YXb61+oAFS2yRP5nkNr83wG+uXWVTX/pSe9MlF9trLn2tXfqa&#13;&#10;19irXv8me8ezT/AdCL7L6Krb/So77fJQ3P7CZ1hvq+i/93PbJvvNFf9lKybva39/8cV20UWX2KWX&#13;&#10;XmKXXHSxven1b7GT95xtd/744/andX69fLrkwrdlr1nhX66m2PxFe1qbOw7Dn9oit6LKb6RFLH0W&#13;&#10;zBdhwJFz8XV4ycAnjLuL45iMyhd8iO6sWGgzxqH6JP9CM++Q42zSg7fag35p2g5dnuT/1q+42t7z&#13;&#10;j6+3//ueT9ptD/ilE/70mRn+xfjea3/rT8a4zxer9rNHHLSHda2/y77w2R9mRPLOAABAAElEQVSa&#13;&#10;HXOi/f0b32CvfY2P0yWX2EWvfZ3fJPF5dsj0TfaeL/zCtvpCWUqd8qIUFmmscqTLKlZe9d92+YbJ&#13;&#10;dt5zL7TXv/4Nyc8ll7zG3vTa/2vPe9pTbNLvPmk/9icq6QaQunlzd+da69q6xWYvWWSz5S/Lecx/&#13;&#10;OWzVeDJGTfNSGrQ6RsqxykhjURjEOBqxTPWbq676wxX2jktfZx/5yXJfgD7RnvLM59gFf/Ms29+f&#13;&#10;WHX/+vXWtucBduzSBfbAHf9lH//Sz/zSx1k2a/oO+9kXP2WfW7bRnxh2lO3vT6hJi5BF9xrGk3Ov&#13;&#10;Fkp4/y9gviAyf7Gd/JR2u+W/LrNP/OAP1uuLntNso/3k8/442hv8FxC/zMv8S/7cQ0+04xb6Oeaq&#13;&#10;D9l3r7rDpvsOk/Ydm+zLn/6w/dBv/HviYf7ZQU/E8TKSvKScDjhf+vvW/GIs8vFETizMReR1eOn4&#13;&#10;A1/kKZ8v9bFUSXejnklrfWHSt0/qRw3fUte1fpV97fNfMr+o2R55wBKbP8fzysB4YzrGJ/lC4461&#13;&#10;D9kNv7nWNkyabh2+Q/f33/D7wvgujnRj055JtufBB9uBh7TZ9V/6hl2xfrIdfIjfsHfxPL+5/g/t&#13;&#10;w//xb3bDQ1u9D/4+0TbTd4t22wq/h1W3L3dM8ZWMBUecYsfOX2e//t8P2U+uXWnT/b1/8tYH7HN+&#13;&#10;T5tf9My0Uw8/wKb5eWHpow612TMm29ff9hH7rf8AMmfOHOtdd4N9/J2fsU6P+bCTj/TFUj0+epa1&#13;&#10;zZxkq25ZaZv9sj09llrnkXQ+8Wqaa+n8UuRLuazeXlxErkXTeJTjL14lHyPJok0+RtJT8IHvSIXJ&#13;&#10;fUe/I42FNokBijzGoDaQ746x0Lc8dsnVL/40RvQTGyhyUfIBFSb3jU/w+fjnePkAK9osFqmSPsOP&#13;&#10;XizFfFY8E6W1DGjhdqKMQgY0uZngkeaupYslHVDpyOs7aKJedWzqDqqIzdtNvssTIz5yfORHJxad&#13;&#10;GDr9R+gtfs2w/zpZnFV8J0K3Hfr0t9rLfnybfey/32pP/cPX7IC5fhXrypvtxru22PFvfb+93m8M&#13;&#10;ufcJT7IL//IH9t6vftie9ccr7eC9Ztp9K2+z2+9+MIXqPxp4Poqo6VMreYn9p45f8fhOX7lqTr51&#13;&#10;OccOHX5FkdFGHKOIow5OfKux4BNaG4uPV2rHk9zrCyRHLzrCH/Xnj+L1+0ecsXix/8jUbqee+xw7&#13;&#10;47Kf2fc//Hq76edfsCV7+AM8fcyX33ijLdtk9td/9zI7zK9/3uIXwzzppf/XXvyrZX6jt3+x83/5&#13;&#10;PTtm/z18l0KnLbv+d7Ziy0w77NK32F+csa9t9i/kT3rGC+wz373a/vNtL7HffOuRtpcvjvV2b7Sb&#13;&#10;f3ONbZy1j134rAtssd+bYr1/CPQn+fljR4snn+hxsDs2r7Wbfb5sXXSWHbvvXO9F33FW10/yGfM7&#13;&#10;pLwAyih+RjJGeXzRNX6RpfnCGCHMKDbDiUVb43fM2sPOmLeP/azrOrt++SY79vAOv5/HPHvyM31c&#13;&#10;vvdb+8w/vNh+881H2h5xXGYX47LfpI3+aNf/tJW9S+1955zkiyv+S6Z/0FYsPVvNTnjO823JB/7H&#13;&#10;fvoDf2rRmYfZQq2++H/fUJS2cadHvGrM/NPDpnuus89/6gbb64mX2KOX7uu/eHen3Qc7en030+xD&#13;&#10;7MJzj7afffIW+8mPbrUjn3O4f3HyL1I/uMFmtk23Mx99oM8ZXbzXv+R5Sbksz48RLRw6yalDI1Z1&#13;&#10;/CJPuGGOEb5FYxmtWIrUNvpWOzv81+Cli4+1ff2X5t8uW2l/fep+6UvFoSc93V725B/aB7/+H/bs&#13;&#10;635sBy5aYO0+pqtuvcluu3+9PfbF/2FnHjDHbv/Wl+xyvwLm7DMeb0ctbLfOrVt9x7sfff7r8j7H&#13;&#10;nmKPPnpfu/M7H7OfXHy+PfPAmbbdQ+jxL8BdXT6myrOC8F+J23ofsss++jW/vHJ/O/P0x/qTMbbY&#13;&#10;Fj++Vba2zbHTTz/b9v3gd+0L//JT++svPs86fIfZ8ptvseXLe+zpbz7cdzr5XBog53GMyHGzc3pq&#13;&#10;1F+wAT+SMcJXpPiVDN/NYqkbf+yiH/zX4ZEljH+xnNXeY7/0R2LfeNkP7NtfOsHm+E1wV9x0na3s&#13;&#10;OdEuPflw65w0z15z0avs+t+8yT7y2hfYr75wknX4IsbV19zgTyo7yf7Pxa+xPSZttXv8HhC6/KLH&#13;&#10;zx0q6Uu3z99ev7xDz2Pu1bVvXrb7l1u/irLIpz8e/Gkv+Qf7xm/fYv/2yuf5E1IOtvZt6+z2P95k&#13;&#10;qwX2m4Bv9/se7ZhzhL3zja+0v33FB+2iC55unzxMT8h50K665mY78BF/bRecf7bfTNY/Z2ix3At5&#13;&#10;ZIySMLyQA3KWcAPMF5lGbOJ1EKVTVONxVOs7O4eEUJLfGOdIY/Gvecltjz/GtmfrVfb3zzrftA6i&#13;&#10;pYLurb7wccvdNme/I+y5T36i37+t2+71XPk9TX28/L3d7xuyz4nn2bnTP2Zfe99FdssPPmUL2jrt&#13;&#10;T9fdbL7ZxOb7ObTXx61t0fH2kpe91G5624ftlc94qn3+8H39gPT32ptvtLVHPcOeM6/YrTlr4aH2&#13;&#10;OOu0b3z4TXbblV+3v3nDe+0lJx1n//T6F9rfvfGz9rLnnm/HHLzEn06z0n5341122KNfbM871586&#13;&#10;t2WjzT7maXbR333f3vD+z3qsV9vR+8+3jffeYtfd/qCd8uK322sed4Bt2drtN+I+wBYdtI9ddfm7&#13;&#10;7Rnn/8Redunb7YJz90+X4+jeNemzpvc+7Sjxs9g23xk3WR8YvYxkjJJh+TKSMWKMRWMZrVjq5iLt&#13;&#10;5HN3d4+FfkVKH5ExRmOdF9qLNMbCeI/0nI49/geaL2AijbFE+UR9+BkoHgUwPLvGo73Rtk6XyyJP&#13;&#10;fSAadXldfC5TRMh3Bp36yEc+8vBzzz33ZH0QoGiSM9FjPQVX6tAjwzbnc/uol44DCHmOj3ysD4SX&#13;&#10;jiIbSm4vOXp0k7o32y2rNtrS086yJx61j39Q0hu5fxhun2+Pffy5dnB7t/3prmX+pufPq9//0XbR&#13;&#10;2/7J3vqXj7Np/qbdM22unXDGmbZ02r1258r11ukfpBeceYF98C1/a+2d6+yYM55mh+3pW4DLdmlb&#13;&#10;cajAiw4lL4VVYYctfiKPDHzkheOvmX53jEXXki/0/dDf/v7X7cp7FtkFzzzJpupD07wldu45j7F9&#13;&#10;p6ywu3yr9Np16/wmft3WcZhfZvPu/2cXP/NEv/+Mf8DyBbKpcxfaGU9/gh08e7ItW77c1qzfYFv9&#13;&#10;soj5+51pr3nHu+0dzzvLt/D2pG26HfscYk8961E2a9sdvgV7va33XzO3+NbZ+Y99uv3ju99jf3v2&#13;&#10;If7pzj/c+U3alq+43Q465Vw748jF6deuNXdeZf/yuo/bkpe82l589jG+fdi/8JcfUhmrXTVGanew&#13;&#10;WGJsQ8Uz16Jt7Ct6ZNDaWFzZ4yNxwPzV9ml/QsT9k4+0Zz/xKOvxT9QzfVyefNZJNqvr9rQ1vmFc&#13;&#10;3vUee+FZhznOb8L80+/ZpJOfby962mNsdpvn332mvviH1bY5+9iCnpV214597cwTj/Fff3V1uN/L&#13;&#10;YNWDtmXewXbeOY+1uf4Ltt9kwNbfc4P96LZN9vznX2CnH7PYA9NHXxbuJtteB+xlK29dafscc4Id&#13;&#10;d4zPiZW/9UeHf8q6Fr/I3vSKx/kXJz4q950P6LviiQU+xTnIfBEm4qlH37msrq2Ir9PLR+0YhdiF&#13;&#10;oa1Yj77RI6tra4fne0//kvPrX3zVvvm7qfY3zz3LOvx+E5On72Enn/N4O2zWg3bnsjW2zo/FjZs6&#13;&#10;bfriI+yCf/hX+8cXPcFm+WLlrVf+yO6bvMSe9ZKX2fGLpqV7wqR2dfxNn2OLZnbZcj83HHjEqXa8&#13;&#10;L6j4Ln7/krTe7t3SZqc94al2mO882uELJDv86Sbf+/3dtvSYp9oL/vJ0a/MvfZo/Kr6eYrP9RLRt&#13;&#10;1SrrmTnLTj3nVJvn9yS5/LNvt2/eebS95bUX2H7z2tL7TN7ngXj5jvqcl66ZXvKhjJF8quS+ch5M&#13;&#10;ApcvtA0WHgy86FBj6fVjY+aiQ+ycMx9lHX6fmLtXrPWbZ3baokMeae/50L/Zucfv6wvYXTZz8TH2&#13;&#10;5Ced6l9g19jd9z5ond2T7Jiz/8re+f/ebU86cr6fr/2I9BusPuDH4aHnnGsn+EKm7g0zxb+drr5v&#13;&#10;lS2btI+d//gTbK7vOtq6eo2tnrSHnX3OE/wyjx6/18hxdsYJR9gqvyxuw4Yt1jO1w/7+H99v5x00&#13;&#10;07r3PMLOf9xRvuhptvARj7FzH3uE3bPsLntw3UbfsdJuZz731faef3qNHbnAL8vxzxXkhpyIjiQv&#13;&#10;2GFbxyODDiXn+BMdCl6+VYTHto5PMl8ImeLH6l13LffLlPwmy9pd6zvAtPtjiu/UeeoFr7Z3ve3N&#13;&#10;dvKhC/wY8stvujp9LFfa0Wc+1Y7cq8Omzt7XTj/rYFuz6m5bu36rL2/Ms2e/+Z32vKP80qUFB9s5&#13;&#10;p59mU31MDzz2dHvccYfYhj/dZPdt2uIXNc20Rzzzlfbxd7zGHrHHjLRANtUf//2Ik/b2sb/ftmxv&#13;&#10;s+NOf6Ids2iWLfIdwY8/9VC7+/bb7KH1m32s/UeTF77e3vX2l9tBvu1Lj/jWJZvHnHaunbJ4jq24&#13;&#10;/Q5/7PBWf5z4fvb8V73X3vWqZ9lcXdapRbgZc+2Ig5bY6jV+T5KtO+zwk8624w/b0+67Z4WtmLa/&#13;&#10;/eXZx5lPtyJvPVvs9rtW2NLjz7bTDltYLMaWOW2W1+GOEeMiqpKPGTLoUMaf2HJf8OjxKUrJdZEX&#13;&#10;Bl50d4sl9pF+0CfxuQw8GPgcG/XSDSUvzXwN5Dva0OZA+FZiaWtrsx//+Me/+cMf/vAnb0u/Muit&#13;&#10;lD81P1C9Ti+ZiuwosV4nq9OD221o46fFoYU9kE2dLpdFnvpANOryunhkulwor6MXRd+sLj2YSAeq&#13;&#10;SzftwgsvPP99//q+V2/x7b4qHGSiKvlkT0KpPBIwOS76kH2amiW+zl8DXo79v0qUi6+zjb6FUYm4&#13;&#10;6CPFUkAafEe5fhGc4ZdR6Nr2Lv+JGF3y42/gOoD1C4Zu/qankugT8Hb92ux+i7Ym+1Mx/BpnPUHD&#13;&#10;O9LmvzZ3+xfjNr8utbtzq38wKn+xUl7K0izGBn1NXqRvajvcMRrnsSg8xqIMteh7mRflIWL845ZN&#13;&#10;90tnPvXm8+zt3+i0d3/hO/bC4+b5fUR0szyNUZs/CnizbfJrhrVFfubMGf6UEr+xG49r5Aunj5PG&#13;&#10;vKfTfxX2Xx39x1+bObvDvet6+L4vs2p/sl+j3ObXGG/1m/TpDvR6FOGc2TN9ivgvi/4hL42V/+o9&#13;&#10;bZrfcMJv+NflvzhO8ZtCfu9fHm8v+Vy7ffaLl9l5x/t1zC5XaTa2UR77nIywa5aXsl/RR8prk/nS&#13;&#10;4DN7E5Yu+hGfj5Fk+TEKJtpKBp/j5QKb5C7rQ5J5f9ttvb37RY+0T915qn3la5+zk/aenB4Rqft8&#13;&#10;FOOyMeV8ko/L7Fn+66GO3fQrnR73Ot3Hv8fvF+L3Hkn7nlnUUON+BYz0PuZbu3z7jws8hNJGNwPs&#13;&#10;Sr9sKkY97nX69Da/LUaXdYf5Qfy6Bl6PDdX5xa9Qt59+/u124aVft0u++kN71WmL0rmCPOQ05qUh&#13;&#10;X0qAlwZ8Of65XHydbfQNJrdtsAvzpUEuIy+jGYv8xTb6fPv3jhlt/gjOv7WL/vl/7GWfvcJed/b+&#13;&#10;6bytMdd5uNd3c2za4rt3PNszOjrSE446faFUPnQjxHbf6t7dtTXlPbahNqe4vR4H2+33Mur2Y19l&#13;&#10;sj/Vanp7W7KRqIjFn1ykR8Fqfvj80bnHFX0x+/mm3efPFP+81+W/Fq+7/Qf2lPNebIe98lP20Uuf&#13;&#10;5gsqblPi1QZ1qGSphJwjijGDh4KBhyKHJnnNfJEeGyg2+XyRfLixYFP59MpQYtExlN6HfbHZz8jp&#13;&#10;2N7ux5Pu66AUqWicdCPVXv+SrEUqHf89fl8Y7UBIbbgPjVmvbw/ZVv045OcBf59u9y+qnb64KuwU&#13;&#10;fw605kiXv3frtxL1Ue8Xbf5G4G/76T5kqQHNN5dpAd1B3kaha/ObZegUI36q+9nuNw7VTMrzCS+q&#13;&#10;onZiSfpyjHJMtI1j0GyM8Jvb1cklG7tY/LjQPTz88c2Nsfjbo49Jt3aC+OclZURjrvHq8YUSLS5J&#13;&#10;NsXHQVeq6Me9ST7ek32s/ZEwaeGly8cv7fLyPE7x9+UpfkPcbv/BSmMnm27f2afxpWicp/kc0aVV&#13;&#10;2/SUGbXhY6FzgD4XpHnjvjSndGN25kJh73I/J+gmI/pBLc0RtVG+jwuTfHmM7f5Zwk8HvktZ5xT/&#13;&#10;XKhzjN9oeot/DvFeFnlQX/0zwo7yM0I1pjXHqPyq5GOUhClxRdsR05jr+vfdqs0wDxvsBokFbIpD&#13;&#10;L1ksxAMupxG/y2MpO9EvxlIOSfqavEjf1Ha4eSkba+ov6nfDWGbMmGGve93rPvCZz3zm294VfdjS&#13;&#10;6ZI/ZWugep1eMuR19ShzaIWljl40yurqyOpolKmugs+CK17rZOgH0oGpqH87nSijkYHi7WaAg7hs&#13;&#10;pDoofVz9q0DDSbnSlSdsmXDSTv59aOOJLsdHXr4b+HCSpr+VfpixyL6y9Vj7xeQfYvXIP2JvwPub&#13;&#10;td4cC53fTFFfljw2/BWx+T1L/MMa9lv9U7Tq2/2XSBXkBXaQWILv1EaWlwH96dgrc17XlmSNcffx&#13;&#10;yAekOzmWuj4ol+SFvIpXcZXvXG2zF7z8nf4Yz9fZry7/kj39uIttxiR/Sol/Yu7e5uPiX5RnzfLF&#13;&#10;LLfRglYXH5jKeZEceX2bf9hKiyjas+aOe/zDlVrJ86OFkG3ue2rbDP+gnQBuW8yR5Esv/iFKH7ZT&#13;&#10;8Q9z21b9yj53xVR75tNfbmccv5d/gNaXuaJfwtBGwgd+MHnSu5/+eWn84F3pR2G+NItRx388Xyg2&#13;&#10;FdrGDj6eL9DRX2zh0SuvPVMX2Mtf9wG78hX/Zj/79VV29NPP8g/NnWm8O/1+I1P8C7HfnzEVfUBW&#13;&#10;KfzpWN7qN/okLmmKPBFLt3+glV4x0nb6Yi2olyp2n0dbNuspGY4LcmFSWz4/9NhPfYHvXHen/epr&#13;&#10;v7DjXvoGe+6jlvgXLp9XoQ3ZqFS+wxhFHDEJ2yAv5xF6/AhHqfADjJEwFHyQl+i78lXiIz8253T/&#13;&#10;Ius3YH3q819vv/if++y33/qU3ffY9/iNOfUFR8e4H0u+4D3Td27oi48ex721uxhD9UeLVFvcXn2g&#13;&#10;X/RTsff4F/Bcv8OP8S1+LqffBd63//uXqqL4vAljmHD+vrHNj3mlZWpbt/3mv//bphz/NHvlc872&#13;&#10;HS/d/pSLvnklH3WxJD9h/MvGGsYbWbRvGIMwd2vl2XxpNRbaIC54aDN50g8QC+fZIj7lvjgfq9+c&#13;&#10;3fQkkW7nKVrE9MwmNuXS50eXX1KVx9LtuO0hT5ojnbq2ym3lTvgevylwetqK8/rCnhS+N0FnlHSk&#13;&#10;MJ56P/B7YUiqNrf54hhH0kBjlIKUFX4iTXHIZ6EXjb4iH49RyVWiz8gnZaaPfqOd5IlvORY/Ljzf&#13;&#10;XenJYEUEdW16Yx64v2/6eKkQSzEORS4m+bGqn5t9RMJ5vIhTT5vp6fG7fHjc+nGr088BKrEtjfNW&#13;&#10;H1f5piS82/onPhdpDH1hQ7ZeUV2liMUXQ/x9XjdfTjh/LWIp9MLJlxbotvof7cpHt7ertyLJ6JcW&#13;&#10;7vUZgVgqueaB/2vgCUQtx3kif4pZ/0oM/mhLcalUes3O1L3+bWDb0MYAsRSeQ0xZLNJHX+DHYyx5&#13;&#10;rOSvKc3yInv6RT+rvg8zL2MdC+PfL87yuCDuOn3TfDC3h5AX/E7Q1jNQnqKG5WggmzpdLos89YFo&#13;&#10;1OV18ch0Zs3r6EXRN6tLDybSgerSpR0k//qv//rqfFHAdakMdEAIwIGf46STTKUOk+uEwwdUslhy&#13;&#10;ObyoSl072IMBh614dNgjEx9xklNyOXzuCzl2omBUz9tAN5RY8A2VP5XIN6sXyN0nlrxfkVcfVcgZ&#13;&#10;fRbVro5tG30r9o42f3rBDP91KUGb5qjQDpwXYWgj4hlLyepiibIC4785+z1NNm3ushmz5vovl34J&#13;&#10;TtYX4ehfYdN/To5OLEVioi/aJe66WCSLJdpLDp/7inL8N8PgRxRslFXy8sNd56Y11jVFN2f0X+vK&#13;&#10;8QYv+4HaEU5lIEyui3jVY4ziVWQT5cmH/+K5ecNmf5rCbJte/oqa47AVxT5ikp+gA08/sZGcEu0l&#13;&#10;g899IccOrCh+Iya3Bz/msfhiU2/nJtvQ1Wsdnsu2tBjSeE7YWbGQm6Z58S96nb5Atn2S7y6b4/cp&#13;&#10;0jaU8gvMQDHm/uryL3sVxkH1PPfosAef44Yij5i8Ll6F9lQfqA3pVegntJAOLo+2eT36oD7cWGRH&#13;&#10;zogNKp3qKjlGsogTrwJe9Z0dC22KquSxFNK+1zx+eOzyPqOPvnNMnS7KVMdGdUr0LRl8s1iwAyuK&#13;&#10;X2zrdFEWbVSnRHvJ4McqFsVNG8QAzeXwE7H0f98lj8pd3VyIOaWOTcRHe9VjzsENVR594UcyCuMo&#13;&#10;fixjkf/YfqxLpzKWsUzsINESVdMykK6f0cQOkn4pGbkgrkzjhYOjlmo9J3z5iPbgOUlwQMHLv/DY&#13;&#10;R32ydQU+RjsWTb/cd4xF7aEf77HU5TzGrr7kOW+qbzEvYx0LcatPKvCJhrkkXYxFvza2z/LHp/rO&#13;&#10;PH2GFT5hwpeSiO+nr8kLbSdH/gKf6ACxgGNM0uOep06zufOn+8ZBXxxxX4pF/1WEVwFfN3fxmYD+&#13;&#10;Ap9o8JX8ON+g9xzgW/KEyfKyu8WiX82mz97DpvsX0aJHqVuN/R4vefGLdubMn++xaW6W+R+lMWL8&#13;&#10;Ge8iC9n8CB+4wTPeaS7sJrH4FiG/70iHLUiHEUdR/XFEP8cqL3XHaDym/VoBn59zUpp7tLsw5LhZ&#13;&#10;zolVNGGyYzTqdTxzTA8aiztrsB3lWBpi9dBpK3UitJ3zCTfOYvFwqhLHjD6Rc/Eq8Kke+tJPP4K8&#13;&#10;tBoL9hOx9A1qPEbHa14UV5x7aaL5S5KHcwI8eMa7bi7G84XwCRN8NcsLvmkrGfoLfC1VIH0pb+gL&#13;&#10;eI4b8eMllrE+j8Ycpz57ZsgHlLyMdSx1OSeGfmNSc+7K+xJt87kbeXBp0CdeRiUDEwsko5LG0kk6&#13;&#10;dxVnr3ggUO/XlEOZ1GCqgxiwznHlCVE6cKh1sDfYFOfEZJMONAdiU2uPo+HE4lgOTMwTfRjGQs6g&#13;&#10;6mdDviVgjMY4L8QAHW4s2DXEH+ZL3Vxk7vAFFNvoCww6xZXKAHmJ9sBTHsU0mYu00+C7gPu23+Iy&#13;&#10;LJ/shZu6ueh+5Tufu6MaS3mM4pNYG3KT5UUY+oZdAz458Zfh5qWFWHb4zoyRxEKoidJPhT7Uc1cY&#13;&#10;I/kYPC/aMVQsjsQ2+uVvJLEogHK+1MUiWb/SZIwacOMxFuXdj52e8kN1cVKTrBi7Kn7FrjKWeSl9&#13;&#10;M/ZFg/4aYtFTl1IQUg4zFuYJNLnw+dlQGKMhxJLsRpgXYoAONxbsRKsyTmPReBIv/WwYY3LuSnBQ&#13;&#10;8FUfVQFfM0bYiVYl5KXVWOJcTP6zWCSjb+M+FhLkqarLC+pE6aczsV/0teW80NgIY8GcWJuNf7PP&#13;&#10;xg14nO2iWGi+ge6usXjc+eeukY5RQz5ghpOXMY6l7rjoN684jsY4FtIzQUeWAV0iMlFGMQN6o6je&#13;&#10;LNwvbzg0wcFTx6NrsPd3HPg6X9jIX6qnTw2Fd+GxlaTOPur7+crtH4ax0GdRCrKYM/KEroEfpbzg&#13;&#10;e6xiYfzz2Ov6Pd5j0TII/ajrF/Grb6leg6ffdfbyT+nnq/ygj77VWOiH/NXG4u1RxnssDX0ZIOfq&#13;&#10;R7++ZPgGX2XOkUVb5Sby1MFKXzdGkqsIjw18HH/5afCVjX+0rezLMUPXYJ/1UxiK6thUvhxPmYil&#13;&#10;yEXKUZO8kD9RCjLxymHkqY/FGOFblIJsKLEk7ADzpbYvY5SXVmOJ/aYuSqk7RhkT8A18C3nBn9qm&#13;&#10;PpxYsKnss1iIU/rBxqifr+z8Mlhe+tkPN5byXFX1ZZjnLvqqOHZ1LOqDSrNYCm0xJsQtWe0YtZgX&#13;&#10;2hppLNE+xtovxx5n1NfNl+irn32T84VsyEu0j2318zVGsdCOKAVZHY8uxjpaecF3s1jIGW2Db+Cz&#13;&#10;YzT3hY36lupNxghctCcfE7T1DEzsIGk9h/085JM1HjDooOhwglw8ukipg8/5aC9MzoOHRkyURbnq&#13;&#10;6EQpyHIeed52zoODyg+YKIty1dGJUpDlPHL8oo+86uCgwiGPMuT4gReGkuPhobFt7LGlzUjByB4f&#13;&#10;EU894pDleHhojAUZtjGGqEMeZbSNLbwwlBwPDx1uLNiJUm/WFjE302MP3ZmxxLYUHzFAJQMTZciR&#13;&#10;1VFkwqrkfJ4X2inQffhoBybKhEeuOrpIqUuvkvPjLZYiyuI19i3GHvsAJsqERV5nJ2yOz/lon/ur&#13;&#10;8xkxA/lCJ0pB1owfD7EQ40CxSAcOSl7ERxnyvM/CUHI8PHSsYiG2h0Ms5Iqc1o0RGFHqEU+91bzU&#13;&#10;+UZWR5HRfs7TF/T5fAAPjXpk0RZZHUUGPueHG4v8EE+dr7wdMKLUcwz8eIuFuETpMzL6Ao2YKIty&#13;&#10;1dFFSl16lZzP28558FD5ABNlUa46ukipS6+S8/gttH3twIOHSo5NlEW56uhEKchyHjl+0UdedXBQ&#13;&#10;4cBEWZSrjk6UgiznkeMXfeQHikX2+KizlQx79DkeHhrbxh5bfEWKboK2loGJBZLW8tdgzWRGKF4l&#13;&#10;TlyJ4MGJYjsUGvHyBe+e5SnxekGn+s6MpehfalUvqYzXWBRc/5z3jVHRlyKn/XGSFzkHB41+6Xuh&#13;&#10;Sxq9pIIOvn8boxeL2qC9uliIATq+Y+n7FbjoS+MY0U/1YbAxUn/BjywvrcUS810XS+wfWGj/MZqI&#13;&#10;RbkZjbyQY+YGfkUZE+YLPDaRjodYhhJD7AN4yVTEcxwlgbhSJ77QDy0v+B4Kxbfaoj3R4q21OOaF&#13;&#10;Qae6Sn/feWyN54v++KEdR2Mdi0et3mTzrS929ZW+j/dYFGssw815xLealxiH6tF3kcfmOZeenMuu&#13;&#10;Lhb8F/qBxwgsdGfHQn9pP9KHWyz0jfET32yMxjovg8XSl/ti/hAndn36/nOV2KH0U7z+4Jm7+ETX&#13;&#10;p+9ru/DVx2MDttCPLBZ861xHibHUtzE+YyEP9THXny8YW8aUvo8sL305JJcTdGQZmFggGVne+llp&#13;&#10;InNgeM0P874TBZNfRuW5qTpJJUc+nzkgcsfIK9/ugINI2FgvfBcnv0o3EUuZ8+Z5IVeiKnGMqvw2&#13;&#10;GaOY89EYI7XfbL60GovsKx9VP/vyorb1/sTcTWzxTSSpRjMvrcdSxB1zrtg5Xpr1M+LB7PJYao5R&#13;&#10;+hFzngYhDcpAY9RiXlqMpYrRK3196DtnkfPUDZ9bfRhJstjHQSxVnDWxSKcylDEqkMVrX5+HlxdZ&#13;&#10;p/yNIBbajHGojlyUsYFKH+tFP/vOF+M5FmIXVYljVPUpnC8KVN/raOZFXtUmZTixxJzXjZH8Vv3x&#13;&#10;BiJe7SVdmC/IRFV2ZiypwQHfX7LjX8E1GaPYz5HkpdVYmuW8iiXkfLAx2vWx9J0H6mJJsvKl7riI&#13;&#10;Y9R6XlqLJbYf63G+qCtJN+gY7dpYyHs8RpHFnFeyslI3RjEXsT7UvNDGroxFMSh2yniNpcrvCM9d&#13;&#10;9LNvHCVp/r4LXlQFu4KbeG0lAxMLJK1kL9jqoODAiDRAUlW6WDSZ9YV0oBMeNkz8ZON+4PGXtxtx&#13;&#10;+AArmssS/s8slpgP6jEv5LjZGNXlXH5i7vErWodHFnHURzMWfEJplzYYf/oMDgpOPJiR5gWf0OHG&#13;&#10;Ijvi2d1jyftOTmIfkQ02RtFmJHkZ61hS/GN47qLP5CvSfL78OcXy5/T+EsecOmMvnjnS7NyV24Af&#13;&#10;yXzBV6TDiSU/HvNYol/V6/DIcix45Phulhf8iKqAJy/4gdbh5Rs7cJHmvnfXWPK+532MOUv1MczL&#13;&#10;YLHE2Hb3WMiraCx5DiKOOZfjIz+SvMQ2oq/RimXinL5rvkvFsaQe5xBzb6TnLuyjb+aSZNRzXMRT&#13;&#10;n6CtZWBigaS1/FXWmqz5hG02kXOcnEQZJ1CcR10ui21wkDbD537zdnPf4nObZr7xNVR8jsNeNJbY&#13;&#10;Xm4TddggEx0KPrdrxkuOb9XxLaoSdUkQZOMllhhzjDfWiR2a63JeuCiLbeS66DPion2sg4fmupyP&#13;&#10;7UkX24g6/CGLuOgz1qMNdlFWh0UmGtuos0cWcdE+tpXXwSHPeXxDYxvIsIXmMeMTCi6n+EZeh0cm&#13;&#10;Cl5UBR32yCIODDRiYx0bZHV4ZKLghxoLfkXxE2Wxjm9kdXhkYxELvtX+wyGWgfLYTBdzUIcZaV7q&#13;&#10;fCGD5m3nvHBRRiyiuS4JSnzERftYBw/NdTkvXJTFNnJd9Blx0T7WwUNzXc7n7cU2cl30GXHRZ6yD&#13;&#10;h+a6nI/tSRfbiDr8IYu46DPWow12UVaHRSYa26izRxZx0T62ldexQY4dvCiyiVhiVlrLS/REfpvJ&#13;&#10;xnqMmrWLPMY30ljqfCGDxnYky/lcNh5jUUx5nEngL/RHdCix53bwE3R0MjCxQDI6eUyTOU78vB4v&#13;&#10;u1GTUR8PBg4QrQ6nFUjHopddXT3ZOD7qhFWJMupjHQsHNn0sIhmfsSgnreSlsi1PaE1zHk54zfKy&#13;&#10;q2NpaH8X52WwWOrynI+FeH5lyeck2OgHGTTOW2SiVb3coht9UK8wYdxHGot8Mmca2h+HsSjWVs5d&#13;&#10;5E1u6urIRFUGyksBUDh9H0giPq8nn+PoPBrnS+pL+UIOxFIf63P6eIpF40a/6/IiHfqxzstYx1L1&#13;&#10;ozyPxDGP9TocuYm6qh4uLxAuHgsVpsxj8hOOC/SS19WRQZN9iUUmWtWHeB4VPpVxEAvjHo8L+qMY&#13;&#10;6+rIoEVnCiwy0ao+xLy0GoviGMr4NzuPVvF67Ls6ltiPuljIuShxxzoyUZXoL+rQa/yb5SXajiiW&#13;&#10;ERyju2ss5IecpeT7S57zhBvjvIx1LLFP9BeZ+k09p+Qkx1S4cL6I2In6yDMw8Zjfkeeun6Umaizw&#13;&#10;aQL7aZSJDAa9+KjTQaN/kkUMdhGPXbIoPziiz/HI8c3BiRw8PsXXxZLHBL6O5r4jn/At5qXVWMhB&#13;&#10;s1gUL4X+iScvosQAzfHYRSpMjh/rWGiTmKHIRSljFYv6TL9jPprFAkZxpfpYHhfhi1eMkZyI1uUF&#13;&#10;bMSpTuzQYR2jIRb85u2Mx1gUE+eXPN7YD8YbPDx5Axt58ggFk7cjXyr4lj7HRFvaBg8vTG4HL0o/&#13;&#10;haegh0eHb+lzDNjkM4z7sObLGJ9Hx1MsMU/KXZ5Pcp5wNXkh39iCrxuj3HdsW/jI4y/6x/dIY6GN&#13;&#10;Ot/EFmMYCD/eY6E/MX/0m9hFhzUXRzhGg8VCzh8OsZDvvM95zqXPMdFW+FbzEv1RF/2zjKXm3BXz&#13;&#10;T67Jj+aiZBETcwgeOqy522IseUzEUEcVc45n/BN+nMdSl3PJ1Ieh5DweRzE/8jGUvAg3UUYnAxM7&#13;&#10;SEYnj8kLE1tMnMi5HF40x+Z8jsE2GfpLMz7KRzsWYszbUDtTpkyp+o4e6meHdILI7dFHmjBhRVS+&#13;&#10;c70wvb29IpUuMRmf25IP5Lk9cnC0i29RdNiiy23Rg4/66Bf5QPhcF9ukLp8UfNK25HVtgpNedfBT&#13;&#10;p05NeMkp0b5ZPWJVx1/EJ4xCDWuKUV9bD3jpVZr6dp0wcX4kg9Im+pc88vIJL6oiGXLx6KmLNosl&#13;&#10;YiM+2mCLHp42odhEPvqP8ea+mvGSq8Q2C0ljP2kTik3OR1swojHOZrzkKuMhFvr1cIilyGrxSn/E&#13;&#10;MV9Uz/uLPsfnuDp97o92IhaMqAoY1fM20GMf9XFeIR8In+vEq+Bb9YlYlIWijFZe5E2+mo0ROae9&#13;&#10;OK5lKKM2Rq3GksdG7PiNVPWIp/9QsJGPeHw3y0vE0paoCjZQySKeNqHY5LzkKrt7LPRLVAWq+s7O&#13;&#10;S6uxKGZK3g/JkcV+Sd6Mj3Jsc3yMWXiViM15MMhjG5JFPveNX+SD4WlDlIIP8TsrFtqKbUsW+bGM&#13;&#10;RW1NlNHJwMQCyejkMXnxt/6GA15CTgC1VN8OwxfEaA+eg4oDCl6+hcc+6pOtK/AhrAp8LQ2+hB0o&#13;&#10;lrTQ4SfHGEvP9h67d9W9tm7duqod+ckLbUse6zluMF62kydPtn322cf22GOPhlhiXmI7qb0sL3X9&#13;&#10;JC5RldjPHN+gdzi2yVC2WV7RJ7qTY6FtYoMnlhRq+cFh/fr1tnz58mqBAZtWKW0mP0pvmP91vgfC&#13;&#10;K9RyiBpMJe/p6bWFCxem+aF5UpWaMWpow4HwiWbjl4+/5gbzQ3gV+FQP9v30E7GkfI3XvDD+iZbH&#13;&#10;hQKGr6VhvBn/HMf8kDxhgu94voj65MN94ysZ+gt8LR1GLHXn9PEai/re0N8sL3XHaMTLnjFI9WAP&#13;&#10;rtLXHKMxL7LHJtHgq5nviE+YbPyb6mtiASs/KvCJjrNYPJyq1I0ROVfsKvCpHvrSTz+CvLQaC/YT&#13;&#10;sfQNajwuxmteFFece2mi+UuSh+MQHjzjXTcXNU+Zq8InTPDVLC/4pq1k6C/wtVSB9KW8oS/gx2Ms&#13;&#10;g72/qO/En6j3DF66OGbIG6iSMsS8jHUsKd5s/GOsDfqac1ecL8JG25iH5CfkCZzkE2V0MjCxQDI6&#13;&#10;eSy8pGO0OEo1WVV0sqJegMKrQ5nUYDi5VSi5KQ/8Wl+ub7Apmk026UBz8+ibeuWfynBicSwHqsy1&#13;&#10;a+S+1felL6RHH300Hsecqt9//OMfbdOmTTZ79uyqn6nhUcoLOYfKd0O+JWCMsrxIlco4iYU+NMQf&#13;&#10;54vnc8uWLXbHHXf6wkhPufi0wNra2umJUwzKriXWNw6W8z1NvBJTiKION5L1zUukojt29Cad2qlc&#13;&#10;hjbVTpQXfGNM232xbvPmzbZmzUO2cuVKW7p0qe21115u57iaMRosL7IDoxhjXXwKz/2qoIMmoZoN&#13;&#10;b5gVvoxFmBRbZp9s44vjx3ssMdyqn6FfuX4s85K3Ne7Oo8PJizozwHxp6CtMk/mCOlEdOo7DN/Ow&#13;&#10;wtTNXSl341g4NqGpO/H4lGAn5YUYoMONBTvRqih2lWGOUfTFPGjwK58D5CXaC5pKiKXVc9d4ikV5&#13;&#10;aIgny4v6HnNI34ukSFnWfIzQ5fgGbDm8McfgW46FhprEgjpR+unMeIwlj7XfGAkwwHHRgMfZCPOC&#13;&#10;eaJ180WKAWJpsIfZXWMp+1nNWfqzK/IyxrHUHRf95hXH0RjHQpon6MgyMLFAMrK8NbXKTwDiOWBk&#13;&#10;FOs5n+uk96+D1Ztpna+EKb8x5vZjFQvtRNrV1ZV2dGihYvv27QprzIsuAVG73d3dDXlVXCrkizgJ&#13;&#10;KOYFHVSYWMcHNlHXgC1P9HV44ZDn9viNviIm1vGBTdRFez4w5fjIyza337p1q11//fW2//5L7JBD&#13;&#10;DvWFr8k+lj1ynQrtiqEuqunH5/OCZxFDtPgrPBSvUaY6pZBPrmxyn6V1aqvAKo7iL/qYNGmyzZs3&#13;&#10;L+0s2rx5k91yy61pJ4x2lNB27Ltk8HV5Qac2qEMl8x7qJZXoSwLhVCRXqeycrepJU7xEe+lzTOSp&#13;&#10;Q+VhV8cSurL7x1J2hrGjb3GMJIv5z/lcJ/2IxkiGXsYqFuKEqi3VVWgz6qI8gUpcxMS6MJGP9cpe&#13;&#10;B1E4LiJGdRVyH3XIE8Bf0EElj3V8NOuX8IwRdlB8JUx53og65KIq6KBRpvpgsVR2TfIS7YWt8HLu&#13;&#10;hT6qjg4aZapHX7mugR9hLHXtRhk53x1iIcZmeZGcEvOq/sY+CxN56lDpB8tLwozh+4v8U3b7WMqO&#13;&#10;xONCopGMETlJ9uW5K/clXmOJHD62H+vg4vjHem6f65L9OIyFOKH0I/Y36pCLqqCDRlkCBEydTjLm&#13;&#10;Lj6g4BNmHJzTFVcrsSTjiZdRycDEAsmopLHRCRMcaX7ylRwMOrDIxaOLlDr4nI/2wuQ8eGjERFmU&#13;&#10;q45OlIIsb4P7PoDbWTTGQWzQqFM8kVcdHBSM+ChDLkrBHj7Hw0Nj27KJPL4iBSN7fNBWtI049Dke&#13;&#10;Hoq9dgHdfffdaafF4YcfnhZGurv7FrqEV8lpXzuFLtfDYwsPjXLJ+snVZnmfmWZYbLAX7eoqFnZm&#13;&#10;zJhpBx+81JYtK/pGf4Whjl/xyOt0wqlEHPhIqRfovmMHHvvIUxfFHioZ8UQZcmR1FJmwKjk/2rEU&#13;&#10;rfS1Q3ui1HMM/HiLhbhEyT8y+gKNmCiLctXRRUpdepWcz9vOefBQ+QATZVGuOjpRCrJmPH7R5zz2&#13;&#10;UOHARFmUq45OlIIs55HjF33kVQcHFQ55lCHHDzpRCrKcRx7bFibytBkpGNnjA9/RNuLQ53h4aJ09&#13;&#10;tjEG8LGNKEOOLbwwlBwPD42xIMO2LhYwotQjnroo9shyPDx0NGPBJ23nscS2hAEPjXpkuS985jTH&#13;&#10;5zz46I+6KHioZMQTZVGuOrpIqUuvkvPjLZYiyuKVPiMjdqjkYKIsylVHFyl16VVyHr+Ftq8dePBQ&#13;&#10;ybGJsihXHV2k1KVXyXn8Ftq+duDBQyXHJsqiXHV0ohRkOY8cv+gjrzo4qHBgoizKVUcnSkGW88jx&#13;&#10;iz7yA8Uie3zU2UqGPfocDw+NbWOPLb4iRTdBW8tAuDi/NUcT1kUGmKTiNLlV/DeDRPXChK905UEv&#13;&#10;HhkUI3yK6g8/wsk3+JxiB150NGJJfupiKWOTfmcWcqI2lYPRzAs5x2+eY3hiAD8eY1FMdfNF8o0b&#13;&#10;N6bdOIceemi6fwf9ki7WxdcVYcBRhxd+oDr46LeSuV8KMihyUWSiFNU3b95ic+fOtZkzZ6R7quh+&#13;&#10;JPkYCV+XF3wJTx0aj6NkX2LwLRx/db6Fi3aqR9/URWP7sQ5mPMVCTKlz/kK8ovpTESb1q+bcBQY7&#13;&#10;8KJ5HiMm1okBKlsVMKL6UxkoFuyxAy8acy5cxMQ6PqCyVQEjqj8VYZKvmrxgjx140aHEgu9op7oK&#13;&#10;7f+5xEI/yQm5hRZZ2Tl5GSwWYmo2Rmn8Rmm+7OpYmIvq83iPRcccYwONY4QMWoevdH78U4fGY3qw&#13;&#10;vNT5Hk4swlbthjoyaDwuJKsbo10di2JUbCm+mjGiL7HPlSzDR0ysg4c2y0urseBX7cT2qUtODFBs&#13;&#10;wIjqb1fHovb/XGKhn4wPY5NTxgX8aI6RfE2U1jMwsYOk9RwmD0x2HQS8SUjGQaFdb2Bk0FB3C/1X&#13;&#10;SfalXQMmyMA0w2M3VrHUtas2q74KsBML7dblJYYxkrzgU2M62BipLfDQKNvVsSgmFfJAPFo00L1H&#13;&#10;dHlUR8dMv2Sp2DkCHip8rMMjE6WOb/i4MMFcAa8dR6qL9vT0JIpdbAM8MmidnF1Maquzc5svksyz&#13;&#10;1asf8t0kB6c2iAEqX6rHEvmhHtOKRXbDmi+Oxk5UJbad8+M5FsVNX1JHyr4gg0pHHQq+0rWYl1Zj&#13;&#10;YQxSfDWxDHZOp185pZ8xPjBV37M8thqLh58K7UCJpVm74KDC7epYYswjiYW+DOsYzcYDH7s6FsWh&#13;&#10;Qh6IBz7FOcS5S59GmpfBYklx/rnEUtNPxiQfozHPS4uxKG7mRowd2bDmyxjHQkyKkzo05dn7UunG&#13;&#10;eSyDvb94+H19GWSMYg6oQ+WEuZlkNXlpNRa1QXvQKFOdsrvHQv+GdVxk44cPciI61LyAi7YT9ZFl&#13;&#10;YGKBZGR562elCV0VnbhKlsmKnomfU9kiq/wEWbRHn+PBSE+76SQ6yrHE9lVXu7Ft9DuDVv0MjQ0n&#13;&#10;LxFLH5DlvJpAR3NgYhzIBsJLV9mU8yX6xgeynB/Id+XXQdg1tCfGCzpR3Temo6PDYyo2laErkMVr&#13;&#10;lFEXpZ5jtSjS1taWfK9Zs8bWrl2bbqire53ovjGy06U906dPt1mzZqX299xzT2ufNs26t22rFkpo&#13;&#10;I7ZDHR1tRx6M2po+fVrKNwsn6GQX8yU+14lPGD+OqnrAIcMOHl/RP5goqztGZauCr5zq/IIMHFS+&#13;&#10;aSfHxHbBRNloxKI4VGibdqBRl4AlVvXxFEtDPCM5p2djJH8qI8mL7KrcjCSW0K58UYgl8rFetenC&#13;&#10;OH6VfBzGEvtEzMhyXn1FR7/rZNgNpsvzEn3jA1nOD+S78usg7ISPcuxFVSrdLn5/IRb6PVbnruHk&#13;&#10;ZaxjGew8mgaoHKNdHYvmCTFA8zEiXvSiKvB5HV60moeJ8ZfCtFEucfk+m9PhxKImVPBRcAVPvYqn&#13;&#10;5twFBvuc7sxY1LZKHgN81CVg+YI+2qNHF3nqA+Ul+qqdL+4k9y2/uQw/g+nyWKIffCDLaZ3vOhl+&#13;&#10;BtMNN5bcH/FJrkK7ld8gQ99MV8kHOafLz0RpPQMTCySt5zB5YOKKxgOCOnqag4946sJEfeSxjzLa&#13;&#10;gILBH77Qw0cc/iJGdeSR1tVzn8lwJ7wQb4yJWOp04KKOOnaEHfmIUb3ODzLsI499lFGPOuqxbXCi&#13;&#10;KhGjuorwyJOglFEXRQ+VjHa0c6O9vT1hpNcfpa6OLMfKnxZGtOCiJ8hcffXVduONN9qqVatMjw7W&#13;&#10;E4d0Y112jQjPAokWSfS0mUMOOcROPPFEO+CAA9ICSmwjLnDUxQAWSh+8mdQn2dNndMJKBpU8YnId&#13;&#10;ODA5lX2OgYcKo9LMdx1uIHweA7xs8IUMHiqMymjEgp86Khnl4RALfcj7VJdHYcDnFPuIYWygYOp8&#13;&#10;S4bPiMMfPrBFHmlejzz2UOlU8Efb6OELVGO/I0Z1/ESa1yOPfZRRjzrqzWKRTcSojp9I83rksY8y&#13;&#10;6lFHfSSxYCu/KrkP9NAcI3zUUc/9RD5iVMcn8iTwl2gjGXqoZBGjetRRB5PT6BNbfGIrXgXbghv7&#13;&#10;WNQOMUBpm1iJCT1UOHTUo446mJzKJsfAQ4VRkW2UUYcWqL546vD4qaOS4Ys44aHCqNT5zmXgoNGH&#13;&#10;6sjraFKWLw+HWOgD/YKPOaNelw/w2EcMeYWCwR+26OEjDn8RozrySPN65LGPMupRR313iEXxx3hV&#13;&#10;r+sTsqQsX+gf9jlG+qijjl30NVFvLQMTCySt5a+y1iTVnwoTONa13coR1RtjxIIXrSa5uxI++mhW&#13;&#10;TzYOxU8yKl+ijPpox0JfYrs7s0770Kqf4USCjrgipqqPYIwq27It+UcW68igxJFj0I9kjCrbYcaC&#13;&#10;nR6xq0KuoEkYXiRHV8zQQqndInq87k033WTf/e537brrrks7RbRgost35s+fb4sXL067SrBX21q0&#13;&#10;6OzsTIsnt956a3p083e+8x076KCD7Mwzz7QTTjgh3Udkm+8qSe3F9ss6/lJsWR+K/vX1i65gQ/9z&#13;&#10;Ck7yqKvq5XwRDhl1+EgVfOTz9rGVPOIkj9ioq+rjJBbFqn6O9NxFf+Smro5MVGWgvBSAkceS7MsX&#13;&#10;2hVLfSTH6EjzMhFL34fCeHzU5UXjs7PGaKxjqfrhfYpzPa/X4chN1FX1XfBep7ar9mN9iOcu2aYy&#13;&#10;wvMoOZOPVmNh3Ed6Th9PsSgfxFOXF+kHOqfHMW01L6kpf/9TGUkssR91sSTH5Qtx0xZ4qOTRH3ji&#13;&#10;Sm5aeK9L9uULvsVS/3N6fyHn5JvcVLmoOV9Ip4KN+BxfADR9++ZUxOf1aI8u+fCXqKvqu+A8qniq&#13;&#10;9mOfw3mUmCdoaxmYWCBpLX8N1kxahOJVkEeKPAFqMLkeHDT6qg7kJh8coq/cTnzUU5dPsMgS0F+i&#13;&#10;HFkVA4JRoviFyq3q+tOOh7wQ22AUO/kRtg4PBppjkrzMuerom+HR5xT8WMcSY4wx9Mn73mwUC4W6&#13;&#10;aKyj1wKI0H/4wx/sS1/6UloYmTFjRtoNooURPY559erVaReJdpBooYNHQesSG+mF181UDzzwwLSA&#13;&#10;ooWW+++/3z760Y/6Y4f3t/POO89OPfXUhO0p71lSF0/cYaL4wHiI4vTSUJQHlZgP2UQ+GqBrpo/Y&#13;&#10;iJFdKk4kV0GfmJKPcvQRD1Z0PMZCP4k5xks99gu8hgYb9BGvOvJIkYMVJS/4xm/EUI++wBNL7kc2&#13;&#10;+MrtohzforkPcBFDPfeZ5GVecj/S4Su3i/KBfIPDV9X/0ne/NsdJLHX9jbETdx2OfEBzDLnI9Tmf&#13;&#10;2+U8+FZjYS4SV+yn2ozyPAb48RILcYjW5SXqY51+QJNuhOcL2o3+keFftFmJmGosHgaxqL95v8kL&#13;&#10;/cz1MUejmZexjCXvU2wr7wP9hdLf3EeuB4fvHM8x3U/uBvgSjfoox3+OoT30Oa3D76xYaJuY4Aej&#13;&#10;4MlFHV4YySk5ppm+GT63hwc/WCzgaBe8aCqDnC8inrZzShtgox7dBG09AxMLJK3nsPLAZJVAE5aS&#13;&#10;y+FFVSI253MMtsnQX5rxUR7953J40bztnAeDHFv8Q5OjIbzgL9JYlwvxUUZdX4T1pVqFdqGSCQcv&#13;&#10;Cg/FDn91cuyjTnYq6FTHB/IcH/nxGksRe+pNQ3+SpJwbqqvE/mpxQ5fOXHbZZfb9738/7RjRzg9d&#13;&#10;NqMn42jR5J577kk3gdW9QHQpT11RXrQDRXbz5s0zPWp44cKFtmjRovT0mU984hPpcp3nPve5SZZ2&#13;&#10;k5RxKR5iakZ9xLzZ+mNS8ciOMc3HSHrJkOd42sQ++sqx8KIq2EAli/a0CcUm8hG/q2PJ+0G8eb+a&#13;&#10;8ZKr4AcqWewn/Ydik/OSq4wkL/gSVYGqvrvFopgpeT+iPPZL8mZ8lOf+4EXBiaqgS0zGgwGHLdjI&#13;&#10;577xi1w2zfC5Dv/4QB/l0Rd68LQZqTDwA+FznXgVfKuutin4zPXwUR9jRo6/Onyui21SbyUW+VC7&#13;&#10;zWLBN7HF+GkfnXjwquMz18NHPXaSIccf+IjJdc14yVXwAZUs9oU2odhEPuJ3dSx5P4g371czXnIV&#13;&#10;/EAli/2k/1Bscl5ylZHkBV+iKlDVd7dYFDMl74fkyGK/JG/GRzm2OV5ycKIqEZvzYJBjK14l8rlv&#13;&#10;/CIfDC89NqqrRH5nxaJ2Y7/Eq+ysWIrWJl5HIwMTCySjkcXSR3UA+HnDv7IlaSVzLj9opEsHbYkH&#13;&#10;Cy7pauJDjj34CMWXwhjtWCrfZZ/y9olP8agOHyl1fvEXlnq0ibJenZBLf8Loy3YVS1L5i5eYF/ik&#13;&#10;KHWpXualsi8B8pvL6vB1uGgnvcp4i0UxxdjEUyQvw04icGKoQyXT7o8VK1bYhz70Ibv22mvTwsU+&#13;&#10;++xj9913n/3ud79LCyO95Rjp88hk/U3VVg6v+M1gi9z4goka1bHQ22NbfOeIdo/o/iW6JEcLJVpw&#13;&#10;0YLI9ddfb/fee6+94AUvsKOPPjrtQili7ptjikuFOBNNx1khZzwihnHDBl6YCj/AfCk8Z68BT4zR&#13;&#10;L76TVYmNst01FsVd5SxLidjYr7HOy1jHQn/iuFZ9D+MfcfRfsliQY0/sEVO1UzNfhMtt8MV7APbg&#13;&#10;aFO26PCDTBjwklEq/C6IRTFU7cd6lnNirYs/6TI8OFFKbAe5ZKpHvh8+841eNtEn8mZjVOm9Eu3y&#13;&#10;tnNedhV+nMSSYhwgltjXqp7h6/JX9dON8jzkvPwK32osstdfbBvfooxnlO2usdBP4k/9iy9hjIQB&#13;&#10;HyFVnkrsSPOC72axIGeMwe+OsSjmPH76xfwir+Dof+wvfkSxBx9x+MI3eDC5Db7AYw8uxoJOvpBj&#13;&#10;H3naqvBhbqHDR4VxAb7GQyxVnFns5KXSl3HDxzyoHnkwVZ8z3+ixgZ+grWVgYoGktfzVW2tx2idw&#13;&#10;LJq4HMSRJkyJB9Oglx/Xo8t9igef6g5uwI5BLDEG6mpTRYsW+jLrQaQUSI4uLnYgT1SGJQ45iyHR&#13;&#10;hjqUyzRknjYHlDmnPeVFRbz/VlTQUgY+6SKu/PBETvGR49HLv3wnvZisjKdYCI0+kRfkUMmJW7I6&#13;&#10;XjtHtGDxgQ98IC2IPOIRj0i7R6644oq0uKF5MHXKZF8QmWKT2qbZ5Bl7WNu8xdY+/wBrn7WHTZ7S&#13;&#10;ZrrjyY7tfrnN5rW2bf29tm3dPda7+X6Xdab5sMF3pvz617823Zfk2GOPtaOOOsqWLVuW2nzhC19o&#13;&#10;p5xySlokYT7EWIk/xd67wxdnigMBubB57ixxugAAQABJREFUyfMiLLJ8/GVb6euO0fK4o70B50uJ&#13;&#10;jfHQLm1AEyb4znHpoHN9M7zsxzIWfKe46vJSdnJn5KXVWOpyWIafCPqcJmU2RuM9ltgv6s3GiP7G&#13;&#10;fmIjij6nEY+uLi/RF3XhVdK8cprs/aDET6GUoq99ydDntA4/HmNRnAO9v6R+CBPfw8YoL2Mdy2Dn&#13;&#10;LvWRMdrVsaT2y88KtbEMdk4fxhgNlpeWYyn7wRzy0BqOI3Ke9HXn9IDf5bEoAC863lWIPdWb5DwB&#13;&#10;yxdyMNLzBXbR50hjwVdOk++Qc8VMP1P8dWNUBrSrYon5oB5jkSz1s8kYkYMKF+Zs1A1l7tJ+pDsz&#13;&#10;FrU70Dm91VhivybqrWVgYoGktfxV1g0nKJemE5XTePDGOngc5Hj0yKHCx3pun/TZSQZ8bD/WpRdP&#13;&#10;yfHoc3lqqzw5g9FlFLrhpvzFP2HjF1naol1R6aH6gk1d2LwuvmGBxDHEh2/skOukJLuK99hzTJ0e&#13;&#10;f9iBgUePXHyuk6xBvwtiie3HumLrK33zQBgVKHUtjmjHyPve9750Y1UtXOgymt///veJl37qFM92&#13;&#10;+xybvvAIm7n/o6x9z6W+KDLFtKPEV9EKKoe+gDJzapvna7L1+tzZsmaZda28zrruv8l2dK4119iG&#13;&#10;DRvsl7/6Vdo98uhHP9oeeOAB++xnP5sW4h7zmMdU80pxxj/iLeIvd65IWBbGSPq6OvNlyPhyPuX4&#13;&#10;Znxst679XF/0o/A2FDztioJHlvN5W8JFWazLdqBY0NMGVD5jXbxKLsvbEibKYl22YxUL40980Nh+&#13;&#10;rO/OseT9UM5joe+SjXVeBoulQT8G59HoP9ZjDshNg34MYqEd0Ya2BnvvGoex0BfyGPsT6+ib4XN9&#13;&#10;nW2UxTpzt5lvyRvwY3lOL8doXMTSwnlU8edjkvN1OY2yWJeteAq+wKBHDq2LI5cx/thA8S18rEs/&#13;&#10;EUv/z8nDzUueU+U5lgb9CM5dwxmjhray41sxNehHEEvsVz6/4ME0tDXKsdDGBB15BiYWSEaeuwZL&#13;&#10;JjoUJSeSeGCAQQdWNOKQgxfNC7pcju/or06GPbroJ9oiB18XizDaPbJly5aGNxXJtXCiP9lJ/+CD&#13;&#10;D6Z7VGgxRXK1pUs2pk2bZnPmzEk37NQ9KSTXTUCl06IJiyzywwJJXSyS1cUvWa6rk4Gp813ndyA8&#13;&#10;OuUhlrp262TYtxpLne8Yj/z3+m6LmGP0tK3Fj+XLl9v73//+dCnMYYcdlp5ao0f5CjNDN871sZq+&#13;&#10;36Os45AzrG3OItu+db11PrDcOjevse6tG22Hj7d5Ox0d00Vs++SpNmXaLGubtcCmL9jPOvY53LrW&#13;&#10;rLRNd11l3av+YO3bt6aY7rjjjtSmFkVUPv/5z6d7luiRwMwt4ox9KPpd9ER1dIWkOOZkJ11eyFmU&#13;&#10;I4t47Gk/4tHVyXLdQL7RRT/IxkssMTbV6d+uyEursci+Lr91MvqJLrYdxwY5+KHmZSKWvrlEDqHk&#13;&#10;POa5TjZQzqMtfgfCowMLrWu3Toa9aF6GE0udb/zV6epkOzMWYhPdnWMhZ7E/yKDo6vqZ6+BF6/D4&#13;&#10;FM0LuihHBkU3kG90YEUlyws+RfOCLsqRQdHRXmwDDDqwohGHHLxoXtDlcnxHf3Uy7NFFP9EWOfiJ&#13;&#10;WMhIQf/c8lI3/jt7vjSOwAQ30gxMLJCMNHNN7DiZRqpVa0o8WQgDDj28KKVOxkEYV8Sb+Y72oxGL&#13;&#10;4orxqV3aZoEkPdnE5XoSiW7WqV/9dW+Jjo6OdHPVWbNm2YIFC9LCh7AqWgDRF10toNx+++0Jr7qe&#13;&#10;hKInnOjmnVo8YaFEVP3JY5Ev8qI6sUFjPirZAGOED1GVWvtyvMZzLIqtLi9Fr1LP/EVjqXrfBw7l&#13;&#10;KEmcajfHxz72sfRUmiOPPNJuueUWu+GGG9I4pktqps2xWYefZzMOfJR1b9lga+++1rrWPWA9WzdZ&#13;&#10;r09pX+rS4FiP/z3hpONtXsdM2+KLZA+t2WD3r37Q1qy8zza1z7XZCw+0Bcc/0zbscZB1/ulH1ta1&#13;&#10;2hfKpqb5pMt4Hve4x6W5oqfm6Gau++67b3VPkir6ELf6IFZ/+Rg1y0s1Nzxv1KHKYyzygY5coSfn&#13;&#10;EUMMUYY9ePxETKxHPG2JRgw+0OM7YlRXibLoW3UVZNA6PLpk4C8Rgwx/4z0W+hL7UMnC+COD1uHR&#13;&#10;kYOIQSaMSl1esI92lWwIsdBGtI+y1G45D1Qfz7EQX+xLrA8lL/gQVYn2haSQoUOW50Vy2oNGX5Vs&#13;&#10;gDHCB23U2odjFFz0rTp+on2sR3zuAx0+0Nfaj1EsajO2N65j8fEkZ1DFnveh0pV4+hT7GesRn5yV&#13;&#10;LxGDD/R154vRjIWYqva8n1GmOmVXx6I4iKcuFuKO+axkwxwj7Kq+Z3lpNRb80g6U2NHDM+aS18lk&#13;&#10;n3Q1czf3He2VRwo4KDj08KIU6lDJ81iQRftYr9rbTWKhP6IqtX0J54sCNXp5wd8EbS0DEwskreWv&#13;&#10;subgTwdydgJKID83gRHfUNdBX55POBFAaaDuAJMOHFQyfCfZKMci3/zJv4p2d+hPcu3q2Lp1a7oc&#13;&#10;QpddaEeIHtOqX/21uDFz5syE1UKIfsnXIgdFCyXyIV/aqSCMFlf0lJQ777zTbrvttuR/v/32S4sr&#13;&#10;qX9+50/ZsCCjuop0/OE/6vI3z8KoL3fihU9tONW/wcZINuChUaY6ZVfEophUaJtYCqq8FTkTVQEv&#13;&#10;qj+NyTe+8Y10KY0WRzQeN910U3r6TJvffHXyzL1s9vHPSfca2XjPrbb5gWXW07XRG/QdIh2zfZfI&#13;&#10;DJvaPs0mTZlq272JvRYfaHvMm2nd27pt0ZIuO6Kzy9Y+9JAtv+dBW7bqj9axcKkdfOzp9sDcvWzN&#13;&#10;dd+29s0rfG7MsLVr19pVV11lp512mt199932zW9+0y688MIUH7ESP33Q4Glq6K9MQ8NYCZ/nJfJj&#13;&#10;Ol88NsWp9og3tp3HNp5joQ8x/iijn4xP1ElGSbgW81LnO8oGi0VYlWax6DABI1xDPYs9tiusSpSN&#13;&#10;dSweTiq0Ay2kzXXgoELSzyTL+pk8DZKXVmMpoi1eRxILfXk4n9N3RV6UVxXaLkaokR/Tc1d5/lT7&#13;&#10;uzyWmuNil+WlxVjIZ4w/yoZ1HI1xLBzbmnvUoZLRhyQb57EM9v7i4adC/6CFtOgrMqh01KGSDZaX&#13;&#10;VmNp1m6MQRiV3T0W+jSs4yKcu5QDfKhOGWpewGE3QUeegYkFkpHnrsFSE7oqOnGVLJMVPRM/p7JF&#13;&#10;VvkJsmiPPseDkZ5200l0FGJp90sntAixadMmW7NmjT3kX2S1AKI/8dohosWOrq6uhNFOAy1k/MVf&#13;&#10;/EXaNaLdI9oNwmKKvmwrRnaDqC7/+tPCiRZapGMBRbtNdIPO733ve2kBRjtQtKtEfRaVfu+9905t&#13;&#10;LtpnkS3YY0F6CooeBayFFv3V5SXmkPwhy3nZo0vOSl71Kt9BJnkzvHSVTTlfIjZvO+cH8l35LdsX&#13;&#10;ViXKxeOzkGuSFO+4xVRmsaTAafy1IKL8a8eGxl+7RzRe09r9UijfOTLj2Gfa1Ln72tpl19uW+5e5&#13;&#10;YY9NmekLI7PmpcWRHZN894iuqSkv45k/23cRzZtt27r9xr4+Pl3d22yaL6DNXzDfjvabt9rkaX6J&#13;&#10;zky7f9Epdo3f8PWha75m7Z33pzY133RZj+5/okcJ66k5WjChT6L8FX0t+hFlkqs0yws62SSMh17V&#13;&#10;Xam6CrKcj7oELLGqN7RZc76IeGFjG+M9lrrYJSM/1GMO0EVZ3bmrznfMj8675ApsbI92oFEHPuqq&#13;&#10;eGrGCJxojAF+XMXinavioqM1MvokSI6PupbyUuN7sPaGE0vEEjOynK9rt06G3WC6PC+0ix2U+RL5&#13;&#10;vA4vWvn1eowlyiO+waacu7s6lqr97BilP+hznn7FvoKpkzX0XYwX8KrLhrbyYxQc+pzHV127UTbY&#13;&#10;uUt+VMZDLDEG+p3npYi275wwVnlpNZY8zshTr8ap5pwOhjzkdDh5yX1FnvpAseQ57heLO0GGP1Fk&#13;&#10;0R49ushTH8tYaIOYxA8nlojFB7Kc1vmuk+FnMF2eF9rDDiocPnNM5cPBYOpk0ZfqKuBVr2wGOacL&#13;&#10;O1Faz8DEAknrOaw8cFBEWilDhQmf4zjAqoPAbZDJPMqjbZSDz/W0GcJIVeQRT1uSaUFDCxa6jEJf&#13;&#10;iLWTQ19M9QVVixwsdLC4ofb1p50jetzrv//7v6fFCV1aowWMPfbYIy1oaDeJFjl0+Yx0akO7RbQA&#13;&#10;oz8tsGingO5Vsnr16uRDPnVfEv1pIUaX78hu1apViaquhRC1f+CBB5p2OegRsaLitegS+ymcCjlI&#13;&#10;TPmCLMeIxwd4ZOLBqw4OKpkKeORQ6VTPCzJ8Rz7ayg7f1PGFTS6PeLAeRRUH/nXp1M9//vM0LnqU&#13;&#10;75VXXpkWr6ZPn+43X51q0w47z6b55TBr777Otty3zLcV+f1XZ+/p9xWZ50FNtZ7t/syabuVfOfc/&#13;&#10;p7cve9DWbdhqM2e0257zOmx6xyzr9B0mWiTZ13eWHLzfXrbNF1OuuuVBe+DgI239urOs9/bv+T1J&#13;&#10;Nqf49Ihh5pQuu9GTbrQgpnmguOmzMko/8v6DyeXkBTuocNEGO2QjGSN84wOfoirIIy5vp0DWjz/2&#13;&#10;9Alb2SCL9ShDLqqCr2axDOS78NA3FvhAHtulDo0Y6jsjFmKMlPYjHe+xKFZyKUpBhh557G8dPtfT&#13;&#10;f+yhyCOetpCBHa1Y5I928R1l9AcM7SIXFhl1URVihhbSPjxyKDbgoNKr0Gbkoy2YqE+G/oIMDHJi&#13;&#10;xw9U+mgDHtmujoW4FdfuHgs5J7exT9Sli7i8z8KptJqX2EbhsS+/4okx4mIs1IUd77HQH+Ksiz3v&#13;&#10;J/2nf6IqyHM8ujrf0kV5nS0Y6XK9+LqCPOKjn9im6uCjPNpGOfhcj488HuQRP9axyD/txniQjadY&#13;&#10;yC2xkV/kMVfU6VPsRx2+Tk87+Jigo5eBiQWS0ctl8hQnsATVweFfCtFJHic1GPCJlnhkwmMfbaVX&#13;&#10;YTtX1OV42hEWnWyjTYUpP0Rr8UG7Bi6//PK0KKFFCn0J3WuvvdIv+bLPCz4k1+KH/GsniHaaaFFD&#13;&#10;dW6wqp0J+hNGix5a4NBiixZetDijxRAtpkgmv4MV+dEXZC3gaMeJ/OneJc973vPSZT6qq31iFK3q&#13;&#10;NXmRv4hR++ITdbz+gxGN9QQKL3W6KIvt1I0RWOJNMQwjlmiHL1HlVsWrnru+m7Qmob9Irxuk/vCH&#13;&#10;P0w7dHRZixaz0oKVP61m6pJTbNri423Tvbeky2oUUvv8hTZ15hzr9YWR7m3bbfIOH7/Jbb5q0mZT&#13;&#10;JvslWf7Umh9ffbdTs+ltk2zuzDY76uB97NgjltjcObNtxpwOX2Rps80b19pGX3DZur7XOhYf6Qs0&#13;&#10;99iUB35n07wRzRftatFNWu+99167+uqr7cwzz6zmlvqmP5Ud3n5e0DXLS8SDEa3q5XwRDpl8RkyD&#13;&#10;jyHMF/zIDl/U8QUmtsN8EQY99vDYJ8wYxYLvPLfEgnx3iIUY89jJJzkXrxL7VmHK+SI9+FR3ufC5&#13;&#10;b+kowut/9Jvjq3YciE720QaM5MS6O8dCP2Mfo0x9pM/0k34LBxZMK3nBlyglylqNhfEn1uibuGk7&#13;&#10;10kfZbs6lhhvXSxRT9z0G12i4bhAD14ULPVclwD+gu1IYql8PAxiUV/Ilep5XpKsPL9EPXkFLx0l&#13;&#10;nrvQg6ct5LJBR73yU54nhdWfCsd0qpd67PGdgOVLjAV5jh+PsdBP+h37FuNFD34s8oJv2hrtWPLx&#13;&#10;UB+iTO3S5/EeC3ETL+OR6BDOF8JR8CVKibK6vICboK1nYGKBpPUcJg86aDVZVeIEjnX0wgiv/3Hi&#13;&#10;N9j6r/gNB1jAN8hpU3hhgu8Gf+GDITElcMDHWNSGvnDqfiJaUNCiw8EHH5yoeP4kV4l96+fffbHb&#13;&#10;RDsOKMLxa7/s9YVbNPoCG2mMEzkyfZnXgovudbLnnnsm/1z+89vf/taWLl1qhx9+eLXTRPbEC8Xn&#13;&#10;kMaozLlsiBs/xIQcmrCyK4aral/yaFuHx6ewKhU+jL/k2Fb6MP5Rr7pKMXf6FhQKaeFfi1m654cu&#13;&#10;k1JOV65cmcZz2jS/7Gr6fGvf/2Tr3PBguqxmUs8OXxzZ0+9HMtu2d/tOjm2+C8kXRia1TbPJ/jep&#13;&#10;zcffd5xM1n1JzOeOz6VOv5xmy4ZOu+c3d9if7rrfnnj6I/xpSNvtymtvtbUP3G/LfEHmnnW9NnO/&#13;&#10;Y/zpOCdY98YV1r7tvhSiFmrWrVuXxlyX2px88slpQUf95q/oS+MH56HkJR//upxKJl8qOb5oN4xF&#13;&#10;C2OU+x7XsbRw7kp59JyqjMoYtRALOW8WC/GlYP0FfDUf8n7swliIkZj96EjniKaxMqfpg/D+T4V+&#13;&#10;ql75C+cXZNKrgKetQhpshxkLcz/6Vj22Sx1Km7tdLGXOU18ZC881553YvzHPS4uxKNZm/aA/Sa92&#13;&#10;/D/4ZOQv9DXN3V0cC7n+s4klP0abjNFOycsAsTTMI46XYZy74vysm4tV/zgGxzAW5jvzf9jnrjBG&#13;&#10;real5VgYC/KWnQvIa8y56rFd6tAR52VXxzLIuSvloIyxlbyQnwk68gxMLJCMPHcNlnqj5MBlUkOR&#13;&#10;YwAvqlKHQyY9eNUp0kf7iNfxhw1yKHL8wEdfWmT41a9+lRYZnvWsZ9m1115rP/rRj9IChi5piIsj&#13;&#10;qusLtP7yungWQGgPSrvaJVJXiDfqJOMeJqIsuihe7TQRrzoY8foyr8t61A9htBNGl4scc8wxKWbi&#13;&#10;gNJezhNPlCOTjeQqUaZ6nbwA9h8jfEMTzl9ynjaiHJlsJFeJMurRJoHKl+KDnhjNY2gxpzW2v/jF&#13;&#10;L1IetVNDvHLZ5vmdtNeRZtNm2+YVV9u2zo1+Sc1cmzJ7rj/v2fu+rddvyKr7k3T4PUiKv6ntM2zH&#13;&#10;VF8o8V0kasuvvbHebZ3Ws80f5du1ye5evcG+/MOr/XHBk2yj7/6x3k7buOoem6R7+c5cYLP8xq3d&#13;&#10;C44wW73G2n2ia45pp9DRRx9tuuRGO5QWL16cFsDIQ+pNkZIqN5KpDJiX8CE9x+V5zPmIpx1k4olN&#13;&#10;MuTQ3Bd8tMGHbNBLppLz0a/04pGBz+X/P3vvAm3ZdZVnrrr31rtKKpWslyVZKllY8gtkW8bGNg0G&#13;&#10;N5jnSAPdbiAYYuwAGZCQDDLSkIykOz06pDudtBl0j3Q6NOCAeTkxL4Np2wTjF4bYYGRZFrZlYdl6&#13;&#10;v0ulUtW9dev2/Nfe3z7/Xmed+zjnnrqnpLOke+aac/5zrn/Ntfe+96zaZx/8ZS50SWLIQQyytOeA&#13;&#10;eJHf40u8cLJhRzI2edA9l3zY1Se2tEtXk9/jHT/pdVT5zxcu1EJSbSfrwviZSIUL9iwrv+uoORJ8&#13;&#10;qbPWbsemGNnV3FbWJQN42QEuGtr5Q6V27IJDgi115ut2bIwn6Tb6HkN+uHgMOCTYUq/lxaYY4dXc&#13;&#10;Rr/M1QCHY8AhMy5eSt3zCiMdm3Th1dyOv8zVAPsxsoFDZpzZ0T2vbD6m9K1wYSyPIQfjIEu7dHwe&#13;&#10;jw08OOxIxpZfDd1zuV19Yku7dDX5Pd7xHIuyYUcydpNlzmU768K6UFvl9jXCnuUY19Eyl68l81Du&#13;&#10;EifbdnNRTjXG3QkuDYP566QVmG+QTFpBi+eE0Ps+veFU62zR9xMFXz5hWzxYcNknYNGwC68+eIeR&#13;&#10;a6tcFKdvjdFzQL7hG74hbyboOR7f8i3fkt75znfmN576SlVtPtDgIB1uLrVJUv4IK1utaZNDPPSj&#13;&#10;vv8wL/yKd5t06qFnoNx1113px37sx5LuXNGdJa985Svz8zNueN4N8eyM4Y/tEKs8vTZijRwDD9mY&#13;&#10;v2zqu05Mhy9y458Gl5IbYzVcGp5ra826ML4+UqOHsuquHB0XWrf9Uc+lvYfS6qUvjDs6Ho6v8n0w&#13;&#10;Nj1iw0TPHIl7Q1bjwavSF/bGtxbtiwe1Hrgw7Q65ED9Jd5K0GyRrsdmyuPpUWls5mU49ER+1inqd&#13;&#10;OPl4PJvkydhcWUsHL9ibnn/D89JVRw+kex5bSQ/G5tbS0WvT2cduTft2PR7H41I+RnV3y6n4umBt&#13;&#10;llxxxRVdvQfzHZyPrAWSdSh1xbJ+nEdg5VMjptHs1dZUGP2UsZ3eYhWNjbzo+LLdctuIM8GFecLf&#13;&#10;+amPXfNSH7zjujlPWBdyM6aPsR1cyNHxDQPzKo+XWefic6BezAXuXr8OX1mjSevS5Y5ENS7K75iu&#13;&#10;v8550WEUTCvwzJMxBfM47LKp7zopO3yRG79iOgxGyQJfw3lcOXapK2WHL3LLp1Ybo3GIzoBnDdfl&#13;&#10;bvMoDtsoLtm+Dpc8dvlS4GeFi3isy6XlfS7qMm0uzFOy2myNdpoLHHUsnu9cVGvNgfNKOvMadb1g&#13;&#10;/sJ6w058mVfYbpzKsSt/GUOuzXDpcrd5lI945ya7Woe3Y6vxNK+zzKXjWXAvOQvXzTP6Xgf1XSdn&#13;&#10;hy9y4ycGfS4nq8DgXe5keebRXoHYAdVFw5sOXC4ILjOmxYPp+ZXHdlTLnNLB536AyZOxW+SijQ89&#13;&#10;10EbCnozrH+hV/8Nb3hD/td5PZxTd2DoThJhyxNSXGpNdu7sqPk3smkccSlbOT5+faxGdzt83/d9&#13;&#10;X3rta1+b58LzTcT/oYcfSnrYqHLCmbqVMuccsUbyxVZOXiPGdgm/3hgj1ohxFU+/lDn3mFzgVXLB&#13;&#10;HiXO42pM/ahpjT/3uc/ltVOcvolItj3xzTVnDl6cFi+4PJ38wq1Rx9Npaf+h+BrffenMstYpqhIP&#13;&#10;XF3cE3eOxObI4qGLYqMk5L4Lwr5fidNaPO9kaW0l3XBJSlceXkt33HV/+tRtZ9Ops2fSrvg5esHu&#13;&#10;9O3/9cvSBQeW0olHHkq7/vqeeGDviRjzWWll78Vpaflk8Gi+KlobOLpTSBskN998c+Z+tplQNxef&#13;&#10;VwYUL2VdqH2GFTWXrfPXzlHDC6vc1HToeGmxwtF6XNpYbDrc8h8lMT9ss8KFeWZetbq0E+xqMcW6&#13;&#10;TMqlq6k4V9YIfynzFIs1mnUu7bL0xKg1Yr4+Tw/EX0rH46vVxXPRF14tH1chc/yUrqN5jPbYzYMW&#13;&#10;L+eSi4Yeul4UfDImziO1adYlj6MToRkqj1d7GXeN8t9MkTvPoZ1PHivWAhvHy05zyeNPcu2KiTGn&#13;&#10;XEPV1OYpW+dvj8VOl9PwWZ2ESxvLunlu2ah59s86FxUjmmqlBvfcH1HzDGxf8hyjT62R2W01F47c&#13;&#10;OaZWlzbnuFwYu5TnI5e2FD3hdZEjz3PEGlGDDmfHrPs2c+z2SLTKueSiIde7pk/KpTa/uW28Csw3&#13;&#10;SMar21BU72IZ3nzRDOknr/fBk6jE48eOFN77ZXz2FxcZ8D6+9+WXTtPDL2XTv8rrwara2NCzJ/7O&#13;&#10;3/k7ebPk/fFtJtps0INa5fNYcuyUFG++hlgPZv22b/u2/M0rsukZJ3porDD6mIikfrwW3pfPGzoY&#13;&#10;dDDYpZc+2Xr+MdZIOWjkJyc6fuzS8bnN+8QEw8xRPppi77zzzrzeqp/uHtHHaxZjg2Nl/2WxkRHP&#13;&#10;EHny0djsiI/T7N3X3DUSX++7po86xbNHFmIzZPe+Q2mXNkfioa2L8TEZlXXt5EPp4L6F+JrfC9ON&#13;&#10;x46k64/GmkSOz37hgXTqdNw9svRUWo4HvB7evzfFB7XSYydOpePxvJGzp+MOkoNH0uk9R1M6c1/a&#13;&#10;s1sbKoNvrdE6a211XMZk8nw0F02JOvjcGl9loyEc+iVW1mJd/IjjpRwP3dcAbm7zvvznCxe4Miek&#13;&#10;5u196lDaynkL5zbvK3a9uuBnDKRyel+6mttYf2xIH9/78p+vXMp5NNUYvDL3XKMxrl1bqctGXHr+&#13;&#10;MbgMZjVYb3KyhswXe553cX7L1vNPgYtz7Y3VcnGb98c5dn2scv7oYHpjbZILseTyHN7HPwpf+mux&#13;&#10;bvM+dRmVW/YevljzcuxSr8W6zfszxSXmKW405gVf6fSFwV/iR+m1WLd5n7HKXGDwwwEpvPfL+Owf&#13;&#10;4xzVuDTyz7ls7XihXnkNinNKtp5/ymvUG2sKXDhWfK6MyfEDBrtj8Un2/Fusi+eZ98erwHyDZLy6&#13;&#10;DUVxIEvWGn75wHCyrKfjI6disNXi3UefWKTstVj55dMdAn5nhR6Cqc0SPdvhh37oh/Kb5A996EP5&#13;&#10;oy/6hplZaZqT7nrR1wN/7/d+b3rd616X7yLR3QX+bTmaoz62U9anVhfNbas1H4Wv1dw54NeY0+Ci&#13;&#10;vGqjcuNzqc0G3Y2ju270I446PpZiA2LXgUviQazL8byR5XTw6GXp0NXXx+bFhWntVHykKr7GNx7X&#13;&#10;ms4uxd0iu/fHnSUHYgPlcGykLKfHbvmtdOTkZ9LVx65IFy9cn1ZOvip96vQF6a5HYitkYW/k35eW&#13;&#10;49klJ556Mv3BB25JZ5bW0l1xF8uJ++5NF1z5vHTBxdektT3xUZ3T8RyU2Dw5HeOradNOay3Ovr6a&#13;&#10;rz42xLxd5sD2BbtU9dVYk1KXDzw+2dQUg60W7z76TeTgVfZarBDE4Mfm45LJbeA9vtYnFrkVLuvl&#13;&#10;m3PpHxvUdxbqAgekuKmvVltTx2WQvUx6vJAbqdTOxfv44IguqVbjIvuo3DUfORjDx/d+GYsuqUYe&#13;&#10;+tkYL5NwIUctt+cVDq7q1/BgavOs+cgBXhg17PQlGRssOpiSKzEl3vWyX8shDGM5nnEZR1INPNjG&#13;&#10;uvU1Is4luWUj/yhuYGpzclst3nPTdx6em75kLVfpL/PNufSPDdVLbV6X4Rro2BlVl9qx58caftWW&#13;&#10;PPQl8RNT091HDreRb71YH2sUHkwtd8233VwYV2PN22QVmG+QTFa/oWidXH7A55Mt3mthV4D3PUEZ&#13;&#10;hy6M94nPtthVVMOGrNnk022cNUxO0r7oTgE9z0E4/Uu87hjQm2M98FSbJG95y1uSvv5Xz/fQG1G9&#13;&#10;YZ6Fxpv5r/7qr84fq/nSF7+UHvrSQ/E9ss1HRXjTrDlpw0Stq+uIuuSa2eTAlxIIeGrsa6S+Gj7v&#13;&#10;Y8vxU+JCbo3rXLI92xo7z4aRXceB7ihSk2S9tea79l8UzwmJu0CuvTEt7j+YDlx8Sdw5Eptr+2MD&#13;&#10;Kr6tZtfeZmNkdXFfbF7sjU2NA+mJT/5mOvFX/zld8/wvS8eueU666PBi+uyn/jjdeeg16f4HV9LZ&#13;&#10;XfFQV30VcHzTzZmow6c+f1/afSDuBgllYSk2teIbb3apjrGJsrS4J37CHt+0JM7aINExoB+tr+aY&#13;&#10;f/LcVHudm5pJ0zQ/+UfVhRqNwvfiA9TlIgBb5RwF4jm6+JYj44MhRhKbpJ/TWQ9/l8uCsm3KXBgX&#13;&#10;qeG9D+/zgYs4qsHZpdfcMTmgfXE8NUAK4n2w2VZZI9nVwLncDBfFMl4p5VNTTqQwGTeDXMTLeXp/&#13;&#10;M3VhnjlJvJT1QMcPntxel53mkrmtc72As8tRx0vOxaTHqMtGXEg9igvjl/VXHLZSek71y9yy1dZI&#13;&#10;drUS39PDz3gZ3L5kW+W8AOM5uvh11qgW52ukfGpdLgKwTZkL4yJnmQu1z1wrdZFdDZxL1VytxDTW&#13;&#10;5tXx1ANJrDBqYLN/DC7Ee66c2F4Yu5SCYFOfXDvFBQ5I8XAu6rvP+3CX9PPCMTnYXnLuwJcSSM4V&#13;&#10;Crm3kwu5GavkgI4f/HZyIfdcTlaBhcnC59FeAR34ahzw6mebzuvwNfbm4olvYB+crJwoSGFpjCE9&#13;&#10;54t0A1xzQZAPXMbIEC3bNuCiC9D+A/vzG858p0C8Ec7fWBKbJLqrRB9h0JvP17/+9XnTRG+a9cZ0&#13;&#10;Fn5098jhw4fT133d16XHH308feHRv063XnFrOrlwMp1djY+AtBdMvcnXJhC1X68u1I06kgMZ1e9q&#13;&#10;Tc2Ris1x7Ro1OYbxjd3WccQaTcqFeWq8UVzyGPHCHNgsUc3UZ4NEH7FZXNqTDl9yWdp3WA9mjS+k&#13;&#10;0V0a+rhLPFskwNm2K3D7Dx9MFz37SH7g6ukHPxe13xMfozkTGyKPpLsfeDTde9dn8nqd3RWXo4WY&#13;&#10;fPvHhOSexbhjJcaOgXO+2B3J3lXNITZntNklTpqPOPMjrvSj03BR6vavIOaXLfKvs0bCrrdGnot8&#13;&#10;jid3gxu9/sSCZ41kV1P8rHNhHZAN8+bV65Tn1tZ8WnWBA3K7uQzWIh9YOb1sA/vgnIYDcta4NGsw&#13;&#10;OO/FT1w5Fhv/5o7dwfzHq8tGXDKvIFbiGvug5uJe46K5DewDPGuDBOdS/TyOSrPOdTRjWmzmOSaX&#13;&#10;GGVonsy743WecKnV3NfI58XcyjpKb3DIwTHr8bm/Tl3kL3NvhYuw63EhN/MA39j73HeaiziqiUeN&#13;&#10;C/NENujmtcQzT9lrx+5GdSH3uFyIz+NMuEbk2ikug9rGRNp2vnIRbzWk+r5GzXHRPy86TIvNsVEK&#13;&#10;SfDCqMk2sA/OTeGwS4J1qf52ciF3w3GYS1gyJ3Au1Z+ci7LM23ZUYDb+6X87ZjIDOcqTkROkT635&#13;&#10;xSEbeO/XY5oMfoIT28c3F4AyHxeIJou/DnM5G29yDx86nDdDeDOsjRK94dSbUW2EPBX/Yv+CF7wg&#13;&#10;b5xo00T/Yg8fz36u+hpb/MRDz0q59tpr0xc//8X06P7H0v/00t9L/+4jb47nYSxm/uKkebBBUq/N&#13;&#10;oC7UXHHMcaOaC0tepGxNG71G8vdzy7J9XJSt3/pcVMOz2txof9lIZ/NB66yH9aIvxqbE3n17Y/Pj&#13;&#10;cHoqbtIRz/wcknxFUd74JaZfZJFjLTanpB+Mh64+6/oXp8MPrabd8ZDXP/nYrZEvPiKztj/tuzQ2&#13;&#10;OeJ5JrGTFR/PiWeY5F9m7bfpxKZI3nAJbs2330SdAqd1jO2RzEl9NfFTrH7E31uTU9Nr5i05XG9F&#13;&#10;NH71WPNsbePqMUIMcqtPbB8/nLuOUwY14Zs/kMBl63nKhZojNZemnfu6wAEJk9r6U/v+WhIx+RrB&#13;&#10;AUnm7eKyPv/Bsapx4YA837iI7/A6DdZI86JNuy6TcxnmqpzDa8OMhvHMcRa4wL3OhTk080ODf39N&#13;&#10;h+dJ7j6OLKPxQtRjmtiNj5fh3HXOs8pl/vuFlRlIrelkdeEcRfZzN5ofJ8M4IupcPBZkKTl2yY0c&#13;&#10;4MY5dofrshEX/BoXDsjNcBFGOfptvLpMm4vmRWOsPvdhv/DUA0mO8HRdz8c4/dwddN7ZhgrMN0i2&#13;&#10;oYik4MB2ic8lB3aJ84MfPDbpfiJ4rNvBl37GJC8Su+N1F4aa3nRqc0R3kMjPjzYiZNO3hhw/fjzj&#13;&#10;9JEbfT2wc2GMaUqNJx7aGBE/fbuO3iQv7FlI15y8Jv3K+/9+Orj7UNp3YF/eFNEdL+KuDRKes6K4&#13;&#10;smFjPq6rj11x6rufXOCQ2MFjR8qvftmwMabrHqs4ctMnFzGlHfzAP1hn2bT+Og5UK0nVTvVVf3Ep&#13;&#10;NiDCvyD/SmSOjZC13fol1m6WxDfRrIZj4exK2hVy7cxT6eKbXpfO3LaW7r3tA+nBh+7PzyW56MXf&#13;&#10;HHeDxHqceiS+7jceEHwmPmoTsdqsyxsyUZKzGiDG3RXfkpP/lWrlVGx66TF3DRc+UrN/fzzzxNZD&#13;&#10;89U89EP9kPgk1dzudaGPf1CrQRy2ElPGMo7j4YYNTJN9cEw4rhwHLON5DvLiIxZMzY8NDPmxS5b5&#13;&#10;sIHFX8uBb9a5MCeXzM+l/GqOY27YwDN36WDUB4eUTQ08dpcNov8qv1qJI4+PiU14t3us28GXfsZU&#13;&#10;Hm/YHS8/eWq58ZPHY2v4mp9xySGJjRyukwM8/KSDVx8cUjY18NiR8qlfNmzkdt1jFUdu+uQiprSD&#13;&#10;Jw9SOI8p8+w0F3j7fOCLD45g3F/OBwx2clAPpPzkKbHSGRMMebCDqfmxgZFUI4f89MnnMY6lLwmm&#13;&#10;jAVT82MDI6mGXbLMh61BDnhLL/mWsWDI735sYCTVsDMuEh9jSicffUk1YpCNdYDH7tIx9OVXcxzj&#13;&#10;YwM7DS7khgOyHOuZwIW5e03cRg0k1agR6+U2+pJqHlvD1/yM02RoXrGRw3VygIefdPDqg0PKpgYe&#13;&#10;O1I+9edtOhWYb5Bsc105cDloObB5YjknA34ND4Z+lvHWDwz+MrdwNOXX/8TIXuLJsx4XxeibXiT1&#13;&#10;ppg3yNxFIrt+1GRTu//++9Ntt92W/8We+WXHOXgRl/vuuy+99KUvzW+mxUm2ffubux0OnT0cb+qX&#13;&#10;0oEDB/Kbe31ESE1v8LnzZb26KJf8YBTLHL3m+MFLlq3mc5uPU1sjsIy1VS4eRy5JbUI0TXddNHde&#13;&#10;yK6mDRFtPuVNp8BpI0J106bIwqnjYY8Htu7bn1ZOxXNA4oGtS/vjYayR7mzc4bEaGx27Y2PjcGyk&#13;&#10;HNq3mlZ2nU5PxjfdpBe+Ptbj6nT0vgfS7guuSAuH42GvkWtVP/ENNmdXIteZ2CiJDRLd+bMWGyyr&#13;&#10;y/FMnHg2yZ54CKw+LrWw8nh8O07syaysNZs1wUebX5dddll+gKz486N5MB/1adhG1QWcJBjJrr/O&#13;&#10;OQqml8POUfziQN/HUR8ffUk18JJdf0a4ZH7rcKHmeSLty2bOI+apkM3WRVjOo9xvN86I34iLYtRK&#13;&#10;PFzILR1c7sRLh2nXSHbwub8DXBj3fOdSrofm4zbVvqt/eyz6GoEFM0ldyCVJc9ukXIJ+b26eG96M&#13;&#10;Xfrkd9tOc3G+NS7uh/eoNZq0Lj7WOFwUr6Zz+nznonlwDOU5tdcm6pJtMUkwrEltjYRVG7cuimWc&#13;&#10;nGeLXDxW8WrOpbH0z4uMacdRn3nRl1Rj3puty6RcxHsjLvDKcp01mnUuzNN5uo2aZ9uU6+Ljqq5q&#13;&#10;btuIC1iOF8Wrn2Vw1/9gJL2fQfZS87mtxsXC590JK8A7ownTzMN1MesdrO0J0R3M8a/qnCSqFnj5&#13;&#10;9UOjH9aR+F4exvHbsCbkovzaHDl58mTeBGGTRJsK6uvNsnjqm23UF0667soQhjpMW4qL3sDDVVz0&#13;&#10;HBLZ9XGQQ4cPpQsuOBw/FyTdWSCsOIuX+Eqq0V+v5sLQ6AvvjfmSDx/jIGVn/WVzPP1pcCF3Hr+d&#13;&#10;u3PUFPm2F+yq7XOf+9y8MaL6aoMkf/Qm4pdO3ps/ErPnQHPHkTZI1uLOj11L+g0QH9eJj2PtTvGx&#13;&#10;p3ho66Xxc3TxTNp75kQe4+j1N6WLXvCq+Caci9IZfU3wiUfS6snH09lTT8RmyMl8F0nmsDuGiM2X&#13;&#10;FBskS7EjsvvAkbQc326zb+1k2rtbx2HztcNaczX/6mnNl5/sjBfWwGvhffzCs0bkwAd+s2vUxW3i&#13;&#10;eCF3Ht/W6HzhIt7r1YVa+PyE9yaMfrwW3u/laK918jtGfbVJuFDzUVzWyz1rXKjvyLpUaq4Yau1r&#13;&#10;NGldJuUCp8xvwt91s84FfnmulTXy42zadZmUi7g6X/obnUeMK7yaH4vSNW/9kC9jAks9kBm7zvUi&#13;&#10;54js6+GVQw3MM4GL5rvZNZp2XTbiwvjC0fc12uja5XG5v87xIv96dWF8z7kVLuvl5lzIHOy86I1p&#13;&#10;3Hv2OFdyXLCnbVSXiblUzlGNDS9ktj3Dr+nbVRflmbfJKjC/g2Sy+nXRuoDwC5qTHYkdMDoXuRoO&#13;&#10;m2LAEy8pv8c7Pq4vXQx2ZJkLvcylN8babNDdJPnjFLHxoSYcmyL6+l9tPsBFmxLagFDsuWjakNHY&#13;&#10;unNATbx0h4jewGszhGdQsJGieTzxxBM9aj5/aiQAdsD43I4NvKTb1Be+tDeGwRjEkBuZcfFS6iW+&#13;&#10;zF8bsxZDfskmpjmGiZfU3SLHjh3Lm07SdTxojXWbyIGVx9JTJx5New5fGHdzHIg9jJNpMTYzFg8c&#13;&#10;ijtM9Cs3jpW1lbQYX+27GHeErMU3Ia2ejDtJlhfSSvjjQzXpxJMPpNUTunPkqbgL5XjeIDkbGyRr&#13;&#10;8RySxb3av41n3Dz5eOgp7b3wWTHOwXTirr9KV+5djQ2S3emJuONFdwdp40Yf9+JuFz0rh3kM5sc8&#13;&#10;ZWnaunVpzyMhS5xyY5O/1PHBQTo28JJux1/mQvdc5FAMftnUSt3zyu9jgi/tHkMfrPRRXMgjqVZy&#13;&#10;ka2ML/ODwY4sc6FPi8uk11HNA47MSVLN7Y1l/bpMm4s4UGf6Xlf37TQX6pVl5XcdtUWCL3Xm5HZs&#13;&#10;ipFdzW3q1+wNcLCuxJAbmXHxUuolXjhs6tfGxF/mEr62RuCQGRcvpV7Li00xwqu5jX6ZqwEOx4BD&#13;&#10;Zly8lHotLzbFCK/mNvplrgY4HAMOmXHxUuqeVxjp2KQLr+Z2/GWuBtiPkQ0cMuPMju55ZfMxpW+F&#13;&#10;C2N5DDkYB1napePzeGzgwWFHMrb8auiey+3qE1vapavJ7/GOr50X+Bm7yTLnsp11YV2obblG2LMc&#13;&#10;45ru660cvpbMA7uk27abi/KrMcZOcGkYzF8nrcB8g2TSClo8J4Q2ZrVhotbZou8nCr58Yrd4sOCy&#13;&#10;T8CiYRdeffAOI9dYXNqcujNEmw5lU+6777knb0DAQW9QDx46lE7Hm+AjF12ULrzwwvzQzjJ2u3R9&#13;&#10;rEffpLIv7gxZefjhnJaNmwcffDBv3LBBIo786OuK80eI4o11rW41W04+Yo18PhqDpjxq1Md1MB2+&#13;&#10;yI1/GlyUezSXhjN+SW2QXH755Xk9H3300Sy1MbWyvBIfmzkdD2j9XFq67qvSvgsuajY54phZDP+h&#13;&#10;Q7FpEZsouxfWYlPqyXTy1Eo6ER+HOf5U5NwVm23h05bbnoWV9OTxB+P5JLGBEpskqyux+aLnlsSV&#13;&#10;aVc8z+TME7FpcjruZIoNmAMXXxUPCY67VE7cG99WFB/hWWvudNLdQdoQ0bo++9nPzsclcxjMt78e&#13;&#10;A/vgHCWmW5cAsX6cR+7zHOr3mq2p8uqnjO30Fqt4bOcrF+YJ/15NQsGueaoP3nHUgJrLh83jiSEX&#13;&#10;eMd2PsAmPdc4XJSq5N+NZ+vvOMY0GrmLnfgyr0DMi3n2bKGUMeQCTzw4xqzlwSYMeNlo5CK37J0t&#13;&#10;+mXMdnIpx+rGLWounFrJpbHKof8H5yU4SVqXW/DWzlxcH8IXufEzBnonC3wNN4qLcpwPXDLHYp7M&#13;&#10;H/7onSzw21WXSbkofl0uLW/Ng3XLY5qOb9a5ME/4i3ev2RoJA94x1IBzTj5s5EXHl+2WW3ZyEyOb&#13;&#10;N+zKpT54x3TjTLhG5GZMH0N97ONyIUfHNwzkoo74Zp0LPJmTJHPxOsmu1uGL9W+8g+MAnVybqUuX&#13;&#10;O4J9bPVd99y5v0kuxI3i0vmjMw0unn/en6wC8w2SyerXj7YTSP9+rqYTjpN3SAaGEyTjLZ44Bqid&#13;&#10;uDoBiXd/jo3ccbpn/5a5xC8XbXDo22r4yAw8JGW7/dOfzncVaHzdMZK/Peaaa9Ke+Ff9jImNlbXw&#13;&#10;TasdPXo0f6TniiuuSJ88dSrXWbzE+Y477kgv/8qv7J4xIg7iqR+94ddDXamNakifmrskNsv8zw99&#13;&#10;vPs9l+y52RpJ99xaF8Yetf6OVzzrXcO7v8aFXMKpDeuDPyrwS2pD5DWveU16xzvekY4cORKbH4ea&#13;&#10;j1etnUn7H/tMOnXyRWnfRZek0ydPpOUnHkuLp0+lwxdfkI4c3B/fNpPSk0+tpMeOn0xPnD4b94PE&#13;&#10;g1YXddmJbx7KD1mNh7Eun4i7R07kjRF9i03S5sjeePDrU5Hv+CPxLJK4W+WS56S9h5+VHr33jnTh&#13;&#10;2sPpcDx097G4Y0R3B2mDRJti1157bX5IL3cwaX5qkk0/L3a2UUf8NT3XJ3jiq9UcH3kksYFHhw+6&#13;&#10;r1HGRmweM45TGvrTiUuem50XO1mX9bhQ8945GgG9NYm16ukTHC87ycWPxcxDLyPWaNp12YhLpua/&#13;&#10;V7f5Otqdn20NWH+puVldpJfrD57zH72Ha48bxTNeDe/+Wl3IKZwaepbbXBflh+s4XIitzRMfc/Cx&#13;&#10;anj37wQX+KrOo7hk3uFkTTLQdNaIXLV54lNsORZ4MKXf6/JM4pLrbOeo14Wac05Ouy6TcMlcnyG/&#13;&#10;Xzi+dSxX1yjWkzWbtC5+XuT1yYPbtS303hjn+DoqfpzT49Slm9O8M3EF5hskE5ewSZBP7Diy/cD2&#13;&#10;1N2JHxcANfTeySBX8/u285MPyYnbJMmvTbfNK4XcxAxQTa/0o8NFY+jbYPStNLorQ35ySdcmwyc+&#13;&#10;8Ym8UaKMsulrf/VxG9118sUvfSmdiX/Rn2bT3QK6U+X666/Pb9b1MRttkGj8T37yk+mVr3xlNzz8&#13;&#10;JdnM4U10XPu2XnNbo26QnKa/GZZ9g/e63UVXdnHprWU2xovldj/1d1vJXSlo5S8T7MhentYomx7S&#13;&#10;KqmGVP/FL35xete73pU/zsQGyanTy+nA7kfSyXtvyXeRHL702enR5Xi4qh7WGs8MOXTxobQ37iza&#13;&#10;tetUejLuIElxl8jqauSOB69GBWKrJF5jQ2QhPoKzFneJ6GM5C3vjGTdxVTpz8nhaeUx3lqykA8+6&#13;&#10;Oh2+4vrYgInnkzz8uXTV0XiAcHA8FRtj2rCBp45BbZgs6+M17Vf84tMc1FSXLCOemmZD+yI8dtaI&#13;&#10;8yJDxjle2tzkZTzWCL2Ucy5lRRr9XNWF9S/XDValH30axwu5p8WFY9Frm68v7WR93J3m4hyrXMY5&#13;&#10;R0dcdzeqy7S5cKxJVrkYYNa5THxe2BrZtMeqy8RcWgJ+XsjEGjk/79fWaM6l+VuDWnJOT6Mu5GYs&#13;&#10;Xxv652qNNuJS+tF3oi6MLamGvlkunBdeW//94nZyM1YzYLza+V/DzwoX8XV+W/47fZveM+S6zV8m&#13;&#10;qsB8g2Si8g2COSEkaw2/fGC4AKyn4yMnFw/ptXjwjiMWKUwtVn7idUeIPsYinDZAaHoDevvtt+d/&#13;&#10;sddzPtT0L/ivfvWr01133ZWuPXYs3fSyl8W/+tfrQJ5JpbI/9MAD+c6VV73qVel973tf5qmP+nz+&#13;&#10;859PD8fHbvRsCuajOegNtT52I7t//AYutbrI57Ws1Y0xwCGJlazldpxjR+HB+Hhgaz7GBC+MGnb6&#13;&#10;2Zhf4tdYu26S+SfsWstr4u6gr/mar0nvfve7891FusNIG2gHDx5IFzx+e3rs/svT/suvSxdcdlU6&#13;&#10;8/h96fSTccfII4+llcMHUnzJb74rZC0e3rqWN0TitpJoWkN9C87i3t1x14m+mjm+sSbuSlk+/njk&#13;&#10;iG8b0vNFLroiXXT1C9VNx+/+dLp676PpyAUXpocefiQ/Z0abclprHa9f8RVfkT9qE0ma/K3MY4VJ&#13;&#10;KjVHZmD7UquLcE18kxMdWy2P28BT19KHvaXQifOVC/PxeTIpt52Lusy51I/dWl1YG6TWbKfWCA7I&#13;&#10;kst6vByrfu08AuN1AFvzkaOG32ku4qsGR/qSXj90SbUaXnaPWW9u4JCKpdVy13KVeOqL3XPX4sGD&#13;&#10;QxIvuVNcnAP985VLWWfmI+k138waeSz9rdRlzmXz13TqOwtrBAekuPnx4n18rDW6pNqkxwsckMrp&#13;&#10;43sf31a4lDHr5YMDkljJUfPciIv7lWfexq/AfINk/NpVIznQXbKzyYGLr0zACVFK4bCpT3y2tduw&#13;&#10;2JCOwya5WS7aCNGGgp7Zoc0F/She9j/7sz/LD3DVx1x0N8lVV12V35zqGRW6c+Mr4+MtbECIxzSa&#13;&#10;8r/3ve/NH6nRG+OPfvSj+e4QbX58Ke5g+cIXvpBe9KIXZZu46+4SvaEXX9pm6pJrRkBI1qGUQMCT&#13;&#10;29dIfTV83seW4+2NfImRTis5oOPPuUIpc8vvXMBhV23xy7YaujbDtAn2kY98JOnhvNqQ0F07jx9/&#13;&#10;Ivp70sq9f5pO7Ipnwlx2TXzbTHzU6YmH00MPPZYWHns8NkiW0pOrcfdO3DOytCc22+I42hVzjEeI&#13;&#10;xHG1Ky3uUX85nTlxKu4ceTyeZRLfWLOwJzZcrkwXXHlDfBRnKT185y3p6OnPx0ZNfPTr1Ok8tp6N&#13;&#10;ovXUw4S/+Zu/OT+oVXcGOXf6A6kZNW2juhAzCt+LD5DwXkvFZVvlHK3l7OKbw6SbB+MQI4ktj2fH&#13;&#10;C+N3uSzoXHBhXKSG9z68zwcu4qgGZ5ebuY46nhogldf7YLOtcrzIrgbO5Wa4KJbxSimfmnIihcm4&#13;&#10;GeQiXs7T+5upC/PMSeKlrAc6fvDk9rrsNJfMrSlHnofXwvtwB49eYpizJHUoJZicKxRykZtYSXzq&#13;&#10;07CB7+kBYjzwkthKCSbnCqWXa526eBw5/TwiX+cjIGS2Vc4LIM6hiz+PuTAHpObpfeadbVOuC+Mi&#13;&#10;Sy7UfhQX2dXAudT6q5WYxtq8Oh4OSGKFUQOb/ZW6lOOAz/HBBd1z5cT2wtilFASb+uTKth3gAgek&#13;&#10;eDgX9d3nfbhvV13IjdxuLpmnkrctzzOOiVLiB888M65dI/XV8HkfW44vjpccNH+ZuALzDZKJSzhI&#13;&#10;wAmQD9jWjG0g+3hpfqAPcM2bLXSiXGccfY5S9sjUysHFEYziiR1IsvZ/KciqOH1chY+uSNfmyEMP&#13;&#10;PZRuu+22/FwKbTzIrzs4tDGhb7HRXQbPe97zBomn2NMb4/e85z35wZwvfOEL86aI7iDRZsiHPvSh&#13;&#10;/LEf8daPbPoGGzZuZFOTHNSDmvdJD/vBDWpey0P+LLsL3qDW5D1XXLrxCi5w1yEkjH7UXGqj7DnP&#13;&#10;eU5+Fsnv//7v54+26GNY98TDep+ITZKjF0Yd7/lIeiLqeeDSq9Pa7r3p5OMPxd0gj8Yx8kQ6s3o2&#13;&#10;PjoTd4ssxV1Hi3o+je5KasZ66qG70/L998R4q7Eei2nPwXjOyeXPjY/oxENZzyynRz7/F+miU59P&#13;&#10;z7/6UOakbyrSc2R059IXv/jFvBF244035rWFc8lfYzVLPpgbdVeM+vqvievPXTaw1Komc3C8kA+Z&#13;&#10;4yN3w234eCO3cMQ4F9nVmvjzn4vmwpw1z52sy3pc5OvWozl4ZOps+NrTpfOp080v4ga4wXUDv7D4&#13;&#10;e3FFXRxXiyXHKC4Df5/DKPssc2lqMTgfmAN1kcQ2kIoatIF9c/UArwzdOCOuF/J3mAm5xGiVuTSc&#13;&#10;xQVefr2QrecLDmqT1mVSLnBAwr2U8quVdtd3mov4TXLt0lzUkOsfL4P1JsbXUrZJuChe7enCRXPp&#13;&#10;6tmePxwvzFN+MD1b4Bs9i7bfrBV4ST8WXScKv/QubotcyDHuNX2WuAzmMjiWvS7iqnkK1/QbXIep&#13;&#10;1jxDO7w6vhblmKN04rK09R+Xi/KMGqvJuf7x0815TC4af962pwKDz05sT75ndBZOThWBE4SDfVCY&#13;&#10;5gIg3X3Eum0Q0/TKExZ9gOvnxr9VLsqnDQVx0RtjbXzoQZ36ueWWW9J9992XN0SE07/Y33zzzfnu&#13;&#10;DPmvvPJKmc9J0zeWcMfAS17ykrxZI87arNEzUnQnid5Ei5fmoA0ffSTD60Jt+oQHdQQrf32NBlj8&#13;&#10;wpLX42UPTyPitcQT0wFyZ4D3XMRKDtoAi18+8vax2dOFNj5tWDR3j2gj6Wz8suJuEuXQ3Rrf+q3f&#13;&#10;mjcktDGiu0q0BifjwbjHnziRLlmKb7n50h+nk1+4Na3EZ2L2POvKuAvkWNobD3Dde+BgHms5vgZ4&#13;&#10;JTa29O00Z548kU4/eH9afuzhuItkb9p/UXxbznUvSpfc8FXx3JGr0hOPPZAe/exH0+XLn01ffuzC&#13;&#10;vEGnh7FeFM+e0d1L6mt9v/7rv773tc7iCm9k+3s3c6COm69LUybhiekKV3TILbOvwQA26Ro1mc5X&#13;&#10;LtTP69TOqCuR1w38xsfu1utC7mcCF2o6XMembvilTbsujDUtLvBvZsbr4Lzz9Z59LgPecPU1Gq7h&#13;&#10;aPzkdRmdWzw24tKtxJjX0X7+neXCXBo556K18fNqp+rCMf5M4ELN++dFcWS2f/hMuy4bccEvduNw&#13;&#10;IaaYXad6DRjLbR0wOvhlI69kvw30Ek/MKLznIrbPZXRu8KNyu1/j1Ln0o+fa+BWY30Eyfu2GIjlY&#13;&#10;XQ6BwiC/Wonj4PeTCZvwbvdYt4Mv/YypPN6wl3jdiaE3oWrqa6NEGw76WIsekKq7R/SGWf+SL9yn&#13;&#10;41ttdIeBNiLOVdO4uotBH+3Rx3w0tt4Qa3NH8/nd3/3d9AM/8AOZn95Ii+8ll1yS6ygcdaMGzhtb&#13;&#10;iaG+2BWDjT55yppiB1/zMy5YSWyM6To5wJNbOnj1iSnt4N2vPrpL9VXj7/qu70pvfetb8/Fw7bXX&#13;&#10;Jn2TkNMpAJMAAEAASURBVDbN1C65KI6Xh/80PfDkg+n0s74sNj0ui7tBromHrcZHaOIjWyvLJ9Oa&#13;&#10;HuAb9Vd74sxaOnzVjWn3gSNpz77YRFmMj3adOJ5OfPG2tPj4F9K1B59M119zWdxJspoeeODB/PwT&#13;&#10;rbnuZNI3Fn3nd35nXlN9za9a5p57gzk3c+j/Umoh3Tyle728LvTxUxNy4PccYPARC6bmxwaG/Ngl&#13;&#10;y3z4wOL3HGDwTZPLernhWJsHfGtcsYHxPOrX8mEDy9ylO0dwyBKP3SUYl/KrOY5xsIHfCS4am3Hh&#13;&#10;5Tb6kmpwRjbWQQ7sLsG4lF+txE2TC+Plge0FLszfdfgBh5908OqDQ8qmBh47Uj71y4aN3K57rOLI&#13;&#10;TZ9cxJR28ORBCucxZZ6d5gJvnw988cERjPvL+YDBTg7qgZSfPCVWOmOCIQ92MDU/NjCSauSQnz75&#13;&#10;PMax9CXBlLFgan5sYCTVsEuW+bA1yAFv6SXfMhYM+d2PDYykGnbGReJjTOnkoy+pRgyysQ7w2F06&#13;&#10;hr78ao5jfGxgp8GF3HBAlmM9E7gwd6+J26iBpBo1Yr3cRl9SzWNr+JqfcZoMzSs2crhODvDwkw5e&#13;&#10;fXBI2dTAY0fKp/68TacC8w2SbaqrDmA/0JWWg7pmL4d1jB/85BmF9zE4UTwXcY7DNiq37LrrQpsK&#13;&#10;b3vb2/KGw2c/+9nuIyyyK582TV4ad27oozf6+IqeBaLNiXPVdDfIZZddlt8s6yM22jDRAzu1oaO7&#13;&#10;SHS3y0/8xE+k6667Lj33uc9Nx+NrYb/7u7+7Sq+sWakryG2s0UY1Jw48g3subMjSV+rkBE/ujbg4&#13;&#10;znOqrx9dZ/kWG3JpDPX50SbT1Vdfnd7whjek//Af/kPeJNHGmO4c0kN9H37k0fSsi4+mfcu3pYfv&#13;&#10;ujsdv/eytOuS56bdF1ySlvbuj3U5lJ87shLHzlPxLJOFvRekfXsO5eeOnHjk/nTq8XvSwvF70qV7&#13;&#10;TqTnXLk/nm9ydX7OiTbB9I01evaJ+vp57Wtfm/TRmt7mSPvLIvNtyFOmLJt5Dn6hoLskQLZRrfSV&#13;&#10;uuKwSYoP0n2eH7/LUdgybj3dc3hucXJfmcM5K24U1uOIwUYcuuc437nU5uQ270+7Lj7WejUX7unA&#13;&#10;hfnW5jrKV8O6bdy6jBoPu6SPU9NLG1wkS182xItyOs7H8D54ZOkrdeHc5mOUPs/pOI/3Pnhk6Sv1&#13;&#10;cjwfo/R5Tsd5Tu+DR5a+Uvfx5PMx3Ec+bI7znN73GOLcVsNik/QxavHYHOfxPlbZJwY7ceiS2OZc&#13;&#10;vCqT1cUzUd9Rtmmv0ahxsTu/cbnUcmFD+jiylXppm0Uu4lTyzIZ4YT6Sm+FexqHP5fZUYL5Bsj11&#13;&#10;jL86hxNxIsjDwc4JkPHxngMMfmH95Ojsyt/i3V/FC9i8n5E7N8aRQs71uOgOixtuuCE/b+Sd73xn&#13;&#10;/viKNk3U9LEWxUre+Pzn577epPLgTuVnPGQOjJduzNZQ6uA2IxWrTRJ91EJSdzI8EN9sozG5Q0R3&#13;&#10;GXz84x/Pb+Tf9KY35bsNSk6MJbtydpys5sLgV18YdKTsauhI2cjZxVXWSDgascRt+XhpE5FHkkbO&#13;&#10;jkvMRU0Y1U0SfK3Px6p0PGgDTd8adOzYsXTttdfmTZL77n8gr8eV+55Il559Ij30+U+nx04vphN7&#13;&#10;jqQziwfSUyuraeWpldjYWI5BV9PS6qm0eOZ42rt6Il1+cDFd9pzD6ciFz04r8dyS++OuEXHSHUK6&#13;&#10;c0kf7dHDdr/xG78xvfzlL6/yZS55UppXOzd0Sc2L+WMfqku7RtQCHNJz5NgxjxfPR9+5ZFuRGxxy&#13;&#10;VrhQU5d+7PbsQd515sCckF5/4dWQnhs8sprb6uh+csIhy8o56lzAng9c4FqdZ1tT+cAhq/gJ67Ju&#13;&#10;7k1w6XGqcJGfxlij1gi/8H48uF0+dCR4ZLbvABeNr8b8ujnMIBfVqNaoKbI8pzt7O090JDnRJWmj&#13;&#10;6uIYsJKeI8fa9cL96ne1jmOWONm9+TizyiXzLebpc6jOs8D7/Kt4Txj9UXWZlIuPrVyuZ46V82JW&#13;&#10;uVBTzaFWF/zVeSrG1sjrUMVvUBfGGptLM4PuPCEfXJDZXuHShmdB7JyLV2Vw7epb59okFZhvkExS&#13;&#10;PYuNt5RZ4+RFGqTvD3y8Fe/+sJGTGEkaF4GcP8x+oSvxrit3T+ciS2Ifr8JFb4IPHz6cvv/7vz99&#13;&#10;x3d8R/ov/+W/5Aef6g2qHpKpjQh91avu4NC3mhw6dCg/MPPee+/N/6KvOw2UAyku0pF60+s/2CX1&#13;&#10;o8bcs1LR9XEPvWnWG3XdwXL99denD37wg7mvuw30LSeyveY1r8nPzRBeHDQudayNo/GzX2va1hwO&#13;&#10;na/liF7zM8ZIWazRtLmM4oi9+Y3aHIesgWReDUn70YaYviXoh3/4h9Pb3/72/NXP18YGiTYy9PBc&#13;&#10;fQTmySefTAfibqPLj+xPV8adRSdPynYyLce31CyfjW8TiqvP4sJid7fS4UNXxSdsluKZJqfSQ3En&#13;&#10;io4dHYPaeFP/zjvvzFS//du/PX35l395d/z0uLbrwpzwSdc80H1NHOt2Yf0c9VhiJBWj5udoNsim&#13;&#10;HOEnFr3mJ4984DoZ2c8HLsxTc2A+XpduPuegLpNyyVyLc5Q5aX60bk7rrNFOcxHXjqedIz4f98vu&#13;&#10;ehk/6e+XMrfyb5ZLya3kUubqcddVIP4fNZawaqP8Q2MXddpuLtSpYdVfww05FsduOS/p5PdztDaW&#13;&#10;Y2v+zXABozHV0MmHPufSviFuC3NO6jLBtYv1646ldn3Ra37mJB+4Tk7Apcsx4vdL9hfnxaxyGapb&#13;&#10;UZeyduCZj59Hk9aF3F2eLXIpuYpjl8vWqrMXa6R45jXrXKI0Pa4+T6/D0DxqdSjrtIm6kHcuJ6/A&#13;&#10;fINk8hr2MuSTuPn9v/4FIA58tXzy6KDXBae1yc6FQn01fMKrlSed++lnOQEXbSRoHG1CvO51r8sP&#13;&#10;w9THKPS8ib++86/TfffflzchPve5z+UNEj0bQpsQcISHdN8MUX+9zRLfWNEbYzZZXKqvN+n6OI3G&#13;&#10;1CbNTTfdlL7pm74pv3HX3ST60TNSlE9Yxah5XZyj+l7Xnm/EGimfz5cc2Efp5M6yXSNsJQf0LueU&#13;&#10;uOjQ0lhaH5p0/4GDbPoGo2tjU+RHfuRH8rcJ6ZuDtGmmB7ceO3YsPyNEd3s89PAjOZ0e6nro8KG0&#13;&#10;Jz6Cw0exNNbKmZV0Or66V5si0oXTBpc23fSsGx1vuktImy/f9m3flu8C0lqKg/PJSvsC5+yPl4wN&#13;&#10;OOvhsdgyNnKi99Yjaq7Ws7XHS3aUPlsjxvJYcmVbu/7CSQfvusfqTRjxko7Ljngp8VxfyO1+xUjP&#13;&#10;tgm5kItx0CWxlXxnlQu8RtVFdp8L+Gwr1og6UAP0zdaF3ONyYf01nhrcG22w/vDzeYGXxN7ZKscL&#13;&#10;uV12sXZeyKYGrtE25gIHJDn0h2nXjw7+UgqTbecBF7hKqk5eK58XOPySxGxXXRiDvIyFfZQOF2pO&#13;&#10;fC1uyDdijYgFP2pscPi3i4vmwtiMgZ7HqJwX4M43LsyLOaN387E1AuN1Br8ddSEX46DDBUmNSz+8&#13;&#10;zgcuzMFlNz+ruWxq4Bqt0dWnVpKOUR8//Swrxy5xLrvYTXIhtotrf3+WeuYQxizn1/RuzTZbF9Vz&#13;&#10;3ranAvMNku2pY5MlTmb+EOVNjF+UuEB0Mi4s3UEfff0hQzxx0OMiBz7bA4/u/hxrF61JueQ3sbHB&#13;&#10;oKZNEL0Bvuaaa5KeS6INilPx8E29mdUbW21GjGp6U8wbY2HgDh6duUjyI0zZl03cxEMfpbn22mvT&#13;&#10;K17xivTSl74035WgN9F6E6845c6yrEul5o7XGPDKdSzw7vf1kz03WyPpnlv5WO9a7o6z/SKZhAtj&#13;&#10;N8QGXNDz0df+4SesmiQ/NV011qaIHpb6ghe8IL373e/Od5Pom2Z0d5F+tMmhY4SvjVZf60bTM2x0&#13;&#10;7OhuER4ArA0tPU9GmyPKr40vPeNGuC1tjrTzYCytkRp1VH9UXbI91gjsqDVSDjXh1Uo8eun34yXn&#13;&#10;bnOAVy64PZ24aF6aO/Pcybqsx4Wa985RUY91FveqnOB42UkufixmHnoZsUbTrstGXDI1X4Ntvo5y&#13;&#10;XOY6RA1Y/6znwQfH7rS5KH/Hp8KFY1A4NfTqGll8Dzfl3y9wYR7jXkdZB+VTI1/teGF+GRgv6NvF&#13;&#10;hbHX4/JMuqazprNQl7zmcYjUuLD+HEvTXqNJuPSOWX7fPE1/v6hOvflu8ZqudWS9ORZZY/LmtcgD&#13;&#10;zfY13X/vjlOXbp7zzsQVmG+QTFzCJoFOTk7IWsrsb/+okx+9dzJoQ7f53d/5u5M+8qv1TvbGlO3g&#13;&#10;pJDbbRnUvpR+9M1w0QaI3tzyFavamNAbXN7Y+htfH1N9cfdW6u7zPvNAlj6NzV0n2oDRx39094i4&#13;&#10;eL2YZy/PODW3NXIurL+PGdftrrl9R7h0TIrjqLPHDOJrfqmbzKwRkvWV7jbN5/nxPBo9EPeTn/xk&#13;&#10;fu6LvtlId/do40MbaFon3dGj44VYjaGceuCvjiWtnT6io49M6cGvr3/965MewHsw4ldjM0abI2o+&#13;&#10;fjYUNs/f4BuU1qjRmze5jXXwqjiOD9ZoM+eFMhDnOXz98TMaxwt6KT3PnMugOueqLtS8XDeYlH70&#13;&#10;aRwv5J4WF45Fr+2oY3enuTjHKpcJr+mef6O6OHYaXDjWJKtcDDDrXCY+L7bye3eDukzMpc1fno+s&#13;&#10;kQ3f69bWaM6l//cI59E06kLuct18kc7VGm3EpfSj70RdGFtSDX2zXDgvvLb++8Xt5GasZsB4tfO/&#13;&#10;hp8VLuLr/PI8jXueT/syzbr4OPP+eBWYb5CMV7ehKE4IyVrDLx8YLgDr6fjIycVDei0evOOIRQpT&#13;&#10;i5Xf40sdn97Q8swPfeSGDRL8jHOupN6A67koarq7RXceaINk1DydJ3VQbA0vu9cSPDlKHzncPyq3&#13;&#10;xzKOpBp56GdjvHjMVrmQY1RuHbry5Z9m4ByCzeNrNm1eaIPq5ptvzt8uo3W4/fbb0yc+8Yn8ESjp&#13;&#10;2gjhLiPmojtMdCeSjiP1tdHy4he/OG+maG3zx6PijhIfU31a7rW8ZXMfGCRjIrFLKq5WU3yS+LHV&#13;&#10;8rgNPJxKH3bl83a+cmE+Pk/m5bZzUZc5l+aPWa+D1sL1sj8LawQHpDj78eJ9fMwDXVJN9hIv+6jc&#13;&#10;NR85GMPzeb+MRZdUIw/9bIyXSbiQo5bb8woHV/VreDC1edZ85AAvjBp2+pKMDRYdTMmVmBLvetmv&#13;&#10;5RCGsRzPuIwjqQYebGPd+hoR55LcspF/FDcwtTm5rRbvuek7D89NX7KWq/SX+eZc+seG6qU2r8tw&#13;&#10;DXTsjKpL7djzYw2/akse+pL4ianp7iOH28i3XqyPNQoPppa75ttuLoyrseZtsgrMN0gmq181mhMM&#13;&#10;p58A+JD4wGKXjs8lffCl7vHClDp4pGPc5nb18SmfNkf0plV3BOhNsd7Y6k6BnWjiJR7aIKH/pS99&#13;&#10;Ka0sr8QDPxd7vJ2f10V95ocUFrvbsJe5hKGVeHSkj13mY0yXYBRPDsaq5RKGVuLRkYrXjzYmdPeI&#13;&#10;WhkvHRv9LBtwF4NPmyDa8OA5MF/7tV/bPbhVa6ONEn30SU0bKvo4jrB6GKs2RJi78ikXeXNAvEjv&#13;&#10;tYKf+8BKMlfugpFOw4+s+cDCb5QkB/hSJw6/jyUbeKRsYNyGHVtNYhNWrdS3m0szymAcxpOkX2LQ&#13;&#10;Z40LvCSpPzbmgnSM29yuPj6X9OVXK/Vy7FIHj1QOMG5zu/r4JGnYRunkxV/qxCOFA+M2t6uPT5KG&#13;&#10;rdSxkxe/6+qDQwqH3W3YyYNPkoat1LH72MK4zpguwSieHOT2WMfhL/HoyFo8sc4BvI/hNuzEogtD&#13;&#10;K/HoSOeCjdgaFzCS9B1PX5J4bCUeHbmdXMjJ2CUXH0sY8Ej3YytzkbOUJb7UwXs++pLgkbLBx21u&#13;&#10;Vx+fS/ryq5X6rHFpWDavzBkb3JGyg3Gb29XH55K+/GqlTt7GOxgHHTxSdmLc5nb18bmkL79aqZO3&#13;&#10;8Q7GQQePlJ0Yt7ldfXySNGyljp28+F1XHxxSODBuc7v6+CRp2EodO3nxu74eF8WToxYrG/H4Szw6&#13;&#10;0scmnlhyucQ3l5NVYL5BMln9etEczBilq/mBKxM6OEliNyMdr1zokVmZsq4XfOpvFxe9kdYbXD1b&#13;&#10;Qvl1N8D++KYSvSGGu8Y7l01j65ts9GyLSy65JH/F7IknT+QHfYpHswz1ujT+wc52szaDNWr0Jpb5&#13;&#10;uaTm4JCeVza1xpc9WcfWKdHx3ODJiRR+GCeOzfqDQ4KXlA1JXWTTJtdT8e0xR44M5qox9KOW+5Jx&#13;&#10;9xA6ssTJziYE8TpG9NyaY8eOyd01+YXVRptkGVfLrWDyZn9j6HKW/ua5JSsx9+YOFY3h8cLX6tJL&#13;&#10;aIpiqe0oKTg4cjdjDq8RqeEEvsndcMMHFskY60lh8ZO7yTfnsl5dqDE1o46SzdpwHAx0YlwyxnpS&#13;&#10;ePyMJz0yyyN3bvikNP7B2A2ngd5ENK/k3owkt/Ix3ixxYZ6j6uL8B/Md1KWJH1zX0DeSnldYtSYm&#13;&#10;e7KOrVOiM+AwfLwwpvDDuMH6g0OCl5QN2Vyu68eLMMNjMAe4ja5LIJWhOPYHeDggSy6yexvmMjo3&#13;&#10;80buNBdqrjnUuDDPxt/UWLaGv3qDNZLmbat1mZTLoKbOouk/3bgwQ2omfdQaTbsuG3EZ1J7jpn/M&#13;&#10;DPzD5w3ckcxTun7QOXZ3mkvDM7OCSscTw/B8p1OXSbk08YPrIjqSmqMj8+zjeiJdP2qNL3uyjq1T&#13;&#10;ojNcl/5x4th5f2sVmG+QbK1eI9Ec1PlgjT8k4q1le3AP3mQquD3uuxMgJ4zjmROiHAB7c6IMcmLn&#13;&#10;5Bjkbk4s6dPgojeX+vrWG2+8Mb+Z1aaE3lzrrpKdapqn3gSLw4EDB9LRo0fzHQv6JhS1puaj6yKM&#13;&#10;ctB8jbr6jlgjz70dazRNLppLN58YyLlrg+nR+CYgbXypFGDhI51+KfGV9hwQL/i1CVLmJQZMpzcd&#13;&#10;vebmfhkaOu2atdwa5GA8eXW8Hjq0P3/t8OWXX9mNX66V8nNOeV3Iqb9nOadlcz6DuMG/cAiPfVTu&#13;&#10;jkPlekGsH4vnA5eOY3QGcxjUxWvhfa/5dtVlO7goR+ZZWSPyb2aNwEqOWxfFjsuFMZXDG/au5jEZ&#13;&#10;Xxfv+xopxyxzgR9z9TXq5mTnKDjkdtZlEi5e89oaaS7dfGIgxzNu/Lm9zrWrmbHn9mtX4wUj6X+4&#13;&#10;9/8e2YhLzjLBdbRh0bz6PJ07tZg2F8YRmyoXq/nscxlck3J1izVqKt681s4LP14mr8tkXHx87/sa&#13;&#10;aSbZt+Ea7SwX6t5wH+bCWoBDYq+dF8KMU5dB7qbHGFmbgeso/PxY7GxtB87bURelVB1pvkZdfUfU&#13;&#10;xY/F6XAZvNeB31yOV4H5Bsl4dRuK0knBieGyBMrnLZ8gOqtHnEzCElM7wT1XOW558jnW82LfDBdh&#13;&#10;9fEafUTi8ssvz98sUstFznMlxV13t+ijPuLGcy7gRi2k05esNeoNVlJvjmtrVKs5cfik07Axxrnk&#13;&#10;AgckXLSJoM2kpcXd6a67vpCOHbsuHT/+ZMCaY1o4+CoWHVvWG0fnA4ckJuvxkmPLvA24mkMutbM6&#13;&#10;f4q4xtPmDCUQ3Z0uBw/uj7tTVmI+J9KrXnVdPi5Yd2pPPFLc3Jf7kZU4cC7zfMIAZivHSzleLS+2&#13;&#10;851L5t/WlzlJljVwHLUt8a6PUxcfw3M9HbnUrl3MmfqqHmrTrsu0uTAvl8yR+UmOOkeJI2aSupDL&#13;&#10;JXllI/coLsKyHo53W5nbffQla+2cc5nidZT6+JyYc62OqvmouiiOPGC2skblePAgL+siPfd3kItz&#13;&#10;O9+5UFdJb+V6OI51LvGuj1MXH8NzbReXOGRGHr/MiTqc71y8fvSZIzprNO26MJ5L50LNt3K9UK5x&#13;&#10;1sg50Hcu2OZyvArMN0jGq9tQlA5uTgycow74Eie823SAu+59z00ceE6MUXhw5CDe9dJWxmgTQhsj&#13;&#10;H/7wh/NdJNJzTLzojSlNv55cl71mc7z6HgMeCRZZ2jXvv/qrv0r33H1P+spXfGX3B06HL35pYpcs&#13;&#10;a1bqJYa6bFRz4sBLV6vlbzzDvhrWbeTeiIvjPF59+fQ1ve9733vzJtPll18RH1lazs8A0QYKTTh+&#13;&#10;ZKMvia5VlOq2Xr+Ny6Ac1eaR/azyNPGSak3qfk587m/6TczevfrY1Z64s2gx/eVffjK95CXNVz/7&#13;&#10;XIRn7i5lV/MaNZbBa+krdY/33NRhFF5+x3uewej9Xpmr1D2H554GF/jD8OnMhTl6fd3m/WnXxcda&#13;&#10;r+bCPR24MN/aXEf5ali3jVuXUeNhl/Rxanppg4tk6cuGeFFOx/kY3gePLH2lLpzbfIzS5zkd5/He&#13;&#10;B48sfaVejudjlD7P6TjP6X3wyNJX6j6efD6G+8iHzXGe0/seQ5zbalhskj5GLR6b4zzexyr7xGAn&#13;&#10;Dl0S25yLV2Wyungm6jvKNu01GjUuduc3LpdaLmxIH0e2Ui9ts8hFnEqe2RAvzEdyM9zLOPS53J4K&#13;&#10;zDdItqeO/n6ty8iJIAMHOydAfu8X7/DB4BfWT47OrnOqxbu/ihdQuwfWGEcmco7DRW8w9TEMbYzc&#13;&#10;cccdDX/e1Nl4Gr4Zc5hLOBpkXARyPyR0sysHByTLwRvGKEyHV1yuA2PmlGv5WSgvu/ll+cGtzLmr&#13;&#10;V6UuhEtOUpeulpaHfMqNfye5iIdajYvuuNFX8L7qq16dPvyRD6d77rk3nhnynHho6gX5QapNZLM5&#13;&#10;on6zhI1OnTspf7Gp0sQ3NQZHnoHu+TlGlKvt53EHfeKb3LLrp/nFsrx8Oj5W82C6957742uCX5Ru&#13;&#10;uKH5SFiDbXiwFthqddEhM+AHspGykyPHNsN3ePxCO87tntHHcS4ZU+T2OPXJidzy9aVIOC6X6jyN&#13;&#10;u/s1pOsd91nhUrleeF3gy1qVNfdpVOe5lbpMyAWuG9UcHLKK32EuPU4VLl535jFqjfD3clb+OAWH&#13;&#10;BI/M9h3gwlyZX3eczSAX1ajWqCmyPI86ewR389tgjRhnVF2mzYXxfZxZ5ZK52rUI7shqzQv8ZteI&#13;&#10;nKPqMikX56pcrmeOlfNiVrlQU46bLZ8XtkZeh3HqMjGXvLCVv1PaNepxqqxRG57FnItXY9CnLgPL&#13;&#10;vDdpBeYbJJNWsI2Pt3a5x0GKLNNjF17bAt3FL4Cdz/6QwJ/zxxB+oSvxrit3T9fmQtE6/xa5KI02&#13;&#10;Sa666qqhMbqcxZvH0g6V0o6OXxKbpBo1yUq8dH4ZAqOPAMnW2Z1LUReFjM4X47U1F07Nc7qenYV/&#13;&#10;1Fp19nPMZSOO2vx6TmyKHDx0MH3yllvSX/z5X+ba7Fpojp08d3Fuj5ecr92zUt0DnOsv2dSJEU1q&#13;&#10;Ce1QLHPm4zxD2jG1AO0aND7ZlaRtOd+w7Wx8I89FR46m13z1V6dj1x7LY2ostYYbHBXbtNION44P&#13;&#10;4tGJQ8/8Wq74PKds6DU/eRwHnpqDmVUu8NIcOq6+hn4utseJz1d9tW7eLb6xDtvXq8ukXDKH4hxl&#13;&#10;TvDpcY15+jWd8RVDX3hy+PGSx+rOmwG+Z5+AS49nex44l9IPZ+SQfwe5wKmTBZdyXj3udizKruY1&#13;&#10;biyDNSr93ZjFWnX2beYCN3ihI0fZs3/GuKhG1FMSPRtN9/MCH/OVVEOv+T0vuJ6MuoAhHzr50J8x&#13;&#10;XCa4dlEzr7Fs6DU/9XUc+J28pncc+D01QV2GchXHbvYX56jXZahuBZeyduDJ4cfuTnMpuYpjjVNn&#13;&#10;L+qieObFPLv4LdZl2lyCTo9rx7NY/6F5cMytJzdRF/LO5eQVmG+QTF7DLgMnggx+Mpd2dMkSW+ol&#13;&#10;htgcGC+jdLdvNxeNrTfTekAruUuewsABKZu30o4uqea56RMPBhyx0vERI4kf6XHE1PClT7oaWPUZ&#13;&#10;D7uPgR/8LHMRV91Joq/dfdVrXpOOP/54ftjt6qq+9eWs/qyMa7/umliInp4HIlt8PbBsoWtuekbI&#13;&#10;QlvvZhXD3vpynaS0v0C8bmHNjfpIyX2BDe9+MJLUXDI/i2b/vnThhRfmb1jSsep3oZBDkka8dPfD&#13;&#10;UTbswjjeMaVvlC67GhyQsnluxkQS47rjd5pLOQ/4lvMapcuuRh6kbD5P5o8kptRlVxunLuSSVEOq&#13;&#10;f75xEWdaOQ+3+7xkH6W7vcyHLglOUg1fVgodDDhiwbpe5iYvdsWMwpc+8pMDv9s9F37wjOlSGPT1&#13;&#10;8KVPuhq51dfYNHKWfnT3O2fs5KvhS5+PSX8SLsqhcUdxITfcnD/j45MOXn1yln509xMnG3bygXdM&#13;&#10;6Ruly65GDqRsPhfGRBLjuuN3mks5D/iW8xqly65GHqRsPk/mjySm1GVXG6cu5JJUQ6p/vnERZ1o5&#13;&#10;D9mx+bxkH6W7ndgSLzs4STXHljoY7MRKV3O9zE1e7Bvh5SdGfTXXzxUXjevzkq52rrg0o81ft6MC&#13;&#10;8w2S7ahimyO/gYyLRnkiSOeE6Um9dRy8R4vuMI5cnNzoGlJ4/a/m/jyG5WoQg5O2xwFulkv49bjk&#13;&#10;96zFPJ2L4ntjzDCX2jyde65F+8s0920uwvX8oRKbHfGylbpMm0vJDT3LYKr/1aQvxkeo9G1A+tiN&#13;&#10;WnkMN/A2QADNfVfzL+iKV/NjlX8Vyo54GdLb4wlO4LIscvfyaqxMveCiEcLHw3q7GOVqx2KMUXq2&#13;&#10;W12Er60RuYXPmOJ4UQq1If+cy0zXhfXP0tYUvSqndLxMm8tG13SNr6Zjfae5iEev9lFz9MzRdOwu&#13;&#10;M8bWc71zeqO6TJtLj+sY1wvmvR11mZQL18FRXDa6jjIXyZ3mwlzmXAa/d/1vnVmtSz6G7PqQD6R4&#13;&#10;yXa7JqCDZ73zcWfx4DY6dokXPuc4B9dRHysPGi+j1oh5Mh/w6FWpSQ2WP+cucdRl2tdRn1eub7DZ&#13;&#10;KS55fDuWyt8vPX/lml7OpTcPm9eoeco+b9tTgfkGyfbUscmSrxfNFUMHtRp/UDaA4jWgfvCD76GU&#13;&#10;pr0IVXOFv7sIKbAZNsfkE02m7ebSzpO8Gja3pyEXao7UPHv1loE1mnJd4IDcKhfievzteCmPReXX&#13;&#10;3ReM437PxXFA3k7Xgdseu8qBvcyHL/8iiWKOyk18HqetuWw1PGNI5rbOGnk8cD+PfAz5wfew7Tzx&#13;&#10;ITMmxpbetYKL7D43xuvwdCIFvhIPpDsWwwAHZMZMmUvHQx3mGd0eB0CzzkU8o+ZTu45upS7T5tLO&#13;&#10;k+NKw+VWWyM5plmXKXPhWETm6fj5KQPH7oxzYQ6SXRN3tS2ukefiOOjlVc516uLxguZmXCa9ds0S&#13;&#10;F9Whx6eoi+buNWTuTVHkbHuxRvhKfA/bLq/XGPzEXBhoBBfcWTLPUGaRS8l1aI0EWOe86OFJNmZd&#13;&#10;CM+ydrzIsQ6XXjzK+cqlnWd3zDKfnajLlLnUzouh44rzaMpcKPNcjleB5itIxoudR1UqoAuAXwTU&#13;&#10;95ODk4dQ1+n34uO3H3otFzHKl/vdb97mFy+x8tfi3T+Uq5zL05ALc5akYfOaUSd8PX2b6kLuaXFh&#13;&#10;/UvutXnPOhfdgcI8avOCv+aW+xU8867FKz9tKFdxTk/KhXlovCqXGI8261x6c1mn5prH0FwKfC9X&#13;&#10;W3NsHqvauE4frPy1NZJdTXhi0H39laeXq1h/j+3i2zXD14sv5ikMTX1iulyBp825NLXINRpRF+on&#13;&#10;ScMmXTV0nf401ojckjRsm+GSsescL9W5TKkuk3LxedOXpNXOUdYEfE+foC7k09j0t8KFmC6+4AJP&#13;&#10;+Tdao6FcxfVlo7oMxW+VS3ut6uayxWsXcxWPneaiOaiN4tJ4mzWBt2zVNZqwLow1LhePd65DNQ6e&#13;&#10;7q8dL55rKH7E9UIx1MXjfayhXFPiwjiSNGw1HZ9z3a66kHsUF2rG2OB7enGOlrmI0dxyf8QagfN4&#13;&#10;6jGXk1dgfgfJ5DUcylAerH7C4EPiIwl26fhc0gdf6h4vTKmDRzrGbW5XH58kDVupYy/HLnVwSOUB&#13;&#10;4za3q49Pkoat1LGTF7/r6oNDCofdbdjJgy4MrcSjI31s4ollTJdgFE8Ox9N3HLYSj450LtiIdQ7u&#13;&#10;w+42xiYWXRhaiUdHbpULcZL0R40F51F+4pHnkouPJX5wQMoGxm3YsdUkNmHVSr2sC+M06AHe48C4&#13;&#10;TXjs6uNzSV9+tVKfNS4Ny+bV5+bcfQ5g3CYs9lqcsCW+1D2+zFfL6Zj1cuGTpGEbpc8CFziux0U+&#13;&#10;cEjqIt1t2Ms5C0Mr8ejIaXGB29OBC7WiprU1AiNJ3/H0J61LLTe2msTG+KXOXPCXxwN4pPuxeSy2&#13;&#10;msQGvtS3ykV54FPLVY4DRpJ+iUGfNS7wkmTO2JgL0jFuc7v6+FzSl1+t1MuxSx08UjnAuM3t6uNz&#13;&#10;SV9+tVInb+MdjIMOHik7MW5zu/r4JGnYSh07efG7rj44pHBg3OZ29fFJ0rCVOnby4nd9PS6KJ0ct&#13;&#10;Vjbi8Zd4dKSPTTyx5HKJby4nq8B8g2Sy+vWiOZgxSlfzA1cmdHCSxG5GOl650COzMmVdL/jUP5dc&#13;&#10;mvnlUfWS26xyEbnhmg/WqJlLU9NhnOxNzcEhPS9zb3zZo5fc8KEPj7F9XDQG49W4wAE521wG/wrc&#13;&#10;zKW/RsxTc9hojTRf8OPVZTIuXu8aF58fWOTwGs25qDbbURdqzLFBXknWhOMFnRiXs8BlMxx8DuBl&#13;&#10;U5POeZQN0lqf9Ma/ubqQezOS3BqL8SSbX63NOS8MPvXVhnOX3PrXi2H85s6jaXMJ1ppNcbwNuGuu&#13;&#10;zH3WuYirt63W3PGT1sV5qO+5mzqOrrn81FxxNS7kb/zrrxFY5LnmwnwZ3+XTjQtzY/2kj1qjaddl&#13;&#10;Iy6D2jfHDzyJG/iHj1W4I5mndP2gc+ySE9/APxi7yTXQiQHb+MfjQm5d62jOpT7GbHKhDnXO9esF&#13;&#10;a8uaMvfx6jKoIbWcy/EqMN8gGa9uQ1E6kDkxohen+eBCwcGvoPba1F2kcqI4njkhysTYu9yRgJNI&#13;&#10;WO83uZuLX+ebc2lrProu1EpSzdeoq++INfKab8caafxRx8ukXBTf5ejmOaiLxtbvJ47drDbvRLJr&#13;&#10;O+syOZeGt9dc3DlfRs3T8WB2nEvlHGUeXvO8CHlR1lujCesyIZeOY3QGcxhcs6h5nkYcWwOMLAX3&#13;&#10;GeDS8axwkU9tM2vUIJvXwZy3VhdF5/qNwYUxnYf62CVZG6T83m/mObhezDIXuEuq+Rp1c7LrRYMa&#13;&#10;vG5nXZRVY9K2wsVrXlsj5e3mEwM4XuNlnx0v2CTVziWXPOC6v1+K81/kRqyRz3OcukzKZVTNOy5W&#13;&#10;843WaOe5DK4DNS7Z1r7Uzgtfo8nrMhkXH9/7frxoKtm34RrtLBfq7ucoNq95Z2s7tTXyWnh/s3Vh&#13;&#10;jJ3kIg7iTptVLl19x7x2Mc/BOsoy+vcueEk14hpt/jpJBebPIJmkehbrJ64dy/lg9QMWXE+2x353&#13;&#10;YlXy9vCtv8RL56dLMTivto0LueEk/XzlAu9x12io3m0tvEZl7qGYYv1LPPXtZIH3sZTbm+vKW+Z2&#13;&#10;Lhlb5C7xHYfo1PCM7XndRn/OhUqEnPAc3c41mpSLzar7YyYfJ+FACqN+ydv9Oc+Edck52hdyl1Lu&#13;&#10;UVzA5hRPcy5tmTa1RtOuy6RcWM/y+FJeuGdZXOsY13HYiMNX5pbfMZxHsglb4snTyRFchvJGgI9T&#13;&#10;yz0UU+TeKS6Z9zOEC+uv9d1ojaZdl424dMcgx1axRvLTOPZ6cgReGHDET51LO5DGLY/zIT4tb4XU&#13;&#10;1kh2+Gc5Yp5DOIvD90znojqoUU/6m62L4rZrjTKRHeSiuXgdqIXz2o66kG8ux6/A/A6S8WvXi+SA&#13;&#10;luRkFoA+foLQHU9fGPe7TrzbGAMJhnzkwo/uOPI5Rn3sLsu+68S7jb776J8PXMTf+apfmxO27Gxf&#13;&#10;mB/xJUZ+99EnjlyuO0Z9cmKvxciGH0mc491H38cuYxyjPn7snpu+JH6kbD6O+u6jD6aUnhMfMUhh&#13;&#10;1PA32s5zcX70kXCEs6T76Lu/nGOJQUf6GG6jj3QcY7hPfew1mZ3tC3yJR4IZNc8ajrHcpz72mszO&#13;&#10;9mVcLsSRC73GvcYBPPGOYS5IMLXcspW50B1P38cB5zYfS304IN3vNvqeU1h0xpekX/o9N33HMIbb&#13;&#10;6LuPPmOTy3XHqE8el2XfdeLdRt999H1scJJqjlFfjRp5nPeFIQ5JnKRamQNcmcd1x6hfy4MtO9sX&#13;&#10;4pAlZiMucEAqnlzEkhO7dDWPkY4fWWLIRxw49FJ6TnzEIIVRk99t9JFgMngdPOOUUnHkwoeO3Ch3&#13;&#10;DaeYGnfsNSkbuWaBi/ioPR24MIdmRoM5+RrR9zkThyTeMawZEgz5iMWP7jjyOUZ97C7LvuvEu42+&#13;&#10;++ifD1zE3/mqX5sTtuxsX5gf8SVGfvfRJ85zzfuTVWC+QTJZ/bpoHaT6UeMA9n78SRh3xQ12tR0L&#13;&#10;XrI7yCOV8J5jVD/HBJQ8Oah9cRv9aXPhhGWO8GF8n8dOcxEneI3DpYttL1o+N+/XcGVddppLb/zK&#13;&#10;sSi/Guvq+KXde9LS4kI6u3omraysDmo6Zl08d6/fnkfiIXuNC3ZJnUKuO77s13CM476uf464iINz&#13;&#10;7caP+XX9GeEirqr5uNcu5qM0tT42SbX16tIAxueS49sXxpVKf5zrxbh1mXMZ/FGoNWcNanWRD/+0&#13;&#10;12jaXLp5xJz8WC/7NRy1cV/XH+PvkS52TC6K9xxdf5PXLuFzexpc01k/zWfSunAMjvu7ThzgU+Mi&#13;&#10;/3rX9G4d2+Mir9OYa5SHsr+jPXfOuwEXn0etLgqnkVs6fZeyez73qZ/bBL/rmgTNK7ml0Z/2tcuP&#13;&#10;l53mwlpRb/h0tfBrxxjXrq383p02F58T88XWW387n8Btpi5g5nLyCsw/YjN5DbsMOsi9oeeDP65G&#13;&#10;fhIIh58+J4Gk/pPfMWVu4ciZI1qdfCW+sS+kpd270759e0KNq3vbfBxyylXj4lhhwNckfkka8Rk/&#13;&#10;YV3I5bm9Ls5JmBIvLHZqji077IVcMlEXxpKtzA2+Jmt4xs34Sl0UQyOn9M1yEZY4l9gl1Rbj+Ni9&#13;&#10;eyktLi6mxaWltLRnT9oTuh8vGShLlG/30mK688O/m/7VT//L9Ot//Kl0Nn6BCasx1JBZMd05rFfH&#13;&#10;Wl3KnJ6bXNtdF42xE1x8bvRnlQs11/pMe42oRTkOazR1LpVzdFa5iNd6dSl5g0du/vdLjLNBXcjJ&#13;&#10;MQweDkhfX3EnzqUwJZ55ZlyFC3mJBS85a1yYN1xL7tjBIbE7Xj7szBOb4zpMixcm/xeSWiOJQ881&#13;&#10;b3Fb5UIOciLJKX1WuMBpFuoyKRevM31qjeR42WiN5ly8gsN/b23peKlcu7z+1PqcrNGEXJy3+MK9&#13;&#10;JvFL0rhOZfyMc4GzJPNTf7PXLq6bpSSfJK1WF3xzOXkF5neQTF7DLgMHtAw6MWilHd0PbrCSZazb&#13;&#10;iAU/Snf7IN+utJRW0q1//mfpnkf2pa/6r16c9u8a/OHp45B/EDt4cwjOx5DNdcWhI4mTVCvt6JJq&#13;&#10;Pnapg8FOrHQ119fjQp5R+DJXTh4vzo0c8vlYYEflrtkVU7MznvvIj49Yt5d4152r7ME+7dm7Nz16&#13;&#10;563pAx/603TXg4+mtd1709HLrk43veLV6QXXPiutnjrdzV0xC3v2pcc/9c709/7Wj6Vb125I//q1&#13;&#10;fzM2VxbS6pn4U6BdR/HxseC3PpcmhjjFOJ7czN19JRZdUo2cxMrm8e73cbCXeMeUvlG67GpwQMp2&#13;&#10;PnMp5+Fz9HmV80SXVCMPUjaPlx1dUk027OjZES+OkY1Y99fGclzNr3jGRGIrdR8LjKSPsZ7uuK1y&#13;&#10;UV5aGet2H0P2Ubrby3zokuAk1fBlpdDBgCMWrOtlbvJiV8wofOkjPznwu91z4QfPmC6FQV8PX/qk&#13;&#10;q5FbfY1NI2fpR3e/c8ZOvhq+9PmY9CfhohwadxQXcsPN+TM+Pung1Sdn6Ud3P3GyYScfeMeUvlG6&#13;&#10;7GrkQMrmc2FMJDGuO36nuZTzgG85r1G67GrkQcrm82T+SGJKXXa1cepCLkk1pPrnGxdxppXzkB2b&#13;&#10;z0v2UbrbiS3xsoOTVHNsqYPBTqx0NdfL3OTFvhFefmLUV3P9XHHRuD4v6Wrniksz2vx1Oyow3yDZ&#13;&#10;jiq2OeLX7dCJwYlSlfqX9sE+SnQH8eA5qaSroee+xbs/x1quHJhfFtK+XcfTz/6vP5He9YHnpD/8&#13;&#10;3NvTDfvOpngva3n1R0NsmsR/Z2NMxkPmNIGHH7l37dLNSA1H2fAjwUlqytiRsi8stPMXoqiL/OIg&#13;&#10;PP3cKbgIk+tY4SJ+8hGfxw7dOWRuxQ61zz3nbuuyEZc8jsazuTBWfewBlx6uNu9IvlUu5MwFiBf0&#13;&#10;hstCbHacTZ/6vf8j/cN//v+kP//rh1M6ciRddPp0evSpp9Lh625Kb37TP0p/7we/Li2dWc7HxuLS&#13;&#10;3rRy/yfSP/2Hfzd9fNfR9E/e+tb037zy2Wn19HLkbtYrj9UeFgsLC936MTZrit5woWaNXMhrFPel&#13;&#10;2C9n1oQ45dagGiqvsWoe+Ewkd2WIVhwv2dSuZ/YLYuvb5WqdZc3Fw7kIhp77WnyGVlHcP+eS66F6&#13;&#10;z2JdOBY5HjLJeEGvSlvvPKfQSxzHh+wZo+O0bX68uT/nsFzgy9w9fQtcaufFrHLR3Mt5ostXO0fx&#13;&#10;S2ZMUXP3+zm9UV2UqxdbrNGkXHpcx7hewC3nMW7YXfbGCqXk3vOPwSUSdq3M7TUXp95YoZT4nn8H&#13;&#10;uDCXIa5zLnntZrUu+XiPxcvSrgGjdPCsdz7uLJ64Wbymi1vvPAlF5xFzcT/zZD45MF7Qq9Jy5XFC&#13;&#10;L3HUZdrXUZ/XTnPJ49uxtdVrVzmXXk2txqPmKfu8bU8F5hsk21PHJku+9jR/BeigVtMFgn4DsteA&#13;&#10;+sEP3hABCK1JWc8V/u4ipMBm2ByTTzSZ4JLfQ66l3XGXwO4De3Pa2AuJj1HsTnt3L6bV1bgjYNfZ&#13;&#10;dHp5NWPOrpxKaWl/vutkOZ4rsbR3X9p1djkth18bInruxO6F2GA5Gzni+RNnzpyJceOjGWE7fWq5&#13;&#10;5bKQ9uzbl7R9oj2UlXjDrXE0uHgtLu2JsRfS6XhTnRYW0949cY9LYM6s8oY45bsaFoPX8vKZtBBj&#13;&#10;Cn/q5Kn4KIeS6v8YI+a0troSHM6mhZhPfOojLeuNujDRluJOiJhijBnrcXYlrcSu0Nk1ZdgVc92X&#13;&#10;9iyspVOnVxoO8XGSlWVxGNxd4+vYq7eSaxCtUeZSWW9N1y6YHakWn1OwRuscL3BAKq6XNyeSsfnh&#13;&#10;wiyzGnG9mLZAS1G/e97/c+lHf/Kn0+33Pyf96D/7N+lvfudL0v6V0+nWD/3H9JP//F+lt/6T/zE9&#13;&#10;9/nPS9/xqivSWtR5SR/DOXhFesNP/Hz6vsuvT694yY1p9eSJqHEz3sLinrRvT3Nc7crH1Zlc67Uz&#13;&#10;p9Lawv44dlbzmubjajWOqzjGcosaaE2W0moci7Emi0vxkbDFdDrWXIeO6re0J9YzFnltbTV+mmND&#13;&#10;sfmYirXesxTH4/JyZIhc++PjZNFf1oFaWaP16iJ87RzlnMp8xUk1l2jXD5mN4R+qua2RMOQjrofP&#13;&#10;SeLlPOAC1SwrdSn9vXmCj3kOXbusrr0cUkbUpYcjt+C1c6y2Rm3uUVx6+VHOVy5tzTkOmY7OtaE1&#13;&#10;mnZdpsyF9Ufm6cQx0WscLzPOhTlsxxp5Lo6DXl4VaJ26eHxXS+HVoo7KCSabyvOQ3ILb+T6LXKrn&#13;&#10;hQ6h9njR/Jw3c5c9t22sy8Rc4DRijXB3vDXPaLU12mkuDbP2NWosjl2zmo+6pvfwBI5ZF8KzHINL&#13;&#10;Lx7lfOUSvMu/R3esLlPmUjsvho4rHYvBg+sF1wqWuXoeydlyV5cYxpNt3ra3AvMNku2tZ3fQkpZf&#13;&#10;jKMOZj+4vd/F60xpL+y1XMKNyo2dXEqUfzEoX2wU5BabFp/+/X+Tfu5ju9LXvOKa9NE/eF968PGV&#13;&#10;dOjyq9ObfvwfpEOf+fn0737j4+nhEytp74WXpO9404+mr3/Rs2On42T6yK/+7+lX778uff+rLk3/&#13;&#10;3y+/I90VmyK7li5IX/Ptb0nf+Y03psXYMNl19tH0K//4remOo5emF8TGxB/efns6fdVL0k/93b+d&#13;&#10;rr94T7rv9g+nf/tz70hffPB4vGleSldc9+r0t97y36XrLt6dNzF2L55On/j9d6Rf+L0PpuMnnkp7&#13;&#10;9h9O19/0jelNb/yGdOFubUbEG+B0Mr3nV/7v9Nt/dEt6MjY5du87mF7+zf99+pvf+uq0e3U1LZ49&#13;&#10;mf74l/+X9Ft3XJ1efeOu9MH3/2k6dfbS9OP/4qfSCy9eSLd+8DfTL7zjvenR4yfzm/HLn/eS9JY3&#13;&#10;/630nAvjLXq3UdMsQrlGnR5u+kjVV3011s592DMgXvAhZfc+OVhX9/WwI7h4vGKJ3xUbU0vL96df&#13;&#10;/Lm3p0/fv5B+6F/++/SP3/ySdFabXIF73Xf/g3TVwYX0PW/+6fS//fFH0je/4r9N+5dOp79432+m&#13;&#10;X/qtD6QnhYu1e9f1N6UffMsb05UHYycqjrQ7/+jfpv/zA8fTq199Q7rlve9Ldz90Mu07enl649//&#13;&#10;R+nyu9+e/v2vfjTd9/jptPvQhelbvu9H07fcfG2zSZfOpI/95s+md7zv1vTIiZPxMZ996crrXpfe&#13;&#10;/CPfHrljO2z3WvqzX/n36bc//pn0sptvSn/5wT9OX1w7mL7ub/+j9AMvvTTd88k/Sj//y+9Mdz5w&#13;&#10;Ii2vLaQLLnpx+p4ffmN6+XWH86ZXPg9iXtRxVF1UUzXq5H235ftWmsOjW2dyC6fmeu7bGmVA+3K+&#13;&#10;c+nNZZxr1zbWZWIutia9XBu80fNjw/vkGOt4mTIXeCI1nPpqQ8dutg7srVo99okVpsztPvmpCzgk&#13;&#10;sRnT1t592CXV8CHdpr6fY6VPutqscOnmYOdFZxNPOxZld1+eR/hp+JCye99zlb6ePiYXH4s+Uvmp&#13;&#10;ee7bvHpjS4nWxe0QF3Hg+K1xkZ/mdRW2w7cA1+kjBdmoLhnTrnMXZ3Vph8liHC69+GCj/9U8l3SN&#13;&#10;rTbNuuQB2pex6kKsnRcy+Vw0j66OLd5177fu8daoDaZeXa7NHvsRcL5wgSdSc1Vfjdq7D3sGxAs+&#13;&#10;pOzeL/XSJz/HCz4ksRnT1t592CXV8CHdpj7zYV0d18PaOeoY9T2P+7BnQLzgQ2Kfy+2pwHyDZHvq&#13;&#10;2MvCAY7RTxh8SHxgsUvH55I++FL3eGH6erwp5Lebbh2JN7H6+MKXbvmT9Gv/9oPpN379onTpwX1p&#13;&#10;/8KZdOe7fze9//3vSXuf+mI6ffbL0sVHH02fvv3u9Kd33Jve/vZfTDftW02f+sjvpP/4jvvSfz5y&#13;&#10;MJ3cfyBdf/mZdMcn7k7v+oM/TPf+zC+kH//Wl6aF04+lP/mlt6XfeOpMOhB3FOw6uD8dednhtBZ3&#13;&#10;pjx027vSP/jBH07vu2MlXXjkgrRr9VR67F2/kz76uc+kn/83/zwde9ae9NG3/eP04//019KdS5el&#13;&#10;V77ihnTHH/1u+u3ffEf6zK5fTD/zpten/YuPp3f8z9+bfurnPpZO7j6cXviCY+nzt9ySfucP/nP6&#13;&#10;wy/86/S2H/um2CQ5kz79kfekX3vnnekd+w7kB5BeuP/VaWX3/nTbO/+H9OaffFu684kj6SU3vTit&#13;&#10;3vXJ9HvB4RfvWUwf+xc/mC6JTRj/qFEUrajp4CIln1q5JujI/pr088kHDqmc2N2GXZIGDr3EoyOF&#13;&#10;191Apx++L/3V3benPYf/Rnrjd784padO5zt01s6ezfM/9jXfl97+n16aHrv0uXGXz2L6y1/9qfSD&#13;&#10;P/mr6e7TF6eXfsUL0vLn/zz91m/9p/QLD+1Nf/HPvjddtGchPfiZj6Vf+3fviuPqaLo47uJ41oWL&#13;&#10;6dPvvjt9IDY0Dq7ck04sX5OuuPypdOun/jp94NY70uG3/3r6hmcvpffH5sgbf+RfpxP7jqQrb47n&#13;&#10;5NzxofSu3/m99LlHHkg/+9M/mi7b+1S68/1/kP7f3/5g+qVf/5W0tBR3mzzryvSSNy6mk3e+L/2N&#13;&#10;7/nb6fP3n077Xvby9KKVB9K7f/9d6U8+8en0f/3az6Sbjy4k3ajC/Ms6YVddaNjQqfEoWeJLnTjP&#13;&#10;R18SPFI2+LgNO7aaxCasWqlvN5dmlME4jCdJv8SgzxoXeElSf2zMBekYt7ldfXwu6cuvVurl2KUO&#13;&#10;HqkcYNzmdvXxSdKwjdLJi7/UiUcKB8ZtblcfnyQNW6ljJy9+19UHhxQOu9uwkwefJA1bqWP3sYVx&#13;&#10;nTFdglE8OcjtsY7DX+LRkbV4Yp0DeB/DbdiJRReGVuLRkc4FG7E1LmAk6TueviTx2Eo8OnI7uZCT&#13;&#10;sUsuPpYw4JHux1bmImcpS3ypg/d89CXBI2WDj9vcrj4+l/TlVyv1WePSsGxemTM2uCNlB+M2t6uP&#13;&#10;zyV9+dVKnbyNdzAOOnik7MS4ze3q43NJX361Uidv4x2Mgw4eKTsxbnO7+vgkadhKHTt58buuPjik&#13;&#10;cGDc5nb18UnSsJU69v+fvS8BsKyozj7d090z3bMwA8OOwICswUSj4hb3aFwQUEmMUVyjMe7RuPBr&#13;&#10;1BhDJAiucYsGokbiFtcgiLhhiAuCuCCLgCyGHWGG2Xqmu//66t7vvnPrnvveq/fe7X49U6Xdp+rU&#13;&#10;d77z1am6t6cvr98jL+f1uJ0WxJPDioWP8ZwP8RzT6tyMZyy5tOVcsv1VAH/5kNoAK8BDCkocbjT3&#13;&#10;K6i3+MYDX8zlFz3G9NEyiJyw+CIPcOAmPrSMIx5Wa3FqHJ970YR7VYb7Qxa59/EnyTnf/6lc8M2z&#13;&#10;5S2POkRuvfY3cp/j/kG+9ZPz5dvfOF9OfsofyP9dcbn8+Nrf+T+vGF+2xsVtkv0e8Cw59xvfke98&#13;&#10;/cfypU+eInsuu1NO//sPyJV3u1eUuPeGmFoxJaPLd5dnv+Mj8uOf/UL+999PkYMn7pAvn3mqfPO2&#13;&#10;/eTvPvbf8vNfXS6/+tkP5D0vuK9cc/Zn5LPfv8wpcg8/vn6pXDu9u5x53vfkv886S374rS/Lm//8&#13;&#10;sXL3jetl2+i43Po/n5B/OPMikT84Qb52wU/lvLPPk4u+81/yJ/utl+999J1y/tUbZZn7JJaJyV2c&#13;&#10;1pXy8Oe/U75/8SVy0U8+Jn+4eqtcefMuctADnyQf+O9vyrnnfkHOu+jb8o5n3V9G/vNL8uvfbXF/&#13;&#10;cpTVHLXllyOq1Jz7Mug9Qk7uI7mpAzZGC7DWecGfPm1ef5Osv2G7rD3hkbKPewHItpzbnxdoWLZK&#13;&#10;Dn3oH8mDDt5Lxuc2yNU3r5YjHnqsfOTc8+Wcc/9Lzr/42/KWE+4rs2d8Ua7Z4F455HItWbrCfR+T&#13;&#10;fR/3cvnyhZfIt9wZOvXY+8vt118j6x7zejnvJ9+W8887X977rEfIndf+Ws7+2c3ugZ37c5nbbpAH&#13;&#10;P/4v5bNf+55c/MUvugd158pL77tKzv/hd+Wa26ZlzO3JUvdnW/gcpkMff6Kc/cNL3MO6b8hLH7RW&#13;&#10;brnmcjnwqIfLOz/6dbnq3K/JOd/8tnz0xU90/u/IuT+/VSbcn4Kxji682EerLqwv6x/iMWYjhtx6&#13;&#10;jyxu4NAYh36RL7imNUb3NR7xbMTAsk89TWuhpjot8C8WLVwLa0jtsKgjG3Aao/vkoGUMMbD4QgPG&#13;&#10;cwX7zzlYxpV8XWght45DH435dxYtXCdrAotG6wfu23zUpZMWaqrTAq3WNa3j2KetO7sLrcWvxV0L&#13;&#10;0DnsWqya6z1irWktfDGXrxnrL3zqmu5UF4s7RguwRV7Vp48WOtCIh2UfGHwttBboa6eFa6Fu4mFD&#13;&#10;7Rqj++SgRSwaMbD4QutHiyfIOcgNH/vkhm/YtVD3MNSlaS1YY7s94l6xFsRzHzEfnkXOUTs5aIFn&#13;&#10;o4/jZHuvQHoFSe+1K0XysOvDzYvEA92/wYjBuNTH4c7Pt493Fxgtk5BLW8wRRwsfub3PEbfm3A8x&#13;&#10;voIEf2KT5xyZ2Sqy/DB5418cK/ssnZFtE/vLHz3pviI/mJNH/8njZa+4igZqAABAAElEQVTJGdky&#13;&#10;s1Yec+xDRb75Zbnl1rtldsme/v1IZOWD5KSTXyqHuVd7bNo2Kw964p/Lix/7VTn5c2fLpTdvlfvc&#13;&#10;e0SmN22Wfe77CPmrZz1Vdh27x71nyahsvv1a+dEnfinykOfLofdaLr/+xc/d79JjcsiDniEH/ttJ&#13;&#10;8vmfXSF/e9yhcsjy5TK77So545T3ydLnHyOH7H+g/NVpn5RXLnHiJ7bK2V+8QDZvmZSXvuFNcvT+&#13;&#10;U7Jp87Ssuvcj5K1veKGc+6LPy6U/uFaOP/Qgce8cKrLvH8ubX/l02Xdqzr/HyeatS+T4l71RnvS8&#13;&#10;jXL3+rvlV5f+XGZGpmXFLvvLKvmNfzjCevkbUIc9qtuPVv2ByFrdHgHrm3FeyNOrFnIzdy7FGbcw&#13;&#10;9wa5I+7ByNTqKfF/IJOfwZYWV0K8x4zTtW1mXJ7+qr+TYzeibu6VRZf+zNVti6xydVstt7nz527w&#13;&#10;4HPvCSPL1smrn/V0OdQ9K9kys5s85Il/KPKNm+VhT3iiHLhqzp2Z1fKoJz9Uxr98mVx/za2yffxg&#13;&#10;eeSL3i8PetZ6WX/X7+TyS38qW1zeve6zv0z8xP0pEATgHx+uTpPuEckLX3eS3GePSX/2ZrdNyz6P&#13;&#10;eoV86mGb5U4Xe90vfiabt83J8nX7OG2TMunPfOt6YD3r6qLrhJqH+ExKfihQRXXdRu2Rwa1zYw/0&#13;&#10;eJi16Br4sxPUhTXEHPu0xBdzfdalXy2suddnaLH2n2sI92ihtTj5vrHWtNQLSx9tna/fuvSrRWvu&#13;&#10;RQvXF3WNqmtb12WhtWAtaKwD9XDs19rl2e23Lp20eJ07ixZjndyTcI8ar0ufWqCbZ0Nrpy/qOmpY&#13;&#10;CzVBJ/u0vs74twPnhlxLp58vTn5rLR32SNeAfVqQ8Gx6n1GXfrUgB/PRah/6bItdC9cXdV0E+0cO&#13;&#10;1gS227oQp2NTv7cKpAckvdWtEoUDXTTcuPIhDyvnefBDi1j6Ch7l0/GcD/HEYJ55/U20kOYuWXch&#13;&#10;+p8R+BMbaoadG5NZ5/NQ96aX22bw4iL3ca3uv+jPzbqY2Rn3BqjOh/f8cHN+ic7n3jRE9lgxkb1X&#13;&#10;h/NuGZmS+x2xRnabGpH1Gzd7HPRMjItjcmyzyOH+bGXrZrkF78l56RfldS88372PCPxuxgnYvnY3&#13;&#10;OWDJEtmybbn7RfwVcvGmd8tPvnuGPOML73ZEU/Lg406U173iZfLoo1bLLeudSvfGrUccsNq9KSfe&#13;&#10;JNb9Ir9tm6w95A8c+X/Ixg13ybTTj+yyxP3y735pn5lzjwCca9w9ZPnpBV+Wj518knzu0g0ytWYP&#13;&#10;2d2tZeOGW+Tu0T90EF+N0r7U1byot8uk96EO72CVPdJYctAXjhHPOfTRiKnTov0aj7jRMfenR5Mi&#13;&#10;v774etno9mgFHnL4g5Lnce9TMoE36XVvprp9+za5+DtfkA//4xvkK5e5B0q77i5rl0/I+rtvkY0T&#13;&#10;D/EPWJwYV3G8Ca57pOFqjSM24s7VzCwevyzxczhX7nC5swM7IsucXeL+vOvKH54hr3jt++UnV98s&#13;&#10;a9fuKctXTsoG92qmsaMeB9m+YWc805g7l+6dW/0alozLPTd8S079h/fLx756oeyycldZtesqmbn1&#13;&#10;VrlzZIV7aOOiIMQ11gp9rhN9tHAOY4/x4eW6EI95xhX4nEvzE6N9OIv5UTO1kFtb4MM8w6IFOtCo&#13;&#10;j2um1XMemGPRH3RdND/rB183WoAr9Bh7RA5Ycmsb7hH40DSeYz+h5vSY/b60GNzgpRbm4Jo6zQ2z&#13;&#10;Fr0mroe+cGyt0/IxrtNcWBfmZRwtz4keh32OYQte19datF/jSzH52V1oLUX+hu5dMXVpWkunezr2&#13;&#10;B43nwO9jQ3XppEVrqKtLprZ1v2CtC7wD6D7wxJTOqHEftbi1pvm8jw6TFtaPdQ0ta1yqb1531o+Y&#13;&#10;cF16zH7BY+xRv1qYgzwYcz3WXKhFY8lBX2gtbstHnk5zsVpCPuqDH415C17l43zdXOHvcE8HT2r9&#13;&#10;VyA9IOm/hp6BBxdWXxDsc57pONZ49oHR83rMeO1jDlpiyEcud2lm/3cGzf2zPv+e2ex3R3jdR74C&#13;&#10;k3/lvyfnDufGUwzE4jnDjXfKJvfepqOr3R9HuF9Ux0a2yW+v3ywbN4/I8kn32MNBgfYPRtz7WeCj&#13;&#10;fPFrMz5pZsrZ3f/kefKRl5wgK+Y2u8cnjtI9GBl1b6w6vnovGdm+WdYc+Vj56JkPlmuvvFwuvfwK&#13;&#10;ufrCb8tZn/yIvOBnm+S87/yTrHF/MiHuF3a82efY/hMy7d5UdYn71JONt9zkxLlPM1mzQpZAL0S4&#13;&#10;X8bd7/55bd0a77lO3nvyW+Sci9fJa055kRx9xEFyrz1XyEWff4+86dSrnXY8A84eKLG2rKljK//j&#13;&#10;Bg7XWrUujxkfYsjHOOI4zljKvBqDPjnpt2Lg4zwt47BJK9bsK2vvtbeMfPfT8j83PkeOPWi5+wQZ&#13;&#10;PHAacX9ONe7eo+Qq+cwZp8v633+h/NXRa+S0d7xVzr/yPvK6U14gRx92oOy756Rc+KnT5O/fd6sr&#13;&#10;NR6u5c1xe404Yq6Nuj3wLZPtukXHvUmvOxvrr5VTn/8muXKfR7o9+Dt58GHrZBf3kOP7p7xE3na1&#13;&#10;+2QjnLs8BiMcJjyAwfuojLs3jv3S2/5OPvaNW+S5J50sx97/CFmz196y/tx/lRf9y9fcpxy5ULee&#13;&#10;sLasBy30aQz6eo59YkKL+BDDMS0waHXcFq4dPtTAMWLIRR/HtMCgDUILeSwLH9uOoIVrCNdk1REY&#13;&#10;4kPLeI3h3tASY3HDR06NIx85GEu/tmFfjxlPizk08jE35znOUOV1awz65NE27Osx47WPfT3Hfp0W&#13;&#10;xGgM+uTRNuzrMeO1j309x34vWhgLXrSQg/O0IQZ4Pcd+yKPHGoM+Oen3DvdNx8DHeVr4NAZ9Pcc+&#13;&#10;MaHVnIwlJ2MxRmNsNmpeC/JQAy1zUys1cZ4WOM6xr+fYJya0iAkxHNMCg4ZY7WOfNkO19Fh48lgW&#13;&#10;PnJRJ8e0wKBZ3KGPOFrNgT79lvWT+bcdQQvXwHVxrGvGvlUP4hmvMawrLTHkYyznOdY48mkM+vRr&#13;&#10;G/b1mPHax76eY38xaIF+rRd9a030+cn8G9fH+BCDeT3HPuM0V+r3VwH1m0x/RDt7NA4pv3iAeXBh&#13;&#10;8Tsdx6gVsegTz74/6DnexwZ4HVtwOjx5OM85jh3CyXDAvLnrzLfC4ztlTAlQBDigW9PIyDKZ2/Rt&#13;&#10;+dSXzpFNc0tl1arlctcVP5bP/eASWb9iP1m3Zln2QCLP5wLc77NZnZau3lv+8OEid17wC/nN2Bp5&#13;&#10;wEMfJn/0kKNl76nN8iP3nhNX3rFRlmy7S778nx+S933qXFl5+IPluX/5Cvn7d75Vnvm0I2TDFb+W&#13;&#10;W+9ZKr//6L3dqxI2yedP+ZzcODfh3+x1ydbr5D9P/rR7ichS2ffe+7pXJriPguXv1X4vnH73y/jM&#13;&#10;li3u4183uk9kub+85PnPkac9/hFy713H5Er3PivT7jUt7kNk/T5BPmvLPvdI+1t1Lu+v3gfiidVz&#13;&#10;5IYP28Q5+IkvYdwAfN1qYe7QzrlXAo2s2Uee8ocPdifkajntte+TX7n3+li5yy6ycsVymdt4u3zh&#13;&#10;Y6fLa0/7kvzo2g0y4z4yV7a5h1fLHiR//YIT5bjHPVwOWjkiV151pWzF3+lAv2u8ufjnabnPv5gH&#13;&#10;024/8BqT7LVIHu5eYeIesm3fILf9zv011NGPlOe+5KXy+Mc/Statvlt+cdENGQjfcy4w+P/5Meqw&#13;&#10;WW53sBW77SVPf+HL5anHHyMPPGJXuepnl8s97lOY8MIhXUf2w3pwzHmkpK/Uz/cIOLQ6PPyIx55q&#13;&#10;HuLpIy607bgZC27ytcOTuyktXGedltBPfLEOVUf6qDm07daJWHKHOTEOY8mt68I4znFMXay5z6N0&#13;&#10;g7vA5P2kJav5IOoS7kdlX3T98+uiqT1qWouuF9eJ88U+50PLea0PccT1cnaLWJUfnMzF+dByHljO&#13;&#10;lfpd3rsQiy99jYJH87PPPKHlfCm/GxDHugCHVoeHv50W8hFn2Tpuxs6XlnbrhBauU+vV/UJvXi/i&#13;&#10;Q7+uge4T5+Pa1BzzHtPmvGhdzKHPC+c5x7HWwLl+60Ju8lA7c3Ge+TjmPPffxy1wXZrWEtagUgu3&#13;&#10;/vmqS9NainUEe8o16/PSixbEpzaYCqRXkAymjp5FH3w4eGOjX1s9z76+GOiDtZrmQpxvzph+Nwk/&#13;&#10;mp/HJ5Nsz15NAd+ce8Dg3hjEf1oJxmiz+C/97sGCe1EI/iO9e8DgHpy4uMznfvX1fOCcls+846/l&#13;&#10;mh+eI4ftMS6X/+R7ctHlW+UJb/4XeYB7VcHM1jnZ6l7VAT7/kALk7m47MrW3PPmVp8hZL3iDvOrE&#13;&#10;Z8q3HnaUrHSvIvn5D8+TS+/cVd75R8+QqalRueqzn5DTLrxa/vsbX5eHH7WL3PKbq+T73/qVHPqE&#13;&#10;t8qB47Oy9imvked96xL5wFf+QZ75jB/KA9atkduvuFDOvvRqecDz3ixP/4M9ZMvWO9yrBzY77e5X&#13;&#10;cvdgxCtwLyWZcB8vu3TXfWTj9i/Ki57/O9l/zYT85pc/kAsuudY9P3kIfia4dbqvvLxmbfOaeyhq&#13;&#10;xL1AaD7uZBGLxv238Bmi9T3E+JkOWoAJ4zienh6Xx73qtfLa390gp37m/fKsE34sD3vgoe5dPrbJ&#13;&#10;TVddKt/84WWy7+FPldc89ZEyteomWbpmL/ndFZ9xH7f8f7L/6jH59aUXyoU/v959ws2jXA4vxK3H&#13;&#10;ve+L23u8cKNoOFfugQyOEl6p5Mvlvs26s7bNvcRjZNmecsRRk/Lxr/y7vPTOK2Vv9+Dlqv/9kvzg&#13;&#10;JvcRz+49gfmJQtsc7/acOXsQ4zjm3CcpPWAf2XTGhfL3L36WfG6/NfK73/xYvvG9X8n05O4y6p7O&#13;&#10;ZLtfqPH1wIh1sGwLbe+Rntf9kMvP9bhHiAWfbtZ50fO6P19aeP5DrYtRC+vLNWENXFdYT+3Xaw05&#13;&#10;iNMY9kNO78/PS8iDOXKFcdrfjps4coXrrOQcEi3WerV26rZwrAdtiGEtwvlwHMaFY+L71YKfPeBG&#13;&#10;Yw5yh37Oh5b4hdZCHbCWFj2v++Z6+qyL5k9aWufLqgvqg8bzpjHsD3KPrFzco361hDw6V7gGrpeW&#13;&#10;aw05wnniyB3ieU1X/C6AXLB6XvvJH2KYj/OhtfDzpYW5qYnjTpZ41sLCAwM/W4ipm6/Dh/EcE99J&#13;&#10;C3HMSzysbx3uXRrP3KFlDmL1POeS7b8C6QFJ/zUsGHhY4cCBZQv9HMOiaWw4DjGM9YHuW91Y+1v8&#13;&#10;c+5XyjHZY+/95YB169zH7vpnBrJy70NlnyNulcmV7jUTkOS+LXP/FX7fww5wb1jqPisEF7T7jXbZ&#13;&#10;yj1kH/fnFKt3dz73C+rcdvcKjEOeJG8/8T5y7pkflC//wL1oY9XecuI/vVve9MxHuF9It7s3c52U&#13;&#10;dQetk9v33EuWgTp/4rDdxR/y0GfKxz40Lu962+nynbO/6h7ELJGV93uyvOuf/1Ke9vv7iWOXl5/2&#13;&#10;IVnxiX+VD33mG/Kpn7r3mxhdLYc/8y1y2iueLWvGtrk39dxX/vafzpT99jhVPvRf35Qv/nTW/UnI&#13;&#10;HvLc17xfXvWS42WV+5Of2ZExWbPfkbL6yN1lYizfF/fL+PTkXnLSW0+Rfd5/kpz13W/KJe43+fs8&#13;&#10;7jly+lO2ymc+dYuM4c93oNnVo1VD7yqNMc8GXIjXYz1v+cFj+Zlfz+mc7GOeTeeiT8fr+Vn33iyj&#13;&#10;uxwsr3jHv8qB+71P3nvmf8lXvnCpX+f4shXypy9/u/zliSfI7+0xIlvn9pG3vP2dsvf73ihf+v55&#13;&#10;crF78HDfJ79ATj/2bvnM5+7O3tzWnZep3Q92D1W2yHL38b54LoJvS92fTu17yAHuvUHcq4vwlMQ9&#13;&#10;JBlbsVYOOGSdrN1/hYwuu5e8/IP/Jje+4R/lB9/9unvoMS4PPv5v5OQTrpF//4nIUvexyzMu3157&#13;&#10;7OPesHedrFnq3jsH1I5727ZxefzrT5aTRt8lH/3id+Wqi2Zkz0MeJ+981/Hyqc9/R1Yuzx7I6HV3&#13;&#10;qgvriRjGIUbXUWPCubox/Gjg1BZ9zc2ctMTqscYvtBauh+ugXo7D+XAMHBr9tPDpdcLPsV4z/ZqD&#13;&#10;sdrHWPjQ6sbav5i1ZKvMvofr4BxrF85b437qwnywITfnOmnR86EWjNEsP/PpOZ2TfXJgrHPpeXLp&#13;&#10;ec1LP2IsP+P1HPk5x1jtD/F6zJzaIpZj8pGffo41l87JPubZwlj4dbyeZxx89Id4jQnnMEZDLBvx&#13;&#10;9Ovc8Okxc9IyRo81ntzMp+dCbo5h0RhDC5+OZ05axuixxi+0lnAd1Buuq24MPxp5aOHT6+T6aRkT&#13;&#10;juFH66Uu5IJFo0V/sWmBZrZwHfDTp9cFf91Y+xkb4uEnDhZNY8MxMfQzFmM0PQ65yUt/JzzmGYM+&#13;&#10;mh7Plxbk1evCGG2+tGTZ0vdBVKD106Z7tnYx1lzo02P221k9F/Yxpg+/zYZ9zsNyvq6PeWK0bdfH&#13;&#10;3NLnP//5x5566qmv3LzZvUoBzd038NJ/NF7clsW8v5CcbOB5AfHiCi9o4mHRyMk+LGPR962ixS2S&#13;&#10;r6JwNziPdx/Fi4Xgv85DdqYFH4ea8YGHvNQ4tv0eOeOkp8lJ37uPfOvc0+Tw1TOy4Z6N7g1TJ2X5&#13;&#10;1FL/igC87wjweH8Iz+rG+B9a9vPJvSmne8+RWfcJM/e4N3SV0Qn3qpFJGXf6ts/gE1NcrHtI4Z7j&#13;&#10;yPSWzbLJvSfGkvFljt89oHG/XM+4L88P/e5VC5vdp+XMuF+UR9zH/05NTrqHOtvdC2PyukKH4ylq&#13;&#10;mi3VPQTBQ6FZ2eL451ymZe7jYx2d/+WdWL/2mj3CWohjbTjGHHzWmFhgUJKs5lCY8TFO22KuIS3Q&#13;&#10;OTo65vbEfbrMXXfI7eu3yPi4e2+PyV1l113cG7S6+Rn/50p4M1VXJNTNnfnZkXGZXLa0Uje3+myf&#13;&#10;cc7Uurgm1gVjfLlCedyoew+Z0e3Tcs9W99DG5cFH+mJ//fvYAOO+8PHRej+9Dx7nH3PYTVu2evzE&#13;&#10;Mnee3Jvx4mEM87GOsGjUk41aY6/JOcldt0c6Dv0Qz7yaDziOuf/0Ea/HxIbcwHifcc6KOXVeyK35&#13;&#10;mAe2aS0+h/uG/MOuhTXymvNrFH1qtyzme9kjxKGRk31Y7i/6vu3kWlAD1gm2aAO6j/JcMg9s6LPG&#13;&#10;TWjRuclv5QYOrcm6gJ+5e9GCWPwU7vU+yvxh7nAMHOuAPhrHGtuPlro6kL/p+6jWnrRk9wDWQe83&#13;&#10;+7D+/Bn3C2KseO6nj408u+BF49ljH7YbLYzTtojdwbSwNnV1Ke1D/m+HpurStBbuIfPoMX3tziIw&#13;&#10;vL9YdZmampLXve517zvjjDO+4pDuZdz+vyHivyP6/5aoxvhneeiv89EPG/a1z00X8+xzHlb7rD59&#13;&#10;ltU+9NHImY2y75aP8+3miClsegVJUYoBdvxvbmU+Xvih9agcz7nShY/tdPOc06zwoRHv+7hx4h8i&#13;&#10;/EFQ0ZL9oskYb90vj7PqpuMvPvfLr0/svhd8Ll32K6wjdb+Ebp/b4F5J4l6J4d4kdc69Z8fUilWQ&#13;&#10;6j4O1r3nB/8x5DWCy7WSlkzndvcRriPuFR7Ll6/0mmfxaTnuwQjCsAT86QWiRyeWykr3KSrghQ8a&#13;&#10;uUb86c9258enrLDNOE2YL9bp8Hj/E8ZkWvBxv8g/UsTOuVeWbN+e4Yp1gzTXTh95syk3iXmjAY/G&#13;&#10;vD7egcmTTbrvDqZ97IfWwnerxce6b+20YP3b3EfjTqzYVfZble0DHoSg5tTiOsUDh6WTU94/6x5G&#13;&#10;4U1t0YBDy0vm+/yGuYIHGGyya3iAwX/0zbo9mXEP1SYnud+O2+EKXsTgYZszmgsJ8X4q7sOFZWJi&#13;&#10;wnP78+Q/3MhNuv+3a9TiOR045K7bI/h9brc2cvhc+Z4iJ/yFfkxqLehnJQPUN/JQA2026b7n3CFu&#13;&#10;obVwnV6XVZdsea1aNFiXfrVYNc/le8P50PrJfE85N+xa9LrYh3Y0avd9d3C5pmzSfQ/OLudDq/Gc&#13;&#10;Izcsz67HBd+AR/M4Z318jRZyA89+aDHnr0FHy7lh1JLJdLXBeWrT5qMuSI97dFNauP/cD79crNvY&#13;&#10;o4XW4vP3c+9yRWy3TvAX8zj6rg7F2CcHIPP5YT9a8lieIb+/Rs39/LBrQTFcQ63QeE37fk3NPTD/&#13;&#10;xhqw1rR+uuYs1tYl5+xVC3OHdjFqyUtRMroumPDrrNkj1qDAqTOr57o5uyUR+WA+tSBlu/tov1qs&#13;&#10;9SVfbxVID0h6q1slijdi3mBp9cWr+8STKMRznn5a4HU/jPfzwU2GeJ1f9zGPMVuI5zz9+Mk86z4h&#13;&#10;5qhHP09euG4v2Qt/uuB/WmMmv9E5TjT/S6/jZiytzs++tj4Y8TmP1kccMLrPGFgdx36MFs1BXvIw&#13;&#10;J8ecp9+Kha8038MeMY/mJ2c3Woit00L+jAuvFsleoVPB53tCPyxiyD8oLTyRmps5mYMWfjQ9pp5s&#13;&#10;JvuufcRqn+7zvDC+I17VBTHEh/Ecl3Kpc864cB5jNgsT4omFJZ6+cGzFap/uIxZjNnIRw3n6aYHX&#13;&#10;/TCeY/JovPbpPnMxlvzEcJ5+Ws3N2NDH/WcMLbmB133MY8wW4jlPPy3wuh/G+/ke7hcxWsJ1UAOt&#13;&#10;1td0XTppKc33UBeuydc1uO6wTs2v+7oG5CjNN6CFeWBLuQLdlfkh1MK1sI56PbrP+Tp8OG/Fap/u&#13;&#10;8+zWcVfqmNc5xNeNS7m63KOQS3PofrjuTmMrVvt0H1wYs5GbGM7TTxvi68bkwTxjtU/3mSvkIobz&#13;&#10;5KHV3IwNfdx/xtCSG3jdxzzGbCGe8/TTAq/7Ybyf7+EaXaxawpqyHrSl+YbrUsoVXN/QU5rvQQvX&#13;&#10;BMszQE6OiaFfYzkHW5qP1KJ5Ur+3CuBvH1IbQAV4kGF1wwUR+jgOLxbEWT7iaTW/5SNPODdILdvd&#13;&#10;e5k86LhXyCl/c4KsXZa9t0OYjzqtvJaP8VYNLB/wFg/ykosaaC285WM8LeNhF6sWa51cl7UmC896&#13;&#10;0DI+ti4WN7kGocXSB5+V1/INkxauZRjq0kkL60ZLPC39sHU+az8sH+Pr6qJz6XyM0/OWD/NWXsvH&#13;&#10;+MWqxVqTrpmuVdN1aVoL90qvydo34IZdS52+Xvao37p00qLrXaePGmh1TMweNa3F0gefldfycV3W&#13;&#10;miw889EyHrbOZ/FYPsbXadG5dD7G6fk6n5XX8jG+KS3QauW1fEmLXate6mLVV58lfYaa3qOmtbA+&#13;&#10;ek3IGTbgmtIS5krj3iqQHpD0VrfaKH3geaHgqTVbeFEQDz/xtIwhBhZfaMTziTh92jKu5BuAFvCB&#13;&#10;e2bbVtm8ddq/dwn0LKSWpuoCXtaRNdf15F4xP/HEDLIu5KYO5g5tnRa/b/lTaOrTFnEVrprzstBa&#13;&#10;/FpyvZYW6yw2VZd+tVg11z69L7pPDNaqGzGw7AOLr051ISdtiCefXjP6xNNSD/HUQixwITfmgKMl&#13;&#10;F22IJ3cdnnGe0H0jvlstjGcceAqfqjl8GqP7xNMulBbkpwZarQX9+arLQmvhOqmD9aCdz7p00kJN&#13;&#10;wFl75H3uLBIXWsRVfDVnd6G1cH3QO+xawnsRtdNaNQ99HHfaI81p1aVfLTq/7lMfLXSgETOMWqAP&#13;&#10;evFl1YVr4RqIhw3xGqP75KBFLBoxsPhCAwZfITfnYBlX8tVcoxpPbh2HPho5h0ULNQ1DXZrWwppz&#13;&#10;f2DRQstaEE8McP2eF58wfeu7AulPbPouYUbAw64PN3y8KPC3J8QgotTHzTC7n2Y30zyuhFE+n0Pd&#13;&#10;gJmHeNqmtEA/NdBqH/psi10L14cbVqc9wpqJp9U+1gS2l7qQs1ctiNe5/UBp8XNukcxDvHV2iUla&#13;&#10;8gs3r2NPdTFqzvMx73vUpxboZg20dvpoMcc+LfHF3AJr4R54fYYW67rgGvgPHF2PcJ11c8TRgrNf&#13;&#10;LU6+b+Skzbz1c8TRArnQWrTmXrRwLb3eu5CfHAutBTrQWAfq4djr7PLsck291qWTFq9zZ9FirJN7&#13;&#10;Eu5R43XpUwt082xo7fRFnZeGtVATdLJP6+us/9085Fo6/Xxx8n3j+mgzb3ZPoI8Wc+zTwsez6X1G&#13;&#10;XfrVUpdXawAGbbFr4ZqirovgGiNHVpHse7d1IU7Hpn5vFUivIOmtbpUoHOiitX5n8he7PrDElWxw&#13;&#10;oyt4XKeEU2NgMBdyw8cYYHgT9V13EYZ4+In3tgstiEFjHPshN+Y1Zhi1QB90h9q5psLW1KWyxj7q&#13;&#10;0rQWa51aP/rco6SldXabrgtrjrNm7VFxBnm2grM4yLPbrxZoZfN1c4PQYp7nS2OJo2+htZT05DWH&#13;&#10;tl72qFiT65A3tMDAF+4nfMR6nga0eN48v+4vRi2sYagd62IdvQ2uI65b4+hjHOdCbsxrDM8ufMCG&#13;&#10;ePIUtkZLhdcF6DwWdyUm4F4oLV73TqKF+4/97bRHTdelk5biDPJsBXuEeTaevZKtwQNDHOMb15In&#13;&#10;Qt7wnFf05LoRYu0R/NTvbc06KzgVx7mdXQvqgMZ6st9tXRA3qD3yQhZQC9ai68BaaF2DqAv5ku29&#13;&#10;AukVJL3XrhLJi1jbCsg5eHGEOFwU9DGOPozDi4Zz2k8febQlp7aYRwtx5LG4gdd+Hav95AjnmRM8&#13;&#10;utGv8Zgnj8XNefLoWAtvzTMvOWDpI4cek4N46sOYePSJo4UPjXj6aTGHftjoI7ce61jEkZt9cjEm&#13;&#10;9BNPHlrgdEzIs9BaqFuvh3o5R43E6PlwPcTQTw7Wgxbz5AmxGDMnMeShnxhrnj5iYNHohw35OJch&#13;&#10;7f0nJoxFDH26r330w6KRq04LYtk0j/ZbsYgJ8RqnOdmfDy1ag9ZHDbTDrgU6qV/vBX2c1+vhnIXv&#13;&#10;py7MRQ7mZD7O008cLf3E00+LefTDRh/Xo8c6FnHkZp9cxNHSTzz9tJhHP2z09auFvOTBeLFqoW6u&#13;&#10;AVbXSdeUGD0PHxp96Pdal361UOti0EKNWjPrRh9qidZ0XfrVAo3UTAsfGrXTr22GKJ8XzKNpXExd&#13;&#10;6mLh70YLcGyWFsyRh7q0j31YNGsd8JMjnGdOYHSjX+MxT54mtICfedFno2+YtHD91LYQdWF9ku2v&#13;&#10;AukVJP3VrxJtXagA4eVWnOMFxGA9Zp94xgDLC46W8bDA80Kkn7HEh9wY08cYPWY/VkuYF9yhL+TG&#13;&#10;mL5h0hLWDtqoE3VBn2vDHPG08LERp+dCn+bmHH2M4xi87HejhVjEkZuc8KEBQx/x4CaevhDDWG+7&#13;&#10;qAt5gCc3OeFDa6eFMcAxTnPCjzYfdelXi7VOaCdvuC4Lzz1iDONhw3jvq9kji5tcmAu5LHw7Ldwr&#13;&#10;cLLV7ZHFjRiusWkt1Md81M68XCfG9DEG4zo8+bgWbRkPq+tCP2PruOu0MJ46qZ18mCcnLWNgh0kL&#13;&#10;NWudoS9cp64L44jx63P7xXVinnzwEU/rgfk34vRc6GMe1jxGC7Dks7SQm3PEUyNjqY/4hdACTVpf&#13;&#10;qIVauRbiYdE0njz0cX209COOvJyDD40c7HvrTjpwjIGPcZoTfjR9XXCesVZcOJexLKwW6t4RtLDm&#13;&#10;XAus3iP6w33QNeCc9nmedE/314xVF9aVc7y/sJaY597QMoZziNVzjKUv5MaYPnLpMfvzrSXUC21a&#13;&#10;C/pcG9euLfpsxJET/tCnuTWOHMn2XoH0CpLea1eK5E0YTn2AdZ8HGRjg8f/wQBd490d/vJBCfMnv&#13;&#10;LjY09yM943R9cnu/+2FPfMGd+zCPRnzXWphTcXue3G+tE/M6v+5b+PnSEuqK1oJNzBtj9dowRT+t&#13;&#10;9yEuDyUefvZp4UPrao9ICLyxR5qT8xY354inBRZtGLRAUzstxRrUdeHxDdQlacnvQbwf9HHvGvge&#13;&#10;9aGF5xyaeA3A6j7PmdeN68/9vzgP4VlbQC3Qh1ZoD7WEWnl90Q88Fudav3XxJO5br1qsmoOTfLqv&#13;&#10;ffBTO/y6Eed/jro1c565ivmgLpzX3OgTr/vap/HMBR8acfpnOvzMVcyrs6jnfR97lW1XwQe/jiWf&#13;&#10;xjephdzMG2op5nPtHEMfWoFXZxF+i49YPe/7AbcVCx9z152XIm5n0RLeL4I6orZo81KXNlpKe9fD&#13;&#10;vUuvwfeDdRbrc9eez9WgFn2GLS3woRFXuXcp7f3WhTmyjLi1ZPcXXif0E1fRwr1g3eb7Pqqv6YXW&#13;&#10;gtrlrXKeBlgX5ki29wqkV5D0XrtSJG4IvFnw0MPyxkQfgjzOXSMaH+IsvE5IvOYo5gNu+IFnjMWt&#13;&#10;eUJciCeW+YgP/X5+yLVAM/WH61T3MbN+IT5cP3lDf11dmtZCPdy3whp7tNi1sObd7FHTdemkhRph&#13;&#10;LS0+fkB71LQWnCmuB31qR5+Naxx2Lbj+Q416j6x1hniMiaNFHTzO8euGefhDDo/pUwu5qYEW3Don&#13;&#10;9RA/jFqo0VujLtBM/eE60z29/F8vUUO/x+osomZh/cI68lxwL3QMfYVdgD2i/kIDOwPSwvXX1YX+&#13;&#10;+ahLv1q4/yEPxnodLCHxHOs1hhzAwBf6dQx5iLXuu4jvRgs4gLNy+jzG/g+rFq63ri5cJ3G0Gu/X&#13;&#10;nH8jPtwLP92hLha35iE3cbTUQiz1EB/667QAx5iQOzwvIS7EhzmJD/29atFrJDc10AKDfGFO4kN/&#13;&#10;rBZqSLa/CqQHJP3VrxRdHH73H6eswx8e+hDPMXG0pSRuQO4Qr3Gcc89tCryeD7lDPMfE0YKDc+hb&#13;&#10;WjS2hB9CLXotXA9speXaiQ/XCDzn0O+lLjqeHLCV1qMW8lAbx7BF7oCbGGu9fi7AW7iC2wWEucMx&#13;&#10;OAt8wO3z5Rzsl2yAXzRact1a74LVpU8tXANtaX/yvcMc99jCcc66dwEfxoR4jomjHbQW8IXczE3t&#13;&#10;HBNHO2xaqJNrgk76LM2c4zpDTDgO8RwTR4v8nKvTorElfHD9Yw4txGdeTGRzzEccLXCcQx9+fNHH&#13;&#10;MebYOBdyc15z0+dtjRaNKbidM8wdjhFX4ANuciYt5f0faF3ymusaL9ge9amFa6BlnQobnC8LF55F&#13;&#10;jUFfj8Eb4jkmjrbQkHfIFeI1jnO8RjUX49vhGc84Wh2DPrlCvMZxztJCjnZ4xlMDrY4hD+ZCvMZx&#13;&#10;rgktBbdLaNUl1F3gg7NFvd3iiaNFfMHdkBZqZB2ZT2sghnMYYx5f9HFMLCznQm5irBycSza+AukB&#13;&#10;SXzNOke4p7Fh48HXtsDkeB5uXATEuf+W4y8KzhUxrkMf8T7G4en32Aa0aA3sMye0UA+00z+sWrQ+&#13;&#10;9Avt+R5wfXhKjUY8cT4m36MMUf6u8YypqwuxzFPgB6SFysBbcNfs0bBrQQ25Bq6r1z1ifK916VuL&#13;&#10;cY2WtHTYf31eFloL98Trt/YoLzbPF/EYUzv3g/tZjF0npi7k7lULNfr8xh55zfneMFehteZ+Maxa&#13;&#10;Ct2qw/Vzbdwj+puqi5JQdJnT1481dweEfq1F+9CnftqCtIs9KrCqQ/750OL159eRklDp7ghaeP2z&#13;&#10;vn6RNXvUdF361mLcL3rdo8a1dPj5wuvG68/PYs971Kku/WrJrwzqo3aeF/r12dIXU2mPFliL18x7&#13;&#10;3SLXomvMPveiVPN0Ty9+pvVaF9Y32f4rkN6DpP8aegbeiGHRaHmTg0/3iYcfLcRznn5ajfWB+bfS&#13;&#10;fH6ToY9W59d9zGPMFuI5H/qBp4+xsCXuRa5Fr4tr5fo4JoZ+jMM5+ErzPdQFHGzkJyfHnKcfY85p&#13;&#10;n+7jH2AYs3XE52e8Ds94zpdy5bHap/uD0sLcO4yWDtco1luqY80eDaQuHbSg5nVawv2AntBnxWqf&#13;&#10;7jNXuC5iOM8ctFbe0MezyBhacgOv+5jHmC3Ec55+WuB1P4z38z3cL2K0hOugBlqtr+m6dNJSmu+h&#13;&#10;LlyTr2t+nZAT62Qf87qva0CO0nwDWpinTovOr/u97JHOxbWSk2Ni6MeYc9qn+9TC2I74fE/q8Izn&#13;&#10;fClXsJ/AlOYH9LOOuXcYLfm5D9fF2mGd7AMTrrvT2IrVPt1nrl60hDpCrTyLxNHq/LqftJRf0cB6&#13;&#10;xdYlrCn3lrY038N9FPFs1EhOag39wNPHWFjGod/LeUEcG/nJyTHn6cc4nIOvNB9ZF8Sn1l8F0gOS&#13;&#10;/upXRPMgw1qN85gjhhdEuzHnyIkY+qx4Pcc+Y2nht2IxzxhrXs+RQ/sY3y6WGmjJw1hYKz6c13nJ&#13;&#10;oX3EW1zE6Vx1eGIY044Pc8OsBWtBo0b2Ya11wY9m4eHnetmH1XUK+xoPLJrF3Y0Wcmcsi1sL16Dt&#13;&#10;QtVFa2A/Rgv3xdpr7bP2uF1s0lI+46wHbb97xL2hBe9C7RE10IZa2unSWPStuhCjzxux1hw5LPxC&#13;&#10;a4FeNGpkH1bXj2NYNAsPv45ptzbiaBHLZnFbXCGe9aVfc1vxxBNHy3jYhdKiNbC/WLWEdeZ6YHXN&#13;&#10;u9kjHct+TF2Sluw/wOo6oI56zD7rOwx7RA200KbPi+5zTq+D85iDn2NiuhlrLDm0rx03cdQGi0Ye&#13;&#10;9r3TfYMexlja9Bw5tI987WKB4bzGkwe+1PqrQPoTm/7qV4nmgS1Z98wEYxxcXgyVQOfQc8TDlrgc&#13;&#10;jmN/IeTPYzSe3MSV7DxosdZZ0sA1DIGWouY1WqibNS3w+Ro4Ji60mMffC6KhT3zmae0l4oq5hrR4&#13;&#10;bW20aE3DrgVrCWtN/dDOmuu6hvjSuI+6gKfERSHO7nRa3JpRC56fsC4cz0td+tTCbaTmkq25RhkD&#13;&#10;CzzrEI5LXDkWmLq6YA7NjOtCC2J3FC1Yh15LWJdirqYurCHi0Aq86+s9Iy60wPP+gr6OB5/GF3MN&#13;&#10;afG5HDfasGvJVJZrjDpiDayTrh3xXJueq8NrTLs9IrfOHaOF3Dq+lNslKI3b7NHQa8nXUldz6sd8&#13;&#10;43XpoIU1r9NCrcSVbOweNawF2rAO1p3atdVzxMOW1pXrRFyvdSG3zqd1kFvnJVb7gONYa0GfePIS&#13;&#10;B1vMqftF4WOAsnpOx2tOwDkGnmcXfR2vcZpL3y80npyUE85xTFxoMd+PFuZNtv8KpAck/dewYPAH&#13;&#10;24144DHhfe6hLy8KN1vCt/xZHMfaFgHkyx0+j6ODBR7cmc3zwuPm2PzcALSEOcCvtWQ5F4eWonY1&#13;&#10;dcHasF7WkXhaq+asT2xdCs6GtHD/kQdfoXZrnTiuLT9iWq3lz/afY9iQG1GZP4v3fUfXqxbNRe5s&#13;&#10;TRkndGO8GLRQN9dB7Zm/VXOsBV/EF+tzEPqz9WY1Jp/GkzvDsT6tvSGWscRn/s5aqIm2paSVAz7P&#13;&#10;12GPspwZg9eb4zP/wmthzd1qimXC1/K3ziDrQVsEuI5fW+7wa+uhLq2cvWmhBlrIGVYtXperObXS&#13;&#10;Zv5WzbEtmCM+L7E3LX8LDxz95AxtWBdyh7hBaXHqKutkLmjx/fy8DLsWaG1XF70uri3EY5zhaFvX&#13;&#10;j473/TZ1wXzIrc+L5rK0ANtOC7kZS3zmL2tfaC3QiAYdlhaukzZDZ99DPNcJv3V2O9WF3L1qYbzP&#13;&#10;0+cekWuhtLRq6xaSt8WqBbrRaNHXe5Sdi/J1UWByrI91pYAlHhg0+Fr+1rUJHP2wxGqL/iC1kDvT&#13;&#10;WNXiPF4Tcdqi378WsKQ2iAqkBySDqGLOwYsRQ16UvEhaabKLFGM9x1jta8VkPX2BE1/GlLlDfJW7&#13;&#10;jCcXuav4DMF5jLhO5iKHmym6Fr7KXcYzmLFVfIbgPEa9aGEM82W2pUWvi7nKWlpYzg+rlrJur7JY&#13;&#10;tp7Dmpuui84X1lzP1WsppHutHCFW75nFzXmuUeez8OROWspnvZe6sObcA3IM6n4Rs0c7kxZeF9Wz&#13;&#10;nu0A5zFqui7M1ZQW6m+dLb+qYoh5tuHXUtXqV+PWAO3VGtbj+69LPXc3Wlhz6LC1EJGdQY7sPVpY&#13;&#10;LdSW2aSFe7TQdeG5gi231lhrJR6+civjOQc8Y+gLLXMTx3ELV+bmPPHdauE6qniVKa8DuZlLIYou&#13;&#10;+eAgvspd1s5gxlbxGYLzmjtGC/UwX2aHU4teF9ddrktZN/FcI8ettdbjGdPCpt4gK5Deg2SA1eRh&#13;&#10;1dai5wUQ4qyLiT7w6ItMx2o/8eE8c4Z66Nd45qKPMeTmPP3E0dJPPP3aEqMt5tFCHHlg2ejDWPt1&#13;&#10;rPYTb80zL7lh6SOHHpODeHJjTDz6xNHCh0Y8/bSYQz9s9JFbj3Us4sjNPrkYE/qJJw8tcDom5Flo&#13;&#10;LdSt10O9nKNGYvR8uB5i6CcH60GLefKEWIyZkxjy0E+MNU8fMbBo9MOGfJzLkPb+ExPGIoY+3dc+&#13;&#10;+mHRyFWnBbFsmkf7rVjEhHiN05zsz4cWrUHrowbaYdcCndSv94I+zuv1cM7C91MX5iIHczIf5+kn&#13;&#10;jpZ+4umnxTz6YaOP69FjHYs4crNPLuJo6SeeflrMox82+vrVQl7yYLxYtVA31wCr66RrSoyehw+N&#13;&#10;PvR7rUu/Wqh1MWihRq2ZdaMPtURrui79aoFGaqaFD43a6dc2Q5TPC+bRNC6mLnWx8HejBTg2Swvm&#13;&#10;yENd2sc+LJq1DvjJEc4zJzC60a/xmCdPE1rAz7zos9E3TFq4fmpbiLqwPsn2V4H0CpL+6leJti5U&#13;&#10;gNx/6yluULyAGKzH7BNPPmB5wdEyHhZ4Xoj0M5b4kBtj+hijx+zHagnzgjv0hdwY0zdMWsLaQRt1&#13;&#10;oi7oc22YI54WPjbi9Fzo09yco49xHIOX/W60EIs4cpMTPjRg6CMe3MTTF2IY620XdSEP8OQmJ3xo&#13;&#10;7bQwBjjGaU740eajLv1qsdYJ7eQN12XhuUeMYTxsGO99NXtkcZMLcyGXhW+nhXsFTra6PbK4EcM1&#13;&#10;Nq2F+piP2pmX68SYPsZgXIcnH9eiLeNhdV3oZ2wdd50WxlMntZMP8+SkZQzsMGmhZq0z9IXr1HVh&#13;&#10;HDF+fW6/uE7Mkw8+4mk9MP9GnJ4LfczDmsdoAZZ8lhZyc454amQs9RG/EFqgSesLtVAr10I8LJrG&#13;&#10;k4c+ro+WfsSRl3PwoZGDfW/dSQeOMfAxTnPCj6avC84z1ooL5zKWhdVC3TuCFtaca4HVe0R/uA+6&#13;&#10;BpzTPs+T7un+mrHqwrpyjvcX1hLz3BtaxnAOsXqOsfSF3BjTRy49Zn++tYR6oU1rQZ9r49q1RZ+N&#13;&#10;OHLCH/o0t8aRI9neK5BeQdJ77UqRvAnDqQ+w7vMgAwM8/h8e6ALv/kSFF1KIL/ndxYbmfqRnnK5P&#13;&#10;bu93P+yJL7hzH+bRiO9aC3Mqbs+T+611Yl7n130LP19aQl3RWrCJeWOsXhum6Kf1PsTlocTDzz4t&#13;&#10;fGhd7REJgTf2SHNy3uLmHPG0wKINgxZoaqelWIO6Ljy+gbokLfk9iPeDPu5dA9+jPrTwnEMTrwFY&#13;&#10;3ec587px/bn/F+chPGsLqAX60ArtoZZQK68v+oHH4lzrty6exH3rVYtVc3CST/e1D35qh1834vzP&#13;&#10;UbdmzjNXMR/UhfOaG33idV/7NJ654EMjTv9Mh5+5inl1FvW872Ovsu0q+ODXseTT+Ca1kJt5Qy3F&#13;&#10;fK6dY+hDK/DqLMJv8RGr530/4LZi4WPuuvNSxO0sWsL7RVBH1BZtXurSRktp73q4d+k1+H6wzmJ9&#13;&#10;7trzuRrUos+wpQU+NOIq9y6lvd+6MEeWEbeW7P7C64R+4ipauBes23zfR/U1vdBaULu8Vc7TAOvC&#13;&#10;HMn2XoH0gKT32pUicUNAK24Q+Y2gBNLzuLHif/nFGsYyjvOe36XgjS60YTy4m9JSyZXffEJNxXiI&#13;&#10;tWAt0KlbUTfsaV5zzhdz+Y2MY2u+WH9dfYK6gKNJLW01qrOINQ27FtZJXxfW+uDrtEdWXLF3XdRl&#13;&#10;XrQE94u6PVpoLdSFmlpauBfaAssx+mgc02beqt//Q6xmjxDL1osWnzu4RslDXlhqHGYtJZ1GXcJ5&#13;&#10;rLNYV3Cv67cuYS6M0XRtde5QS2Uc7FHIhXHB18U9PYwvYl0dKrmDOoU/d0OuWC3MjTg0jmkzb9Xv&#13;&#10;5wdcl045O2nh/oIHjWPGcbzT3NNxnvC//N8fC1qXNj9fqEvvWaN71IcWnlFtoVuPw2uU9a/gcG0v&#13;&#10;oBboQSu0B1pKc/k1BR/Xo/eo4FD3sDC+XV2ARSt4IrWUYpUGaC04tT/y3qWvozAXxmisC/pmzgFp&#13;&#10;caWpzaVzo482aC0Za/o+iAqkBySDqKLi8Bdh/u/yTgcfYR6DmwFuOPkPSvh540AfjXPAo2lujPU8&#13;&#10;+942pAXcdVq0tmHXQn2hZo6LWtfsEee5B/3UZaG1+DW7dXItXBvXpG0x11BdOmnxIt23Us2UFsSj&#13;&#10;6XmOuQ6Muc/E67GOxQ9gxltxlbkILfiBanEuRi2sA+vJMddHq/dA15l47+uzLuTqVQt11WmBv9s9&#13;&#10;Wmgt3fx84Xo67VG/delXi1VzvUfUF+I4LtanrlH40HQNONY+csCi6THzepufXfpCHMcFR40WzsOC&#13;&#10;C19WbuI4z7zeDokWv+Y+7qNYIxrXxjpgjC+OfZ6asY5N9/TyAz/U1toj1pz15VjjeU0To+tMvPcN&#13;&#10;+T29WFN+fvQ6wvPCdXHNHJODFhzElPicv4gx6sI4bQvOmvsF8xS8rkMfLLnCeerytiEtOneoRY8t&#13;&#10;LfSFOI5j67KQWqiVezBoLeBNbTAVSA9IBlPHjMXdWPiDgjdTXsCmdTc5Xvger+KJpzyM0Yj3A+fi&#13;&#10;WM/7WHUDHbQW/ELHdXod+Ka0+KG6GSM/8UOnRa2FNdcWa2GNrT3S833XpWEtXBc0o3HsbRdnUeMR&#13;&#10;309dyAUeNI671ZJFZXHoh1o4Bp+et/aIuT3QfeN4PrWE18WOrMWvTd0v2u1R03Vpp4X739S9q7Ju&#13;&#10;iKmpS9NarOtiWLX4MrX7+dLnfZT3Dp4N7r8f++St+03TWsBf6FHrgh/Nn4v8Fy09Ns+Limectohn&#13;&#10;rl5+1pELPGgce9vFz5csKotDf5i1UBvWprXq66jpexf3KGkJ9gAb4lxWXXgWeU03vUf+cPSopXT9&#13;&#10;8IFNH9fRQmrR14XXgW+qLn7Yxz0d+8j95nXBPWYddV7OaR/j+9WCeHJZWvR8E3UBf2qDqUB6k9bB&#13;&#10;1NFfEJWLTnHjgtEXqh+7qwO+oqm/9CCecxiHPndPKBrn4fA4xw1rNfJwnvhutXCddXhrncwV6llw&#13;&#10;LapElhb6Ct0BXq+r77oE3GEd+9ZSLKL1j1e4PG8XZ5FrhV1oLVzKjqCFawltuP84X3XXXLgfvdYl&#13;&#10;1MDxzqjF17TB+2jMHjWtpdO9i1pxHhZai3UWoalouuv8Id7r7/Lnbqe6hNzED0qLXhe5kdNqw66l&#13;&#10;pNvYI64Ja+60R/3WpWktXEtorT1KWnr79whrG3Ne/Llqc08H53ztUSctfj5/aABdxDdxXsgNa7V+&#13;&#10;tZj3LpXKqnlJi8IOuxbqK+oYaNfrarIuRf7U6bkC6RUkPZeuHMgLvHTzUhDOw0UML5R2Y86RSl98&#13;&#10;VjzxGsdYWmCsWMzr+HCs58ihfcRb3MQBoxt54CPGig/nNZYc2ke8xUUcMJyvwxPDGOL1OOwDo311&#13;&#10;3BrHPLBoiA9zwa9jwvlwjhzUgng0+tmHtbjgR7Pw8If5iLXmyDEoLSHPYtaCeoWN9YKfa+1mj4gl&#13;&#10;X2xdGKdtjBbm13nJpX3WWtrFkiNp6fzLsa4j6tZurOdYW+0L4/Uc+9wbWvKEsZ3G5OM5oUWcPi+6&#13;&#10;zznGcgyLZmmBv47bmiMHc+j8uh/GcgyLRh72vdN960cLOSxuzQsctaJv4Ymx1mnNkYN4YNDoZx+W&#13;&#10;uYnlmJhQK2NCvB6HfYsDGObSeOZlHlg04onNvPF7xDhtyQ0f+eu0EWOtSfuseM3NvtahudmHtbjC&#13;&#10;+ZAvaSmfDdQLLdWlWgOcnbq6WGdPnzXOo7bkYR+W84yxxnqOHNpHvnaxOlcdnhiL25obtBbmRa7U&#13;&#10;+qtAegVJf/WrRPPiKtn8pWQ4uLwYKoHOoecQz3GJy+E4xrx7GO6bxmeeFo54b+dBC3RR+7BrKXTW&#13;&#10;1IW14zoKvHPomhMXWuC5R+jreHBqfDHXkBafy3GjWVqymfK6oB1xIZ66GVNodw7iYYkzbR9aLG6t&#13;&#10;hTUHjtpMDble4sN1khNWc+m6JC2tGod1qqs56sya67rW4b0/9rwEe1bHXacFa0Ez42quiywi+444&#13;&#10;nj3ycGxyOlBTWpCfuRe7FqxDr4XroS3mavaItQcercC7vt4z4kILPM8u+joefBpfzDWkxedy3GjD&#13;&#10;riVTWa5xzH3Uqqv2gb80blOXfrVw/5GPe1zKvSNpyddSt07WEvON16WDFu5BnRZqJa5kY89Lw1qg&#13;&#10;Detg3aldWz1HPGxpXblOxPVaF3LrfFoHuXVeYrUPOI61FvSJJy9xsMWc2yOOCx8DlNVzxMPiCy20&#13;&#10;wPPsoq/jQ3wxV6OF3D6R+1bg87wcExdazPejhXmT7b8C6QFJ/zUsGPzBdiMeeEx4n7smeVG42RK+&#13;&#10;5W9d+Iin38cXETlfPvZ5HB3x4Caetgkt5KaFHK0ly7k4tBS1q9kjrA3rZB2Jp7Vq3mtdCs6GtHhd&#13;&#10;+XnJ1lPeI2udOK4tvxuo1vK3zmCxBuMs+vx5vO/3oUVzgTLUAt2LRUu2F1lhrLrkJfNrDNdJPP1+&#13;&#10;zIAe6tKvFtacVknx+jn2eTrs0bBrYc1xD2CDr+VvnUHWg5Z4WL1nvdallbM3LdRAC13DqsXrMu4v&#13;&#10;mb9Vc2yLVRfWPMRjTDzrENqwLk1rwdkKNXDMdWCd0DHsWqA702jvkV4X1xbiMc5wtK3rR8f7fpu6&#13;&#10;YD7k1udFc1laWPMMV9VCbsYSn/nL+IXWAo1o0GFpYc1pM3T2PcRznfBbZ7dTXcjdqxbG+zz5/i9W&#13;&#10;La3auoXkbaHq0q+WbA9a1yqWo/coOxfl66LA5FjP4Uox7Fqgu6Wxda/DGrM60LbqkfkROYi6ZDzp&#13;&#10;e/8VSH9i038NPQMOPy8A13MPAFsvJysf/ixhdkPIk+dPIi0pxBXc+UVGf/lCBEP5Zpq04IbTvi6Y&#13;&#10;rdujor41e6S5B7FHTWrBWor1uERaO/L65h9et/7x2FRd+teSnXNdczx173RdaDxrseBajPsF15Ht&#13;&#10;UWtdnfeoz7r0qSU/Rd601pD9g0DXHgDWH319FgvcEGgpdBpaMIfWzR5lyOx7r3VBtK9ZD1qYU+tA&#13;&#10;n/6i5m4xel90X+8RYodZC/XBouk9Ktak7hcZqvV9kHUBK3KyxWjRNbf2CLzFelwCjUc+P6fOC32w&#13;&#10;aPOpxSds+/Ol/b3Lx+ff9Dp7qUu/WupqXmhRNe+0RwuvpXUfsLTkJffGui6ifu52rEt/WvS+6L4+&#13;&#10;L1iInxtyLay7vkbp0zUvfHnH2iNdC93vti7MsZBaoAHa2YZVS1Hfmp8vuubF/cI5i7h8na19xIqz&#13;&#10;eyN6HqfOLn2waIzLRul7PxVID0j6qZ6KxaHlAddWQXwXc7r5CwR3u5qLCVjG8OD7GMfDMfnCvBpH&#13;&#10;DmI1L30ev5Np4dq11bVijfHAy9ojq+bg0rUPuTnXDseYQWohJ62lHevkmomjHSYt0EQ91NvrHnF9&#13;&#10;tLF16VdLmI86NC99/uy02SMd00tdmtbi9Td47+KaWS9tw/OyM2mx7l2szXzXpWktXJe2XCN8PCN1&#13;&#10;9wvGMYb4Xs4LubQlL3zkrtMCLPNqvPaF3HqOfVirzbuWBu9drI9eE9ds1bHdzzrEkYe1i9mjMB91&#13;&#10;kJf7grHvN1iXTlq0tsWuhXWF1S2sgcZxn0O8HvdSF51Dcw1KS9P30Zi6NK1F14/9UB/3aKG1QAda&#13;&#10;zP0C+F7OC+LCFtYlnE/j7iuQHpB0X6u2SBxuXhgE1h34EAe89vEGqnnYpyVe5+CFwTliYTUu9Osx&#13;&#10;sfT1qoXxw66lTmedbuJZl041B96qvcVP7nAuHJOT+G61aJzm1H1y0oZz4XhYtUCnXm+oU69P4/T6&#13;&#10;dJ942nAuHOt8mNM59Bz56NM4ctJqrO6H8+GY3LQ6B32ajz6NIydtiOeYMRxbePpgiYdF4xzj6dM4&#13;&#10;Ymg1VvcZQ5+Fpw+W+G61kBeWPNqn++Smz8LT14QWciP/jqClXR3r5nQNLEyvdbG46KMNc4dj4LSP&#13;&#10;WmDDOe/I8Rqn43WfeNpwLhwDp306KRuEswAAQABJREFURzinOTVOx+s+8bThXDgO8+kc4Zzm1DjN&#13;&#10;qfvE04Zz4Vjnw5zOoefIR5/GaU7d1zGM0z4LSx+szmHF06dxOl7nCvuMoZ9xHMPSl7ToqvRXF83E&#13;&#10;+tb5mt6jurz0a329arG46KPVeeALx6FvGLVAU6jTO9w3rge2G+1hHMfJDqYC6QHJYOooc7PueWF+&#13;&#10;8EOLFPqw+3lcI+5Bo8bqi2J2dtZfLEWcwmsc5RPvLYjzB+ian9iCM9eFJ65RWnIi8tBqfvQXgxbo&#13;&#10;1DXiDcr7uqwLaw8uNNaDNvO28tTVhbG0g9ZCHeSH1VpYB+I41uvwvgHUhTlgmSdGS6GpRgv5uTe0&#13;&#10;9DOeubUf/fnWgpx1Wrw/WCfwaIyBLd0XAjzns6h8fe6HsFUXzUu8zhPeLzQGGshZ5FRaShrzQOJp&#13;&#10;NR/6zG36FTfnGdO3lj7vo9TDOnB9HOs6dqxLn1qYk7aiJRfLeVqugXhvF1gLtKHVacEcMXod3hec&#13;&#10;F87Tcp0cgwuNY9rM28rTpBZq0jl5XuiDhTa0YdVCfV6k+8Yxa0qrrwtg6adlPWg1X7d1AZduHDMH&#13;&#10;bZ0WxlIDLf2ajz5Y+j0+v47oI45jWK4HtiktPl9wXWgtyM31UdOwainVK18EteuaY0rXmeut+Puo&#13;&#10;S79ailpTa6CF87RcJ8d6jxZcS15gaqNl3TFGq9sjzBGjY70vti4gc408tJm3ladJLdwrndPaI78+&#13;&#10;B4rRwhhyJ9t7BdIDkt5rV0Ru3rxZbr3tVoHlIS8m2cEDi+we4D18bxBOV2yOJx/w+H/t4Vd45OHL&#13;&#10;R018jmXOWC2Ioy5yWBaYxa6l25qzzk3WpWkt1h56n3FeFloL6xxzXfS6R53q0rQW5I+9Rpuqy86k&#13;&#10;pel7V8weNa3F76u7X/MawbjUdqCfL03fu3g/KNUPgwW4jw6Tlko96FBnC+cv5rrgea1dJ3Og/Orf&#13;&#10;I8pd7u6EWlCAneXnS8f7aPk0NFqXjlqM+4X/s41AYzHs4+w2rQUaY6/RWnyfdWlaC+7zvC8Ve8NO&#13;&#10;sEdNaJmcnPS/izJlsr1XID0g6b12RSQO5O677y6bNm3Kfgi7GV4gvMhpGaR/IOk59mk1vt2Fp/Hk&#13;&#10;hg9t0FrAqfNhXNcWuxbWXK+XfVq9dsun59nvpS79aqnTRi3QpjHs02rtw66l0Gr80ldZj4HxtXCL&#13;&#10;5D9IdAz7tEUuFCX/4RjOeT4jD3Bo4TXqnerboPaIlHX6MN+kFubXdli1sOZ1exTqJh5r03Ps03Lt&#13;&#10;wPO80KetxpMbPrRwjzQW88T7vjp3xNFins3yWXPkBh5tvrVQE2wvWlhzvV72aUs5VP20P+wvhBZL&#13;&#10;L3QNoxavS9WS2mlZT2jvd49CTs2d7unqv9TlheF56XePijqrfdY+9MP7Bedp+9FCDm31WSA3fGjD&#13;&#10;rEXrhlZq931VX+JoMY8GPK+jzFP+rvHkhg8trIvGYp543+9CS4jDuK6Re7FqYc11zdin1Wu3fHqe&#13;&#10;/W7rMjU1JfidNLX+K5AekPRfQxkfH5eVK1fK6Gh3n5rMg95t6lh8t7zAxXLH4pOWmArY2Niax+Lt&#13;&#10;rLY3ljsWb2e1vbHcsXg7q+2N5Y7Bx2Chrkl8k9yx2pvWYu+07U1aUl3sCtjedF5SXewK2N4mz0uT&#13;&#10;3FhNDH8MNpbbrmy9N2mxa5PqMtx1Wb58uf+d1FaZvDEVSA9IYqrVBou/EeNT1zYwP8X/gtEJx/lY&#13;&#10;POO6sbHcsfhuNBATyx2LZ55ubCx3LL4bDcTEcsfimacbG8sdi+9GAzGx3LF45unGxnLH4GOw0Nok&#13;&#10;vknuWO1Na+lm34lJWliJsk11KdeDo1QXVqJsU13K9eCoybo0yQ39Mfwx2Fhu1rJbm7TYlUp1Ge66&#13;&#10;4HfR1AZTge5e8jCYXIklVSBVIFUgVSBVIFUgVSBVIFUgVSBVIFUgVSBVIFVgKCuQHpAM0bbgpWsx&#13;&#10;LRbfJPdi1RKru0l8k9wxew9s0mJXLNUl1cWugO1N52X+69J0zWP4Y7CoVCzerq7tjeWOxdtZbW8s&#13;&#10;dyzezmp7Y7lj8XZW2xvLHYu3s9reWO5YvJ3V9sZyx+LtrLY3ljsWb2e1vbHcsXg7q+2N5Y7Bx2Ch&#13;&#10;rkl8k9yx2mO12DuXvHUVSA9I6iqzAP700jW76E3WpUlurCaGPwYby21Xtt6btNi1SXVJdbErYHvT&#13;&#10;eZn/ujRd8xj+GCwqFYu3q2t7Y7lj8XZW2xvLHYu3s9reWO5YvJ3V9sZyx+LtrLY3ljsWb2e1vbHc&#13;&#10;sXg7q+2N5Y7F21ltbyx3LN7OantjuWPwMVioaxLfJHes9lgt9s4lb10F0gOSusr066++UXi/jK34&#13;&#10;WO5YfCtT514sdyy+s4IWIpY7Ft/K1LkXyx2L76yghYjljsW3MnXuxXLH4jsraCFiuWPxrUyde7Hc&#13;&#10;sfjOClqIWO4YfAwWiprEN8kdq71pLa3d7dxLWuwapbqkutgVsL3pvMx/XZqueQx/DBaVisXb1bW9&#13;&#10;sdyxeDur7Y3ljsXbWW1vLHcs3s5qe2O5Y/F21uRtU4H0gKRNcfqaivtrmbhUsdyx+Bg1sdyx+KQl&#13;&#10;pgI2NrbmsXg7q+2N5Y7F21ltbyx3LN7OantjuWPxdlbbG8sdg4/BQl2T+Ca5Y7U3rcXeadubtKS6&#13;&#10;2BWwvem8pLrYFbC9TZ6XJrmxmhj+GGwst13Zem/SYtcm1cWuS/L6CqQHJAM+CPV/E9b/lVjPjUVU&#13;&#10;+evxVWz7MlTx9dw2Uz2+ym0z0FvF13Mzpmzr8bHcsfiyDoyGSUtVHT2x64zFM083NpY7Ft+NBmJi&#13;&#10;uWPxzNONjeWOxXejgZhY7lg883RjY7lj8FVse0VVfP31D6YYfBW742qprqy+jtW61GNja17VkTFU&#13;&#10;c2bIqn9n0mJXK6tYONd0XcJ8rfH871Erd9hLWsKKZOOdpS7Vddr1oLeKH9x1VOVmVttW8e21VFnq&#13;&#10;8VXuarT2VPH13Dqu1a/Hx3LH4lsa2IvRwphke6tAekDSW91qo/zfhJkvfTKdGY85VXW2/3uzGnzV&#13;&#10;7XKazgFqqZZn4erSn5ai5mbJqs4CX01remLqUnBX0zruqrPAm5lrnFWa9tyx+Jq0pjuWOxZvJq1x&#13;&#10;xnLH4E1sjQ64TXzVWex/dcokqT+LA9RiUlUFLg4tVd3F8sypqrPYoyJQd2rwVbcLMp0ZmTlVdS4e&#13;&#10;LbpGXKJbT3VJZl2Kdcbiq2lNT/3ZrSbcmbT4YlVLsCB71LgWc53mccmcJr7q7Om8VGnaCHFTJr7q&#13;&#10;HEot5spqtFfdZnThNPFVZ1GXIlB3avBVtwsynRmZOVV1Lh4tukZcoltPdUnzUJf+tBQ171J7ga+m&#13;&#10;NT0e3yW3SZCcXVcgPSDpulQRwOpDwvbBsfj2bOXZWO5YfDlb+1Esdyy+ffbybCx3LL6crf0oljsW&#13;&#10;3z57eTaWOxZfztZ+FMsdi2+fvTwbyx2Dj8FCVZP4JrnLFe08SlrsGqW6pLrYFbC96bzMf12arnkM&#13;&#10;fwwWlWoS3yS3vcv13qTFrk2qy45XF3tFyduhAukBSYcC9Ttd/3IomzkWb7PY3ljuWLyd1fbGcsfi&#13;&#10;7ay2N5Y7Fm9ntb2x3DH4GCzUNYlvktuubL03abFrk+qS6mJXwPam8zL/dWm65jH8MVhUqkl8k9z2&#13;&#10;Ltd7kxa7NqkuqS52BWxvOi+DqYvNkrxWBdIDEqsqA/RZL59qd6HH4mOkxnLH4pOWmArY2Niax+At&#13;&#10;rK0i81r4QZ1di3uQWiyuOu3DrqVON9ZoaW+H77cu7bh3NC1WrXqp+SDqkrTUVcD2x9Y8Fm9ntb2x&#13;&#10;3DF4C2uryLwWflDXtMW9o2qx1lVXx6br0q+WOt3gtbS3ww+7FktfL+scRF2SlroK2P7Ymsfi7ay2&#13;&#10;N5Y7Fm9ntb0Wt41M3tgKpAcksRUbAD72QMfiYyTGcsfik5aYCtjY2JrH4u2stjeWOxZvZ7W9sdyx&#13;&#10;eDur7Y3ljsHHYKGuSXyT3LHam9Zi77TtTVpSXewK2N50XlJd7ArY3ibPS5PcWE0Mfww2ltuubL03&#13;&#10;abFrk+oy/HWxFSZvbAXSA5LYiiV8qkCqQKpAqkCqQKpAqkCqQKpAqkCqQKpAqkCqwA5XgfSAZIi2&#13;&#10;dFAvXRzEknYWLU2vM4Y/Bos9jsXHnItY7lh80hJTARsbW/NYvJ3V9sZyx+LtrLY3ljsWb2e1vbHc&#13;&#10;sXg7q+2N5Y7F21ltbyx3DD4GC3VN4pvktitb701a7NqkuqS62BWwvem8zH9dmq55DH8MFpVqEh/L&#13;&#10;be9c8tZVYKxuIvnnvwLhS9dGRkZldMmou8DKbW52VmbcV4gvo/obxXLH4mPUxXLH4GOw0Nwkvknu&#13;&#10;mHo3vc6kJbYCNj6dl1QXuwK2d2c5L02vM4Y/Botdi8XbO217Y7lj8XZW2xvLHYu3s9reWO5YvJ3V&#13;&#10;9sZyx+LtrLY3ljsWb2e1vbHcsXg7q+2N5Y7F21ltbyx3LN7OantjuWPwMVioaxLfJHes9lgt9s4l&#13;&#10;b10F0gOSusr068fnVIdPNiI4xyeWimy9W6745eVyw29vky2zLthxrli7txxy70Nl/71XyvSWreKe&#13;&#10;kxR5RkbHZOnUhIzOjcjs9mnZsnVblrFPLW1lx3LH4tsmDyZjuWPxQbq2w1juWHzb5MFkLHcsPkjX&#13;&#10;dhjLHYtvmzyYjOWOxQfp2g5juWPxbZMHk7HcMfgYLGQ1iW+SO1Z701qCLW47TFrs8qS6pLrYFbC9&#13;&#10;6bzMf12arnkMfwwWlYrF29W1vbHcsXg7q+2N5Y7F21ltbyx3LN7OantjuWPxdtbkbVOB9ICkTXH6&#13;&#10;murj4cjY+Lj832XflX/78Eflo5/+qtw9jSuBbVSOPPppcuIrXyLPefLRMinTMuunR2T7XdfL/5x1&#13;&#10;qWxcOStT+xwlD73fgTIy5yb70MKstTaWOxZfm9iYiOWOxRspa12x3LH42sTGRCx3LN5IWeuK5Y7F&#13;&#10;1yY2JmK5Y/FGylpXLHcsvjaxMRHLHYOPwUJak/gmuWO1N63F2OZaV9JilybVJdXFroDtTedl/uvS&#13;&#10;dM1j+GOwqFQs3q6u7Y3ljsXbWW1vLHcs3s5qe2O5Y/F2Vtsbyx2Lt7Mmb5sKpPcgaVOcXqbq/yas&#13;&#10;u9M8vnRCfvWNd8sz/uwZcuqZX8kfjozK1PLlMjm+xEmalct+9Hk56bl/Ki9945ly18gyWTI6IqNj&#13;&#10;47LpugvlxJc9V571nOfKs9/3TZl2viWj2Rbjz3XGxsb816jzYTw+MSFLXT7Et9qIjI1PyLJly/wX&#13;&#10;5seWIG+5ZesckSUux9KlS2WZ+4IdH1ti3uf7rUsru9aaeeu5W1G6V4+P5Y7FaxWdtMdyx+KrWuo9&#13;&#10;sdyx+PrM1ZlY7lh8NWO9J5Y7Fl+fuToTyx2Lr2as98Ryx+LrM1dnYrlj8FVsNb/2VPH19yLExeCr&#13;&#10;WJ252q/iF48WazXV9WSoqn9w66zqgKeef+fWYlcrq1g4V1/DXvAhe7vx/O9RvZqkxa7NzlKX6jrt&#13;&#10;etBbxQ/uOqpyM6ttq/j2Wqos9fgqdzVae6r4em4d1+rX42O5Y/EtDezFaGFMsr1VIL2CpLe61UbV&#13;&#10;/02YfhWIHT7iHkxsv+Yiecub3ic/u36jBy3b+1A55q9eIS982OGy5beXyXvf9V75/i+uke0zv5Mv&#13;&#10;f/wUue/jj5bXPO5w2bxps9y9aZNsGpt1f17jXq135z2ycf0GmXXX4+TkMtm2daPcdtcGmXEyVuy6&#13;&#10;VlaPbZWrfnmN3LVpVPY++BDZa6U7CiNL/AOOm669TK757R3uFX/uYcnEcjngkMNl390mZeuWaf8q&#13;&#10;QC/MPWBZOj4qd/zftXLN9bfKZvdKlfElE7J2v3Vy0D67yty2bS5Xa8391KVcrRYn/fXcRJRtPT6W&#13;&#10;OxZf1oHRMGmpqqMndp2xeObpxsZyx+K70UBMLHcsnnm6sbHcsfhuNBATyx2LZ55ubCx3DL6Kba+o&#13;&#10;iq+//sEUg69id1wt1ZXV17Fal3psbM2rOjKGas4MWfXvTFrsamUVC+earkuYrzWe/z1q5Q57SUtY&#13;&#10;kWy8s9Sluk67HvRW8YO7jqrczGrbKr69lipLPb7KXY3Wniq+nlvHtfr1+FjuWHxLA3sxWhiTbG8V&#13;&#10;SA9IeqtbA1EjMiFb5ZyvfVL+58o7M/69jpS3f+RT8gr3AGR667SMPvRh8tgH309OeOZz5BuX/EZk&#13;&#10;+2/lHR//ivz5fVbIuR/8W/n41y9zD06y0On//Vf586d+Xeb2OkY+8bHXytjFZ8nL3/AB+e3MKnnS&#13;&#10;8cfLTVedLxf+789l/eYRef2nz5GXPvRg2Xb75fKRfz5J/v38K+Q37n1Ptrn3MhlftkoOvPeR8qhn&#13;&#10;v0re9JzHyNK5be6f7aMyt+W38vF/PkU++bUL5errbpJ7ts3I+NIVste9DpCHPeUv5P+97Hmy13L3&#13;&#10;XijZ3/80UK9EmSqQKpAqkCqQKpAqkCqQKpAqkCqQKpAqkCowuAqkBySDq6XJhJdD1T/xUyHulR6z&#13;&#10;W+6Ra6/4oWzy7iVy/0f8mZz4x78n05s2uIcVzrl9u0zs/2B5x6seK5f+9Rlyy2b3STbn/FBuvOMY&#13;&#10;ufYX35efX3FPQTg9c7NcfNHNIvsfJltGxmRq8y3+DV9vdIgrT7nIvW8J3t01a3e5V5yMbbpS3vyM&#13;&#10;Z8oHLro6/++WU7LHbiK33nGr/OIi93XxT+R3Gz8lp7/s0bJ0ZFrOPe318prTz3Z/8CMyscuecsgB&#13;&#10;u8kd110m1/7yDvd1sdwou8tZrz9OxsWRG63ruuSxsXgjZa0rljsWX5vYmIjljsHHYCGtSXyT3EZZ&#13;&#10;27qSFrs8qS6pLnYFbG86L/Nfl6ZrHsMfg0WlmsQ3yW3vcr03abFrk+qS6mJXwPam8zKYutgsyWtV&#13;&#10;IL0HiVWVAfqshyO40MMG37bpDXLT1ZdlU5O7ygOe8ARZM7speziSB2zbskXu/cBjZfmald4zJ5fL&#13;&#10;Te5VIX/62jPk5L99tnu/kIx74qiny6nv/7h87PTny36Tzjfq/nxmIiPBw5HDHnmCvONd75H3nH6a&#13;&#10;HHfErvL1z39cPv7T/OHIfveXl334LPnaf39JTn7Ro2XSv/XJBvmP094kF9ywXpZOXy/nfvES/3Bk&#13;&#10;VI6Sf/r4F+S8878tX/30O+UxRx0pv3fkwXLnNTfKpu2zxkozDd3WJV+2+ZDJqiPxMXZn0WKts12d&#13;&#10;LHy7msfgLewgtVhcddqHXUudbqzR0t4O329d2nHvaFqsWvVS80HUJWmpq4Dtj615LN7OantjuWPw&#13;&#10;FtZWkXkt/KCuaYt7R9Virauujk3XpV8tdbrBa2lvhx92LZa+XtY5iLokLXUVsP2xNY/F21ltbyx3&#13;&#10;LN7OanstbhuZvLEVSK8gia3YAPB1B3pubka2b84TTIzLfruvEfVCDz8x5xxLVuwmR7pXhVzjPHPy&#13;&#10;W7nhnhn5s8c8Vdbtul7e/t5Puz+zmZPpwx4sL3rJc2Ryeotscag71PuBrHnE8+RDH3ynPOTea/wD&#13;&#10;jNENN8g7fnqpe6CBFJPy5y98o7ztBU+USfdnM4e/bY386pyHyydv2CJy5y/l3B/dKMcdNyEz7tUs&#13;&#10;aLNyvVxwwfly0NQWWXfgMfLuTx0jq3Zd4T5qeIlMjbpXuHhUd9/q6lIXHYuv47H8sdyxeCtnnS+W&#13;&#10;OxZfl9fyx3LH4q2cdb5Y7lh8XV7LH8sdg4/BQluT+Ca5Y7U3rcXa5zpf0mJXJtUl1cWugO1N52X+&#13;&#10;69J0zWP4Y7CoVCzerq7tjeWOxdtZbW8sdyzezmp7Y7lj8XZW2xvLHYu3s9reWO5YvJ01eZusQHoF&#13;&#10;SZPVjeQeGXGfRrM0D5reLtffcbe490LFT4Gi4dNnZjbeKr+cyx5QjM7dS/ZejTdQ3SQbN7uHGHkb&#13;&#10;v2da7tlwj9yzeWse3nrVykMfcpTc+15rZPM9G2Tjxk3uDV43yfRt7s9x0Mb3lCP+4FBZuX2TbNm8&#13;&#10;UWaXr5PHn7BfNjc67t7sdZtsn9xHHvPoB2Y+WS9feu9b5alP+mN5+GOfIq956z/Jh8/6ltw24z4x&#13;&#10;p/TpODk8mVSBVIFUgVSBVIFUgVSBVIFUgVSBVIFUgVSBIaxAekAyJJuCp4njE7vIPocclinafIf8&#13;&#10;9Ovny92jk+5jeHOR7kHJ+OSEXPfj/5VNd2/InCMHy9oVK2TOvUJEPUeRGRekXjTisK3Z6ZkZmZlp&#13;&#10;vQcJHrqMuE+g8W3JrMy0nqU41xKZmMgfkHiWOfcKlSk59l0flM/+yz/Ig446RNbutkZWTi2VDbdd&#13;&#10;K+d/+T/klDe8UP7iae+Vm6ZjX4yZSQi/x7LE4GOw0NUkvknusKadxkmLXaFUl1QXuwK2N52X+a9L&#13;&#10;0zWP4Y/BolKxeLu6tjeWOxZvZ7W9sdyxeDur7Y3ljsXbWW1vLHcs3s5qe2O5Y/F2Vtsbyx2Lt7Pa&#13;&#10;3ljuWLyd1fbGcsfi7ay2N5Y7Bh+Dhbom8U1yx2qP1WLvXPLWVYC/etfNJ/8gK9B6RlFldXMjy5bL&#13;&#10;usMfIlN+dkYuvuAT8pnvXibLJt1DkiXuQQXsDT+Wd53+ebllY/aAY+SJD5ADdlsWPAxxH+W7cUaW&#13;&#10;TIy5hyvWFrtkSsuS8XEZX7k607TlLrnxsutk05JlMjY2IUu2Xidf/dqPc70zMrd0XGRms9yzdYk8&#13;&#10;7Ljnyee//h350f98W75w1sflJSceI7uNId+cXH3Fv8gPbtgg4928ikRpyROVTPnRj6cvzYeDEr5J&#13;&#10;7jCxMR4mLSV5C1yXpKVUAXuQ9ijVxa6A7d1ZzkvT64zhj8Fi12Lx9k7b3ljuWLyd1fbGcsfi7ay2&#13;&#10;N5Y7Fm9ntb2x3LF4O6vtjeWOxdtZbW8sdyzezmp7Y7lj8XZW2xvLHYu3s9reWO4YfAwW6prEN8lt&#13;&#10;V7bkbfJ3hlKiNOhYAeu3545BCdBFBayLrPTKjJBjTrbJMnn0k0507w2SvQHrzP/9St70l38mf/Pe&#13;&#10;/5RfXHWFXPC1M+UJxz1HPnvptT54RPaUt53wNDlg5Zh/BQneEWRb/sKQ7Rf9p/zH174nl//mFvdq&#13;&#10;EfdJOjo3tOXjudlZmV21Vh52xAMly7pePvfBV8t7/uMcufGGy+Q9f/t6+fTl2RujjI7dT5589EFy&#13;&#10;z2Vny189+1g55ilPkeOf9mr50U2jcr9HHCNvePlfyNIJvKOro1+yn6xw76NSeReS6Lp4uvI3vRY9&#13;&#10;E8sdi9e5OvVjuWPxnfLr+VjuWLzO1akfyx2L75Rfz8dyx+J1rk79WO5YfKf8ej6WOwZvYXXusG/h&#13;&#10;665/xMbgLWyYX48t/GLRotfBfp12a52MsayFr+O24uGrw8dyx+ItPcOkxdIHX+w6Y/F1eS1/LHcs&#13;&#10;3spZ54vljsXX5bX8sdyxeCtnnS+WOxZfl9fyx3LH4C2spYE+C193/SMmBm9hmdeyFr6dFoujDm9x&#13;&#10;W/H0Wfg6bsaEtg4fyx2LD3VgPExaLH3wxa4zFl+XN/lrK5DepLW2NH1O1F2QbWjntm2TiYOPlre/&#13;&#10;7QVy++s+JJfeNC0bfvtr+fBJL5Z/d39aM7Ntq0y7T4bJ2ho59iUvkGc9+fdlzr0R65x7U9SlK9bK&#13;&#10;fktn5Tr3OcGbNv5C3vjs40UOfYH86Nvvdo9e3PWXaypfV+4NXbdOyIP+9NlyzLnnylnfudLlvEbe&#13;&#10;/qI/ldOWjsnGTfm7xo5Myglvea086l7LZdn6w2V0+la55JLfOtafyrOPO0/W7rqLzN58i9y6ZZuX&#13;&#10;t/efPEceuO+kzMzOZHL5vYe6MLSjjeWOxXcUoACx3LF4lapjN5Y7Ft9RgALEcsfiVaqO3VjuWHxH&#13;&#10;AQoQyx2LV6k6dmO5Y/AxWAhtEt8kd6z2prV03HQFSFpUMVQ31UUVQ3VTXVQxVDfVRRVDdZusS5Pc&#13;&#10;WEIMfww2lluVs6tu0mKXKdXFrkvy+gqkV5AM+CDU/01YN1eiexXJ1q1y5HFvl7M++xl59TMfJivd&#13;&#10;X7S4v2mRzZs3Fw9HDnnAo+WUD39OPvCP/0/WLNniHkK4hx/uE3BWHfhIOfP9b5THH+0eYCx1D1Sm&#13;&#10;8DXn3uh11o13wSf9+rbM/dnNqHtDWD6xnJuZlpndDpN3ffBMefsrnyF7rnLvRzKzrfVw5KhHy5vf&#13;&#10;f4ac9uInyPjsFtm+4kj5l498Qv7fi4+V3VeNyvb1d8nNv7nOPRzZIstXHiYvev1p8tl3nCirR1sv&#13;&#10;FuuvLpnu7Hu1jvXcOq7Vr8fHcsfiWxrYGyYt1FS1seuMxVcz1ntiuWPx9ZmrM7HcsfhqxnpPLHcs&#13;&#10;vj5zdSaWOxZfzVjvieWOwVex9TowU8XXX/+x+Cr3jqulurL6OlbrUo+NrXlVR8ZQzZkhq/6dSYtd&#13;&#10;raxi4VzTdQnztcbzv0et3GEvaQkrko13lrpU12nXg94qfnDXUZWbWW1bxbfXUmWpx1e5q9HaU8XX&#13;&#10;c+u4Vr8eH8sdi29pYC9GC2OS7a0C1d3qzNMuxpoLfXrMfjur58I+xvThYU/Y5zws5+v6mCdG23Z9&#13;&#10;zC198YtffOx73vOeV25ynwYzmDbi3rB1qcy6N2q95sor5dfX3ySbpvG6jxFZvdd+csShh8o+e+0i&#13;&#10;27dslVn9chD3ZqtjY0tkw523yp0bNsss3v9jyZTsvftqWTK9SW65/Q7BC1CmVq2WNbuslJHyu7jK&#13;&#10;EveeI2Ozm+Taa66Vm90n6IjjGpkdk7UHHiQH7rGre2jiHqTkCYEd3X6PXH/9dXLb7Rvcn/Y4YvcR&#13;&#10;PLvtuZ8ccMBeMiHbZdv24NUjgylOYkkVSBVIFUgVSBVIFUgVSBVIFUgVSBVIFcgrMDU1Ja9+9avf&#13;&#10;99GPfvQrzrXVfeHPDviF3xjb9a15+Oi3+trnoAWWfc7Dap/Vp8+y2oc+GjmzUfbd8nG+3RwxhU1/&#13;&#10;YlOUYoAdbAEew3TbKnj3ShL3ZzMjYyvloKMeIAffp0XmP63GPdiYdh/fW2lzs7LdvQnJ1C67yYrV&#13;&#10;LgYPQNz/Z5xflk7JPvda4WX59x0JHo6Aa2a7ewAi47LfwYfLvQ5W7A476/68BzLZgJ0dWSr7rjtc&#13;&#10;9ltHL6zDzmyVbRrMafhaS6G33sbi65mqM7HcsfhqxnpPLHcsvj5zdSaWOxZfzVjvieWOxddnrs7E&#13;&#10;csfgY7BQ1iS+Se5qVdt7kha7PqkuqS52BWxvOi/zX5emax7DH4NFpZrEN8lt73K9N2mxa5PqsuPV&#13;&#10;xV5R8naoQHpA0qFAPU2rhwB4OVTrD01q2Grwc+7BhvtE3uiGByCVMPeQY879LU7lTVMr7HjAkUV3&#13;&#10;0u4f1sQIrFlnRQIdsXjGdWNjuWPx3WggJpY7Fp/n6bSfHhbLHYufJy0sbTe26bp01BBbwz7wC66l&#13;&#10;owAF6GOdXe2pStWxm7TYJUp1WdC6dHXO52mPdiYt9qYrb9M1V/wqq91V2Kb3yBagvE1rUak6dpMW&#13;&#10;u0SpLjteXewVJW+HCuBPRFJrsAIdH44EuSt4PM2NaW3wFe4OvBV8G26Tqg2+wm0StJwVfBvuVpTq&#13;&#10;tcFXuFWY1a3g23Bb8f6/0JgT+I83cWQVfJvwChYaYvE1ujOqgCwY6tC+tbTh1nmKfhv80GspFlHt&#13;&#10;VLS3WWc12nna4CvcJkHLWcG34W5FqV4bfIVbhVndCr4NtxWf6mJWJZ2XmrIs1HmpnHPoa3PWTXzd&#13;&#10;mjxVQBYMdajJHYNvg0WeCn8bfAWbEWi5pX4F34a7FMhBG3yFGzEx+DZYpi/ZNnhTSym4PKjg23CX&#13;&#10;I/NRG3yF2yRoOSv4NtytKNVrg69wqzCrW8G34bbio/bfJGg5k5ZWLXQv1UVXI/V7qUB6QNJL1eYz&#13;&#10;Rj3N7SptLL4r0hwUyx2LT1piKmBjY2sei7ez2t5Y7hh8DBbqmsQ3yW1Xtt6btNi1SXVJdbErYHvT&#13;&#10;eZn/ujRd8xj+GCwq1SS+SW57l+u9SYtdm1SXVBe7ArZ3mM6LrTB5XQXSA5J0DFIFUgVSBVIFUgVS&#13;&#10;BVIFUgVSBVIFUgVSBVIFUgV2+gqkByRDdATw96ExLRbfJPdi1RKru0l8k9wxew9s0mJXLNUl1cWu&#13;&#10;gO1N52X+69J0zWP4Y7CoVCzerq7tjeWOxdtZbW8sdyzezmp7Y7lj8XZW2xvLHYu3s9reWO5YvJ3V&#13;&#10;9sZyx+LtrLY3ljsWb2e1vbHcsXg7q+2N5Y7Bx2Chrkl8k9yx2mO12DuXvHUVSA9I6irThL/D3ynG&#13;&#10;/s1cBR+juUktHbgrMjvgK+uMwcdgISwWX1lM2VHSHssdiy+nbj+K5Y7Ft89eno3ljsWXs7UfxXLH&#13;&#10;4ttnL8/Gcsfiy9naj2K5Y/Hts5dnY7lj8eVs7Uex3LH49tnLs7Hcsfhytvaj/8/em4DJcRzngjHT&#13;&#10;c98nZjAYHINrABA3SfAURYokdFCy5Cc/WZJlWbbkZ733vLLsb/et7fVne21/8reW15bXlnzKkp5l&#13;&#10;+1EiZVISSfEQLxG8QIAk7nsAzH3f9/TM/n9WZ091d3V3xWAahMhKoKeqsiIjoyIyszKiIiO1uDXw&#13;&#10;GlhSmUn4TOJOzeHEuwEtiTxhTsCXgC/eHPDODdrL1edLpnmuwa+BJae08N7cjeZmUmeIVhKc+OJA&#13;&#10;YCDxxaYlAHl1Gp2DSPJ1rV64U5HoBZ9JWlLhfrvRkozv2ufUwier1ytfi1sL71Vnsjwtbi18snq9&#13;&#10;8rW4tfBedSbL0+LWwier1ytfi1sD7wXrRYPN84JfrvHFC7et1+voBf/TQovX8ySj3es5vcrbPC/4&#13;&#10;ZLhtmfhjMngtbi18PB28vpZo8aKPedrn1MInq9crX4tbC+9VZ7I8LW4tfLJ6vfK1uLXwXnUmy9Pi&#13;&#10;1sInq9crX4tbA+8F60WDzfOCT9b/WUYD7wVr6/U6esGnosULRzJ4L9xe5W2eF3wy3LZM/DEZvBa3&#13;&#10;Fj6eDl5fS7R40cc87XNq4ZPVG+Qn5UBgIEnKmiu8kaxDXiFaU1yLWwuvoVGLWwsf0KLhgDesluda&#13;&#10;eO9avXO1uLXw3rV652pxa+G9a/XO1eLWwnvX6p2rxa2B18CSukzCZxK3lvZM0+Itae/cgJaAL94c&#13;&#10;8M4N2kvAF28OeOdmsr1kEjefRoNfA6vF7c3Z5LkBLd68CfjizZcg13AgMJAEDSHgQMCBgAMBBwIO&#13;&#10;BBwIOBBwIOBAwIGAAwEHAg4EHHjHcyAwkLzjm0DAgIADAQcCDgQcCDgQcCDgQMCBgAMBBwIOBBwI&#13;&#10;OBBwIDCQZKINeK0NS1WPFj4Vrvh7Wtxa+Pj6Ul1rcWvhU9Udf0+LWwsfX1+qay1uLXyquuPvaXFr&#13;&#10;4ePrS3Wtxa2FT1V3/D0tbg28BpZ0ZRI+k7jjeZruOqDFm0MBXwK+eHPAOzdoL1efL5nmuQa/Bpac&#13;&#10;yiR8JnF7Szl5bkCLN28Cvrz9+OL9REFuGg7kpLkf3F4KB1zr2rgNU0xUYi98WngvHMnytLi18Mnq&#13;&#10;9crX4tbCe9WZLE+LWwufrF6vfC1uLXykzoy0RSUtWVmggj9Xv1hYcN7I9hhlkRK3an1wtBIuK85A&#13;&#10;H3XR7qrK+9QF+7anxZsD3rmZ5ot3rd65b2NabJ/0fnD/ub7argudFt5VNOF0fn4+Jj6AL9xamSbU&#13;&#10;miJDi1sLH6k6I895BbRkZYMijO92LLfnRj6kWYtbC3+V+BKpJvlBS/cVwCcnIsqMKEim20u0omQn&#13;&#10;V/CcvmhPVq9XfkCLF1euWh/1rjwuN5BRHEMil1q+eGMJctNwIDCQpGHQld5OaxyJqyABnrqjqzPE&#13;&#10;gSdepoBPwJ1YOiYnAT4F7piC9iIFfAJuWybJMQE+BW5PFCngE3B7IljMTIBPgXuxlOssBXwCblcx&#13;&#10;r9MEeC1uLbwXEZG8ZLRkZ2dLKBSSubk5mZ6eltnZWTOB5iSa93JyciQ3N1fy8vJMfjgcTqglGe4E&#13;&#10;wGQZ2ufUwKeA9SQnBXzCc3oiWMxMgE+Be7HU4ll2VrYU5BciwykYDs/JzOyMMeq6cefn5Uso274u&#13;&#10;CJs+ZQFsAcqS30+SWnhnYExFS5ZMTU/K/AKUZ+fx0hNtIVLAu/liwVMdE+BT4PbEkwI+AbcngsVM&#13;&#10;NzyV11B2SMYnxmV0dDTaJxehr+aZ90vONJ+kZFAZFzO2VFRUmHHEjh3u50xa3HUjAT4Fz13FFk9T&#13;&#10;wCfgXizleZYAr8WthfekwsnU0ELjyMjIiFy63OqM8UDB8b2xoUFqa2skaiSJ1KfBzSIa+ARYB0HS&#13;&#10;uVQCfAoeRsiPPaSAT8B9rdES+yQxVwm0p3jOmIL2IgV8Am5bJskxAT4Fbk8UKeATcHsiWMxMgE+B&#13;&#10;e7GU6ywFfAJuVzGv0wT4FLi9yqd6Nybg9kSwmJkAH9BimHMt8WVRWsFZOg7YGW86uOD+W8UB73lj&#13;&#10;cmq08MkxJd7R4tbCJ9aYPEeLWwufvObEO1rcWvjEGpPnaHFr4ZPXnHCHE2YaRsbGxqSnp0dmYBzh&#13;&#10;dS4MIdDGjMGEyms4PG++OoYwma6sqpKaGmcyHT+hjqlAS3cm4TOJO+ahfVwoaKHy0jvUKw88++9G&#13;&#10;kaFyubahSe7Z817Jz813DAuoMjcnT77/wvekpfOCkZ8PKqIgWZKN+RcMFD6TFj4VWratj935Saku&#13;&#10;Q3tS0GBwKviYigbPe1rcWnjPSmMzKfuZmRk5feG06Z/5+flSUlJi2kEspPuKs112XecYcwdZzI83&#13;&#10;aCyCsowtZz0MeM2Hw/TR3oogTazDwsQCzszMyvj4hDGOrFy5UvhLLBtBqjloea6Ff5vRQmPbxOSE&#13;&#10;PPL4U1KN8bukpNRINjw7KY888ZTct/8ejOvVqWWj5WEm4TOJm7LX4NfAanFr2uFScGtp19Cjxa2F&#13;&#10;D2jRcMAbVstzLbx3rd65WtxaeO9avXO1uLXw3rUGuUoOBAYSJcMCcLzbMRniBPtaTZwg29+1SuPb&#13;&#10;nS56hUxNTUlLS4vMwWOktrZWysrKjKcIPUiYRwPIPGRFzxLjXQKFbaC/X3q6u6Vh1SrhV2Eq7cui&#13;&#10;8LzdGb6E58uC98jo5Ih898D9UlpcLAvo0nXtK2VL0xbZtHKrwKfHGEn6Rrvk8TcflXPtZyQntPjK&#13;&#10;mJiYgNzC8ELIBpzj9ZOdFYqcZ0s2xgknH4ipORMGdRrtIM15DgxpBQVFKBarEPt9TLabiYlJef++&#13;&#10;+6SmvHZRN/eL4G0MZ5RZyO7NN9+U8vJy2b79OikqIq/jx3RrlHCYsdgP3fnOeex4uygzJx/sNxYQ&#13;&#10;J9/isWUc48jiPV5HYWhUQYYDa/Oda1JFWL6KRkZG5cKFCzI8PCxbtmyJln8bi/GqPRqN2vZ9Tzlw&#13;&#10;rI5PuRjvDx4/KeUVlbL1ur0yg/7H1hTieJGdJ28cOSr773mPGc/jyxI362C75DvBC398meA64EDA&#13;&#10;gYADAQcCDmSSA4uz3UzWEuB+23CAk5jx8XEoHxOek534B41fN8rydvJL2IRrfFrB9DcGjRuG5+kS&#13;&#10;lXN+DeVXUXdd6coF95eHA+R/b0+vdHZ2yCoYOhobGw1iuvHTBTteJpwgU1b8lUJuNKy0trbK4OCA&#13;&#10;rFmz1kzOU3qTLA/Z70gsY8OjMjM6I/XrN0hhcSGW18zJ3z/+Vdm9ao+sW7VeJuYm5GTPESluKJQ9&#13;&#10;jXsMj9gHx0cmpG5+pVSV1GB5xogUGAU7SyYxNhQXl0gY3htTGCP4JXkWy3Yo0zLIdhJeRGHUUVyK&#13;&#10;88lJM4awr07BmMEyxTDUTE5OyfD4gAwV9EtJRRGUptjxIJmgFhayZAaghbk5Mj02IccPn4CRJpQM&#13;&#10;/B2bT/mdOXNGKisr5brrtkEGVEpp4HKMXLZ/0vgAE0RCfzW5UaMFgTgmL8Itll/Ms2UIOz8fW4+9&#13;&#10;x3K2bHyezXfDOOcGEsa0Qmlu3iSnT5+V/r5+WbFihcyh3QVp6RxgO8nJCUlHR5ccP3nKGC+2NG+W&#13;&#10;xlUN5tyNORsGjra2dqmpa5QRePSwPTmv6iwpr66RM2dPGoOpI/nFkhz76WF4+uw5Y9BsWrdW1jSu&#13;&#10;kjAMJVbmi9DBWcCBgAMBBwIOBBy4OhwIDCRXh89OLXYu6bdOLbxfvITT4gY8XdY7OztNLfziWFhY&#13;&#10;aAwc/OLDyZSd0PDIa1NN3KTXZOKPhbUw9mgNKva+xeW+JulAwL8xePgVil+OqYj39fUZDwROlFVJ&#13;&#10;yxcNci1uLfw1QAsnypcuXTIy2Llrl/lCPTQ4aK5p5OCEmD93omytfJnPdrUaRpWuLkzMjx83X4Rp&#13;&#10;dIkaSX4K+eJ+Xt/n2udUws/NYXnC0KR85b9/1Xj2cFBYgDGCvH793CH56x/8uRRWV0gejAwFiFUR&#13;&#10;TVg61d/dLx9610flxuZ9cuzEcWlqaoKBq8B8xd+4cYOJQXD58mXZvLnZGFQ7Otohx63S3d2Fr/wj&#13;&#10;0rylWTra2xH/YgIwm+Uy2swsDCcbN26UdhjH3jh7WB4+8+8YR6pgUKEXUbR2z5MwjCONBQvyxTUi&#13;&#10;X+/Lk3PzuUYh8wRezkwlz9XjroZWH7Sw7/X29pqv9FsgAyqy7r5nz+OPbjKi/TCSuYD3Qnyy5RPz&#13;&#10;HVh73310n7Mcr+3PXic7MrYR4xg1NjZIW3sbPBnKTTs2OH3whXijSQOvgWUFWvgoUT5OtLhTwBvD&#13;&#10;BYydzz73ggzhfdrcvMWMv48+/qS85923yyb0U75rmfiun5mZlil4AObCUBUKZUff//Y+5TABg6iN&#13;&#10;M8V81sF39QMP/UCa1q+XstJyeeXV1zDmn5Abrt8r1dVVi2M+Cyw1pXhOT5RaeE8kSTK1uLXwSar1&#13;&#10;zNbi1sJ7VpokU4tbC5+kWs9sLW4tvGelSTK1uLXwSar1zNbi1sBrYElcJuEziduTsSkyl0JLCnTB&#13;&#10;LR0HAgOJjl9XBp3e+SEWvxY+tnTqKyVuxpPo7eo1k056BFCJ4uSGE1NrhDCT0Uit7nNm8drmWWOK&#13;&#10;vbZHC+d1jMkjPijbNo/4OGkfGhqS0tJSqUIcC54PQjGnIYd57jpMwWR/lHxJhsYzX4tbC+9ZaZJM&#13;&#10;LW4f8GwTl6HcjsJL5PobbjAeIX1QxuhxRBnRgMX2QqWYS2woE5bJLyiQYsiJiXn8Eb4Bwf26EbuE&#13;&#10;X7vpNm/bjflgneSxrjjbx3PG1KGFjymc5kKLWwFP5YTGzsGBIXnvDftNPAqHmiwEbS2AUjQsOSdD&#13;&#10;8p6qAhmAW8aZCZEc13IXLseYnZuR8akJeIVMSv9gv5w6eVJa29rk7PkzRnnqx3KpcxfOGZmzL55v&#13;&#10;OW+WQNBz5NyFs6Z/sj2cPXfGGDSpcJ06cxLLrAakteeSDPWMy/xolpQ1IDYGlK50KYzJxGg4C1+f&#13;&#10;GbwTF+SHgifp8Hve1+LXwntWmiTTB27KnYar+vo6KKhO4GRic4+P7nN3Te58e26PbhzM88q3hhX3&#13;&#10;PVvOnWfPeYyeu2i0efFluXSPHkitrW3GU626OhLzwgdfiCuaNPAaWFaghY8S5eNEizsJPD9S0OPr&#13;&#10;0ceekNq6Btm2+0Z4dM1geV223LDvFnnuhZfMkslyLJmkTLmUbnRsXAoxbpD/OWhjC+6xAottqsor&#13;&#10;ZRDv5FWIETPrWqLz7AsHpKFxtTSs3SyTUzOy9+Y7pLvjkvzgscflg+9/r1RXVUbbgA8OeIMkeU5v&#13;&#10;YORq4ZMi8rihxa2F96gyaZYWtxY+acUeN7S4tfAeVSbN0uLWwiet2OOGFrcW3qPKpFla3Bp4DSwJ&#13;&#10;zCR8JnEnZW6SG9cSLUlIfDtnBwaSt7N0l/HZOCmlQaSurs4ougzw98QTT0g7vgL//M///OLXukid&#13;&#10;7skt40ywn3tNbL3yiMLmWzzua97nxMzmUcmmAvbQQw/JTTfdZH4FULp5n8o5DSRByiwHaPygUWoE&#13;&#10;vz1795ovhfxSPQljCA0bnHDTq4dyK4QxhF97mU/vI5ajt0gVXP4Zd8QaQii/OngAUZGnV8qGDRsM&#13;&#10;fGaf5J2BnTymfHp6uk1wRfZnm+ZhqJjGTjZZ8Bz59TUL8srgghwZEylxOZFYWB65NOpf/uVf5Aff&#13;&#10;/z5CjGRHZURlnPJmXfwRL4/4E5NPOZt84DIKF8rlQHkPhXJh7GiX9Xc0SNNtcA3hB2vAml1pcMod&#13;&#10;eBxciIMChawLj/A7ZxekDJvyYGXA1fEgAR0/jckrvo8dT+3RPpe95tF97r5PWXMM4H0auihH/nhu&#13;&#10;y9l2QFj7433+mCwcy9lk83jtlc/7TBZuFt5GbI9cNhSkpXGAsrnQclFCeYVSv2aTdPQMSS6MI2HI&#13;&#10;t7S0Csbvm+XAiy/LXXfegQDOOcYz5BSM2DnY6YoGEhpP3bGDeF2KWDcnT52WQryX+dGCS3d+cuAl&#13;&#10;yKpINjXvgEF23LSDLiyvK69tlBUDwzCMn5Vbbt63tIcISgUcCDgQcCDgQMCBK+BAYCC5Aua9U4py&#13;&#10;YstJLHchoTGCk1FOVu+66y7z5Zlf+qnwcmJ1JYk4+WMdqRLr59dCq1QRluV27Nhh1jMzzgWXaTBR&#13;&#10;8bOTaJMR/Fl2DlAOlEcXDBnN8PTgBJjeAzSOsE3Q+DEC49rq1avNkhvKl/ksR7mxbdGroKOjw3xl&#13;&#10;5PIatier9NTX1xsjCRV6BnsNgvgtnwgpgzzuWDNnFUp6+uQaAwWXTnzhNGSLUA5FIUcR9aqZsjx9&#13;&#10;+rQJrPsrv/Ir8s1vftPIiwozE2XM9mGV4RDkX2CU2LCRZQ5kTXlbBZvypTHsYx/7mPztV/9eRjsn&#13;&#10;jYH1Sx/5mByEF8r/fPWAwfvZW+6Q61Y1yu8+/F0TEJKjT7ExjESUZni9BSmWA7bvWF7bu3aMtEev&#13;&#10;fHvPHglD2dMgMTAwIBcvXjTt4PDhw3Lq1CkYzzvgMTQU6cdoQ0WFxsDOZVT0CNu2bZusW7fOeIqx&#13;&#10;HTL2DEwdtupo/3fXx5u8tr/4a7ZZPhvbW3y5KOLgJCUHwF2phKG6D7Fc6O3HgMlcNsPfNPhaWb1C&#13;&#10;RoYH5IeP/MjItB8G7srKKtmEpXKOcQoBWmm8tAmyXb9hk5yHdxg9Q4oLi5y5AtrODftukyHECyJu&#13;&#10;R/ZZMg1Pkh68P1at2GAxBMeAAwEHAg4EHAg4cFU5kFoTvaqkBJVdyxygkkNPEGu84OTTnnPSzaCa&#13;&#10;3BUh1aQ0/p77mgrynj17jLfHyy+/bCZQ7vvkDa858WXgT06uWa+F4ZGTdRpESCvP+bMwnIAHKTMc&#13;&#10;IG9pEOFSGW7RS8PIOALvMb8TxhHKYPv27VGjB6mgjGyinBiok7EoaCS5ePESYlqsRftyjCTEU24m&#13;&#10;7H1m+RSvrdwtjuCo4wD5x6Vo+cX58uVvfEnKq8rMsjV+eac8Bkb7YGQskuFZOGmwbwE9PTfofs9/&#13;&#10;8YkGDhomn3zySeNpRhysg0toaFjlOQ0jjEFQV7dC1kIxZjDNlostxjhGOBpN8vLzjIJLhfupp56S&#13;&#10;KSzfyZ7LldG+Mbn/f70oAznjaEfOa+uVV87JqYUOyfZ6i8GjJBsGkkRK4yl/513bvkeZ8Mdkj5Yb&#13;&#10;9joZDOXL39mzZ+U//uM/5MUXX5Q33ngDwVILjAffLsQf2r9/vzGWUuYclznGU670BnvwwQfly1/+&#13;&#10;sjGO7Ny5U+69915jcCcsxwvSSMrsUkpLYzw97uvFYL6mpH2U4KjkAHnPPlpYmCtjMISUVVabfmSN&#13;&#10;JOPwBtyweRvG+hWQb4FUVdcaWU1Nz0B2YXibwEppOh7/QBb4n4vx/cZbbjfLdLgEs6+vR6pr62QU&#13;&#10;xhCO546BhA5h8ECanZa56SnEk1mlpDwADzgQcCDgQMCBgAPLwwGvqeXyYH4nY+H8TDMz18JreKvF&#13;&#10;nQSek1ZOiDmZsclMYjHB5pdhfj189NFHjdHETq4tHI/xefaaR+Lk9oxcM854Jo/96Efmq5WFcZfn&#13;&#10;7jnXX3+9rF271izbcE/2iccqZizDa9Jm62BeNCV5zuj9+BMtfHz5VNda3Fr4VHXH39PiJjwSDSTb&#13;&#10;tm4151SUmSgrLsvaDs+ePCjQVlbmZtwfK2sav6gs90J5boDnCNHzHr1ShoGX+LhdsIWPQaOlPaZw&#13;&#10;mgstbg28BpZkLgM8ZbEaa//rV66Q+5/7FlzpV8KLBB4ddBdhFVBUCupgrMBxZjoss+NhyZnFkpcc&#13;&#10;GEnyF5fjRPRr0++4GwWNm1RyqawycGMYO5YUwJsrLzcPZDt9nfKrqqyAtxd3vCkzO5BQ5tNQirjz&#13;&#10;CLf35XhAXCFYP4qz8mR6fFYeeuYVqdpcLiW7iiB/kWPHWmWqd06q7ioxNINodHoyhyl2rHLyruDv&#13;&#10;MvD8CmqPLboMtFi5EXF8X+K1zYs/cnylYZzj/T//8z/Ld78L7x3k7du3T77+9a+bILvsq2wDTJQr&#13;&#10;l9dxHGYiPhq5mcdx4qWXXpLHHntMDhw4YPD92q/9mrzrXe8ydRDOJpZzjx+8dv8cuMU8Wy7lUcvH&#13;&#10;lMjibmpxa+Hjqkt5qcUNeMb82b19mxw+dlZurFsJw8eskbORP+Q9AWNIFQwclMHwCGJMwRhJzx1j&#13;&#10;RDHzBIci3DYw/Lgyjp2qGAQ6BMN3/ao1WJozhbhG6KewvnIHK+Iijp6udlm3ut4YcJmXsbQEvvie&#13;&#10;12USNxmiwa+B1eLWwmeaFtLjNwW0eHMq4Mvbjy/eTxTkpuFAYCBJw6Al3V60IfgrroX3h9WB0uJO&#13;&#10;As/JKidHTJyouienPC/HGuPdu3cbLwHC2ImNPXrlue/RAMPlE/wCuQd4bF2EsXA8Eq6pqclMuK1B&#13;&#10;xOLmfZazy2p4n/CcnMe7lPue6BA5UxK+ODev8K8WtxZeQ54Wd8S4xUB9bANUfPilmLxngFXKKp1x&#13;&#10;xE0eZcilOHTRp3s3lS0jV+ArhNJlDSTuMtFzLe3Rgj5OtLg18BpYkroM8JTPALZRnp0Iy1f+97+D&#13;&#10;W/s08DqICxBL4M3zr8sDR/6n5BZWyOxoWG7ZdIfs2LhTBkcH5ccHH5ehybOGaZEikXMs1zHGkXnI&#13;&#10;PEfq8RV6DG1hIhKkl5N6ynJicgKeQp3GhZ99k302P+I5MgElih5IRcVFjrt+ZOkP6wlBCZuDYiZh&#13;&#10;LJ/DOT1JsvJdzIgYR1gHKoowynXfULnEP1o0WngNWVrcCfCxY6q7avLO8A+Z8UeOoRxb/+3f/k3+&#13;&#10;+q//2pz/wi/8gnzyk5+UlQi+yVhC/NELjEcauTgW0EjC9wd/xMk4FTSSMQ7KnXfeKR/+8IeFy3Jo&#13;&#10;bPniF78oP/MzPyO//Mu/LOvWrTN1kD5Liz3ntf0xj8leu2GdO0n+JvAlCdxSsrW4tfAamtLg5m32&#13;&#10;lmiKwK9qWClHTpyRmalJyc3PRz/lBwjnF+J7FvLkMTcvxxwZxJVjyPQ0ZB3GElgYLEOINVKAvk2U&#13;&#10;c/BO49yBW/hOox9zDGKf5oC2gMDKCwuO19nI0IBsb24y/XtmZtFIFqVvuU4iz+kbnQZeA0sCMgmf&#13;&#10;Sdxa2jNNi29hZpjnGjq0PFwKvIaeQEbe3Ppp5ov3EwW5aTgQGEjSMOgtv23n+X4J0cL7xGs9SKjM&#13;&#10;cAJqjSQ8TkIpXtfUJJs2bTL3iNJOUu3RVsNr+4uHs4aNT3ziE1H8UVhMpqy7Netk8FXes3RY/DxS&#13;&#10;6WI+J2D8Ik3a+QU7Y0nLcy28hnAtbi18HC1gMQJ99pglMtzid6S/DxNnuNND0aVCRSWIsvCVQAta&#13;&#10;h1GyWY4KFg1mTMRRgCUfVOopX7N4QvPC0j6nBl4Dy4fRwrOM3+QTN/txG3acoScAAy/T24f9hSkf&#13;&#10;BhIubaEXyED/kDTmrJW9224A32HErKqVO6+/W7723aPmq7EXWfzavG7tangO7cSuNq1y8uQpmaVh&#13;&#10;A/ipYC1AfvQeoCFkfp7L5KgcIXYEArNWY4kWlSIqZXkFiX02DC8X0uUoVl61L+YZGNtGfPIlWloL&#13;&#10;Hy3o40SLWwuflgQyZdEQQvDoOBs5t3k8MtFrhMso/+AP/sAsffrMZz4jjDdDwwjzX3vtNSNTtiOO&#13;&#10;4zSUWqMIx1+2CV5zCQaNnAzuzXzGrGAQbS6v+8M//EM5ceKE/NVf/ZU8++yz8hu/8RvGeML+bulz&#13;&#10;H0mXveY52wX+L0/S8lwLr6FSi9snPMdnGq/IQ8aHIf/IayaOBYzjlTU/i3gjg1LX0AifLPY7JxYJ&#13;&#10;45IwQOsc+/LomFxq65L2zl54k4xB9jMwkDh4uKNNQX6ulJeVSmPDClmzql5KS2D8zMs1ZemvRnL5&#13;&#10;6VedkKUAAEAASURBVIX2TXqR9fV0Stm+XaALmZHE8Yr0sg2RRhpUwzCe8n3hOxHUjgfpCmlgiSuT&#13;&#10;8JnEnY4P8fcDWuI54lwHfAn44s0B79xrqb14UxjkggOBgeQtaAZU7ny/2PFC18JrHskvbk56OUnh&#13;&#10;xIkTKiqsnDRzssIvxDa5J6w8Z7JlOLlhOf6YR3zu+4QnPk66rDGEkyLCMrEc7/MLJMsSn62D9+05&#13;&#10;YZhYjgoVf2Zi5JBj7qX745cvBs81IqO3ghbymnEF1q5ZY2JNjIxg62d4IzCvDktkVCkyeaWcudzq&#13;&#10;DAJ/cgJv2gl5jObCtsY62fauGRktQf4a2jWwbOcaePYZKrP82X5GN3gulwlN5sjauvVSIuXS1tpm&#13;&#10;4hKYrWFhKIl0yQTxcpygojUE41ZPd5esXFEnw4PDcglbyzKfCjGDwJqlPBF5kwbGMCksKoGihl0w&#13;&#10;YETphBcCt4KGWpRQh68MaFv2eQy8ki9mvPBVkQOk4blWRhmlBeST/3bsdJ/bx2dfo0fX5z//eeMZ&#13;&#10;8k0E4b311ltN8OVXXnnFGKspd2sYYZ/lOQ0g7Kscp7m1K2U+jyVX9h1A/DSosK1xpyp6lXD55F/8&#13;&#10;xV/It771LfnjP/5jY3z9DIwxli57ZFl7boZ1PANy8N8xxvJefPqplVEG2i7fqxdaWuTEydOGTVzy&#13;&#10;tr6pCQavOvSbbMh5WB5+5FHsPlMpqxA0exbeH9yhip6CNIxQphcvdcjxMy1y/lKbMXzlow/nwmMk&#13;&#10;Gz8aRphm8O6dwPugB4bWE4CljNY01suOrRuxjKYBBnAux5vFUht8zMCPcY/27L1BHv3RE/KB/ffC&#13;&#10;m3CVoYfG8hbEpuro7DJ1r1+/TprxQUYrU0OUnz9L4PlPKy1aujMJn0ncGR1Hl9Be/DRDCxPwxXIi&#13;&#10;9hjwJZYfwdXyciAwkCwvP31h820ciWDTwvsiQombk11rIHFPcKnY0K3eTlaJ1k5OeWQ5TqaorHC5&#13;&#10;BD0CqCSxHPPsz5azRhA72aanCJU34uJEnfNewrCcrdNdH/M5KbcwxkCCSbk2aXmuhdfQo8WthV8q&#13;&#10;LeQ15UtvABq1xuFOT3lNQ15UfOxOQsTvljOvrcyY706UG++xnVCpouytIY3HiYjLPtuPxeEun+r8&#13;&#10;avElFQ32noYWDSzx+4Vnv+WP6//5LZaSIE/pETY/syC/8N7PyL69t8AoNSmHDx0yAXez80WePvSk&#13;&#10;FFQWQhdNVELZHvLQv4eGRuTosROyft1aqa2pNvFjZqEgl5VVmL4PE6vk5BdCnuMyh1gllHdBQT7a&#13;&#10;ERTpmbBZYjOMZRrOdqGOsmV55+sI0ozHvwvYL19cRXyfanFr4X0TAkC/uClr9jcmnsf3J16znzEW&#13;&#10;zK//+q+b+FB/+7d/awIxMyArlVaO7eyjHK+5bGIaniLcEWkGaMPwDJrD0ok5LJ2Y5fIJGLtY2xza&#13;&#10;Daudh9JNbyLGp2Bd3Ab8R4g/tW7dOvn0pz9t4pn8zd/8jdmO+jd/8zfNOGDptLTaaz4Dn8V5Hrbl&#13;&#10;2HGF9/3yhbBMWninlL+/Wtxa+FRUWOPIsy+8JLv23GjG5rGRQXn51UOQ6RACoG81BrGViFG0actO&#13;&#10;GYM3IA0eLMcYIxcud8irh45JR1ePcAeq+toqKWXcGfTf3BzEqIEBFKAm0Sg6B7nMYfvlabSRiYkp&#13;&#10;6e0flh888ROUq5bdO5tly4a1oAFtA22AQaLrV6017Y5GkhtvuB7eKW3mfVJVVSOViHuSh+2HX0Sb&#13;&#10;5Ht+x3XXmWOq513qPS3PtfAaurS4NfAaWNKcSfhM4tbwO9PPGdCi5YA3fNBevPkS5C4PBwIDyfLw&#13;&#10;8W2PhYqP9eawk1Kr3Lon2WQEJy6EJxwVH3oDWGXZTmJ5nz/CWnxUgPmjIYS7mvCLIq9Zhko4J9Cc&#13;&#10;hLOcVZBtWdZrz3lkGdLHIJGWPsIEafk4QP5SFvwCbL8Ec8cSns9GgvqxzZD/E+MTmCA77tyUjzWa&#13;&#10;2TZFXDyn3K1sWY4xDNgGmKjM8+s0FTLCBWnpHGC/27y5Wdr7WuV3v/0/TLBWrk8oysHyGvB3Q9Vm&#13;&#10;+ejun5NZLHdhjIGNmzfK//EnvyklDUVSvqLEe/kLcLLv8gszZUzZnbvQgmC7dYhHUmcUZroB2T4f&#13;&#10;wlKeAsQamUF7GYYbP9sNv17zS7X5oU1QgV5Sgn68AKUrSN4cgHiMjHjXjpsW0l6zvx09elQYOJXB&#13;&#10;s2kcYT/lbmXGSwTGEWMUQRvhkgqGiwmD52F4AKHryjyOs5Q35LmANhHOgjcfDGDzWTkwjmCpBBxY&#13;&#10;F8JYZhVe3IqddZ87d854jrznPe+RL3zhC2bJDccELrmJp9fSavOdI/4m2kd46x2fKD+Oqz9+9nns&#13;&#10;RLNdBsbxnoTKW1KyQrbUr8F5WC61nJO16zdKw+r1Mjw6bsZljs1TMHC8/uZpOXL8NIygubJ+bSOW&#13;&#10;UJaa/s6grnmQMWOO0MuEfRwNy1xzDyznfR/GUpsStKUqLLNCHKLuXnny2Vekrb1Xbrlhu2MgxRjE&#13;&#10;uEUV1XVy/b5b5My509LcvE1KSstlbArLfcZghJ+Yly0798iRY8dhgG3C3KIg2pbf8QIOGBBwIOBA&#13;&#10;wIGAA8vCgcBAsixs9ImEH1w1EzctvE8yDJgSNz0x8vGFyE6wiMM9ObXXVK44mWIMCa4tJzwVpcHB&#13;&#10;QfOVkYoxJ0ucpHmVJzwTj1SM7VduKsSMcUJc/HLJXVMsDls3j8yzOEgHDSRmiQ1v+klKvvhBGYXR&#13;&#10;4tbCRyvycaLF7QFPPlOWVGy5re8YYguQ/+MT8AqAtwC/Kl+4cCFq1OA9ehE5yywc5ZVtgHDEQVw0&#13;&#10;pFHJZlwMJgb0NAYS1M/6aIBhG+A5yy578njOlHVo4VMii7upxa2AJ//ovbHQOy//deJTUtJVLO2h&#13;&#10;djmw+TUprSuGB8CMjIwP48twqVF2hgeG5bbr3yWhkmw503HcfP2Po9bIhAqS7desg4p0T9+ANK4p&#13;&#10;NV+Y6UWSgy5OBYrtAcKFQawA+ARyxa4WRsnKQTYULSrWUJiWmoDCbGwD/S9zScFzQ4QWXkO5Bjf6&#13;&#10;DuVkZOCqw8qOcuCyF3puMPgyPTnoHXYRMWsYnHNmZg7eIvAO5BJGegnA2BHGsiaYu50jeD+bRc8k&#13;&#10;5HCWAQEvWI8Rjv/0NMmOeI/MOB6Ctm6SwzH+hz/8odBIQsMI45I0NTXJBz/4wWj7svBGvOZ57DvJ&#13;&#10;9UA81fBFC59J3HGPkfbSBy0MbPzqwUPYNh1b8+YUwxg6jT4XklEYsOk5xtggjeu3oi8LPEecd3ku&#13;&#10;jB+jGJ+fee6gdPb2yWrEEqmproD3CPopDGAMwr2wMCfD/d1YWsmPGFNSxPglwEEDGk+qqmukqqYe&#13;&#10;+AvMOM8YJuVlxSZmybmWS9LXPyh333mTVMKAYt4hGAuKSqtk383vlgEs2+zoG0Y5eKJg3KBn4TyM&#13;&#10;d2XlNXIAuyC9/737zTskKX988CWmrBY+pnCaCy1uLXya6mNua3Fr4WMqS3Ohxa2FT1N9zG0tbi18&#13;&#10;TGVpLrS4tfBpqo+5rcWtgdfAkqhMwmcSdwxDfVwshRYfaAMQfxwIDCT++LQ8UI7u7x+XFt4/Zkxa&#13;&#10;/ANzIkpDAw0OVHqYmGeVVB5p+KDSw8m0DcxpAjFCmaUCzHvWMMLyLMMflSCjCLGOiNJE3DYRLz0U&#13;&#10;uCsCjSXEzSOTrT86UUY5O+FnnlWwSLvvpOCLb5wWUItbC2/r8XPU4k4CT5ky2CZ3nKECNQde09On&#13;&#10;D9v0lpWVY2JcZTyI6A1EuVE+Vs4kkzJkuzLGLMifsqZyxCCONK6UIN4MZc4J9zyMK6yHRriMpSTP&#13;&#10;mbQ+LXxSRB43tLgV8Owbre2t0nWuQ/YP3ybzl+ekrqlG3mw7KQVYR9M71iH3F/yrvOv6d5stdjvb&#13;&#10;OuXOm+8yy2dK80vkicOPJowhlCE9xhg80caaMH0ZdGVByWIQRi60MN+sIfcF/tAesuGWXwjZTkNR&#13;&#10;ZtvgjwYS8zjmDwwpS0nwYDBLLYhjcUhZCqbkZQx9yW8n3NHCJyBIkaHATddk9zhrz+2RMvja175m&#13;&#10;+uC3v/1tI6czZ89iDMdSCWMYwXgNnoazsPUzDVFYTjOPNsU0DwsYbV/kOWWehQuznAblIFy0BRhH&#13;&#10;cqDk4nyBhhMZNLSwbls/xwW+N55++mm5++675ed+7ufkL//yL+FN0GyW3vC9QJFaeNbLQL/ONe+4&#13;&#10;koIvppQGXgNL5Fp412OkPfWJewzjNL13Zikb8Bn/nSMNksjjtr1mqQy9QZA3DmPFU88fRP6obNm4&#13;&#10;Dh8+ioxhhLvTjI+PIhbNJRiux2XLpg1y487NGPdLjfGE5NCgMQbjS1dXt5w8cwZtJiSVVXVSWlkF&#13;&#10;7zRs0V1ZjrE9H8t2uuTHz78qd912g1REjCSTMK7QcMNlNzTEZGVjzoElW6RpCobWvOJyab1wgsSn&#13;&#10;Zk2a2wmFtfAJCFJkaHFr4VNUnXBLi1sLn1Bhigwtbi18iqoTbmlxa+ETKkyRocWthU9RdcItLW4N&#13;&#10;vAaWhGUSPpO4E5iaJuNaoiUNqW/H24GBJFNS5RxN27j90qLFrYWPo2NRacEkBZMR90SWoPxKzFSP&#13;&#10;oJx0hWaARgbTpPJsfwYAf/hlkl4EDLTKc+LmRJh4jXKFa3oIUFE2k2DO2JCoWFMx7urqMtdUxjhR&#13;&#10;YnkLR7qsgYRAxEkY3vdMV8gXT5w2U4tbC2/r8XPU4lbAGwMJ5ELZ0DBC+VAmt9x8s6xfv8FMlHmP&#13;&#10;Bi4eidrMwmPodibpbA9sFw0NDeYujW3Hjx+XFhhKarFlbAmMLDTGEM+yJMVzmvq08Boitbi18B60&#13;&#10;cLeYaew4NLIwJtMLU1LeXy6/1f9fBZFJ5PXqo/Kt9vvllTMvypqCJvn4h38RfZsGUpHNa7fKD37y&#13;&#10;sOlfFi37Hvt+07p1MHblQflhoE4st4IHEA0hXL4zhyUWjgKLcQAKD5dgOKYP7FyUj2V1xfzqzCV1&#13;&#10;zvKccKTv2zr8HrMi5dj3UyYtDzMJn0nclgkQg9MBmcEKY5Md19kPn3/+efkmgrH+9m//tlRVVWEn&#13;&#10;opNYYgGvMCirYcQTgQkLS2WwdIJHxhrB0pp5yNm5hh0ELz+z1CZMOBhD6DCWBwUX74QFeI/wmI0x&#13;&#10;PYxzGle8EuXHd8OBAwfktttuMzvlcJnPn/7pnzptz9U+LO22fXnhu+K8qyEjv0QukRb2rU0b1ssb&#13;&#10;xx7DFt7FCMJaDf5TWovTFe405RhOIF+M5S8fPCajY+PSjFgh3JEmhPaRh7Ggt7NVZqdGZefWZgTX&#13;&#10;3eMsrUtCP+u8/dab5PSZc/LyK6/JxNiwrGhYA1yIRYb6mjeslgsXO+TAy2/Ine+6wYwlWfBAYhsg&#13;&#10;zWyvtpVwJx24KMrpE8dk3+6tscvwlsiXJGRfWXZAizf/MsmXTOLm02jwa2C1uL05mzw3oMWbNwFf&#13;&#10;vPkS5BoOBAaSTDUE+zbPBH4tbi28i2ZOlKgEU+mlUcJ6ANiJKCew9AzgGnUuk+DuJcyLN4ywLD0B&#13;&#10;eOQac07AuaUjl94QlvVwGc369evNZHjfvn2mLt53Gz0sabZ+4mMiDpsszVZBokJNHMyPSXGXMfeu&#13;&#10;9EKLWwuvoU+L2yc8+Um+0qBFb4/KykrZuXOnWQpljCII+Gd5TzlR8TIygGJjtnvFMxg5mpeUs26d&#13;&#10;8uaPbYrGEn497unuRsDPY8ZYMoB7NMglyFLDDwvr8zkteHSGHs1YxpO3gBbGCljAJ/7pBQTXnJ+W&#13;&#10;6UHH0JmXlScz1TNwcS+S0hVF2M0GS2Vm6TZfYYKoXmg7J3lFTpwRNwfYFmoQb6imthZjALwE4B3A&#13;&#10;QKttHV0YGyalEPFGOMG0sqOiwy7JoL70PuK2vHUYR4qLS4xxpau7R3p7+t1VpDxH9fBumJdZnFD5&#13;&#10;nmakUCSOA55eZJnmuQa/BpYPpYVnGfYzV2Lfc/94i7Jhf/6TP/kT2b59u9xxxx0Yp0/Ci2BaYNYw&#13;&#10;AVfnYQxZyM6VmfFBmYWiC6cSs8wmDJ6bH11LkBj4l4E3kWkMJlkN27FEq0YwKCDP2eA1C15DzpiA&#13;&#10;B/J4Jhrd2Da4jfD73/9++fu//3vhzjmky44trMv9HC67CW8tX/KgLyVyLXxKZHE3tbgj8HxP8kPG&#13;&#10;vXfeKq8fPSFTWGa3anVT4jsW7YBj9KkzF8wSuc0wYBQi+DLH8BA8OU4eOSTN6xvl3o/8nHlv851P&#13;&#10;2adL123dIlu3NMsLB16SA68elM0IAluA3aumYWzbsH6NXMCOOIdePyk379thxgaDz/WseYhbNDYy&#13;&#10;IEcOvSJ7dm2RvXt3myU30XpdsNG8VCda+FS44u9pcWvh4+tLda3FrYVPVXf8PS1uDbwGlnRlEj6T&#13;&#10;uON5mu46oMWbQwFfvPkS5BoOBAaSZW4IdOmm+3JiYk/0yk+EdHIS4ZPjZgkNfCJsMiqYz0kVDSRW&#13;&#10;saEiRIWXR6aamhoEXRs1P3prWI8OczPyh0ssuH79q1/9qrz66qtGySWcNWxQieFkmPe+853vmAkw&#13;&#10;v14yjgmXXHglo1zjBpVpxrWggYZ0EidxEx9ptvRY+pPzMZEvyWFJkRY+8SmS49fi1sIn0pI8xxs3&#13;&#10;+cmJcQe2ZG1qapJ7773XeAd1w6DBfMonNxeywbp2fikOQyYTjCGCH5Vi3qfsGGSvIL8AwUBzAVtk&#13;&#10;Jto0gtDrhMu0aFi76667zFfsQ9hNpbe311F6IWum5Dx07sb3u9TwBqXPP9588e7/1x4t/DBLBXYq&#13;&#10;jMC3c3abX4xfUIDm5mG0xH3GFxga6ZfHX/mhbFzVLMNQio+3HZHC8oJ4tsJrZEbaW9vgij8MuY2a&#13;&#10;AK9sB9zdKA/yZawDKjim35B1NJAgWOf46Ahi2DjBIPsGhnA7JI2NDWY5VXdnry9Z0AshPDgqGwsQ&#13;&#10;GDqE2Ahz2bIib1Zazp6W8oJqKHFFpr05Ukg2Rjt34x8seXtJlH9qYhPhk+POLC3WiGDHUEs3x9H7&#13;&#10;779fWlpa5Pd+7/fMUjf2wwXEiZlDcFUGYZ3nshoY0cIwgs1Njpn3HeOLYPBFm8FuYxHkPJhlL0Ae&#13;&#10;oqfIHLwCC9dDvpOAhQGN78PJUeNB4ASLAX/Y6JCMcRsI2P85vpzF8p4777zTLK95+OGHjSGWHodu&#13;&#10;+nluryMkAFMmeW5ITfiTXKbXBi3k0XXYqWb16kb50eM/lotnjsuGLdeBd6TPSTzr6RuU0xfapGlt&#13;&#10;g1niSIMmHEfk+JHDsndHs7zn3XeYGQ37uN/E+CF8b9x+2y14t5fIY08+I1t33Whik2TD02g96rp4&#13;&#10;qVNaO3pkVX0t0GKMZzvCGcePro5WGehuk0989IOyZu1qE6OIz5Oc534ps3BXX0a25sRjQEsiT5jz&#13;&#10;TuFL4nN688PmJsKn7hca+ERYW6v3MRE+NS2JWJLDJ+JOLO3OSYRPjttdbvE8ObwWtxZ+kQZ7pqHF&#13;&#10;lgmOS+NAYCBZGt+SljLKEd/m7AcxyZn4xWTZC5/wyRUvIkrEv1y0WAMJjSJmMoIJDpVUGiO4DILL&#13;&#10;KmiMoFJrDR720dxHTox6enrMlz+Wu+mmm+Q6bNPHiS49EJ588kkzISbcE088Yb5W0Z2ahg8aOdyJ&#13;&#10;MEykh3RxIs1E5ZyeKPY+j6SLxhzrUaLhS5TnyyIjQ2LMn2uJFkOYz+ekWzS/4FJxed/73mc8Pbgs&#13;&#10;ioEdmdgeimD4GB0alDMtF6S1sxtfBy/LFGSRkw+vBMSY4JaRYSjiM1Cg6W2wetVK2YRtYVeuqJW6&#13;&#10;lSvhtYBAkIBnQF4aUrZs2SKf+tSn5PDhw6b9cXcktsFMy0jDlyXR4slzU6v3H094ZsamdLRAhOg/&#13;&#10;8LSYxxIp/NhXaPLktr+zC05/o75aVFYkrb0X5cT5E/AcyZXKlWUSGnNeHVYRNf0N5S8jdozgP+Xp&#13;&#10;vsegnjmQN/s9DSCMP8E0OTEmIxEvsSz04zHEO5jtHUCMgVnpR3DXxHHUFEv4w+U4ZXDJ/+Vd+VJe&#13;&#10;UowHm5fBCZHnW87I5fJGeENsM22FBaN8ScDi3I3PNvA+eR4t6xP+raKF4ybHRB7NU+NIGdLQ/dBD&#13;&#10;D8natWtl69atcgyeW4SYC8EABcNTWCLGkWzEE6LnCI0ijBcDDwDGiMB/jLMwQOFozFAR/GxTCznw&#13;&#10;TEJg0Cy0IQzopr65XHiLoXxUKqABhMkI6Gi5eAk7nLSZANAcu19CQE6ONaTvDOJZ7Nq1K4Z+Po9j&#13;&#10;tOezmMcyeO2ZPUZ5zgeLwi3etWf2GIW3GWmOmvYSxX2VaWEsmVK8Jz/8oQ/IDx/9kZw+9oZct/tG&#13;&#10;h3+QGdvFmQuXpaq8DDFF8D6F8YSxQk4efU12bd8sd991Z0z7ScOSxdt4Tj4z282e3buMUfyxJ59D&#13;&#10;3fAYxfbABZBzfX0NZN8u1ZUYZ3DNxOCyne2tMth9SX72g++XWnipuecaUT4u1pT+TMtzDbwnbAqS&#13;&#10;POGZGZuiz6mB94SNxRtz5Qn/U0JLzIPYiyS0ez6nLeNx9IRPgtujuJOVBN4n7ihan/DR9hIt6D65&#13;&#10;lmhx0+WcG9p9Pme0tE/41HyJYoueaGiJ4r4GaIk+QHCyJA4EBpIlsS1NoYRJ1zLDp0EXc3sZaOFk&#13;&#10;hhNPGiKY+MXoscceM9cf+dmfNZ4BhKERwyhKMQQ4F/QC4S40X/nKV4RfAO+55x6znMYaOLg840tf&#13;&#10;+pL84z/+o8HBumg04YSdyna8gYRYWRcnznaiRBrofr1q1Sq59dZbzX3CWG+GGLKWgS8x+K7k4qeM&#13;&#10;FvKUbvhcItXU1CTr1q0zBgvymfeKGXBzagKxA16UE+cuyii2Z6yDW/euG24xngSc7K5pqMU2jwOm&#13;&#10;XXEXjBwoYOfOX5BnXzsq2ZDjxrX1cjPWtVfVrjBB/oibxhfWxeVcXKbFNsHdbhyliA3iSoSQpqwW&#13;&#10;twZeA0sylwseL3C+wycRf4Q/yo6Je49YAwkND+ODU3JT0+2ya/9u6R/pk2def0qGpx2vrkgRU47l&#13;&#10;2QdzYcySiAGM2/WGYBChcSSfRrXxMSfwImTOdmACdUJ5ZlnWToPMPGIi9GK3jHH0fWvUNBWk+UOD&#13;&#10;W1VpvvTLWnxuLpWyegQAbi1MU8rn7eXiuc/qUoItCy2UvJM4BvPHcZbb+h45ckQ+//nPy6VLCL6J&#13;&#10;fsfv82Hwdi6UD+8RyAzHuSzHg4jyDkF2KG5kSHkx7szeqkr5CHY9myssQmka3qAUZ2GXq6GXcIZt&#13;&#10;vvE+4ZKMMZmUMLaLncY5g3IOw6DaCsPIZXiNTI9itzK0kzACNHM5GPv75cuXzfj++OOPmyVApJvJ&#13;&#10;PoPzRD7/avnoE60B0+LWwi8DLQx+yo8TNTXVkpVLI3XEYAZa+rBr1QSMlU2rVxq5FhQUQi6nZW1j&#13;&#10;ndxz57sXYTV0ENb1nNzpbDs8WUaGR+Tw8ZOyeesu7KQjUomtg4exDXBv34jU1VaY9kIPpRLujIOg&#13;&#10;34yJY9/52upj4F20xOQnu9DAa2BZXybhM4lbS3umaUkmO6/8gBYvrmS2LXrXmDw3kJE3b7R88cYS&#13;&#10;5KbhQGAgScOgt/w253+azqCF9/GAnIxwAmo9SHjOL3mcDHMXCk6srHKcDB1h6N3BpTacfHNdOT0D&#13;&#10;uK0rvyofPHhQXnzxRVOc+Dnx5ldMwhMuWSKsWRcNgwqVLNJFemlYoYeBVdpYP88Jv+xJy3MtvIZg&#13;&#10;LW4lPHlI/vILLuXW2NhoPIiYF8IX5jLErTiPe99/6nls85kvm5s3yw2AKYCcN6yul1PnW82EtwRG&#13;&#10;lFBoBOdhLOPIlvXwHsnBF+b16zdgy8d+OQ9jyT/864Ny694d8u7bb5HJ2RzjTUIPJBrTmpqazDIA&#13;&#10;KnWcMFO+KZPyOUGY/36ngSWRWviUDxZ3U4GbspyHcWI8DAMJftwhgikvG/0Z23byPrfeXVnUILfu&#13;&#10;vt3QXVJSKu/Julf+6ft/5yyNiKvejAnoY0VFxVg1AeMIFOs8xC0oLc6XXODr7OkzBq98LLmh10E2&#13;&#10;LCLGUALlmDudcOvXBSy/mIYBjrj8xDWwJNCYMzg+J7kFvVi6MygjE8A5v83e1h0VfNQhBrQWtxbe&#13;&#10;B0EcBjkW2n5jx9w333zTjOXr1q2L9mu0BLON7zx2PplHnw7DODKbUyAhBGulG0kWIrBCtEj847wn&#13;&#10;eobGZDxrBMuyViIb+XRXMo4i3H3G8VSagyFsNh8BeeFVMoY+3w+jSKi3R8JjI2ZL+dpQhayCgeWZ&#13;&#10;UWwhDkMJd7xhfCL2dy7FpGchlwTZZyAFi+eGIGYtLWl5roXXUKXF7QOefZs/yv34ydOy84bbTCwP&#13;&#10;vuPZLzu6+qQWRq4cBFE1nn5Ygjc1PiQ3332fKbfI5zQPkoIWYyiDkWTvnt1y/NRZyHNU8gtLsDQv&#13;&#10;LPUrqqWzu1dW0EACHHy/VFTXyoljh8zcgV6ivmmwJKagxYJEjxpYFsokfCZxRx/Y50lAizejAr4E&#13;&#10;fPHmgHfutdRevCkMcsEBx38xYMVV5YDzrdRnlZjnaeF9YjZgfnCbLRoxS7EGEi6t4Fd8Kqpc+uB3&#13;&#10;okI4rmfnFq40YLA8cXH7xl/91V817tyE4ZdCLr/5rd/6LTNZ9/IecT8jJ0/cGYfGFuLkkR4OTKSZ&#13;&#10;5RcwwdYkP3yJ4rsGZHS1aOF2izRS0DBBTx0ar4zXAGKNlGMpBo1c//LwU1K2YrV89hc/IdsRlG8O&#13;&#10;iu8MlsqcPH/ZyIG7EkxPI64NZM0YGHOzYXiaXEJQzRkzSd/QtE4+ct/7ZNPO6+WpV4/J/d97GEo7&#13;&#10;YktEYg5QSaK8WX9bW5tpf5zsp0yZlNEScGvalwaWOqpfeCoo/DeJ5TWT85OLv7kJfNGHNxD+wX4i&#13;&#10;OcYbZDEoa0E+tlzm+ookKYz+OIt+XQQjSDEU3NqqCqmrqpbxqWljHMlFHJICBOClpwm3Ci1D8NYc&#13;&#10;9FN6jjCc5yS29vQ7psSQgHY1g6UD2fSGmR9Dm4MBjnRGmoZfvhickTIx+FNcaHFr4VNUnXDLH25I&#13;&#10;Hn3P/oiEYyaXsXDpCvs1jd7st3NYHjU7n41AmtidCDsc0fA5KwWQFXYYgSGb2iH78cwsDFI4Mm5N&#13;&#10;G5Y7fR0xSs5zmRQMZCawKyDhh8hBWbIBkwfPogLIuhBL74ra2qUMW8bWwKtoJYJ2roSBrRZtZz0U&#13;&#10;4S0wyuWjnXBctx6FHHPoRWb7vfs5eO5orDi4kj++RAoo+pEp8VPQXmhwJB9pVOI7k8tST546jf6B&#13;&#10;nd4gRu5GxDSJfjqHsbm4CB4bMGxRnoN9PdhppkkaVtbr3qU++MI5xL7rd0t3R5sU4BzkYKzHEWP6&#13;&#10;+Liz8xnbFZdcFpWUydlz5828ge/2QrwT+C6y7cA8QLI/PmiJFgXsNdNeMkxLpp9Tg18Dy3FdCx+V&#13;&#10;r48TLW4tvA8SoiBa3Fr4aEU+TrS4tfA+SIiCaHFr4aMV+TjR4tbC+yAhAFlmDgQeJMvMUD/oqJRo&#13;&#10;khZ+uXHPIsAeJ1echHBiSo8NTko4ybLxPTR1Eg8Db9Jd+nd+53dM8E3i5MSWBo4PfehD8rnPfc4o&#13;&#10;wYx14ieRDpbn5I8TaRvY1X6F9tzFIgViLc+18CmqTrilxa2FT6gwSQblNoKAmjRwNTc3mwk220A2&#13;&#10;FOiKkkKzpObBJ1+V62+6URqwpKYHbtpUdK0hBDNw045olb3c2YP2s6i8ZmOJDXsFJ8Ij+GLc2zcr&#13;&#10;1RWVcvu77pCD2MHi2/d/Tz71sf8k85AvFTfulsQvyTSW0EiyevXqJFQvZmeKL6xBi1sDr4HV0MIX&#13;&#10;NJc+TIdnjJHEKhlz8Org132mgsI86RrqQrDG47JxDYK04uv+S0cPSGFZoelvBijyh/2P7YGKy/QM&#13;&#10;jCGjQ/AwWgVPsEYZRPDVfrSHbMQZKITiy/GDX6bzsRtKUQGCt8KFv6un1yjjjoJrvQH8azXEV19R&#13;&#10;IH0La6CEl0ltNRTxDiz3iQy3Wj66ny3duRa3Fj5d/e77fnBDVFH5kd+U/SSMWlxic8stt8Co7Izt&#13;&#10;NHaFYZycgWGDgVmxFgNtJg/GEiilKBeikRP9Gt1XSjGGD8MTKBfHfLSBHoQa+RaU8E+DuI0raoxx&#13;&#10;hB5L2dDGFybGJWsQAXkRtyifRi3ILhuGN8YjCUFD5tKsLATlzEY7WoU6zkCIbAl8/9gYUzSQcNcs&#13;&#10;tjmKmM9h2w5Vp/jkhy/uMlp4d9l051rcWvj4+vkeZFyXM2fPYfmMsxMYx1/uNtW0fhPGaJbgn2wE&#13;&#10;R55En4THV9TwAAP31JisW7cZfHb+xeO/kmvKbCXeF7nZJ2Ckm8C4gLkA5FxaWowA0WOyoqbCoJ+B&#13;&#10;Z8m6pg1yoeWyXG5tB33YFh6Gci4R2rC+yRjQl2RYTUK8luda+CTVemZrcWvgNbAkLpPwmcTtydgU&#13;&#10;mQEt3swJ+HLt88WbwiBXy4HAQKLl2DsMnpMXKqScLDFxAsLJFvPomaGdkBAfvxgxcZcExrGgUYMT&#13;&#10;3xtvvFG4c83GjRuNpwk9FRYnvKZI0j+c4BMHDSU0tlhlj7RyGRDpDdKVcYA8pVGL20RS7vziTHfs&#13;&#10;KqwZf/75n8h3Hn9Zfv4//yxiCcwi+OaUdM71o91A+UXbocLF8tl0SUCaQduhbJBJzcbImYoWp18j&#13;&#10;2NGE3gZcI3/XjTtMsNcfPP60fONfvyu/9iufkmHUTVnzC+iaNWtMoFjupETDmN/2YogI/sAgNW8C&#13;&#10;tE5im196cWQvwMUeilIYyhPjgXDniPmiWXnq2OPy/NHn4AmAZRE5U1JQEruLDZVUxoP52Mc+Jg88&#13;&#10;8ICJScP2cQnxJMagmNFoQuMXjSPZwMngsGFsB8vlG9NQfEagKFOmTGxblOt9990n//rtfzM0+hEV&#13;&#10;20v38DQMq5cRBDRb+oYQV2H2Bi9d2Q+6tzmM0+fYX2yfmYK8aGzk+DwLb5AZGCeoRM/DeDEdRoDW&#13;&#10;+Twsm8JvAQaSMDxAwui79A6Dkr0VXfkzMKR/F95BL2H5ZAUC5RZiHG5Hf/4HKLkfB8zeuhrJHkfs&#13;&#10;GsScQLRmdHUYRugugGUcuaijiMcptA3kcWzIggwZzLkWbSQf2zdzlQ7bBsdyypq0ckyx7yD3s7zN&#13;&#10;had6PPa9brxLH3vix1K/skEqq+phfMLULzsH3mHYRhnj9QSMY44XF5e3st9jO1+OBxAPBI54QEPG&#13;&#10;Y88YtVW1pwem3KqwnAfbHMkEYhSVVlZDpk6gb44ZfC/wOIetoQuKK6RpK3a34S5IuGabvdTWLS8d&#13;&#10;PCT733OnrF2zOjqOpK85gAg4EHAg4EDAgYAD3hwIDCTefHlLcvlFV2Od1cJrHsrithNSa3SgEmO+&#13;&#10;KnKCtcREXPQM4Q4odg05J+Vf+MIXZNu2bdLa2momwdbI4acao3yb2Rx17sWvhzznBIyGE69kn9Pr&#13;&#10;nldeJuEzidvrWVLlxdNChYVeOVSE6f3DpVI0bnD71Jbz5+Rb//G0bN6xR4qxXGLbxhXywuvHzXIZ&#13;&#10;fhmehnLEnS0oC0qGZhBHQtyBxp5D+YGcuBRqFsoPTuW23dvk+LnL0tbVK3t375Yf/egpWf/007L/&#13;&#10;3v3Sj6/PVJTYfhgLhVuBbtiwwTxSPO0mc5n+aHFr4TVkanEnwIPHHG/oQTILhSNvbYH0l/Zji9yQ&#13;&#10;DBUPQTmlVxcUlXwoUnlQnBacILyFISxh60E0RVey4wTjDJklbSjINkNDWEdnlyN79kvkz8063l5U&#13;&#10;eGiIcVqECxlOKVvimqehJhIbJRbC4wptjNuQzkOJz0Iw0RxccIeVdCmBL+kKKO5rcWvhFaSgzy2+&#13;&#10;XyhXJmsc4ZFeWVSKueyRMaJo+OBSqjBijczAcIZ9iHANAwaU11luq4y+moX7xkCB8xqM65+GcW0G&#13;&#10;u528AS+EUhgsizGud6IN/HVrm9x28CjiwyBeEIxspnoYQnLmZ6Vwsg99X6QK3kq3ImZJGbwXFtBW&#13;&#10;wmg/WdlzUoabBQXwVIsM66SN48kgPVBcic/g/FyZPk7dfPEBHsPHdPCZxJ2ubnuf4y5jOoXySySn&#13;&#10;ZKVcRPBTspIeV+Qjl9Dl5qBtgN+UJbspd5QyFlJAzs0xlg+W3ECe7M/Lkdx8ocy4VCYHtMyg7TEg&#13;&#10;L5N5X+DcvBciDXZ0fBJeJRNok47hhLSXVTdKPZZrHXztkGzcsF5tIHHT4ufZtPB+cFoYLW4tvK3H&#13;&#10;z1GLWwvvhwYLo8Wthbf1+DlqcWvh/dBgYbS4tfC2Hj9HLW4NvAaWtGYSPpO4tbRrafEjxwBmkQNL&#13;&#10;13IXcQRny8QBjXGEVWrhNWRa3Jy80Lhgv87TQDIDJTkHRzsh1eAlLCdbDL5KRZs7k3BSzskQvwhu&#13;&#10;3rzZKOG81iaWIU1U4vlzJntOHif9Xsk+p9c9r7xMwmcSt9ezpMqLp4V8pQJl48ZQwcmHZ0geJrXf&#13;&#10;+s4jUlyzSqqwLeOrb57CUooh2blpnRw6cc5UQfmytebAdboEX5b549dKJsqILt3cIthOvvmVMhde&#13;&#10;BoeOn5GuvkHAZkNBypV777lL/v0Hj8suGNFKq2ugxE2YQI2kiW2Hijk9nUhrplI8X9LVo4VPh899&#13;&#10;X4s7Hp7GpRy4qc8WjiOQKnZ/yeuX43tOSQmMXAzAWYQlD0ZzRaXsWzlQQrwS+9oHP/hB+cY3viEP&#13;&#10;PvigcXW344Xtx5QJlTHzNRhbO9PziFt4hvIcbwHed2Dg8YXz/oF+eeDB70p+Ub6sWlvjK+4Bd1Op&#13;&#10;LM7DLjZ10P5KYTiDx1ILXnFpmkM8X7yecal5WtxaeA1dsbipYDoxgMBwY8yixw/bBMd7BkClgYQx&#13;&#10;XMIwfEzBW2QOXiRZbAP4MYjvPIxqlBW9kOhMMg3DSQlgP4t3w/+CYeTH/QMwgM3AK2DcGFd/spAv&#13;&#10;56vvFFm9GzKBwXo+R2qnLkvjsX9E28IuJfAy+3PEJtqO+DRwLpI5KL9ZoTkpgYEkH/dCaD8UJtsO&#13;&#10;+/nUlBNnyrYd8zx4JgfGP2di+ZK+nAZeA8uatfDpqQXOSN/qH8a+1xhPuXyFnmGsDT0QxijKkM5A&#13;&#10;8NJBrBkw2BhPyEnuQMV3fmlpSbpu5IeUKEz8c5LG0tJSeLOxs2LaT/c1kAIfFjNm0HBO+qxhhLFv&#13;&#10;ZvGbgjF9eAzvgRF4qc3A8APatSmelnTltfDp8Lnva3Fr4d11pTvX4tbCp6vffV+LWwvvrivduRa3&#13;&#10;Fj5d/e77WtxaeHdd6c61uDXwGljSmUn4TOLW0q6lJZ0Mg/uxHAgMJLH8WL4r5z2/fPjcmLS4tfCu&#13;&#10;ujhxoeLJr/ScfHASSmMDv/jwnjYRB78OEx8Dsz7yyCOydetWs5Z87969BrcWp4UnPcTPCd0slDbW&#13;&#10;w2v+PD1IroAvts6kRy1uLXzSij1uaHHHwZN//GpLA0lTU5NRnjhb5qT55ZdfklOtg/LZX9ovFeXF&#13;&#10;8tqxc9KGnUr6BrATRT6W1lAOaD8VkHdlZYW0X74oB144Ld1dnSbAYwVcqzdvapYN+BG2p7vHrITn&#13;&#10;lp9U0PLhvTCMif2a+hVSijYXzi2R7z36lHz+c5+Glz5d7eGmD0WbClM7Aj2u13xBjHtOD87FZmnh&#13;&#10;Y0unvtLi1sLH1U6+0ePmxvfeKH8z/ecwahQZL5Ka0irsIMJlFHj10lXAR+L4cNddd8n1119vttmu&#13;&#10;ra014wSXyHGXIyrebDuME8OYMVS+md/X12f6aENDg/EoI01cvsX8ls4L8lrXAbjbl8CLAEZOaMz0&#13;&#10;RMqBdwsTmiTGJcTJwBbShZJv8hhYsgNbEpeXXIALCpbb9I7DW+Vd1Le8k5aHmYTPJG779I59wVw5&#13;&#10;QzcqjYzhduxkXyJfOXbySAPJHAxaU2HuKATjFWSRBTnRYMJf9syUzOA6i0tkYOSAv5GUQ06fwzbN&#13;&#10;81hy82187c9F2+KuRXUyLfl9T0onle2VzXRDgXdIjok1hW6O/h+WfijuIbS7XCy3KeLYDXpK8udh&#13;&#10;IJk1cU5oHKGhjUZXekA47ZRt1fnZR83I8WrIyC/hSlooeqcbOB8MHH4tGk/m4aWVDfnZ8RS+Ozhn&#13;&#10;JTCapKNJSYuxtHj1yUhbpCGEjmU4YFx35hxhtAlnxzzS7GxHTHB6lzDNoQ3m8NS5NHm+/hDeixZf&#13;&#10;hdMAaXFr4dNUH3Nbi1sLH1NZmgstbg28BpZkZhI+k7jTsDjhdkBLAktMRsAXb74EuYYDgYEkUw0h&#13;&#10;Uy9d0qvFrYWP8MQaGzhZ5rIYJk6g+EWwDF97lppoZKGi9NGPflR+8Rd/0UyQqWRRMWI+J2/axDLE&#13;&#10;S0WZOx3MgmZ+2eaEn4kGkgS8S+SLL9q0uLXwvoiIAGlxe8DTKMavy9YzhwrKLJSjZ198Q6oQe+LA&#13;&#10;4WOShwCcOdB08vPKMK1ekCkoSpyB1NXXQfmZkb/9ypflJ88/K1MTY057gps+vwQyGOPW63bIf/r4&#13;&#10;L8imrTukA+74jDFA6/gUvijTWPL4C69BhjNSv6pe3jh9EQp1j5SVVxrvEyrc9Eii3NkGfCeP50xZ&#13;&#10;VgufElncTS1uLXxcdbxk/IfGpkap3Iidn2B8mgF/5xFAM9UONR5oTBb5TqMnjSBcLkeDGvsizzlm&#13;&#10;2HNes6/zyB/7JNsV77Ov8jwPOyIx0CcD93KJFr8ecyz62Idvka7wsJyfHcSuKvNy7507pKGoSu6/&#13;&#10;/IqhgR4kFfAgmQnBgyS7QCpqwhLqXAzSmkC7loeZhM8kbvvgrmGVfKeRiUfnnMvlStC/sYsQAmVO&#13;&#10;T/OccR6gNCOuCHc5mYORJBtK80IWxlW8hAbKdyOwahlkhaDLyP/K+AwMVlg2hS2jQxWbZAS4QoV9&#13;&#10;MtH1htkRpRABNXOmhyXv0kPSNXOvhBt2Qall20CcohxgBH00iHDRVTbGlzyMDwvY9rloPh/bv3KB&#13;&#10;D+7TaIIf2xTj2fDo7vN8loylqyEjv8QraCG/QhhjpyBXeuPNYbkUGG1qMjYQtgX0J+40lAUjCWPA&#13;&#10;MD8b8iM/C+D5N4x4T2wvnilZvicwMj3gaQRlENkcxDaaQ7yZMJbfYfg3y/xMkG+0Qw7tRtbIX4js&#13;&#10;uMP2wraYBY+mEngemULJ6vXK96DFC2xJeVrcWngNUVrcWvhrhRYt3ZmEzyRuDb8JG9DizbGAL958&#13;&#10;CXINBxytN2DGsnEAr2qj2CUiZE/UTN4S4ZPjZm0a+ETYRHqdHE6QqBRTIeY5f5ykcEkEldKlJipC&#13;&#10;VIi4a0JLS4vZkWTHjh1GyWJ8C9ajSZYuHvm1mpNCKmKc1THPeJDgsbMiEysq34kpkS/Lx/PE2piT&#13;&#10;HP/Vp8WbQk5GF8wXfm6ta/lMd+hL58/KiQsdUrlyDfg7BVd8eHPMIeYIgv6VIzZJIWIJ1NRWYUea&#13;&#10;Xvna//N/y8WLF2R14xrZcuNe03a41pw7Z1y4cFGOvnFIzp46Lv/lN/9P2YbtfdsutxnDyAjcp2kY&#13;&#10;4VdjepMsoC1OI0jkocNH5L4PvBcGEtRrlKVCQyMV82JMlEmnk7R8TMYFr3wtbi28V53J8rS4CQ/Z&#13;&#10;0vgAXnHTGp77TfyKm5eThwC6CMYJD4Ei/LibUVVFlayERwiD+Q4NDsNYhu1goW3l5ULJxXk+jrO5&#13;&#10;c9FzoDHnvB+GMkyYglzEI4BSZrYXB02ki922bk2FjA/NyMJQv1HiqlaWyuq6amjnEarRnvKg+3E7&#13;&#10;2oVs+JUgrjQVqPiUvM8RUsPHRNj4umKvE+HfOlrAU8o98iOd7Df0yqDBkUFajTGUBgjIZRYeBlRQ&#13;&#10;6U3C+CDk6kJeiVzO2o4AnzBuY8VMF8pKHoCcGNzm0UsnR2RzTrHMdL8iRZBpAbbwzZnBzjV9z0gr&#13;&#10;rqWQniAMCIpxGi4AaI1GtmhMEoL3QB6WeuWjWRbOF5g6Oa6jZtPnS0vLov2cLdc+iz0aAlTyZAmt&#13;&#10;jJxa3H+Ty1SLWwvvpsI5N7Sgk23auEleP3JCui+ekLzCEhhMYLzMxxiNuCK5IXjmgYHZaAtmZQur&#13;&#10;hbBn4D0UQsejOSwEgyWXNFqjJrEnf06nbr9/KdMpBuVG/dz6eRrv7XmM82wLnCNwBzp6ivDHHY7C&#13;&#10;C7PwcJowBh9uQx1GTKPw1Ijse9fdzjvfb8WecFqea+E9K02SqcWthU9SrWe2FrcW3rPSJJla3Fr4&#13;&#10;JNV6Zmtxa+ATYT1JiGYmwqfuoxr4RNhotZ4nifCpaUlEkhw+EXdiaXdOInxy3O5yi+fJ4bW4tfCL&#13;&#10;NNgzDS22THBcGgcCA8nS+Ja0FKd4/G/mWTFQzEySfMIb3ElQOJXG3lwOWqh8cqLML7xM9ksxg2Ly&#13;&#10;izEnMO4veLEUJF5x8krjCCfjf/Znf2ZiFnBCTg+Vffv2yR/90R9FjSSJpb1ziJM0EgcNN/REWbly&#13;&#10;pZksWUMMv45buRDensdiTJRRlOfLIqPY2nilkVGmaTHUeTwn+UXDAyfT5DO/9uXhi+SRU+fwZbdA&#13;&#10;PnLvrfLi4aMyAcNICF4kYcQm6EdA14KpIpmBzvTdv/t/paO9TXbs2CnNGzcaHJOTU0ahocy2X7dN&#13;&#10;albUyptvHpGv/39flk/8t/8BRapchgdp6ML3QczaZ4GbutF/+fiH5J/uf1iOnm6R993L+hxXcKPM&#13;&#10;YVJPQxi/hBsZRx/InET/RPkYzfFx4sGXpH2O6DTwnrApaPKEZ2Zsij5nCnjzdZmKLXhM42Eillic&#13;&#10;9opf758/8oycuHRcRiDr4hZ8vYWAxtH/Si8hlgAUHi6xaRk7Y5RZGtBaxk5Hlm7MyoWRU/AOcoxb&#13;&#10;54a5veekkdmZwSIoPlMyPDEkVfXlUlBaBF6CKvy///RBs9tJAbxE2BYefvM1eBssYHtQ7JADwvil&#13;&#10;mbvYVJRewnqNeenr4RKbOxLG4ihf7MPEHBM5YOCZzblNTEqEjd72Cf9W0cL+QSOXHbt5zTGeHkAM&#13;&#10;xlxVxZ1E4E0A5RSRVMFOeB5gyU02vtSTDVPQqMdhGBmBx8gEg49ADkV4ZpimTJBNtisTbLMgR1qy&#13;&#10;bpO1ISjl3c/BHoJ4QjCS5M1B2R54WsL5FVKQh23jYYDnxA+DOAxliHsRMWxxgpIHXLmgNZc4cY9j&#13;&#10;PD3M1kR2LLHPwKNzDkxsICYlyijK82WRUaQa10HTXq4GLeG5BcT7KpfPfeZTcunSZenB+3EIAW5H&#13;&#10;4ck3Ntgj46Eiqa5bA+MX5ZgNIwje8zjjEisuvclFwOOqihpp5fbumzaafD5ulHZe+E0ePGc76e3D&#13;&#10;jmfwVMqHwXUWnofmPcM2geCx4SnEwUF7mwfcyGC3jPZ1SAmM9WWIT1RaUSy1NWtMcFYa7bnUxnfy&#13;&#10;oMUMNHEIos+pgfeEjUPsvvSEZ2ZsCmghP1LwJZZdkask8J4890TgZHrCJ8GdFE0SeJ+4o2h9wkfb&#13;&#10;S7Sg++RaosVNl3NuaPf5nNHSPuFT8yWKLXqioSWK+xqgJfoAwcmSOBAYSJbEtjSF7NwsDVj0thY+&#13;&#10;WtDHiRZ3HLyN4+EE2nQMJHkwcDDRSML4ATSiLCqkqWnixJWeJ88884zcf//9BrgA7v1MBw4ckH/6&#13;&#10;p3+S3//93zdbuNqJr7mZ4o9Vjvl16/z58yZIJMFJk5moY7I9C3dxe21QxT1nCvTOLS18WoQuAC1u&#13;&#10;LbyrqrSnHrit8kRjBnnNL740gpy5gG028fVxwrhuI28O26pCAbI7h+QWFcgbrxzAkplLUl5ZJaUl&#13;&#10;ZYgL0WuUYWq4lA29A/KAt6C4UKqqa6Wz/ZI8/9jDcu9//iXz1ZIeI2wHmCsDVuQbDzwiA0NjMjwz&#13;&#10;iol+r5SUVYAWbglMl/sMbvPrwZeUvNTAa2BZ6TLBU67s39PTk1B+8cUYRsQFKJ4RJyvTXwqgtHCZ&#13;&#10;i01c8jRHGGSchGFjrv8oFGFMCQYcCIgU54wT4QT+XJignNEPYVQTJ6YmdTCx+XyWhXHngQiXNwtv&#13;&#10;AgRuXYD3QGFukVMu8sCgBDQhvAgUc+5QQ7oWKYNujX6+prpQRrPXoY4iWYWdQ0PdiJWk8Iyxz5lw&#13;&#10;dEhMyE6aoYVPisjjhhZ3DDwvIC8wkj+beE5j8nXXXWfGYRq0aJwkw7Owy5EJ1opVD/TKG5uck2G0&#13;&#10;gymuu6EmjQT11RjIuBMKazCmNpzkMLZFfrZ0Ze+CkSQseb2vSEE+FN/cYjibwMNvoQeeDPAOiZRj&#13;&#10;AFizmwoMIWbsRoPKxT3sa2MMJHwP0QBO+A0RY6up3/UsvPaVYvjiq4R/IC1uLbx/Ssx4QfmSZ5s2&#13;&#10;bpDm5s0oTa/KGenCTlEPPvyYVK9YAxkj9gfu5GIAYN/icisaSGYx3mfnFcLT85Js2bRJU3MirMdz&#13;&#10;cmzoREyq6bksKYcH2SgCrnLML8RSO9JstgPHdQ68Xga62uTWG7bLti1bMd7DIw1zB8LaOUBihSly&#13;&#10;PGhJAa0bdzOJm0Rq8Gtgtbi18JmmhfT4TQEt3pwK+PL244v3EwW5aTgQGEjSMOhKb/OrWNSi6AOZ&#13;&#10;Ft4HyiiIFjfhGXvCLq8hIjOxxoSkDnEnaIygFwkV02S7xEQrj5xw0ktDxvHjxw0ua3jhbSrgzOeE&#13;&#10;hxMjHtMlToyoHHP5x4ULF4ynw5o1a0weyxIP6+TEnrCsOz4thS8amcbXl+o6k7RcCW7Gq+AXZvI6&#13;&#10;hHgBlHcfdqnIzimSx55+UYpg4MjNx/djfnGGJSOL7vMwopx78xAUoEK0pCy5eOkScHDSi/kdNWkk&#13;&#10;Gj3MBBewnJAXF5dIz+ULMoZlFDlwAafyzgk0J/Ojo9h6FHJkG5yH1xG/JFdUYYeTBSpzUKQiXk6p&#13;&#10;+Ot170r44oXvSvKuFi3sF13YfveVFw9K1dhqyAAtGrKl4sREfZM7XbSPXJayenhxIE1OINjuVJbU&#13;&#10;lRZDMamQyQIqMgikW1gh0xOjRsHKyS9FHAoukaNbPpZWzHArVux+gpggg0OjUI4ZewTLZ+ZG0Ahg&#13;&#10;GMXXaZkfA2wJYtbMyxl8pa5cWS6dx3pkqo9Lq9wmEEOGcbmvaS6XxuvqDd3MpXFlAordcxdnZDwL&#13;&#10;debOQMHC1rH1zVK7wt8uOA729H+vlozSU4Lnxj+/YxFhneQc2QUpdyb2QRpIGGj30UcfhRHTiTlE&#13;&#10;u5YgbshC11HpX4GYP6PTMo52koVyZkcR4KT9jLvb0NPD9GsUopmE3l05rAT3cxGopDPvJlkLBViG&#13;&#10;XsM9tI88eiUSjgY1xpqBBwjO53lOuZuYGGg9wFcIPPQ04DuCsYaKsNPSGni7WOO8eS+h0TpHGPAW&#13;&#10;bT98vLRJw8e0yOIAtLg18BpY8oZjLI3OTJRVIz5wcH3dLJapZIfgmQW58l1JD8+R4VEDPzaB+ELF&#13;&#10;ZfA+QQBufBSpx7vf692socXUD9mz7dLr7/DrR6Sibq0MsE6z/fe8rKgvgzF02rRRMz7Be2l8fEy2&#13;&#10;btli5E/DZ7J5x1JpMYxZ5j8BLd4MDfgS8MWbA965QXtZHr54YwlyvTgQGEi8uLKMeV6T11QdXQuv&#13;&#10;IVWLm/B0d3cbMYxyGplMV1dXG4MGY4fQCyTZZMVNI8vzqzW/VHJSzImWmRwjn5Nd7mjD+rwmYG48&#13;&#10;PCc8jR40jrRDsaLBhsYRZ5IMJRq4iYsTQcKyXi8DyVL4Ek9LKpnGw6a6ziQtXrj90EIe00hh5IQC&#13;&#10;NJbMYxLNXWdm4b2RV5Qr05Pw4kBwvXzEHQHDJR9f+8ZGh2VsZNBs2UvFm3ENZmYQrAATY5soK6NU&#13;&#10;4b75Yp2dAwUb24IO9kltHRX3eShr01JfXSX33XGTUdp74R7+7X9/wMQfIS1MxEFZk1bi9ErJZLRU&#13;&#10;vrjrSIbbDeM+TwbvRUsyWOLTwlsayK++/j4Z6BmQdzffY5bGuON1kIdUku4/+E2jbFI2U1MzctP6&#13;&#10;9fLeXeukqGK1DPS2QrmZkPKqJunvvWR4X1hcD9m1mh1PsnOqZHIM5wvwLloolWMnL0tNNXYzqiiS&#13;&#10;uek2uMxXQvktwNKebiy7WCm94yE5ePy0FJUVyPTQnPSdGYInGZRz0GoT46U0NDbIdAO8Gky+I2sG&#13;&#10;aB3BF+h/ODSGdgqDC7xQuGzof/vAz0jdihWmHaXio8Xv56jluRbeDw0WRoPbDcsuEr/Ehjg3wUOg&#13;&#10;oqISwbIHZAX4No1lFpMT4zLV8ahMrRyWyRXXY+Dl2AsEGBPyKRoYNWgIyUMbMfFJ4O3FmEG5kAcV&#13;&#10;bnoYGW8feIWMZ1VLFcYGqsb0COCYQgOJGROAkt5nYYwB8zDOmfGNPFEOAABAAElEQVQAOEPwRsqb&#13;&#10;D5llOFTeu7u75OabbzZ1cKkNkx3znfHE5Jh8959U8nfzxpZJBW9h/By1uDXwXrCpaHLDk1cMhru1&#13;&#10;eZOc72iXmob1kCuNSwjMWhSSHBiwxmGM4rgwBeNzAbz1Xj14SD503/vNeEs4d3LjducnOyc8jdov&#13;&#10;v/IqtomG8R0LtCanRilMGNvzsfQKAdexgxnf3Vmgc6i/V5rWrjLvezs/SCajpdAST2cy3PFw9joZ&#13;&#10;/LVOSzK6+VxetKeCt7xwH5PBa3Fr4d00pDvX4tbCp6vffV+LWwvvrivduRa3Fj5d/e77WtxaeHdd&#13;&#10;6c61uLXw6ep33/fC7b4fnC+dA4GBZOm8W3JJbYPWwmsIS4d7cmrSKJ7EyYkKJyacGPFYU1NjAvq9&#13;&#10;/vrrsm3bNrN0xnO3GBdBLDuCiPjcFvSTn/ykPPDAA2bnGhpYbrvtNvn85z/va3kNJ8pmIodyFy9e&#13;&#10;lJMnT8qqVavMV1Dm2x8VQWuIIW1cp8x76VI6vsSX18LHl091rcWthU9Vt71n5e6oqjA4wfVjdHRM&#13;&#10;brptj+y/Yx/iSczKyfOX5LmXX8cEttAJqgevEH4V5pc+lreysDidI1QlyIPKkFMHPVDQ1iBfE5yP&#13;&#10;ChCu2Q7Pt7Zhq9cZGUbgViannIOFfy2NizmxZ5ngi61Bi1sDr4ElPRp4ygTSgWLLPrHosUUc84zc&#13;&#10;6kr4vo+YIKslv2KbtFx4Wkoqt8LguEouX3xZSqt3SAjFOzsPS3nNblmA589AN78K74OCPSBjvScQ&#13;&#10;zBM7luRXSnlFibRcKpMVNaXGTb67Zwa7zyAuxewYlDHH2EUFe3xqArKGp0lcqpvHLjWg251gm5O6&#13;&#10;3Hn5/Z9dIV2DULKggteW58qzZ4/IGcS5aN68yYxf7jLLea7hOevVwmto9YPbGR8drHY8pAF5PQxg&#13;&#10;O3Zsl1dfPWj6JMdM00bQ34vOPy75l16AdwcDq0LtgYcHHT0YL6QZHmO/lANPMcSMQHRVc38O3h7f&#13;&#10;w5bRA7gPpzODD6ttEIQXy6hgAHGM1473iDHAQqbEuQDcC9m5+KENoi5kYhmesxSvH15r9By7/fbb&#13;&#10;QbzTBiz9ztEZ20lzfPLDF3cZLby7bLpzLW4tfLr6eZ8yGISxmUbIMnjk0MBtWiZYOAUPvWq83xmr&#13;&#10;hNv/DgwNy5pVDdJ16bQ8/uSP5QPv22/6k+W9n/riYWgcefPIMTn05jHZsG2vXO7oxxjufChZ1dho&#13;&#10;PmiYjyA0sqHHZKENjo+NygB2uqvBxxneywRfLJ1a3Fp4W4+foxa3Bl4DS1ozCZ9J3H747IYJaHFz&#13;&#10;Y/E84MsiL9xn1xJf3HQF50vnQGAgWTrv3hEl6RVCt2ZOOPl13iqhnBjxR6ME0xtvvGEm1zYmCScv&#13;&#10;Xol4OBFn0M8vfvGLsn//fhPLhHFJdu7caSbN3Oo3WWL9pIOeIMRD40w31lE3YkJF4wfvM5E2601g&#13;&#10;DSQ0qgRJzwEbe8TK1NnBJBf8LpbXj56QNnjvzGJyzSB63LKT28TOQrHKg3IUgpyMksXJLJQdLoXw&#13;&#10;SpSXbVvm6zPiEhgjCYwsdLEfHBpBO+k27tdcxcOlGlyDzsCcTCxP+VqPIV4HKT0H2B+5RI68dyuV&#13;&#10;5B/zsW1EFAl3kBgZHpJuLM1p7xCpwPKZ3JwJudwelroFbs8tcvHyjKwJDcHbZFpaWmekuXhYhobH&#13;&#10;YBCZkY7OESzJq4VnyrxMDHfICGQ8M5eH5VTtMlxYhtgWsa8jNz1RIlKccJeLUey0UVbRBEW9ULBp&#13;&#10;MXZCoudY0O8T2cb+5vQRytr+aKi+++675fDhw8LdxPK5bA5glAVhcufHEagVRmcsoaL3AY/c5WQF&#13;&#10;2sb+yVHT3+dhLMmFV8jwXEieRADQMXgDFGH5RjZ2w8nGvRCX2eE+jaLEa/Cgj9MbjFvMsjwtLwvI&#13;&#10;41IbKvL5aIdsf1yCSe8RvnfYZt3jvfMMHAsSnzbIWeSA4Tn4Sm+QV197Xa7buVemsJVy7+BIxNsP&#13;&#10;S2vxbqXRsroGcaHgXcJ3wMW2btmwdrNcgNHxsceflP33vCf68WERe/ozW//B1w7L08+/IDv33CQt&#13;&#10;nQNm/KYHS0lZKQJtF8swdqMzwVkhZ47tldX1klddJt/7/g/lg+97rzTCYGPf8elrDSACDgQcCDgQ&#13;&#10;cCDggH8OxM5I/ZcLIDPAgWSuiMmq0sInw+OVT9xMNJDYIKrWQMJ8O6HmOY0i/BrEJS5dXV2yEcHz&#13;&#10;rLHCfOXBjJWTInfiOnLipks3l9UQH78M2t0s3LDuuhyX7JC0trbKmTNnDN61a9ea5QC2LgtvvUxY&#13;&#10;N+/RoBKftDzMJHwmccc/d7rreFrIU8qLBggqJUVYSlNeXiZn2wZlDFvtFiMgayE8R3LMLjYM2jst&#13;&#10;xTBY1dY3yoXBI8hnOSzVMUoRPiO7Eg0uZqtZfJsi7sKiUpStxFIb7nICAwgUHhpN6JkC53sZHBlD&#13;&#10;fJJcKcESEN6nfFmO8jUGkkjbdVWxbKfxfEmHWAufDp/7vhZ3PDxlyv5UWV4Fd3YsdXH1UdySAhig&#13;&#10;GEvCCAB/uRSivbdH3oQRrL17SiomuoxcO7vnZHC+25DW1g/jWD7ih8AogaYheV3YdWJsStrh1DGM&#13;&#10;5Rqdw+MivcMygFgCk/D0yMHlML5gT+UOyuAUxgnWFlHcDULVHxhF0c9zGEsBwYNn6cFk2ltqJPF8&#13;&#10;SQ2tu6vFrYXXUGNxO+OjU9KOlTwycfylgeSRRx4xW7AzDg37rB13eXSfm/6GPBoyhgG3gP6/gHaS&#13;&#10;jfcBDTA3oV0dRKDfQsZ+AgyXQmUDZ4jGUriVwMRilk8wrhHbXx4Cvy5EltigwZl4JNm52aZ8K3Zg&#13;&#10;YYDWX/qlT5vxfhJeDobqCO2RJ3IOir+WL36LaOA1sKxfC++XZoubfZk8e/KZZ+X4idOyY/c+6R2b&#13;&#10;l5HRAWPcZv8JLcCLB2PyBPpoXd0KsxRveoKepNlyrrVbNjXvkpazRxHc9Qdy3/57pBQfN7zerV60&#13;&#10;cZ7Ad/HTzz4nR46fNPVf7BrGBxPIEnLkEqvV2J1oCoG/iZOfWZhP42cfgnNXlJbIpi275dmfvChr&#13;&#10;V6+Sm268Pmbc8qozXZ6W51r4dPW772txa+HddaU71+LWwqer331fi1sL764r3bkWtxY+Xf3u+1rc&#13;&#10;Wnh3XenOtbg18BpY0plJ+Ezi1tKupSWdDIP7sRwIDCSx/HhLr64pF62IXjSNL8HcNpWTYuu5YRVS&#13;&#10;Ksx2Ys14JIwFwp1tDh06hHXsFVJfXy+1tbXm6xMnRfy5Ew0YnPDaFKugOV81eY+TcCZuB8xYI52d&#13;&#10;ncYDpaqqyizzIW3ETVo4AWOwQZ6TXubzPhVobh8YnzLNcw1+DSyfQwsf/+yprt24KRd6gdCzh3EJ&#13;&#10;yNdcBOPcsHaNnDjbLh//+Ifl+LkWBPDrllAhlCTMwLm0hhPsLZiAXzx9zMiDOBewbCMU40VCYCzu&#13;&#10;wIQ8OwfeJuNDsuumd5tJ7xTKs25HlrOYMM/KFz/3cfnhk8/LUE+Xkf2k2f7X8UoawBdHblPqpj3V&#13;&#10;My7lnha3Fl5Dkxa3G579gbxq62qVp47/UMIIkGrjD1ga+EU/nMXtlXMgg3kopYVyfLRbjp5qd77w&#13;&#10;D1HVcrwLstoWz4+3d8EwgfyCLDnX3odzvMbL8CvPk9MLHXKqrx1KMdrJSAtK030e/bPvJBuBrN7a&#13;&#10;IFlch8HkoHTOffylh0FdZal0DpxB5QtSh/pCC+VpS7r5khZYCaDFrYXXkGNx2z7FNmDHbx7tj+Pt&#13;&#10;Zz/7Wfnd3/2/TF/PhzGSHgRUkGks4ZHb7RKOP8aoYAySedwzckVemLAod+/EtNzBIL30M6GxBeXY&#13;&#10;NoyEGaOEHkrwQsnCj+ur8vJCMg0DCXEy7gQNLznwNELQI3nttYOyZ89u2YIgnXwXWNrJA0u74xWj&#13;&#10;aziWL355qYHXwJrn0DZ6v0STR/iXh/fjwUOH5RyWQ16393Zp6Ro070UawowxmpLBGM0gyzRacOtd&#13;&#10;fvA4euQoxgiMwTBynjjbKhvXIVZYeEL+9TsPYuvfDXLzvhvNuzdKDkXAOYQrsb0dOXpMXkTMkera&#13;&#10;FdK8/UY5d6kbnmPOPIJFtm7dBGNYPj60DBgDG+XJciYgMI7d/TCkIjbJ6tWb5eiJ1+HlhsDCe/aY&#13;&#10;duqqSnV6rclIQ7yW9kziDmjx5m7Alyvni5aHmYTPJG5ySoNfA+sthSA3FQcCA0kq7lzJPY8JwpWg&#13;&#10;iymrxa2Fj1TGzjeDwJo0OjDR0EADxUMPPSQ33HCD2fGAS2VsoqcJvTnomt3T02Pigpw9e1ZoPKGh&#13;&#10;hF4lxGUn6DzaFD/Z5T0q4jTCEB89U6igM4/BI5uamowhhOX5dQkzOoOKE/lnn33WuOQyzgknV9ZA&#13;&#10;wmfBlNxWyZEoYRK3ePMKz7S4tfAa8rS44+ApCxq/6PVjjVHc6nXn1vXygyefw/aMczIxNm44O08j&#13;&#10;GOWK3yTgK2pWyLbrb5U3DjwthZA/xcQlOJb3dBZg/IEcuNVPjA3LynUbZCNcvke4zIpKG/5RhiG0&#13;&#10;vTzELvjaP9+PLSG75Oc/cIehaQzxLZhoCGPbYBt0t6WUbIp7zpSwvKmFT4vQBaDFrYV3VcVT8qgS&#13;&#10;Wy9v2rZRHnzsmzI7Cc+PyVn450Bpxn1u5VwEXhZWFxmZsQz0VwTkzYNnBhRYKFGMF+Ek6yFGYxY9&#13;&#10;eoz6i1tuIh1vFRrIFqghm9YC6YIOwjvlsKwHxs05LNeiFwm9kfKhLMWPEwY/G1JcmkM76RoYk+Kq&#13;&#10;Ldj6pFQG5qahljtjVxyoc+kmzxMgLjOT8P8/e9cBX1WRvb/3XnpvkEAChAChC1IFERB7b6vYu+6u&#13;&#10;q67YdS1r3bW7diwrYhcbikixIwIC0nsgJEBCgEB6T97/O/Nyk1fue3kjxOWvd/J7uffO/ebMuWfK&#13;&#10;nTn3zJn2pG08hoid+bjah0v2ckuuW368lnY0YEB/nHnmmXjzzTdVm3IpSMTniChIWo/uChIh7uQ9&#13;&#10;Avij3KkkYQEiXCzHaplxE/t++hURx622UF7bWVeaqHxjnqIgsbPvpoZEpRUrFOW4hMtxHLQcW73w&#13;&#10;F6UgnThxomrrrmcwnqX1GYSHdguKUQ3qungN0i6haSRo5kXelYW06rJFxCO3YC/fr7VUfhnKEZf0&#13;&#10;ZLcgacEO9stl9EGSlt4J2VRKraaShC1cyX/1xnx07dQBXbv3QUFRIV6ZMhU9u3fnR5FUxLGfD6MS&#13;&#10;Q9614shbxgg7i3YhZ0su39kRyMzqg31VDVixweXYmV2OWirZt19fpu+IgvxtzEOsRlxKW+HZUJRI&#13;&#10;uZfTYnHLjgY6lc3kEtuVSjkjdVYFXZnr4jVE/mvLSCeLoLG6z6mLD5oRAnVp6+B1sMJze+Lbk7aO&#13;&#10;vNv7OS1edCVgjj+Y6os5h3+4WEtB0l5F7jYPP+BZ6NLWxTcz7L5ERSYpMlEVBYf4+0hMTFQmsBIn&#13;&#10;92TgIpNUORd/IqIMKS2l/4FmZUket3iVQbZYo8hkWyayYumhBtjN6YWW5CnWCrLcRibkcpSviRHE&#13;&#10;GnSNJT+Cl58Eyd/gUawc5Auj3JMBvfwUf9zikGO21uB+3hp7YM50aevidbjUpe2FF/mJgkusfUSO&#13;&#10;Eqpocp2d3RNpKUl4d9pn6NRZtlyVAa1r8mTsPFLKnQf6DR/D+Aas+2Uh5U8/Jdy9QvwLyCCcJcN7&#13;&#10;tDbhoDetaxZGHXsGdz6pQCPrgArkRSbLtfx6KVs8ql2IqGAZdEh/tYzDKHepM+IzQ5RnUg+DCl7P&#13;&#10;2WYaXXybBN0AurR18W5ZyamU6Y4d27FiySoMTTwc9TG0tpL2wfIQ64C95XtQ2LSdPiU42ZUJLfOT&#13;&#10;bX7j6R+3Y0wEv+rHs53Klpz1/MocT58z3G2GTdHG7Xob6ktJhqVrjyRN7oLBhRRObulbRqe+4jcm&#13;&#10;gr5pwG1+ZRtg2Q5aMBF0pFpZ24RVm3ORmBYPOzdD6pSVgs62Dl6cczLFjOzhhnKm9bZM7MK4HKOB&#13;&#10;zl7trIuhdC7JBUStAO8zXRm2J749aRvP7Wq6qp802rEc3X8ClWtpk2eccQaX2azE2rVrVX8tfb/R&#13;&#10;n0q/LRNrO609ZPlbGOsMZ7n0H8J3Adu3KDfUVt+8zwbPa+KYxilpeN7Ec7kvfTs1YUqZ0ihxpGMT&#13;&#10;rKShsiSEVksbmP9S+kS5+sorlbLdezmH57O4+Dce+YAef4syCpbhX8mLlF+nTmn4edWPSO0Wr8pa&#13;&#10;+m1ZiiZWV0ovJbJnHWiikqLe1qgsNtNpbSY7z4kPGLHElPLPzS+gBVoounNXqX6DsiB9/S8r13B5&#13;&#10;TLVSkMjkUy3ZITYxqQOy+w5GSWUtVm0qoNVItXpS9Trhs/Tu3ZvbNqejgB9gxP+JKESEV1HUii+q&#13;&#10;JtatRsbJT5SpojTZnLMZIwb28Ozvf6VcghW7Fs7ixVxc7SmX9qQtT6NDXwerS9tcsv5jLV7MZWPJ&#13;&#10;xVwuVqySAN+EVjiQEpCvJnyFm5CUlmgWbwJVUb54/7QlgQ7eF+uPCxk8idJCLDlE6SHmtmLiLF9s&#13;&#10;ZFJqDE4lvXFuHMU3iZFeBrWi8JCvSaK8kJ8oP+S+oWAxeJDBlyhSUlNT1VEUIqJckZ8azKlRlSs/&#13;&#10;Iy8jrdASKxY5Cn/Cd8tSID624P3L0Vcu/rGSoy7e4LL16J++Lm1dfCsPbZ2JuOPj41WZyw5EUg9E&#13;&#10;th07dsBx4w/DK+99oSbXGZ1TsXN3MWXcPHklS7LUpmRXEQYMH4v0zF5YTyVJ8e5C5V9ErBVCQsOR&#13;&#10;lJSCrP5D0KVnNmo4ia7htqJSB2q4JbBYC0j9y+qajiEDxuLVN6chu3s6zbp7KuefBu9i2dS9e3dV&#13;&#10;7kac69h+ctEv/4OHF5GrKLzK6QfkgjMuR10t/fMIewyRYZFYtO4nvD7/BUTF0lGrCnY6PK3HBC6r&#13;&#10;Gt8ng5PXFG7BWUQlaTWVJWm0/ilU9aPJnsgtfHdxQsPJkTOOk+Y9nMw4UM9tfjfnFiK9UwrSOsTT&#13;&#10;XH8HtxJNZdpoNNRsp8I1EwWlTsz/ZRXikmORNboLrddkeY+LKamD4qfGCOH0eSMTcvcgCpLEmEgU&#13;&#10;lRQQ7ECHOE7GbWnuEHXuv83JbZ0y8sX6ZOYR4Yv/X/EiojT6UqMPNY4SLxNScZQ5adIk3HPPP2kR&#13;&#10;WKSW14mSRJbYSPt0/dgncyJbRsVGOSfTCZRfLRUkouQggAoRKkGoAHFdM04pQ1xxcq6W3EicUozw&#13;&#10;WixGxIqESyfCIungdeVKzJo1CyeecjKGDx+u3hsGn3JsOaecXeeuOmLE65WnFJZuGXkUsLrwX6a6&#13;&#10;tHXxbfMiyxQH0xn62g0bUVS2G5FxHZXcxFpEljFVl+1FXkE+4pKS0YnLWOq5pEZ+22nVkUHfIKMS&#13;&#10;RmEld50p3r2bbVMUIFRqbtiMdTkOJCfFIz6mIxJkaZvoW4RkE+sD89xZUoXVuWvVudQfeS+IEkT8&#13;&#10;lwwcPBAp/OCSz48o4ndK3tDyri/buxPFOwuQnJYOB/sJqW9NtD6T7aHruBQzKTYUow4bofjzL3Nf&#13;&#10;mQSO0ZW5Lj5w7p53dWnr4j1zC3ylS1sXHzh3z7u6tHXxnrkFvtKlrYP3xf5+efF9Mv9tur3lsn+8&#13;&#10;+Odb6PryHhi/f7z4prZidCRgKUh0pBUE1lw5IglbB/dBkDHF+6dtTt8/Pjhe5AuOTFBkgioTY/Ev&#13;&#10;4h7kXutA1Biguo5GvByVDwIeZeAtQdZBy2BHlCzytV8wxkRI4uVcfuIw0N1pq6JFrATjXI4GXX8D&#13;&#10;fneLE5XWb1n4ysW/DF2U5L97CIx3R7rO/eN/e158uWvmkV/sxHpHLHNkmZMoSFhAdL5ZiaMnHIH3&#13;&#10;P5mFzlSWHHn4ULz+7nRaGXGHIS5nihJrDi6pkHLZW1SAcFoODT/6JNTRrLuqrITxjYiMiUNktFgd&#13;&#10;NKCUE3ZZoiNlLwqYtJREFO0p5tIP1zIrsUBw1tfg3NOOp+k2l4Q01Kuv14KVepKVleX5NVGxrytH&#13;&#10;f1Iwi9elrYs3y9NfnC7t1jbXyCUQjU6aqJOEtKd6LnuQLZbVUha37GRZTXhMBsISemPrpu+4zW82&#13;&#10;wsLTsauA2/wmDVBLJ/YU0P9Q6jB+ZaYCdNdKWoOMoPKlDNV713MyZaPj1xDEJkSiuLijUo6EhXOy&#13;&#10;bOvMpRkhrDMlnDBzAMHyj4wNh73OjprKajWJjqHiQ/mwaGn/0vd4Kkhkic2OPeWISxtEC4Q4FLOe&#13;&#10;NYKT7eY0xqP4b3OC0JGjL9bIw/zoi/9f8OLed8q5BCPO4Fv4knYlSuo77rgNTz75JC2OCpRD7jAu&#13;&#10;e3J93TeUJA6lIJlNw5FTWCRxfG+I7xAbl9konyTiU0T6dWUxIkcqTuScSixx1EpTImUxYuPyCxuX&#13;&#10;5NgjIhFOS6N93BntrS8+R4eTT8SJp5+mlOuGBA2+Dd5b+G4GGO8TvfJU1AxSLcfAZdQCaznxjze4&#13;&#10;b4FSyr5x7ndbz11ngfHeaHl6b/ouy4wjDx+N1976gIptFhgtR2yNtbDzl9U9A8eMOhGzv/kWBdzS&#13;&#10;t3Nmbyo1uHsdlRz5uXlIpfXJ6NGH0YfJFuTl5qpxgSx/lAUuO3cVcylNsZoDuN7hoiARDkTl4Xqn&#13;&#10;S7nVUdEaHROFDFql9OmTzb6/ntuG57LPqFPchtKCpXRPAUp3bcXx48fSKmUVFblUwNKXjT3MtXyn&#13;&#10;MG89Ljn3dGXZFLTFoK94TGK85WUmQ/dkunj3tG2d69LWxbeVv/t9Xdq6ePe82jrXpa2Lbyt/9/u6&#13;&#10;tHXwvlj3nH3PffG+7d89lQ7eF+tOyffcFx+YFzMKvjRcKH/xvjT84duTl8C0fXkPjPd9Jv94X9q+&#13;&#10;qa0YHQlYChIdaf3BsDIIjo6KVl/txKJDJqGybEasQdwtQEQscs9QUMi1MYCVgZIx+DYUGRIntA2r&#13;&#10;ELHwEMer4thVFDHis0SOkqdYnIiCQwbrcpTBkHzFFFryk2UVMoiXPAyFjhyNnyznMYIs6bHCr5OA&#13;&#10;yFcsc7755hs1SRL5Sh1ISU7CX684F/9+5nVs2rqVZRSOMi6ruuyCP2Hx8tXYnL8dUWobWSetDMpR&#13;&#10;RSsiB78OhkfGcIJER7ocHJfsLlLlZ0xqxEeF0E5I6IazTzkGz7/2Nte578YzL07BJWefgCFDBmMX&#13;&#10;LVUEL18TV9HxX9euXVV9Murdr3vKP04qkZMsk0tJSWEbilJyVE/P+IjwSJrIS1vxVECIwqSivBR7&#13;&#10;+PV46/Z6dGosowVQLbZsrUemrYxlaMPmvAb0iSxDDS1SNjF+cEIVLcdqkLe9kVYIlVyq1UBrJDv2&#13;&#10;7cnnZKg76wuX4u3ZguSOPdmHuF5HUi8qS1n+SMawzNHcCrgOy7csgT2eO9RQocLPyGigAkftiCJL&#13;&#10;O5qDXCfFRaKyLJ8WCdyGOoL9gDNbKVwMzB/92NrGXA5apR4YP5GNDLHk67465z3pd6Xd33PPPXjk&#13;&#10;kUfVTmWyxFL6aum/RaEtfYGcr+A5F1ehK3+hsvSGliGyra/axldw3P1I4XkuyhK5H8K+PJQWIw4q&#13;&#10;RkKpIAmjvxF5vyycPQtrli1F9sUX4gT6kqqktaHBpxwN/tRJ8z/XfZcPHfd469xTAvIO7cwtci86&#13;&#10;90w6Ol3LLZkdyKRlWA8qmI0tv8WXyDvTPkLuuhXI6Nmfyk35ECGWJNtp9VFKRUo3dM/sqnyL5G3N&#13;&#10;p0XJLtYbV12Sj6RGGYm2hM3SFagLS0hM4FKaLkjnshx5nxfRn9TeYpdDVhn4y25ne3bmoYYKkQsm&#13;&#10;noVu7NdHjhyGvXv3YfOWXGxmXlInjz7nVPSiNeuBVY54ysm6siRgScCSgCWBP64ELAVJO5e9fDnx&#13;&#10;r/HzzVwX70vBf4wubcHHcFs9cbianp6udqWRCZUoNLZv386vwMVKWSGDXrEskKAG4BwRyZhIBs7G&#13;&#10;tWDkS5MxQJZz1wQ3RClXlvNr4cCBAzkI2qLWOuds3Ki+MO3mZEysF2TCbCg7hG4YlR0lzFOsBsQ/&#13;&#10;hlijCG2DpsqHOAkyiDKUKa0DN3VL/fs1ctEp09ac2j5rT172h7bIUMpeymIrFSGyPbPIfB+d+B01&#13;&#10;dgxWr8vBtM+/4haNGbj6kon8mribZtybiOdyCqaVoOoCjw20LpGfEYx41wSHkx9O0ETR8uPCpQQ3&#13;&#10;4PILz8ZdDzyBQ/v3xCUXnI3S8krOkTmY5qRMfNyIMm3MmDEGOe3j/shFO7M2EvxWvEh7kF2mUjok&#13;&#10;0+HhRpZHQ8ukJoy7Ce3kTjPiX8I9SJsqpJ+BNfQzsWUPrcqwm+4lHMjbxx2qonYr6PYyro5gm5Wv&#13;&#10;zjsr7MjneRV3MimqdKCkrpHLaLisblcJ9nFStLcpnn6I6lHKydWexkT6J5Cv2Sxypo0OicOxh5+E&#13;&#10;1OQ0NfGKi47Ht2tnuybJVXQazL86G50D2yoRFc/lNqrHocKMFihqO2nWDzuX9hh1y/059vf8tyqj&#13;&#10;YPjU4UWwogExZKKUIc3KBsnL6Bu9jzIhFYXIPffcjSlT3sB3332nFNeyC5L0ydIfS91Q9YPHXVxC&#13;&#10;EWooQNhG5X7LNRVahmI8nEoRUcSJQ0+hI/Hiq2rG5zOUkuSca/6K4UOGoJzt2+gbXKqRVl4NGRn3&#13;&#10;1XNwoq4bdOTY3rR1eNHBCt8GXtp/VvdMpRiR+iBlJP254d9F+vnz/nQWpk3/nFZcdM4d5vrQIMoO&#13;&#10;+UhSwQ8XomBNS+2glB0NtDAp5i5iJaVlqCgrpxKjRgpJlW8MLQ7jE+KQnJKs/I45+T6Qfjsvd6uy&#13;&#10;TpUqKDYm4pS1iVaB+wq34KrLLkIGxxxivSpBrBaHDR2CQwYOUO9y8UUlPpP8vYeN51SJg/iniw+C&#13;&#10;ZAtEl7YuviWjIE50aevig2ChBaJLWxffklEQJ7q0dfFBsNAC0aWti2/JKIgTXdq6+CBYaIHo0tbF&#13;&#10;t2QUxIkubV18ECy0QNqTdksmf9ATzxHwH1QI7fnYZi/wQBVaF6/Duw5tNUjmYEi20t1IZYVcywBK&#13;&#10;jjKgEisOscgQp5gyMBZrDwlyzxhwyZEXyhmnHNU1MTJ85R1FSybPoiyRfIRmAn1dCD1ZmyyDtoSE&#13;&#10;RB7pW4D36zhQl3zEd4ngK2iNIAM54UsGfBIkjTEhlzihJfclTrBmQUcukl4Xb5anvzhd2jp4M6w/&#13;&#10;PiTeGy9+CYYNHYbpn01Xk2spC5HrnpIy/O2qizm4rsd3C37B2o05mLdwCSI4+SkrK1W7GohCQ3xE&#13;&#10;qMCjlI0o2sS6xH06Iw44BVVLC4T4uBgsWbUO8xYsQo8uabj39ut4h5Yr1ZWKluQtTgNFWSM+Uoxy&#13;&#10;d2Xi+99fu/N+Tt+UnjFmeH+0PVO2XvnD69LWxbdyIO4gQpHcKQEvzXucVj81qKumTyEKXyYsMlmV&#13;&#10;SY1Ya0iQ5SzR0RFYX76bvgR2qjbppC8ZCbKd7yYuhZLg4Ha++XvEjoAllWzDjl0beEY3rYx3xjuw&#13;&#10;2pmPVQV57Au4DGMPt+OVwHPsWKny6tKvEzOHUoB0SEpVS7VEVj0yemDO4no6Aw3DUYNOoGPIHijn&#13;&#10;xO3bxbNRULENoTHhynnrrpIKJKQNpS+LOOzjEpsmZ+suNv5k7mIi+P+6MtfFB8+JbxuVtP6e050P&#13;&#10;pVBgG1RHFrhxlPRybhyNeJk4y6T0b3+7hhZcQ/Dee++qttepUyfltFsUHNLXOrhkRnakct8G2OWz&#13;&#10;xGVtIsoQUYrIu8NQkIiz123btuGnnxYgJycH48aNw/HHH6feLaWcSBvB4MW4lqP0K2RYRRn35T1j&#13;&#10;PIM71p9cBOMuGyNNILyBCeaoS1sHb4YNxJM7Xt6LEuQ5zfrOPVSGlpRWonPPXthHxabxUUO68aZ6&#13;&#10;sQijYpPLIqNoZSo/8VmjlCBcYqmsh4QuLb3El5D09WUlpXT07PI/JgpZCaIYkb5FilDeCSFhIeiW&#13;&#10;mUUFDL1BuwW5ZyhvDGWO3PZXRu7P6UbG76kZ3h9tf0T84c1o+6Mh8WZ4f7T90fGH16Wtizfj52Di&#13;&#10;xYw/idN9Tl28v3zN4nVp6+LN8vQXp0tbF+8vX7N4Xdq6eLM8/cXp0tbF+8vXLN6MthnOitOXgKUg&#13;&#10;0ZfZfqfQrdC6eB0GA9GWQaZ8uZHBjXxFlIGJDFQkyATKWOpiKD7kvpwbP8HJZFeGr3KUIDTVANZ1&#13;&#10;6RrIMo3hJyRSlsQQIwNowUXR5FryjqQ5rqxRFpyyJuHEWvKTa4OnZpLqYOQjFzKwkpe0mA+bDZzd&#13;&#10;0xnngeRiYNyPunj3tG2d69LWxbeVv3Ff6KZ0SOEOMoOwYsUKHHbYYaqMZKvIcn4ZvuW6q2iK/RLe&#13;&#10;ff8jdOzUGb2yMjF62KF4d/pM+p0JQzXLQZbEiMJL1pmPGTkUC5eu4MSKviZIQ4LEh/N323WX4+kX&#13;&#10;pmArna8OyO6O++64QSnPdtPyQMpdJmOyhbQM8gcNGhRUubaXXIRvXdo6eB2sLi8JSYno0LUDwiLE&#13;&#10;OW6NKk+hoVq515d40WOERobRX4EosdiqZaakgkxzeC7XnOw4BCgSYTvmwgp1LtcsNrZVnokSjP4n&#13;&#10;5L6rnVJZwjg7l9ZE0feELJ+p5IRsR9E2dE3rpiZZq3LWobapBlnR2cjuRr8ItECKi4nFiAGj8c63&#13;&#10;byCBPkpCmEGnpDjsob8TJ+knxUjug1wsujhqOT/QJ+1ZRrq8BsOLIXvvo+QlccbR/Vy+5stv1KiR&#13;&#10;tPYbgC+//FItuVu6dKlSPvfs2cOl6KYFkliAiS8iUX5IW5V3hWEtYrxHZPnkSjphXblylbICE6fe&#13;&#10;N944SSk8pY8XRbjBh/vR49yNVwVu/ifvDu8QjFzc0+ji3dO2da5LWxffVv7u981oyzKrzVu20klz&#13;&#10;IsoqaqhAcSkxXC6C2NrZlmXbdYkvpdWIWJXImEApyaShU/5SAlJ/RIklChjpq6W4BCPWaQ20FnEp&#13;&#10;R8iBYNjfOKTjcYZhy5Zc9GZ9aiuY8d5WmmDv69LWxQfLh+B0aevgdbD/33k5WGSuw0d7y9ziRVcC&#13;&#10;5vj2bkfmuVqx7SkBS0HSntL9f05bBrLy1VAGtzIAEqsNY8AsgyG5J4MeUTzIoEcUFR4DUxmk8ieW&#13;&#10;A5JOpW0+F5yMhQzlhihEhIbQlHtylCC0ZVBuDL5EIaIGYWqQZVeKFCNfNax3je1VWvknecpAPJKK&#13;&#10;FqEhtI1naAFZJ0FLQGQ9gJOjdevXYfXq1TiEOyLIeLiSExoZBN92w1/QO7sHXnzlLRTz62IOB7oN&#13;&#10;NIWmq1/uYNJRKUJ2cz15GLd4HZCdhUWLl3HLxyoc0r8PaumMdVPeNlXeb7zzEXbSL82px47FtbRO&#13;&#10;kXq0u3hfi3JkJ9euy/ajJ598sipXox4F/SAWUElA5CbtQY7KoSKbLIvTJ1D8apvf2IomJEfRP4mD&#13;&#10;1kN1XOrEnS/g4HahDc0+IuxxdNbKiS0VFHZu+etsLOWXZ7btkCiUcsecaG7bGskdSurrSrhMLoZt&#13;&#10;OZQ7V5TQoW8CymsasWTNBqR0SYYztB5zl3yJXp37oK6xDmu2r0R4PK1EuK2wcs4rDLFWVdCayBHC&#13;&#10;L9W8kolYDb9Mh9CRo+wTTJ+wqo9htBVaJCBycwlEyt391wIRRPM9iTPOjWMFnTPLu+Gcc87BkfQP&#13;&#10;smDBQvYFq1R/IMrolJQOavmFWOxJfy3vD1ffa6eyula9S8TnlFgfJNOHUb9+/TF48CDVl4hiRJZf&#13;&#10;SF5G3u5H93ODHwVs/ifJVFKrzN3Fon1ew48SsmyyS6/ByN9ZKpsMqVoj72wp+3CHkzvM5NPSMwER&#13;&#10;XP4mbU/6+Qb6C1KaEa8c7dSohDYrUBpqqlDKd0BsYgrqqWBxbd3rqouVVNLGRcVhx84dXLKzjxak&#13;&#10;rq2IvchZl5YELAlYErAkYEmgXSVgKUjaVbx6xOWbi44WUhevw43r+4/LUkTMp/dyfbEoSIwJlQx4&#13;&#10;RakhA2JxqiqDYNlqtZbXxuBW8jMUEnI0goxdZUAlX6mMcawMpJVihHRsHIDJtQRRlIhCRPITh35y&#13;&#10;LefCh/AlPMi5KGpKKsTM34nk+FS1RMfgQ75EdqZFgwzSvIOuDNsT3560vZ+7rWt/vIhMpWxOOukk&#13;&#10;TJs2TZX1oYceyrJrYtnXYteevTjthGMwathg/Pftj/D5zNlo4mQ5lKb1E087FouWrMD2wp2oYHUI&#13;&#10;pdPGCE6WdxXvoWPQMKQmJWDONz8gjks5OiXG4tF/3oqB/XujeF+psmKSgbmUfVFREebPn68mZ5mZ&#13;&#10;mars3Z/HH+/umF97rktbF6/Dly5tU7z62Cttk8tgeIihsqFCHDIaDbOFITstuepxeOc0DOtGRVdD&#13;&#10;LHcj2svJTQ13vUmiVYmcc0twJ/2K2EvZhqmMDEnkapm9bLdUToYnYmNOATK7dETntAT6KcjjEp7O&#13;&#10;CKeT1vKSXHRM64Gtu+rw9YKliE/hdqFppM8thBcXLlAK1qikCETZY1GwNx/fL/kaA3vSUW/JLvy4&#13;&#10;4ltEJUYhxu5EKNt+/p4qxKf2ULvYFHKZVlgkd0liHQsUTOUSKIHGPV3aungNVljCyu7HpUCQNw3b&#13;&#10;svSdEoy+Uo7e5yrOBVJYSSM/8TslfcHJJ5+EY489Rik+CgoKlVVIfn6+2vVMFB6iOFV9O/vu+Pg4&#13;&#10;Ls/rhOOOOw69e2crC0VZqidWguLTygjuPJjFkU0Gz0pqpJFXjdoNyUjYxlFX5jp4HaywqYtv49E8&#13;&#10;bgdLW/rY5bTqCY+MRhGdJTdx9yontY0iX3mHRoQ7kL9pObIz02gxWIotq9chhDsPpaR2o14ymkqP&#13;&#10;xhYlq9Qusexqqq/kjmQ7uHtZKTp1TEFSdBgKd2xCcnov9iO0JGGHI2MCVbdsHG/sq8T2HbL9d4LK&#13;&#10;N1jePR44yAtd2rr4INlQMF3auniLFx0JmGN1Za6LN8/VPFaXti7ePFfzWF3aOngdrHDXnvj2pK3L&#13;&#10;uy4v5iVnxfqTgKUg8SeZ9oiX8ZzMRfwEH+WILt4PXdPoIGhL45PBkvh32E7lh/h6kEGSDGJksipK&#13;&#10;EQkSJ078xNqjnH5BxGmmKE5cJrWtg3AD6z6slbQyeBZFhzEBlqMoRdSArPlc+JAvUKI8kXtCWwbW&#13;&#10;Ei+TueKSPeh7hg2xHSOw+LXtiInuw5GZi4bwJEtDRPZC0z20t8w96Achc3fe1Phfp754JG7jYj94&#13;&#10;kQmPKMvOOOMMfPTRR6o+DB48WJWf3BMHrTH0TXPnjX/FJeediS/mfIeVa9bj9anvo4QO/GRXizLm&#13;&#10;/+qb77Ne7VR+JubO+QYZtDA5+5RjcdyEMcqipJrLbgqL9rDMXL5kpJ6Ic+CffvoJEyZMUEtrpB54&#13;&#10;Bw+Ze99s63o/5GJG+v8DLyLXejof6R9rx809gXs22LGFLgAcVDq0BJl0cglMWHQXRMR3R9Hmb7jN&#13;&#10;b1+2yWiUFSxAQtJAAhyo3fULojuNZNXlsqviNUjscjga6+m4cd9GtlO2RyrSmtiGo+K70sLDoSw+&#13;&#10;4jt2RzUnYPtKuXyKdYOzMOLohJc71sRTgSLBaLdRSZFYt28Vln/7C5VuVNImhaDeEYZJmVSmpkbg&#13;&#10;plV1cKxdzSV54YhNjsalI05AVjez7Z8VWfXv/0MZtXIb4CyIuiv9pfh/cTm/bO1cDPnK0fvc/Vpy&#13;&#10;V7Wiud+W9ieKEumzRVnSq1dP9O3bR/XLEic/lYZ4Q7Eiecv7QY7SX4jy3cjDwLofFQH+MzDG0Yj3&#13;&#10;xgpPokiXeq2wQcjFnZZWv9uetD2YCuLiAPIiu9I1sE+QJS9SbiLLRl5HcYndzvyNGNCzC84841Q1&#13;&#10;nJEluIuX/IKfV+dwi+8edLTa+uFD1ZVQbtteVoRxIwaib3a2cvwu7/A5c7/G6i3bqODMQCWVmU5a&#13;&#10;k0jtqqMVWB3PhQcWoHrwP1Ib9Shp3TL1SNzGhS5tXXwb2Xvc1qWti/fIrI0LXdq6+Day97itS1sX&#13;&#10;75FZGxe6tHXwOlhhsz3x7Um7DRG7Hk0YaA6/hhcjrXXcbwlYCpL9FqEfAmYVu3U86ieRV7Q/vBlt&#13;&#10;r6Qel2Z4f7TdEsrgUgbUovwQZ5gySJKBjQRRjsiA2DXgdhGTe+KzxFgWI18FxUGbbOUqA2EZuMpP&#13;&#10;6MrXZgny1UjoCi1lHUIaQlscwsnATM5FESL3JV0Yr4UfAy80ZAgewS0iCzYUI2x7FX1YxCk+hR+h&#13;&#10;IXyIlYukl7xawq+US0v6QCe6tHXxgfL2vqdLOwi8lGfHjh2Vmb0oSWT73+HDh6uyEZnLLgcV/Hoc&#13;&#10;HR2Fy7nlr4RddOSZt22HUqBV0JS6lgPgWO6SJGbUnbmjSnqnVGVpIgPuIm7jK3nIBEvqmEymNmzY&#13;&#10;oMz4jznmGGWOL3Vpv0IQz+lBXxfvkbiNC13auvgA2YtPmFp+sV1Bx4iP7LEhhytkKmlF4tZSVLsp&#13;&#10;K2GZxhejojQBOdzCtxv3sYmIaETO5lr0Dqlim7Nj87ZGKj8q2M7ruBVwE83oubUzl8EUFjRhRyEd&#13;&#10;9salsD3bsHfPesTFd2N50ypk22rEJ/XkUjg64C2rpmKlnG3VtfORGdvShm18czVw29F62UGHVixT&#13;&#10;KrkcT0xgGBpkohVmR3LXRCSnJqvnEHH5BDMZ+oDcIszw7kJyg6pTHbwZ1pue+7UZPhAvbmmlnGTJ&#13;&#10;ZEpKR/r5qFRlK32jkKTgVT+prnnuimo9SrwRZ2DkKG1VfqL4kPZvhlMJ+c+4J+WoaDTfMOKNY2s+&#13;&#10;6qwlXTNcHQysiyuxOAzhM5V79vNByqWFrj+8ZOJ9z/u6hQhPdPHuads616WtgZd+dSitApevWoNd&#13;&#10;+euQ2CmL72n6jeIHh4rd+ejFJXBnUTlivF9j+X7u368v1m7KU7uTyZIZI0h1CWW7rK2pxoD+/eh4&#13;&#10;O5YYV9s+esJ4FO7+EPk7NiMprTsXYUp/z6U7tCxxNNYiWz7IGISCPWo8pyKpiw+WD8Hp0tbFW7z4&#13;&#10;SsBMhr6o1hgz/IFq02a0W3P2PTPDB+LFl4Jv/2RgzGgb98yOZvj25CUQ7d8bL2byljjd59TF+8vX&#13;&#10;ivcrAUtB4lc0+3kjUIPfT9I+g7S26O0HLzJBlbXklVymIg715FoGwDIYli88YkIt5tQSjEGyDLDk&#13;&#10;XOGIbWoePBv3RTkiy2uMazVI5khKFBkyaG4kXTUJ4rn4D5E8JR85ynIZGZgJVq5lWY9cSyiaT1Ng&#13;&#10;Zz0HYfXIr89X8cKj7KogShuh6RG8Lj3u7e+FLm1dvA5/urSDxEv5ieJp4sSJmDt3Lr799lu1RXNm&#13;&#10;ZqayCJJ6UFVVzXpSwzJwKAecgwf045IL+qeQ5U7MR9UR4mRb2IqqSjSUueqNlJUox6RuyJKa5cuW&#13;&#10;KeXa6aefjp49e6q6oyMCU2yQz9mSVhffkjCIE13auni/LJBQEy24uASqvDYcC/jRlnNMRITK27c1&#13;&#10;iNVBVBR3LOLOMTm7i1BUy2VvZRUIpzJrT0MYYivK1Ba7e+vDsb10H8unCbvrQpG3dzdqahuwp4YW&#13;&#10;IvyyvKOMSy5270NxUTFia+Poh6QO+/YUIbE2HrtL6pWVmCy9Co9w+SBq5SDw2aYGTrapLwsPE0sF&#13;&#10;+jBimxcdSxMVPX6DrgzbE9+etN0EIO2ta9euWPDTfKXglHZm9L8CM87laFwbR/c4b5w3xqBr9LnG&#13;&#10;taQz4gwaLWldJ/JfBff7Rpz7Ue5LMHCRdPBbw4l4bGycsno07run2a/z36iMguKxnXkRJ7uXXXge&#13;&#10;Fi9dhgWLV6CRPoRqadUlypGTjzu2RTkivMpHjthY7mZnb0IV/Ys02WV5bGu7k/d9Hbf9jePHE/FT&#13;&#10;Iv2+lI0smT3txOPw2tR3ULIrl9ZjoWiqKcOoIf0xYvgw4mMU7aDkYYDaWS5GNkEdLV7MxdSecmlP&#13;&#10;2vI0OvR1sLq0zSXrP9bixVw2llzM5WLFKglYCpIDXBH8rwmTltg6aGg7W1+8f9pCTQfviw3ET1Ji&#13;&#10;EteL90YhHWMag1v3oygv3IPcE6WFfPn3DnJPBkdGeu/73tfe2ECD3qSwpJbkYnEgP8lHHADKZLsl&#13;&#10;b8rK3GTXVy4HTuYtrHmc+Kf/2/PiwZjHhX9eREkiVkOy3GYdnab+MG+e2hY6m6bU3bp1U1ZBQkoG&#13;&#10;yQ1cMiPLZlzzmta2YNQF42h8mRRHjrLF9O7du1X9Gz16tOl2vv5lKDn7513u7l/Qpa2L1+FOl3Yr&#13;&#10;XgziM/qktem3QSbXZcWVWFxfAEd2CHKcZapHsw+IwKamUtd531Csce5VUrf1sGFZUxG1LXTUnMEl&#13;&#10;O13ikN+0D3l1vJ8UxXrAbYK5eZEtjrtL1ebBGeHEEX8aikheR3Db3v0J4tNALEzMRrQHrr60yjA4&#13;&#10;Xn3xvzUvUoYpKSn00RSvrAJlN5qyskr2la7lDUb/ahwFbwSJc/+ZxUuckbYF64pU7Z7dsWvS6+oE&#13;&#10;mukpgOv1yPtm6QRhBIO++/tUlCPR9Guxfv1mLr87SvX3Lguz9pS5wZHn0X+Z/v/hRcpdPipMGH8E&#13;&#10;/UD1pVPujcoasA/9xhh+v4znFKy8AxppNVbbwA8SdOIs7wUJ6oMKfVN1pnWgnBvxck/OExMTceWl&#13;&#10;F2HdunXqfS1WI507d6Jikx9WuLTSPOjK0ZyKeawubV28ea7msbq0dfHmuZrH6tLWxZvnah6rS1sX&#13;&#10;b56reawubR28L9acByPWF2+0UQPhedTB+2I9aXlf+eID8+KdXt7cwY/TfVO7x/y2vPjnW3j6bXlx&#13;&#10;l4J1ri8B3xmsPg0rhZsEzCfeAmidELrBA5z64v3TNqfvH+9L2x8jMhiVHWCGDx/RYrrcOkBtTWUo&#13;&#10;H4wY72uJN4tzx8u5O20DbxwNrHEMJl58GsTTAsawMlF5+C0LX7n4l6GLksGLcQyMN1CtR//4356X&#13;&#10;Vq68zwLzImUmZdF/wACkZ2RAtv2UAa/scpOeno4u/GItXw8NB7uyla97kAG2TGbEKkgsfsRiJDc3&#13;&#10;V5137tQJp512mvrq7T3ANmj4l6EgAvNu0Ph1R13aungdrnRp09KC5ZYckYKrh9wYVEby4hfnl7S2&#13;&#10;b5fgIkv6rA/u/cD+ZBYbLjtseE60Dlx98ZV5YF598f8LXkS2Q4YMwcyZX2LZspXKb0gMt0luEN8R&#13;&#10;vCdtRvHF09ZyEMscxhr3mx9FIZuXVHjecwEkjRFUUqHsRsOdvlNVLM/7Rlo5tmJbz2V5WDgdPIul&#13;&#10;4epV69Gjp0ywO6v+xJW2NX+DlvDsP/jeC4z3peQfr0tbF39geRF519MfiFgJHjnuCNVfyEcHoxzc&#13;&#10;n1P6hq4Z6Vi+qQBRYR2o/BD/X7RGY19fUrgNQw4bqKwFvTmUvj+BjnvHHjFG3ZL3gEux5Y10v95/&#13;&#10;ubhT8zzXpa2L98wt8JUubV184Nw97+rS1sV75hb4Spe2Lj5w7p53dWnr4H2xnnl7X/ni3duoN1r6&#13;&#10;ee/gH++L9U7ree2L90/bM6Vx5R/vS9tIY370xfun7Y+CLw0X0jc+MG1dvC8//un70vZNbcXoSMBz&#13;&#10;pqKT0sL6l4DUU51JhC7ef86+d3Rpm+Dli1HH1I5ITkn2pX+Qx8jE3bBmMQZ2imWT5wz4KLr4gMS8&#13;&#10;burS1sV7ZRfwUpd2M15kKz9x6HvUUUdhAJUlmzdvRk5ODubTqkQseKLouFW+NMruQ4bvGhkMi98C&#13;&#10;caQrk5wq/iJ5PysrSy2l6dKli0orA2n5BQy6vAck5nVTl7YOXgcrbB1AvJ37dyZE0oGxEQ4gbYPk&#13;&#10;rz4eAF7Ewe8BCQeAlwPChxDZT16MdnrCCcdjHtvm4sVLuIwylm0zhl/5XY6tXR+6XBkZ/aZxdB9Y&#13;&#10;yyS4laFWvFiKeOKp+OJtifO8J+k9Q2s6z3i5EhriLNh1hJrAl5aW8YYoaAdi6NChbfcTBlkXu8bV&#13;&#10;gT3q0tbF63CrS9sLL5Ye7pYfZlmLr7HRh41Ebv7H2LVtvcsiiXUggo6WoxwNGDyoWUHiRVtoSb8u&#13;&#10;ynHTYII3xf2aSF3aOngdrPDenvj2pK3Le3vzolMPLF7MpWXJ5fcnF/MnsmLbkIClIGlDQL/qtpty&#13;&#10;JLC5VTN1XbwOU7q0TfDy5V6UJAcyBCUXtwx18W5J1anPoNvkOb3TeFzr4j0St3GhS1sX35x9UDLU&#13;&#10;pe2N58xFZJ2amopO3M5TJiyyq5EslxHLEDmXXSvEca/gxMJHHO7KrjiiFBH/COKEVxzzSr0TBYoM&#13;&#10;oHV5b0PiHrd1aeviPTIzu/CWocmXHY9k+4H3oNN84aNEkAESQ1DPKUBdvKQJNujS1sUHy8d+yDxo&#13;&#10;Of6GvMiEV3xLnXDCCWo73vy8POUrqIEWAx5BnpsybbHWo3ZDPQ/brsRJEJFLnPx3hWZliFuMCyN0&#13;&#10;WiAtaBVJei1BkeI/97iWm54nEewnMjK6ITMz02Mb+qBkbvBCkkHhPbMOfKVLWxffnHtQfOvS1sWT&#13;&#10;F+mjxdLkkvMnoqCwoMUKRBTh6bToiabSW72DdWnr4n8juQQufN7V5Xs/8BYvbUrAHLAfMg+q3Znn&#13;&#10;ah5r8WLJxVwC5rG69cWcihXbhgQsBUkbAtrf2/7Nocwp++CNkaU53Dc2AN6Htm9qjxh3vBrcBKDt&#13;&#10;kdC4CIB3p23AAx198AFom9IJgPehbUqgNdIHH4B2ayq3swB4H9puycxOffC6tHXxZkw0x7nzIgNm&#13;&#10;+QsPC0eHDh3UT9UhYo2jOymZbMmfMbBU6UnDCO60VVwAvo00HscAeB/aklAHHwDrwYNxEQBvyouR&#13;&#10;zuTogw9A2yS53nOaEmiNtHhplYX72cEqF2mH4ixZrLQyuDQuqKBbv4Ii2gzSpd2MN5Q37lYOPjJv&#13;&#10;gw8f/K/kxSwbH9pmILc4H3wAXnywQkcX75a396kP/QC0XUq3WCq4+7aSIV6WuEl/7h10aEtaHbwP&#13;&#10;1kWg5f2yv7x4p9eWeQA5+vAeAOvDh+5zmhJojbR4aZWF+5klF3dptJ5bcmmVhfvZwSQXd76s88AS&#13;&#10;sBQkgeXzv7/rpikMihldfFBEm0G6tHXxFi86EjDH6spcF2+eq99Y5f9BBnhtBJmsqZdIEFhFSpfv&#13;&#10;9sS3J+025OZz2+LFRyS/SX0xz9U89iAqI9Xq3PyEmDPsFRtsG/VKFtSlLm3izRSuQeUVCHQQlZGh&#13;&#10;NA7Ersc9Xd49Erdx0QZtb8V2G9Q8b7dB2xPMq/bEtydteRAd+jpYXdqC1wkWL+bSsuRiycVcAuax&#13;&#10;B1N9MefQiqUEuNemFSwJWBKwJGBJwJKAJQFLApYELAlYErAkYEnAkoAlAUsCf2wJWAqSg6j81RID&#13;&#10;DX508Rqk+YFDT8Wpiz9YeNHluz3x7UlbR96CtXgxl5glF0su5hIwj7Xqy28vl/aWuQ59HaxIShdv&#13;&#10;Ll3zWF3aunjzXM1jdWnr4s1zNY/Vpa2LN8/VPFaXti7ePFfzWF3aunjzXM1jdWnr4s1zNY/Vpa2L&#13;&#10;N8/VPFaXti7ePFfzWF3aOngdrHDXnvj2pK3Luy4v5iVnxfqTgKUg8SeZ9ohvw3zYdJ1aAD588AGw&#13;&#10;Prfak5c2aB9MvPjIsA3effA+D+MZ4YHXpa2L98w68JUubV184Nw97+rS1sV75hb4Spe2Lj5w7p53&#13;&#10;dWnr4j1zC3ylS1sXHzh3z7u6tHXxnrkFvtKlrYsPnLvnXV3aunjP3AJf6dLWwetghcv2xLcn7cAS&#13;&#10;9r1r8eIrE4mx5GLJxVwC5rFWffnt5dLeMtehr4MVSenizaXbEtuec4aWTKyToCRgKUiCEtMBAukZ&#13;&#10;ZeitU9VlsT15aU/a8pw69HWwurQPJplbvOhKwBxv1RdLLuYSMI+16stvL5f2lrkOfR2sSEoXby5d&#13;&#10;81hd2rp481zNY3Vp6+LNczWP1aWtizfP1TxWl7Yu3jxX81hd2rp481zNY3Vp6+LNczWP1aWtizfP&#13;&#10;1TxWl7Yu3jxX81hd2jp4Haxw15749qRtLln/sQcTL/65/N3esRQkv9uitR7MkoAlAUsClgQsCVgS&#13;&#10;sCRgScCSgCUBSwKWBCwJWBIIVgKWgiRYSVk4SwKWBCwJWBKwJGBJwJKAJQFLApYELAlYErAkYEng&#13;&#10;dysBS0Hyuy3a9n4wXduv9ubHom9JwJ8EbHCEhCIsNBR2u1Vv/Unpfxdvlcn/TvZWzpYELAlYErAk&#13;&#10;YEnAkoAlAUsC7hKwFCTu0jhQsJal4wAAQABJREFU52047fHJRhfvQyBAhA5tm2uiYuNRfubBCZsj&#13;&#10;FNFRUYiMCG3TQZEHDR1eJKEu3iMz7mHNSXFkRBhM58S6tHXxXrwEvAyStpSIUS6ByyhgboFvBuDF&#13;&#10;Znew3KMRJeVuhAB4A/Krj0HSVvUxOhoRYSGmdcbB6OKtG7Bi1VoUldbAZloh2uAySF5aqOjg/WJt&#13;&#10;sDscCAkJgYPHlibpF9+Su+eJDl4HK7no4j05gyM0HDExkQh12OF0St8SgoiICPAyIO3Q8EiVziFl&#13;&#10;SR4cIWGICA9XbZ1kVNuPiolBeKjDK0fPS5s9hH1EOPPz198144N4TuG9hVYQeE9ONK40advZX7tk&#13;&#10;wYYQZPB4lkBpNHnxqS9MHxIWwbKMQoijjTIIxIfc219e2qKvc/+g4KVZngcFL83CO5C8sEMMY18R&#13;&#10;FhK4jfsttgPJi3cm7Ulb8tKhr4PVpa2Lb29ehJ9gg8WLuaQsufz+5GL+RFZsGxKwFCRtCOhX3XYb&#13;&#10;5wW1DZMuXoepIGk7m5pQX1eH+vp61PFYK+eNjfzi7pqgGZMzuyMcVTk/4Pq/XIW7/zsPTWGhwftL&#13;&#10;CpKXlsfTxbsllLF24aqv8fzUWdhZwecwHsDA6NLWxRv5BHMMgnajlEtz2RhlJOXU0NAY9Fhpf+qi&#13;&#10;KCHqd67FzX+7Ere9/C0aQkNc5R4E7yICUVaFciBrwPeHF3eRCl9l677ClVdchX9/sAScEbfkIbiQ&#13;&#10;sEjsWvIWLjvjVFw46QFsKW9CiN2z2ztQvLjz5cGExw2TC0Mo6pZc0OKFk21HYzUKNq3DihUrsD4n&#13;&#10;FyU1TQil3N2tYHR5N8ndM8qNF13abeHFiidEFD3NOTpYDuu+fAkXXjQJc9bvQVhUBEq3rsabr03B&#13;&#10;2r31XkoLIxWVRmjAD28+hAuu+jdWFFXDER6CHUvm4rUpHyGvklUg3IHiX+Zi0vkX4pXv1lAhZj6B&#13;&#10;stnsqNi+FC+9+h427KykzD3rhYdgjOxVpMeFK4b9S1nuIrzw6vvYsps8hbTSaksuHvkEc+GRvVyw&#13;&#10;vjib0MD+ocnZmq+QEj72rfoWN1IWL361gg3RXBbu2YrytSRvceuzBCmXoJ7TjXfBC+kV05/BhRff&#13;&#10;gu83l5Lftvlz59Xj3Iu2656NbUbqnadc1D1TvAfFX3+hS1sX38yZX5mzDG2N8n5oEq2623O4n7tF&#13;&#10;u5+6QfzSd8c3nweF1aXthpd6bgSpo03VJfj6zVcxc9lWNNpa+xXBtD8vBid+jq2sWry4i6i95eKe&#13;&#10;V1vnFi/mErLk8vuTi/kTWbFtSMBk1NBGCuu2lgQ8tmwKIqUP/gBqc31oK37siA6pwYeTb8eQIYPR&#13;&#10;p3c2evXqhWz+eg0Yiom3/htzl+ShkYoRqSx2Tkbyv/kQr0x9C6+98yb2NXHw6dahejxiAN7NefFI&#13;&#10;7XHhg/em7XHt5BdpYMOi6bj1vneweV+Dx6TSgzAvfGh7A7yuffAeeXuBzS4D4L1pyxfu8tw5OHzU&#13;&#10;cAzo39dVNtmuMurVKxvdh52D2RsqER7WPLHQoK1YCxLvoOKheMUPeOH1tzF56hTsbfQtd2/eDc0N&#13;&#10;h7LYuXE+Fixfh+omDl1ZX3ywwkyQvLTyzQkW62Pul2/j7XfewpsfTEOFM7xlPuCg5UVJ7nxcdf1d&#13;&#10;mLfNgQtvuB1jusUqpZKi0fzvwPDiTrGN8wDPKSlDQ+3YvvwLXH3SeIwYdyROPPkUHDnmcIwYewye&#13;&#10;eG8+n9EO42O7D+9t0PbhLADeh7ZPYs8IH7wH7UbsWP8jFq/fihqnTF9YCWx1WPzG4/hw2mTMXbqO&#13;&#10;mo1olK6Zjcfu+TuWiuLDo19pJiaVp5YTo+cexkdUkizcvBMhtBzJmfEEHn38PmyqcCLC0YRNy2Zg&#13;&#10;8scf4saPl6KeaWwevJBvXtuooCnd8hNuvvMpzN9SySVYbpNzb7zHo/retJNW0frvcOs/nsHP22to&#13;&#10;9dP6ag0sFw/C5he+2XngIqOcmHH39ey/h+DS575DSGSYSFcFkWHOipl4ibK49cPFqJfndk9tQlue&#13;&#10;Zde6r9WzLPZ6Fq026p6Pybkr62rMf+0BfPjB8/hmxSY42d8FHUx4N9K6ZM4nbajA4gULsXJ9EV9e&#13;&#10;rWVi4Ixje5aRD20jUz9HH3ybz+lNyA5bZS5uHzUUhxx5Ab7Nq6By2nj2AMS8yfB6v3kJkJ0ObRdr&#13;&#10;bsSo3ETlTnz04A14c94vcFJR7h58aMtNt+TuWNctr5tel954n+sA+IOeF5+HaY3w4T3Ac7amcjsL&#13;&#10;gPeh7ZbM7NQHH4C2WXqt8jcl0Bpp8dIqC/czSy7u0mg9P5jk0sqVddaWBDRGI22Rsu63iwQ8RrNB&#13;&#10;5PAr8DY0oqykCIWFNTjvmquRGctqwfHH3tzFeH/KI5j7+ju48t5b8M9rL0dMbR2yzrgOz0cNRVTm&#13;&#10;4Uiy1aBBXlSchMjAujV7J5polSLm7kaQrz6CaQ3ENBLTGhEUHQVvzciVmiby7vnb7Y1oCiFl0veB&#13;&#10;Cp8y0WoOLj49uDBuBXdsJdUOeKoXakuxJW8nDh1/Fo4d3RNN/FJscGsL7Yxe8SF8TCefX76iSVfs&#13;&#10;UkIYzDQ10crESKAim2Xlxre7DIxykiUPUq4Cc7LcU0afhpeej4Yj/TCk2GrRQGWHXb7MSjlL2bbI&#13;&#10;tLlcFX07J4s1+OS2E/GP3cdi/ufTMDipCdX1jc3s+fIi1kxNngy7ns2NX8EIf401dcg+/xY8lTQe&#13;&#10;HfuNQ4yzmmldpENsVMzs2IG+Yy7GcfdfiGuO648GPochCkNe/Mbqxrs8jtRJA9XMpnHgM4rlg5Nf&#13;&#10;7JuMjMhXi8xMeDeSthzdnqMlrvnETsuRDXOfxMXX3I8Nu7rh3OtvwbhBmSjftgmffTwV9//5bPzy&#13;&#10;40t48ZlTEEULL+FSLCHcrUqksF3PYFAnzywnVZ5udUPJmRDVbpp5EoykVcF4VrlmHlK8UhuI8Gm3&#13;&#10;xvMbOcpspLVt2xGKcrx3w0l4MOFaLH3lYfSKbaSFWiiOuvtVPDqhEKOOHAJ7Yz0tjUT2UjeYE60J&#13;&#10;HI3N5SBlLXxQ7ghPxrlPvYtO6+04bkBXlY8jrJ5JGlT2dY12TgyvxsuP9EPqEccglOmok1E03Z9V&#13;&#10;zp2hfB72EUqQKjXJ8EFVvW6+9nwWRrqE7iE3qRNNDtYa0rLzfoAibuNmS6atJwGIyVKY+sL1eHfR&#13;&#10;bBQU7gNmTMX6q45B32gb5etkGwUGjL0crzzSEyljjkcYmVcSlWeUfpC5qDKV+swfxayCkw/h/Syq&#13;&#10;nrlrrbzqmVEPnWwXxjI2od8o/Q9zERkZwWjjTkThZCqxQxYX44jDB9DqgeUowY0/V4R7fVIA1hXS&#13;&#10;UwzzCVpk1IqzOcLg2LUUZ51yEQYcexc++fhGhFdUUEnkesiAdbaFniv3Nv/r4tsk6AbQpG0PC0Pe&#13;&#10;7Gl4O78AVQ0F+HTeChzZYxwJyruQfQXL0L2/l5wMWbTG++mXXbWHCaik5TtX+kEZLLTIn7JV7VSI&#13;&#10;Sm4sIzP2PfpPwUldJNDVv7Dusc16vwOM+qUo813XREWo6EV8cKTV+i6SKkJa0lebMaL4NPmng1UM&#13;&#10;mdAIFKVDXwf7a3gJxKf3PYsXb4m4ri25WHIxl4B57MFUX8w5tGIpAUtBYlWDZglwGQoG4Orb78Fh&#13;&#10;yRx8MLauch8mnv4BLuck7dX7n8aIQ4/GxHHpiEjohAlHHQ1HWCInMBxUc7DioNn7tpx1yMsvRL0j&#13;&#10;Eh07Z6JHd2KpqJBBuoNmzra6Cmxesw7bdpdxYhKOzl26o3f3zhzhNKoJvlhLhKEKuZs2Yeu2Xaiz&#13;&#10;haNDlx7o07Mrwp00FzYmpF5lJib0DnsTtq5fifwde+GMiEV232yEhYWrQVFrX0Rza1pC7CvIxcac&#13;&#10;PFTUNiImOR29e/dCQoQT9cLoQRqanJEYc/KluOvGY/nlrNoYppJb8s2lNo21ldi+LQ/VkRlIi6jC&#13;&#10;hnWbUF7nRELHLujfLwvhMqnl4FUGmSG0UCjasgE5eYUcQDchoUNnZTEUH8nFC5xU1ZXvRe723SzD&#13;&#10;NFQV5nHJQCkSsg7BoPRkjJ1wNOyhCQiRgXBdFfK25COma1fE1JdSpttQVVuP6A5d0b9Pd5Yly7Wm&#13;&#10;Gtvy1iJ/J1ltrMK6jWsR0ykeaemp7Hw4MOZH+51bN2Lbtp0orW1AfEonZNNCJpG8qPLgYDeck9g9&#13;&#10;23Owact2lNUCsYlpLN/eSFKYRkQldcExx8YjIjIJdtYlmQaE8xn3FeWh0pmIE44/DvHJTSjcW430&#13;&#10;hAi1FEFMCoq2UEaOCGQkhmDLhhzsLG9AXEoa+vbti9hQLlnwqW+cWFTtxbq8XUhITEXnzsmcRLoU&#13;&#10;PY31FdiQk48opk9PSSYHv6IuiZl4RQ6ev/0JrN/TGbc99jpu+ethiKWJliglzjl1DC47ZyK+ePMW&#13;&#10;fPLX8bi8XzQabCGKp7Vr12PX3go4I+ORkUXrr/QUOBtqmYpKgJp92LS9CKHJXRBRuQM5WwqBiHj0&#13;&#10;7D8A3ZIcbLdrkZO7E/Wh0eiW3Q/dO8SqSU5D5R5s3LEPCRndEVWWj01biyhPB1JSs9CnV2cqNEif&#13;&#10;j2mnpY6ztgw5OTnYsWsfGuxh6MS23ScrnUs/yHkt68k2tnupA/ZirGEdCOmQiLSMDkjNHIDjY7KR&#13;&#10;nBipFB1Sn8WIQMq8aPNabKSs61h707P7ILtLcrOCy4ZufYfj+M42pLIOiFLHpRR0tXQn63B4eibG&#13;&#10;nRSNsKRE1ySOs69QWojsysvBxs3baVUSgfRefREVGibzO7YL16RZFFTGsxQU7UWdnf1UVz4L+zK7&#13;&#10;UiLI5F/akA3b+By5+bvQGBKFrtl9EcqJaetM8bfpSGRFypZlP2LlsnLEx8ejaNUKzFuWg/5H9mB7&#13;&#10;q1MyDUvrirEnHYeQJNZXPoP0lyFcvpW/cSO2FOxmecUgo3t3dO+WCgfbjytQlq4Zq7oUuTRWl6oy&#13;&#10;Lti9jxaFlF831oPMTpzMSpuzo3pfHrYWNyE1rQNK2V7zC0sRzfYwYOAAxNlKsX71OhQUlSE0MQU9&#13;&#10;e/dDxyj2N2xjqT0G4bjEenSID1P8Cn/htnps37AGm3cWo5Zvl+S0TPTr1w0hDQ3qXdHUUIP89VsR&#13;&#10;2akTIuuKuQQtH5UNoejYNQv9sjJY7xpRVVGC3DU57GOcqK4sxLpVa5Cc0BGdEiMog1C+u8qwYfV6&#13;&#10;FBaVoI7vrLTMnqqcQ5pqmcdvU34HPBf2IWEowYw351JBFoO42CZMn/o5bjtvDDLYrqpLC7C5oBSd&#13;&#10;M7ohMS5KKSL4SqCs9iKfnXRSl0x0iGG7ofJh944c5G7diZLqWkQns1/u1RvJMXzTs33VlxdgU1EV&#13;&#10;YjtmwLY3F5uowG+iBVh6Fttp5wQ01lNZyTLamZuL4mppn672Jb6UpL2GJaShWyrHD1SyhPPdvXP7&#13;&#10;RpVXGd8BMcl8H9GSVfr3huaCCOH4obakEKvWbUQ56SWkZiI7JYxtjs3XRVqJMpTWZJV7tmHd+lzs&#13;&#10;q6hCeEwCMtmnZXaMQR3fTW7QAy56i6AlAUsClgQsCfx+JGApSH4/ZblfTyJfkOQLU0NtLWpqHGjk&#13;&#10;IMYWEo3hJ12FqaWFOP3Pj+Pd73/AqUdchsjibzjpvA7JJz+GHx4/mYOlXfj2tXtx5X1voTgkGWEc&#13;&#10;sNbXp+Gie+/CfddehER+5akt2YDXH7kfd7w4gwoVlRVC4jrhsodfxh0Tj0A8B0mo3onnnrgbzz4/&#13;&#10;DQW2SETSGqDanoULJl2Le66/BB3U1yKvxyTfMtD95vl7cc3DU7Cz2nU/ZuCxOLE3L0I4UWxOwjE+&#13;&#10;Ns59Djff8wy+Xy2zNQmROOqC6/DQ/TehTyIHfwflwFiYotAa+FWYEwQbB5/qmVhk6usYJ8mO8nzc&#13;&#10;feWx+Kx6KMbGbuNylu3EN3DS2wGn3vkSXrp+AicdnMbQ4mfJx4/h6lsnY/OuKjgiOPGpacCEi27H&#13;&#10;3fdMwqguEVyu8D5Ou+QupA8fjl2LF6OAuR/x5Lf46pwInHnK2bAf8TAWvXgmijd9havGTETYaach&#13;&#10;edtPmLl8t1QhICoVEx96Ef++7AQk7F6EK04/CYu2MR4/4srjRiFr0PWY++O/0bG2GD++/wCuvHUK&#13;&#10;dpTakRDuRAnr3+gLb8cjD07CYE6YqKbD1x+/jifvvh0/kIYMiOvr7Bh25jV48v5JGNglFfXbZ2P0&#13;&#10;0bdh5JUvYvq949Ukev7st/DkvbdizrpqhCeoVRlIHXMeXn3iTozJ7saB+W5MvvhsTC1pwMhOdsxZ&#13;&#10;WUylRhWVJ8Dpf38ID99+DdLCOPEzKg85kUlV464FuIgWKbEnXYdP3nwUyfZKWieEYPui9zD6pLtx&#13;&#10;PuvgE9eewjZQ21Lv5MmDCTY6Gt29bCY+yanCocdegb9eMwohVHzJhEAmq0n9jmAZ34zERRvQRPoO&#13;&#10;Rzx2bV3G57wFz328mJqjSNjKqTzrNgYP33cTrjiVZU6/H5WbFuLiMy7Djm6jkZz7E3bsFV9DQP/j&#13;&#10;L8SFh0VjylOTsaWKPmYYmT70GDz/8gsY3zsDO7+agqOvfgEZE05F/IJPsbiC7amigWVwCG595i5c&#13;&#10;d85xpM/y2Lcazz5wDx54/WsqJeMRUleKqphOuOTxV/DweccgouAHXHTKGfQXQilsfRcXH/Uu+o28&#13;&#10;DbO+uw87Zz2MEZd+ickzPsUlR8W7xNRgx3cv3U2fMm8it8IVFdZ3HB64/wlccVwPRDTV46t3/4GJ&#13;&#10;j1RjzncvYXR8FMuOMmouK/mCXr1qBs4/9mIMeWkuHjl9OO/XYdUHT2DS/c9icX65i2jGCJx7dLoU&#13;&#10;rLoWPzkNu5bxWe7ms3xDXyYJcHA5T1Usn+WxV/Dgnw6nvQMVyY46LJ36CK6653lspiwl2DNHY+IR&#13;&#10;rGhUnrQwou607z8nFXM/znoZ21NOwbvPTcRLF52LT7/9Hucdns2ejeywwVRsnIuLjj4P/Z+eicfZ&#13;&#10;19qqduKlh+7Cf557H6Wx8bA3lKI6uicu//NTuO+mMSqdO9diiVG/82c8evfdXOI1j050E2CroVIh&#13;&#10;sSsuf+o13H/qMESyc9066wmMuW0mho3qgw0//oRqmSPzd8rf7sKhzgV45IVvwRWZrGdNOGzidXjx&#13;&#10;8XvQMy4Eiz97AhP+Mg9Tv/oUZwxOprJ3D9564Qk8ce8L2GQwEp2GK298HnexH4tzADVFv+CvY05B&#13;&#10;xfgxiN/8M37aw46hmktJEjvhoVfexdWnjMDWj/6DY666H/JK2PfdMxg37Bmc8eTXeOuKYajYl4vH&#13;&#10;HrgV/3ltDqrE4TiVvdXR/XDdnTdi0mVnIcHh2fYNNg72o42KhIrNi/Hxqk3ofeqjuO/w1bji1hfw&#13;&#10;xcpbcP1hqdi6fBpOOvM+nPXoB3jszyfC1lRDBQUwh/3webd8hoc/nYu/H5VFBcuzlM99WFJoQ0Rs&#13;&#10;BGrYr4w4dhKefvZG9KXydeec13H0Xyaj45AxqFk2F6WVdlRJp5J9NJ558hlcOj4DVXkr8cCZE/Au&#13;&#10;++1wKi44pFD+zaR9hJ55J5Y9dzu6RVVj+htP47EH/4UVe+loOdKBmopaHHbizXjmmRvQM4lLJvnu&#13;&#10;27N5Ae6ddDPe/n51cxFE4NTzz8Q+Nr9EV/NlXXegcMnbuP0fj+PTn3K41IztuZp92vDjcdNDj+LS&#13;&#10;EV2oNDYUgAd7SVr8WRKwJGBJwJLA/1ICza+W/yULf6C8mwfwQT+xLj5owgR60ZbBiwSXGX7zOT8P&#13;&#10;11Fj0PuI43BiN+DbVdtRUsevMPzEa6PpbBMn1/wghLyVc3HlXW+h93k3Y8acuZj95Sf4+zFN+OC5&#13;&#10;FzFn9V7EhFZjxuS7cDuVI4MuvQ0fzZyDLz7+LyYOsuOVaydi2tIt/NJjwzf33IY7npyGxBFX4K1Z&#13;&#10;czB7xlu4dKANbz98I+7713w4o5rX1rvx7uDXxs3fvozL756CskPOxDNvfYzpn0zD3/qswgcfzgNd&#13;&#10;3KuHkZ0cKjbPxaVX3Ynl1V3x5NQPMWPGdDx8+WD88PajuPPe91BNq5Z2bRBufLsk3Mb/FrwsnanD&#13;&#10;tvw1WL54KZYu4+8X/pYswbpNW1EnPh341d4REkvHK/OQl/EnfDZ7Dr5851mcOhD47L5r6KekmEtd&#13;&#10;QrFj4VScf9VT2JY+Dk+9+ynmfjkD/772BHzz5r/xyJRpKA+JVD5lRGrL12zGcQ8+j2kffohHT8h2&#13;&#10;LaXiUo1GDmJVfaGCJoa4RdOnY3Ovy/DxzNmYMe0lnNW3CO/ffAVe/JpOIdMG4pFX38ElfTkPzRqJ&#13;&#10;R97/CK88fRViqYko2b4M99zxMkKHn4PXP5mFWXNm4Ym/HY+f3noab366EoiLxq75X+Cmq2/Hwtrh&#13;&#10;eOj1jzF3zgw8ecO5WPnxcxj7+Ce0aBCTcaM+8pzWFmVr5uGOS/6OObnZuPvlDzD7i9m0gLoGET++&#13;&#10;i8v+9DQ2lYiiyIZoVt69BTuwo+M4TGGdnP35ezinf1d8+uyj+PesDdwVhbM5t+DkxDyi23hcfVwn&#13;&#10;rF68CMs272HeYr1Ui0XvTgY69MLxow5HrM219MUtaRCnVPRR6NtWLEIDd2g55Piz0VGWr4mGRnSX&#13;&#10;bLC1tHAZdM3NmPrWa7hsUApqqgrx0nnnUzmyBhfc/BRmsMw/ZTmOr1yAO6++BTMWFNFHC+uOLQph&#13;&#10;bMvli1djxHXP4ZtvZuNfV5yOLbPewh3/pGJn0quY+9UcPPX387Fv6Vw8+NkS6rmkTkUgmsqOjZ+8&#13;&#10;i9TT/4FPZ3+NT+kvokvSejx0/e34bPEuxMbZ8cuX0/D0O9/hpL8/jpksw1mfvIGLDnXijRsexI+b&#13;&#10;d8GecSie/O9UnJvFRxl2Bp6e9imee+RiRFHJ08g6Sa+5aqmLPKVYONXRke67/52J4be/hM9nfI6p&#13;&#10;T92GjG3f47ZJ1+HLLVWcjBMvZiaRtPZo2X2GQlJyUqIiTU6rSFoMQ+xsG+XrPsMV1z6MxbWZuPul&#13;&#10;9zDjs+l45JRGfDblE1paiHTFUqkRS9WzfI+TbniCz/Kl61kGA2/c+AAW5pXR6W84ipd9iMuufwq5&#13;&#10;aWPx0Gvv4/PPPsH9R5fjwzdnkpAsKTAYkSfyCi1t2iv+V1zaqJir270cU6ZuwNCJIzFmwniccnZv&#13;&#10;/PzKLKyj9Yax7IowWvu5MnBQYbJ17mQqqj9C0iX3Y/bXX2Hu52/gyJ7AlMdvxcKdNeqrvkjEFThB&#13;&#10;5vKlBdPfw4sfL8BZtz3Ldvolvnz/FZyZXY1XrnkIy5lG9Ov20ESEVe7Fks2huPklttWZH+LSQVn4&#13;&#10;/PkH8dgnu/GvqV9g7qxPcOVhfbHw/cmYsqQIESwnZTLEya2N5RoaFYJlT/4b11M5Un3ytXj7o+mY&#13;&#10;8eFUXDo2Fa8+cDme+zJH+dMQCy3pe9Z89yPSJt6PL2bPwrSXH0T/8kLc+uBkLNxagV4TzsWHL96B&#13;&#10;+IgoDBh1Bd6bMQN3Ht8LjVRqTv/7NfgXlSOHX/gPTGO7+WL6qzgnfS+eve16PPbcUjiMd02zFPwe&#13;&#10;DDH5BXjd0MV7JQ98ybKy12HZD3OxZkc5Tv3bURh35Hgkx0dg+nMzUUVLr26HnIQ/HeLAlE/no7Cs&#13;&#10;Ti1tqaXC7McpUxE79EwcNbAvGncsxrNPPYatISfj2U9mYu7sL/H0TRdi9Zyn8I9pP5MFtq2QeERR&#13;&#10;IZX70xqcfMcr+OrruXj1HxcgaeNXeOyRh7Cj1oGIlF644fXPMOOLmXzXCp1PMenkOKaPxMXDRqNj&#13;&#10;QiRq8xfiySefwq64M/HqjFn4es4XeOzas/DLzEfxz+nL2Aex8tYV4vkLLqVyZAsm3vAYPpn+Od56&#13;&#10;5nYs4nLNeVupfKGFEDs6OPeuxaRrr8GnS6swidZ3c7/6Cm8+fQfC18/CjX+5Bt9sryU2QNs0hNue&#13;&#10;ZaRLWxdvPEMwR13auvhgeDAwurR18UY+wRx1aevig+HBwOjS1sUb+QRz1KWtg9fBCq/tiW9P2sHI&#13;&#10;2R1zMPHiztcf5JxvHyv8ZhII4t3swYsu3iNxGxc+tKUlyjTBK3AmHBWfgaxhnN2s2oMasamXQLid&#13;&#10;zkfkylZVDn4URIe4ruie0QVZnBSPHLgIF27fR9PoGOzduhxzpsxB+Ii/4dWHbkMfWgaIT4Ts1GiE&#13;&#10;/HMyfQRwwEUz3RcWLURUz3F4/NVHMCEjnCqB4Xji9XisPvp0zFv4MvLKJiCLk55WKw+ZjFTgu1ef&#13;&#10;QkVsfzzLr0SXj82gFUATxg7NQtn84XjR5SCF4ycblr7zHNaUx2LCY89h0nmHoLKuCRNGZ2LHnPGY&#13;&#10;uuh9rC26ECOTbaihCXG7BB+Zt5FLC96GyLBqfDz5Vnz2Gp2jinaC9+q4RCjzyHMx46MpNGFnkXAC&#13;&#10;b+98Dt559m4MpjVMSORIhJbk4adrH0dhZR3nodWYN/kp7A7JwpMPPYG/HJ2Fepo0Dx3QDc7SWmyL&#13;&#10;DUd1tesLm5Tr6fe8hKeuOVHmr7IKCg1ULKgJp5Kpa/Kp0OP/ireeuAN9E2i2HnoE+lCBsvGsq/Do&#13;&#10;+9/h+gnXYPjhR2IRV1KFFnfAhMNOwCEpdbSKaEBY6kBM/moVOnbJQDK/UjbQL0mP1Gvx/vPzgfJK&#13;&#10;+iOoxvcLZmBzQwc8MPl5Kt36kysbRvTtg3Iu9fiq3s6yauLyK0aTYTstbGQ3j19ohbGsOg43vvY4&#13;&#10;bpl4OHluwuhDBsNOy6arH/wvvlo/CQOO4PKU+jpEdDkE9z/6OE7qGUtF03BkPLAGH174Cpf0lHHQ&#13;&#10;7V0+YlUVh7EXXoHY2Q/jhxXrMaHPGDiKluCNWUXo0+NsjDy0A1c2NJsxeScPeC0PYUNDXRnCo0LR&#13;&#10;rU8qXWpIKbgFlnETl1PVuGajqMiZh2dpCTX0T3/HQ3ddg1QHdzHhc3aJceKYM+/A54t/wMnjL+fk&#13;&#10;1cl2G4Y+R92Mp266mFYvDgyIrcMnnIxsS70J9912HlK44Glo5xDMnvMhZi3OoeKJ+VJuVbUhOOTU&#13;&#10;v+A//7oB6aFc3jBoKN6OqMe4C+7H3IVf49RRF6HviX/BD2OvQdfuGYigtsERQm1Y0QrMmPc5rdG4&#13;&#10;Jiq8A0aOGY95aeAykO446vDj0SOuGrXSaUiQ6qwqksoU/A6NcRMfxfM3n49olq/t6CORULYWp/7z&#13;&#10;e3wwfQ3Ou3OkSiZAqY+u0HLSeq06MxuduDrx89v/xab6GFx8y39wxxWj2XiaMH7cIQhZfQxuWlhP&#13;&#10;yTehlm2hH5/lRz5LBp+Fi344EewH587lfJYZqK7js1GJsuiNl5EfwjpJi5YbT+vNMiGtMf3RtHQs&#13;&#10;7lnfhnKspU0bfP/6o42Omde/+w5WONPx6JiTkNGB7euUy5HwwW2Y/NM6jDh7iOqfpV65AlU3VEDV&#13;&#10;lO7mF/0wdE1NR0aXLKSmHIp3PhqDbYV7kZBEizJD+6kSUTHHfmbQGX/HghNuRtfMdIRx+YojtC9q&#13;&#10;ty3FV4vmtfgTsrH/qaPF3t9vfgA3XXAYLfuApEnf480r38QxZ/0Tf7noSC6zDEH6TUvxyVVPYv6K&#13;&#10;XDSd0NXFGovPyQYXyqUwL//8A+oiOuPFpx7A0Z1FgRaB4VkJWLyUit+n5uKGs/sRKSpjIOvCu/HI&#13;&#10;bdehcyT9URzaFzWb5uCi1ytQVl6DyL5ZGHPUSE6Kw5CS1g/HncS+jP1K3fZv8MzPK9F55Fl47NHb&#13;&#10;0TeetJxD0XtKFJaMPR/fLJqCosrR6EAnwm2+CgzRup6i7f+6+LYptiDE70vDngJ8/8EniOl2BSYO&#13;&#10;SEdCfCzOHdoNz6x8Gwu3XYQTuVzuyNPOxlsPfIj5267F+f1TuZRtHl5YE4bzHxyL7mn0aVPaFy9/&#13;&#10;OJ9LF7shLYUtmuU4gO/FmV98iN17yqW5MjSioikK4y66G/+64UJE0Kpx0ODOWPPZTHxUtQ3ltU6W&#13;&#10;STT6jDgS/WQZDXe7m//OfZj2dSkOP+863HXVeITVctyQNBhvfraQS7GYF61FGjkW6BPfiC9mTUcp&#13;&#10;8xIFScnGeZi8bhcGnXkDHr73enQOb+DSvvHIiKnCiZc/KvpNLp21I++HL/Dz2iYccefT9Jd2Mhzs&#13;&#10;P0cOG4KkirU4+a6vMWXaChx/+2Fcoio9TIDQjmXU0hQDZO9xy+LFQxwtF5ZcWkThcfL/VS66fLcn&#13;&#10;vj1pexRWEBcHEy9BsPt7g1gKkt9bif7K53EtsfFNLF9D66qLsWdLLrhonB9mvVos5zid+hyOs47o&#13;&#10;hdefmYTls/6L7l3T0GvkUbjkvIlIiQvH7pwirKHbg1NuGIVu0WGoralRg6zkfsfjxc9PU+vOKzf9&#13;&#10;gMoqLvk47BwMz6C1B9c90xsGHF1G4IKhjbgzpwzFxTVc3yzr1psnVuTN3liM5b84kDGgC0ZzQFhL&#13;&#10;J3ycr9AsuBvGX3MqXvwPbbyJI0XkLOdQil+tF79wE45/OxR1HP3aQp3Yvrsc5Z0asaeCX9Q60G9J&#13;&#10;m6NiXzm1bwwl0RCJCZfciivPGIJQTjplkFrHCV14Qlck0ohcscwJbVPPvugS2ciJKbdJpeVAapck&#13;&#10;pNCwxMm16faGPVi5xMny6oojBmeiroKTBWWhkIrrJs9U20I20flqkZogAT2z0+ljox41nBiKhUpL&#13;&#10;Z8HMjVogk5TTjh2BbrFSrlQM1IWi05CR6Dk0A6u2FtHMvgmx9FUhc30by622rob0XEPssIg4OHfM&#13;&#10;xD33zUAeZS/mz/Wsa+s55B0mVgIsq72564HMYzBucDcuralR/gcQkoibHp6M24mrrOX21M1DdikD&#13;&#10;8YdQkrOGlfIIHD60D2nWKCuoxshYjBo5FJnh72PVpr2wj4tR9ahDYgw6U0DV1TWkE4K4zF6w0Rw8&#13;&#10;lEsljGcUukYQcfUeegLOGvAfPPveD7h54lgUzOI2sZWNOPWsPyMjtIbP7Ho+I01wR2lpTEflRTkn&#13;&#10;G2uLy/klP6U1qZAkQ+JYVjlc5US3JHcTlwWkosuok5EaUYPKCk70eT9j4Bic2BXcmYU+NKh0CmG9&#13;&#10;cNJSozE7E3Esi2ouUWqidUhIWBSKeiRxeQHLuIk7PdlYxmH8Ll/KUlWPwHoXlYjOo07hZKcWFUKf&#13;&#10;+XYfMQFHJ96PwlLKrMnBlT1hWPjuI7j7h1wqVNjeSKukMBeVrJlq02XmX8+yFH2Ik/dqa6tpai8V&#13;&#10;wlsdK04fpe0Cx/95LCJZn8RHjizxGH7inxB5LyfO9K1TidE+ZdPMbqu8ms9EqiFMsX51Lf3GJOPU&#13;&#10;Ew9FI+t9LRuM3ZGM8X87E1zjoYRLw3/ERIRhAZ/lHz9sVf50nFQGlBZQYYRkylF8LZVj9ao6dOyU&#13;&#10;ivHDunOTFBcth4PX/PKNa38gLcWNDy8HNIJmIWG1O/DStO+YWxO20KH2Rx+vxZ41OxHBejLj1ZnY&#13;&#10;fiYVftQvqNAsINkuvPsRp+GEsGn4+NE/Y8IXLyIzPQ2DRp+KCy4+DUm0OGpu/i3silxiaS04j7sG&#13;&#10;3b5gB9swl/g5G7BvWw4XpWW4KdVZpqFx6JieBEd9FWrqaWEobTwiEs6ucVyWw7rH+uiIjGNdC0VY&#13;&#10;OfvjFgsgOeW7pmwfKvft5TLCejx81Z/wFJcFSt/laCxHflkD/SIVsH3ZaaXlcuXbp2caosKo9GGd&#13;&#10;CqV1QEIWlXPYoeqdq665nDI3ST/GNh5JC5+K/DyUs97Gj/oTeiQ4UVEl/akNUT1G4fxBwJNseyXl&#13;&#10;LOMECvKgexe0FIvPiZ3taRstCN+YX4jKw5rw85xPsSLCwfc3rcfyc/D1d2sx/opRGD/2FPRKnIZn&#13;&#10;PlrKd+uJWPLWFIQld8ex4yYgmktu6qJjUL9uPu68/27sLuGyQ8qgkUuqVufXY6CsqWOws5LUs0+N&#13;&#10;zM5CTFM1KrhMMyQ0CX0H0Jpos1itUaLE1LHdi2+ebd+9hctplbX38Kvw6b/vQ6KD1nGNVGjHRqOa&#13;&#10;Fn/3/fMf2FvG9xjzaqjeh1U7GjFSLPjYD5fnbURVdEdkHn4yOks/RwWH9HO9Rx2Dozo+yrYsu3rV&#13;&#10;oiCX/o9oTXnuiSNgZ9+hPnTUh2HYiWch6u7vUbeWfYf9CNYNKpJ9pGdFWBKwJGBJwJKAJYFWCbTM&#13;&#10;eVqjrLM/ogSMpTXeAwdHaAh2bV6O75Y50fMvGUjgtctuRKTE766c9IamDcAj73yOU2Z/gU+nz8RP&#13;&#10;dBT481ez8Oknn+PlKW9hmDiOYFC7ynDMqYIM2Hkul6KckZ105KtURJ1rkmTABOugpQC/Q9OxotfE&#13;&#10;Q0BkWJy0NXKgzfkLLyWSHJKmaycKoSuBcZyohdLPQ/9DR2IId9GoYTqZDAwbPhpRCenoGcsBugF3&#13;&#10;JTpI/ouj2xAM7j8ap59yLD3qVfFpXHJTkwDOPOVafpwRewz+xGGlPKMMVjnTdE1+REQ0S3aXscxy&#13;&#10;OBfhZESouO40GOu1FWHGUqYcf/LYnJfkx8CxqlsgXdEiUNb0fOja2aOZZDMZhZWlKVvn/xdHTbwD&#13;&#10;zvAUpI0fi6PSMxAXVYgVP28lRngg79wBh14kqQhrzkTRkntS3i6lQuuiBlcONqkt8rxeldnOr5NC&#13;&#10;ttJFWuUgu//IrgvyXCJA2XklUJD6HtelJ0aeeQLeeOBNrC64HIu+XY7yiME49xwuQ6oJnN4/bfLB&#13;&#10;utepJwf3lfNR9MVPKD+nDwf6Va7HENYps9ribdi6ezcSuwzlpIBfQvmcIcqSolXZIO1BLDLK+IRi&#13;&#10;DRAqBcbndNASQHHH+1LO0o4j+aWXl81BzgQhwmgOjAqhZY4sHVFB+GDaEOpBRL8R5eTuNM/cQYUV&#13;&#10;v1rT8eahI0fiUDrz3bm5Hqs38mtzCymWFc9daqeWSLe8hbrk7+JGJkAsYZWlHOTZXal40fKozfeJ&#13;&#10;kprQDHClkf/NRaEO6t//sXcdAHLUVvu7Xmyfe++990qHAMZAIEAogR/TIRgwJTTTEzqBEEMggKmh&#13;&#10;V1NMsQFjg3sv59577+V8de9/b/a0p53R7O4735qzLcFZ0tOnp6dPmtmVVoU00s1WodIpwP0w6Gh7&#13;&#10;AjH21n+GUF2+QhbVpSfVpUujWti8LJ/qQiuK1LNBxXK9+H3jiEo0OLeqOOFQCSUp5e/xtdubJ07G&#13;&#10;lC0bkUKDx2/feAIj6R0YoE6UT4efBhZ/gS9n3Iy7TqhDUzqKJ7KLJgoyW5yKVyZPwF9+HUXn6Ayn&#13;&#10;q5en4ddffsJHb47EWz++jBMa8OklQVdMjZxRtJPOC7kL9//7B1Tv2AU9e/VG10bVsXr+ASxYThNr&#13;&#10;Csw+9bNiuku4uKTh+UYbPsmXjm0JOeezhsTcH8Idk8oNlU99qyp69exBh8nyBDeBqT/0Ob4/qtN2&#13;&#10;rQyqg9LP7yj12cW6+H3o7QhaWU6htNKOP7cK3AbQZwbZmUsV4nkRdyrrr8gugW5xmjb8I2ykA3Rr&#13;&#10;rh5D5ziNc1o+cGAvnduyE9+P/gU3/KknTV5Tv+7UDD9+9RlW3tkdr45bi5rtLsRxnWrS52YxttI5&#13;&#10;HjcMvA2zcmqhV6d2dH10H1Qt2I51c+c6n9LMAbcSv+cTaaLTebQcYiisf34ShzTjitz1tOXvvBuw&#13;&#10;oeGf6LyjR9C2Gn2e02cWH6i6YfwwXHvVPViUXxsn9u6Ozp27oApt+Vk7d57TBvy+oCkTpwskFfAD&#13;&#10;RzpZLzm++YaPLnPK589/ekdxUoB+9FAYhifw5x7NtRTRbx/8sWCdZcAyYBmwDFgGojEQ9t0mGtim&#13;&#10;H+kM0NYXmgBJoUEDnzafmkZDhhVTcM8jz2Ah6ODNE3qBFoCEOR407960DHOW70Svc67Ga599h+l0&#13;&#10;PsMn912GrQum49eJS5FWrwE6N6RftN+ciDW7C2iSgsrITMPu+ePxwA3X4bVxi+nmk7q0taAqcid8&#13;&#10;jRkbC2lLSTJ9t6Llveum4pOJiXT7SCYtweVf/bVvOPRluiilJjp1o1UP81fR2RwbaFsJ/QpOX8qK&#13;&#10;963Fr29/65xBwl+xChIq0201/EsTbdE45jL847mn8fhjj+PJJx/FtRf+EScd24NO76e7XuiLc8V0&#13;&#10;dKsL1T2/kA7YpG0W+fSXR1fW8goB/Uuj2/bghAdLiSs6QLdr7wJsWboSU6asQUJGmnMuSXLxTnww&#13;&#10;6Do89M432FGQwj/ahbuSkQIPRPQBIYO4O0z+gA5ypVUHydR30mjgtmHBLCyctwFoVpsOtWT26csp&#13;&#10;0ZpP3PO1pLwCgvvNFmr/3Tl18ODT32PBF+/iueeewM0XnOKcLcCHzyZR+1dv0QMJa37CyNmr6BYS&#13;&#10;2l5Ek21pRbvx1vP34cab3sNWGrxzCcFeQQMcGkhlteyOBDpUctKMpVQe5aEyUwN7MWXydKyh+ZY+&#13;&#10;rWkgoH1Tdr5Ea93KXUeuZ8iRXTlk4YA/nIFW9bbgiRdfxOhZ2Wh+xQ3oUTWJrhANIcWBYjrRsm6v&#13;&#10;k3FMpQBmjHkN307YipT0dOdZTKbzcTKL9+CFB6/DaX88B18s2IW6rTsgJWc7Vk/4CZtp60IqP1f0&#13;&#10;ty57PH5cBxzfujoy6BdfNZgMTVaUtGfQQJPBJTJqo7T9u7B+3ChspK02qfxuIP7XTxuHsXTOaYNq&#13;&#10;dIBi3j6smzeehjDn44fvx+Ib2sL1xCNDcE635rRyo3S0xFN43Ad284oBerckuzpZ0CSeREngszYx&#13;&#10;6u2fcCA1w6lPWmYxZr5L23WopZPbtEIlWr0QtFCvCEm0qqgg17kIldC2QzJ279qCn7/IBirR6hla&#13;&#10;UZOasBO/vvWF0zmd7Qk5e7CO+mQA5+GHH8biK6cu95bUhYyntqc7NtC+YxK2b9qESRNWI4F1UR9L&#13;&#10;wXaMfXM4Uco2qdLFXSC2DDRpkU7PwNgfv8HqbQHcO+xDfPPl5/jkk0/w+dff4rMXb6Atamvw7cf/&#13;&#10;w75EfgKDPPFjTWNFullkKRZvy0Xv82/G2z+PxSw60+jZq/piz/rh+HjqeupHjAzWIXgmzA6sXTiZ&#13;&#10;ZLT95KcxGP7q83j0obswoCOvHtEHyCXm8wOkHqKSJgp/qyp+ShJLsvEEdmpWDbp5qD6tJqmHATfe&#13;&#10;h6efehyPP/EknnjoHpx/5h/Qr2dbmsiiMkuyul9VJapCHg/iebKDt+/wIZ4JNILPatTKqeP230Zg&#13;&#10;xV7e/hH8rMlZMQmfzKIVYrT1s2ZV3u6h7Aypq7gBPkB60xS8/P54NOlxLD74/gd88dmn+PSTT/H1&#13;&#10;d8Nx7+XtseTr/2EivftzafvS7XSrTWLudLz87/9g/a6tOP7aS1CXZoeKEwvo/b0GCzcU4ur/foXR&#13;&#10;o0fhX889jluvPBc1Mun9ZuDEaYoSqsIYo2csed9qOlx1EIZTma8Pew5/oncS88pnhyUl59Okyxos&#13;&#10;31yIG9+kc0pGDKfPgEcx6P/ORBbfYEPvaL6ivkqzdkjN2YY143/AlrzU4HuIdK+Y8jN+2cZnkPCN&#13;&#10;Y6l0q1IWbYsrxqj/TUchfb/g935aJToj6b1vaOUSTeZ0bI0smkAL74sVt0mtZZYBy4BlwDLw+zEQ&#13;&#10;7fvF72fZ4Vxy2LeEGCoixcegMgSJUbfzKwvWYea4XzFu3DhMpl8YP3vjPpx3/tn4cvI69DvvT/i/&#13;&#10;U3vQL/n8C13QOSsFaKCzYuxr+L+zBuDWJ/6LGQsW0xW9dDXsXv5CnYrqVbJQrUEbnHjlH7F5wWu4&#13;&#10;4i7aez5vCeZPHomnHxxEh6UOd27pKK7RCjf0b4+9G0fh3sG3Ynz2CqyYPQY33TIEE2gw1vG0K9G8&#13;&#10;UoHrSytVrrgyTrj+JmDXQvx1yEMY/utsLF80Hf+kfdEvLaGfA3mrBv1XmJeIHldcifqZe/Hiwzfh&#13;&#10;X3RI3eIlizDy7X/gnDPPxA3PvkYrC2hDAA/gTC5GHk1Zo8qi6uYJhTysXjoF4+mGit/Gj8P4cePp&#13;&#10;byzGT5yFHbRUncaV5JgP5/9QkaXzAPRlsygdx994N9JzVuP2O+7Bu6OmY8niufiEfh3+69vvY/rS&#13;&#10;PXSLQAqNA9WEQ0hNeECzl8Zb2Dj3VVxw17OYnL0Es8cNxwP3DMaivem4/ZI+qMR20Y1EDdp3B+bN&#13;&#10;xXffjMayNduCK3xS0sncrZi9YCKmzp2PWWM+xSVX30u35hyg4QytGEqqhOOOOQ0dUzbjyduuwqvf&#13;&#10;TsSypdl08OI/cddDQ/HOxm10i0rwFeYUQ3bztbdd+p6BnlW24Pl7rsJrX/2GFcsX4fPX/ombn/8E&#13;&#10;+V3+D6e2rUtfvHn9RNBp1SnhsSRB9zRQEU1O1ep8Iv7QpDYmDvsP7eVvjsF/7EcrNTSQFtTVGMMl&#13;&#10;WD5DJq1BX9x536Uo3JyNwZdchTe/GUfbJ1Zi0ezxeOyem/H0x1NRo9ZAnNYxC2nNTsDNx9MtICPo&#13;&#10;top/vYkFy1Zg2qj3MPC2R7EprS1OP6YvMhP5eeWJiuD5Map8ZwxLEV5tEuY4Tn+OmGYX0um8kVk/&#13;&#10;/Qt30e0vc5Yuw8QRr+L6u5/AHtJ/bN+TUJmWkgToKtwi2hg1ns4QWjCfDkf+7z9w9T8+pAkNGqQE&#13;&#10;FdGESCXUp6uZA2PG4IfvxmDl+u38EzAN3YOFOTDHENoOR5Gx/3sID/7nSyxZuQpjP3oKd778CQJ0&#13;&#10;5fdFf6I9ELSc33GEC7UhDa7DXUkf5kkNvvXo8stpm1AOXn/6Trw4fAJWrpiPN2iy6aEfljizBvyc&#13;&#10;8ORaMW0zKsISqssUzKe6fPby30N1SSCyimjbSL+rBqJGYBsefOA+vPbdFOpf2Xjl3qvxxG/rnTop&#13;&#10;28LtKb8Yb6XYu34+xo4cjsLOV+DCk2nrWPMWaNWqFVo2bYLuA/6K8+hCnQWTxmHBOtq2SA8Ts8Or&#13;&#10;6lJo/820V5/CueecjesffYcmtldh1arlmL1mB3ICldGudiXn2VDW8tPFq2yYl0IsprOgplEbz8H7&#13;&#10;z9+PG5/9ktZ6ZJTukuE2IB7VhJzSQQSH5ktK30eUqkccA2mLHd1WM/CUrnQL1FTceu1VGDWdrnpe&#13;&#10;MANvPXo3Tj/zfDz83fLgBA71zWCvLi2Fig5zxbxKpFoDdCvcj+wlP+DHMTOxbtd+JDfqjZtOb4L1&#13;&#10;2R/g/oeewYyFq7B42g+4btAQqmE1dDv5L7Rljfq1W2GY9igRaV4p3lV8Mk2Ezv/2dcymFWzt+t+A&#13;&#10;Ezs2R/MWLalP0F/b7jjztKtRN3cFPvp2njOp3qr/leheuBHvvPAqtuSegkEntQleq0528DXwbM6S&#13;&#10;qfRenp2Nmb9+hjtvuQjTt1FrU5rjqK2Dzy49ZzwL6Xz+lBrF3ydSaOXR+y88jNdGrkC/y25D26yd&#13;&#10;mDV9FubNn4/F67fRpAZhqD9yOy6ZMhHT6TNg2s8f4G+DL8Ncuh0qgw9vpu8bVducgOu6p2L6d8/h&#13;&#10;oeffxPzlKzD+qxfoPKF/0eoo6p/0xyv3mp14Btq1q4bvXr4Lf39nFFauXolf33scdwz9BClNWuDK&#13;&#10;M7rQlePa+SNSziV4CZZpiyc+nrqltsfbFrYnVmdtMTNleTnyeDHXyEqjMGC32EQhqEzJri8LUXVI&#13;&#10;8VEVaoCYdNPNJM4q1hW4+wrak6+5Rp364qqbrsOd95+PBql0lkQRHcRJX35yaW/xLuo9/CWy3bGX&#13;&#10;4qq+9CskXf35Ff1xkcV0zeeZg27C+f1bETYJ51/9CBYtpyXsdJ3gmZ8+Fiwhhc4NeXAoLuzThM7M&#13;&#10;AM66jQZ6a+7Fy999gP4jPwhi6IyFs654DI8POoPuag3uJ9fMc1Z8tDllEF6+dyZue/5DXDHgQye5&#13;&#10;bsuudEZAK4xdlUcrF8geOnuhcruLMOy5tbj7H6/iPrp+8D4HSSf79zoVf7nxb2hMtzXk+p0fEROP&#13;&#10;umWCcFTdNEApzsU3rz9Cfy69iR3x+tiRuKIlXwFMZ4CklWyjKIHRuhHQ1nviiTigX88a9bkabz63&#13;&#10;CQ888F/cdN6IElQqOpxxBQZd/UfUpImYtcQBaQoNalSJvKSZ230/bc9Rn6E8VG3RrSsqTXsDZxz/&#13;&#10;ZBCalIELH34Jt55C13/wmmsaeHY67SI0/4xW7Nx+Pj7uPBg/T3qWbpm4Bmf0m4wPXhhEf5w1Fd2P&#13;&#10;7YVGiVPpFz++DrQAjfqdh6ceXoL7Xnsdd106IKif/u10/MV45KGLaek4DVpp4JdDdu2m0XiAltzX&#13;&#10;bHsiHn30fjz60jDcPfDsUJ4m3QZg6NND0LYmrRSiL/UBIiavOM9ZtaBAPDlUmEfnpOiDN07U24jO&#13;&#10;pShIqYf/u7w3hk1ZjcCfzkLv9g2IX/6qX+J0vJL5+RqWn8MTr38Mw2hS6fG/D8Ptl43RctFA/w9X&#13;&#10;4oFn7kXbTBoUJNDZMc+8h91D/k4DyFvoLwit3Kgjbn34EZzXqykdGEv79YmjPDqLJTex5ABRbjwa&#13;&#10;VXBb7i0ZPKtC8umcF57VCJpEK5ZSK6Feh25Y8P4QuuqZR7HkatJk5pCHcWHvxmRDLo778y3oOOMu&#13;&#10;sjXYPqm1WqJPl/aYOo34Lfmpv5jOEenW/y+oRc/+Q4POxUf97sGosY/RTi8ypjAPdOmFU2YBtQft&#13;&#10;qEO/kzvik0cux6v3BntalSYdcc0Tz+OcVhl0tgBtI3M6NE2Y8uiIXCApk+rD74egIIEmO3m7nLMK&#13;&#10;oCgf1TpdjFce+w23PvUd7v9Lf9xPeTLrtsQxNLkw+rdd1N+pbvSuOf7Pt+J7rsul9L4hV1qXA/R8&#13;&#10;0ZCQyq7d/Qq88ugE/PXx7/G3C2iVGrkqNAl87AldMHoS8czkaW3qAMrxn0SaqFk+61d8Mg+44Mlz&#13;&#10;6Dpq2hpIdVcuKa0pLh30B3z6+FSMnbwMrTtn8M47unK3kM4tSsYJ1wzE6TQ5/N1Lg9H39XR6r+bS&#13;&#10;GRSNcP7lz+PinvXoTIeSdqYrt+mYUiRVbYCTLhyEn2bTpAi9N9ll1GuHnp1b08GpOeBFbI5Los5b&#13;&#10;QPVPLsnPQtrrxVdS76PtcNySwYlc2iVYQJ8fZDdP1DlbZOj9zDsoCuhK65OvegiPrCzEULpl69wT&#13;&#10;+HwYzpiKY/pfg79f2gcBPsyG/uehbjFtKeJVRw6E43yvMNlNx1twIn0ONcFl552AmcN/wcD+x+Cc&#13;&#10;f/+MD6/tg0vo/bd28914kW6++Y7+2CXSeU5/Gfw4HrziRAT4cOGDcdL2l+J12+jzODVvAz74kral&#13;&#10;FDXDX6i+gf10vhQvnSFXQO+65r36oW+rFPzw7CdYOrg/OtfsgL9c1Bg/vbQcXa84Hx2qpdI7sYAO&#13;&#10;rk5Ey5POwGVnjcBrQ/+GMUNZQyq6HtMLdatOxl4624pfHgl0Ai+/K/bSu4UbUZlfQOeR5NLnNG+R&#13;&#10;O7BlOSZ8/KXT7uNeugt9X2JdQZd13hBMG/YI2p12Nl21PRJvP3MzfniG0zLoM6AvnZs1GfucyQya&#13;&#10;iEltiL/SBPDiu+kGr3/cQn8ES6qGnscfhxa5Y+hMJeoM1H9Quxuef/ZR3HnPs3jhxj/D+UghaP3W&#13;&#10;x+IfTz+Ls1vQdcVq2ygXpYzmcCxOgpdguex44uOpW2p7vG2JpR0VxtqimAj3LS/hfKjY4cyLqoP1&#13;&#10;RQxIm5yVR8pjSnPL9LgKR/L1NHeY40rG34zdYZXOvkr3C3O6wuh+pDCnpd1www3nDh069NYcOhui&#13;&#10;3J3zrVKgVYonypLo8In1q5fSL/tbwgpKpC0OjVt1QMtGNVBEh6Y6gw1aYZFYuBfT5ixGEg0wejSu&#13;&#10;7nwZChTsxswpM7Bpxz76pZIOO+RzGjq1RmUalBXQF+5E2vaSmLcT8yZPpdto6JBW+lJXs2EH9OvR&#13;&#10;gpY90+0YNDDlE+tTEnKwgK6wXb5pFw2CElGNlkP37N4BGQH6qs6zMcpp9eQvY0n0RXzu1PFYu4V+&#13;&#10;IaQT85t27Immmfsxhc5B6NKlNarSjQ+cJZWWU29ZNo/23a+g7SoUr14XHTp2Rks6rZ9vqVAdSBUT&#13;&#10;k6/ZUu54+vJfRNsops5aGF7/koIC6dXQsXNH1KXJnfm0QmNzcj0c374xdWTmk86s2L0W8xcsR/0O&#13;&#10;/VA/izZiU0oK/TK3dvYUzF23xRncZFSqj659u6E+LUfOpwFr/raNyF6wDHU69UTj6pnBAQzZkUi3&#13;&#10;ysyYMx/FtVqgT4va2L1oFP7c9xI0/+fbePysbsiet5C+1Bahar1GOK53D/paXViyJYryUvusXrIA&#13;&#10;qzfvQqWsxujctTldSUkTc3tWY9K0RXQwKR0mmlkbvXq1x45s2utevz1aNqlKY5xipKUnYsNi+g45&#13;&#10;fyEAAEAASURBVCVz0Rpqs2KkV62J7r36om4VWvJN+RKo702csxRVG7dB5/pZVCYd9EmHTW5ftRCT&#13;&#10;5y2ngSFxkVYJHXv0Q4s6lWiLEn3Jp83rG6fTL8q0+qFT167IoDh/zQ/QIbGT5qxAzabt0bFBZSPn&#13;&#10;fGV0RkY6Fg5/ED0uexV3/PMTPHwLDapygocPR+0DUfoLtxvtBsCaGZMwZSkdFkqDwKSENNRq2Ay9&#13;&#10;+/ahgzRpy1jJF33eclS0bzMmTZmOXTnByajG9Itx5zaNUEwDXz5DgjoBZmYvpEOWW6NX0xrO5FAC&#13;&#10;3ZYzd9587M9qhX6tajn9PqGQnr152dhaqTFO6NACW0Y+gy7XDcOAB97HS2cmYUr2WppQSkLl5p1x&#13;&#10;fOfmSCH9hbzdgwa/G5ZPx9ylW2kwloQ6zTqiQ4MkLJi9AY16dEbtSnxuEfe8Qiyi84m20MGPlas3&#13;&#10;Q+cudPDujrWYtngr2nXuhHq0xS1nxyrMX7oa7br3o60707F6024aCyegUbvu6NG6Ps2R0vkR9JBu&#13;&#10;37QC2bQNoEenNsiiGyz2rF+KRXS1bevOPVGdbqwqOrCbFizNQZUW3dCcDuHleRh+9lctnIF5yzY6&#13;&#10;z0bdlp3QuVEGps1aicYdOqIhbatIId1cl9lUlyJjXahhSp6hBTMnYMX6XXSzUTIatOqC9vWS6L24&#13;&#10;Fs07cV2SiWeutcFFaX9PDhee5wN2bV6OuUu2onWnHqhfg1ZiaVsDecIgb/cmzJ67BHWoLzSlw0bn&#13;&#10;z5mFSs26onltOiCV+m9g7wZkz5mLDdv301kq6ajXoi26dG6FZBqU8oKAnF3rMX0htUuXTqhbOZV4&#13;&#10;CWDNkqmYRwf/FhUno16rzmhbK4CF2VtogrkzatAzmrt9DaYu3YKWHTqjMW9RIUX5u9Zh6qL1qNW8&#13;&#10;IzrWo9UpJCvas4nev6uQ2aQ9ujeoSreVrMFMOji5A/WB2rSNI0B9Ko0OLVk8k7bq8WcSPQ/VajVA&#13;&#10;1x7dkZVKK4LonVBM/XfJ5DlAy7Zo06gejdGLnH6xa/NKWg2Tj66d26AarU5wJswKd2Dh3Gxs359I&#13;&#10;g+VutDWusvNZk0zblKZMnoLNdIMXr4KoRc98r65t6EwfPgyaWoF4iNm52ijmfLEAo+mm9k6id/Pc&#13;&#10;efOwJzcLPXq3o4N6g+dSBdVTOn0Or14wD2t3FqED3+xC53Hs3raOVu+tRLMOXdG4Jr1rS1ZhJVJ/&#13;&#10;zt+9GVOnzyV9hbSqsBa69e5A79N52JfZFN2a16WbbjZgCm3FqdG8PTrVq+K8J7lfblk2FWv2V0In&#13;&#10;OkskPbAPKxZkYz0f+uxyVeo2R8eWjWhLJpW1YwMmz5hLnx0BpNN5Ot17taWbdeYhL6sFOjep6Xz+&#13;&#10;8Na+vO3LMH7qIhygSdeU6g3Rp1tb7Kby9ma1RrtGdZxfAZJpW/D+9UswhW4Y28fvTTqMulXnfuhI&#13;&#10;hwTn8oRLrG0ajXNXfZwXXKy6Oa9EvwQr1e2uR7S4tcXMkOXF8mJmwCyNY3/JzMzE7bff/uKwYcP4&#13;&#10;1wWe6edPM/XHJUcKm9JZpuSmsC4jaAirwiqdfV1mCiuZyddlHGandAZjwX9NMpUeKU1hQr7kla4y&#13;&#10;RcpjSnPL9LgKR/L1NHeY40qmJjLYThVW6ezrMlOYZUqu+5HCnCaeIOE94aW/wZOGKE6Kj6IuLFnp&#13;&#10;TqI9vcm0HcXtigrpV1r6tqh6VRDPgw3aikE/d/PkB7sEGuzy+QdBxyi6uYJu49AHCQ6GzpFwRisO&#13;&#10;kAZ6tEpAjSMc3fQtK4XOOlCNyomFZIM+N1JSCGE0HulLNZ+RwI4HCEVkG38Z55sNuAw9P9c1ieRc&#13;&#10;KS6HsYUl9XAUsA5dtxJG8KX4CKo8SbxcmQd3Zkcc0q/HTl2pTRLpSy6fS6L6lzPYJl6K6Erb0gkm&#13;&#10;OsuBsDzU43blL7aFxJFK5zzMJV+Dq2TBsnm/Pp3vQltB+LaA3YtH4bx+f0HDx4fhnduvojMy8siO&#13;&#10;YE8poLyqXVXeZGr7JBrd8s0g+Tw7RS6R9okn0xJ+tiHY1nToI+GKqc1L24Tspb7l5CWYstdZROA0&#13;&#10;Ig2oiJ8A/Xqs+iO3YBLlSeZfrksqyb8uF9CXZuWSqS7c45m/oNWs3KRL5SB7qfBdW+jq5Enj8d6D&#13;&#10;D+C3oi746pcvcXyjZFr1EnwWStH+oej9JdhGfFsE14Xb0+nX/DzqnZlTeUKFZ1RK6kkdmiZQ1Dkd&#13;&#10;DoDak547ard8nj1iR/VIpUEH3zhTQLJgf6HnhTmhMz4K6VSN9T88ji5XvY7+936Ebx46EXk5QZ74&#13;&#10;2uR8erZDnJF9wbZ1FDsrabiYZJqI4xUswWtjg2XyOTLMIa+2YR3BvkYTXYTjbU9Of6C6cH/k9ivZ&#13;&#10;hBPUqdWJcan0vsor6WfBfkRTMBR36OH3AfXxAOlRt17RNB2dscSTqdTZ6I/PN+BbM5i70v7vX5dC&#13;&#10;5znjOrLj9xTXhYNUH+Kcz0diXU5dwju/k0P/J3r762hvmOubksx2u59RtoyMovcxP8P83POiuFRq&#13;&#10;14D2TDl9xnlf87QgPyP0vqZ0ZXZYu5T0Qb2NHe5K2ljxwhPcqbQFo5RLNoPPraFJDz47qWRFQ1A3&#13;&#10;P68FzvNaWlbwPRZ8MQc/T7iplHM+B1Tfp/ZNofalD4ewZzrIC73zuT+VdFBVV+53hWSHeq/w+Sr8&#13;&#10;WRNyDgfUr1U+5kXr5SFcOQSk7R8dz88u90ea4OZJLo+Npf2aVxtxHVUfKiIOC7X3Imfl7WbMDeP4&#13;&#10;UOZCelZ54oRXBDqHd5d8Rqg2VMUl0Q8hSbTCifnnnsXvWP6odTv1/LOct3Dxd4fwsqhtabVW6fs8&#13;&#10;aC9/VpBamhCjiTKaJOYfXoK40vc62+ngHIVsconNbiOixKNzHq5Aig/PHTkm1S3BS7BsZTzx8dQd&#13;&#10;mWFvqrXFywlLLC8Vmxc7QWL4+CttMu9HY2maJ6R9O/CkWUGcGJB+6ZLiJWYr3c5ESHDMGjG7wutL&#13;&#10;ujkD/4LplrkVORha/uznHN30pYYHrLE4ZYuD5UGbIR8taPC4WOoaptujwSuQ4r0a/CU8oZBnqkhY&#13;&#10;FjNvzhdRT176wktc+TU35zGXR1s1aLk8O57sSqTrOpu0akuHddahCQ3aJkF//m8f/pLtLTNAk1P5&#13;&#10;9Ke7Ik8fCU6ShaO0HNT2fGBtuKOtNzyZ4JuJxlaG/kId2aCrVDNPrC2f/D4uv+Z5oGEPPP7kE+jV&#13;&#10;iG5qoAGExEXvL8E2ikWnuY21nM6z4Xru6DnjKzjDHfehoIwHGalVa6NN6+ZoU5+2aNCWA169YXbm&#13;&#10;tvXcCGV4tsP6Gg18AjRhw9dXswuY2qfEAO43udqzHexHJYnscZ1d/YhPnSmkSSx3S4X39RjrQj2d&#13;&#10;JwHdLlyXO7U0Hr39S7GmENc3z6dzO7pdz7CHC0rP9zRQaUlh7eKIo/MSvFa3VAeHuD3zStpTpbh1&#13;&#10;h8dL3iDUfiZ+lQ5u3wJX+zrlObyEUE6A9ZvqypNCps8Mlftg20jpMflS3dHx5vd/adne9ovUh3gC&#13;&#10;zN2X+eylkDOkc1oRTUCVPpZUJr1P3M9bSEdJgCcw8lwTNEWedxNPdBg+K3hLoMvxRHk+/R2si855&#13;&#10;eAlSfHjuyDGpbglegmUr44mPp+7IDHtTrS1eTlhiean4vJgttFIpA3aCRMqYxVsGLAPOhFhmg554&#13;&#10;6aeRtH0lE0n0xdh/cuTIIayQlkZ0OvUmzJx5OVIqV0f9OtVpCUrJr86GX0oP15oHaLKreo/L8MM3&#13;&#10;FyA1PZMGS36TI4drDa3dlgHLgGXAMmAZsAxYBiwDlgEvA3aCxMtJ/CQ8gpQMoqR4ieVS3RK8BMs2&#13;&#10;xxMfT90SvuNdz9/BFt76Uzkry2lA56BFqQ0Kfxi1EZuaUqk6mlWu4dSbf61kmei5Znws7nfmJYEO&#13;&#10;Vs3KoiXs/JsR78w5Gt5dsbSLjvmd20g3Ja7v0bCCYojEk5d46uaqSfRLsFLdMdAcBrG2hNERilhe&#13;&#10;QlSEBSwvYXSEIpaXEBVhgXjyEk/dXAmJfglWqjuM0BgiZbElBrUWEhsDdoIkNp7KByUZYHCJUrzE&#13;&#10;SqluCV6CLUs9Jfol2LLYUlE4l9hRlnr68HhQEyPKZh/dKtnjS/EeBREEseimrSLqrJUImg4+KRZb&#13;&#10;9FKkeD2vMUwTI/wBzU6qW4oPlhLbv1LdUnxsVgRRUt1SvLXFy4CUw3ji46nbW/PIEmuLmR/Li+XF&#13;&#10;zIBZavvLoecl3pxL9EuwzJQUb2bXLJXqluLNpVppCQPeUzktNeXDgBpYlI+2cC1S3VJ8eGmRY1Ld&#13;&#10;Unzk0sNTpbql+PDSIsekuqX4yKWHp0p1S/FUGh8gytcAR30/C3XzgWCJzkmY4VUql5jQFudXiHIp&#13;&#10;2KDkaLEl3vWU6JdgucniiY+nbkN3iyiytpjpsbxYXswMmKW2vxx6XuLNuUS/BMtMSfFmds1SqW4p&#13;&#10;3lyqWSrVLcWbSzVLpbqleHOpZqlUtxRvLtVKIzBgJ0gikHNQSVFHigehXapbipeYJtUtxVtbJAyY&#13;&#10;sVLOS/A86RGbo+s8c/dh8+ZtoJsaI0+SxKqSCmZoXs4ebNq2j25Cic0SEUpgi6NXipcYI9UtxVcU&#13;&#10;W6R2xxMfT93Mt0S/BCvVLWn7suiW2i6xR6pbire2SBgwY6WcS/HmUs1SqW4p3lyqWSrVLcWbSzVL&#13;&#10;pbqleHOpZqlUtwQvwbJ18cTHU7eZWX+ptcXMjeXFzIuVOgzYCZJy7gj8i7fZ+cnNaNOb21836/Dq&#13;&#10;98d7sX5WBOVevL9usyZ/vFe3WYOSevH+ulWecN8fL9UtxYfbwbGKZEupdcV0HWqqczWoc01uaUIo&#13;&#10;pNudRFetf/3Ahejc9RS8P3kl5aUrGl1Ox7uSjFG+gjMhbzte++sp6NT7XPy0chddH8mvKynnUrzR&#13;&#10;HB+hVLcU71OsUSzVLcUbC/URSnVL8T7FGsVS3RK8F2s0IST04iM/FxK8Fxsq1hjw4g8fW7wV8rc9&#13;&#10;nvX02sESa4uZF3/poW8ja4s/A+YU20aHnhcv52YblNSL938XcR4J3otVpZp9Lz6yLV4t/nivbm9u&#13;&#10;XeLF++vW85WG/fFS3VJ8qQ0qJLFF5bF+2RiwEyRl4803l3MFlvHXbqMwqMeY5BVGvl7LB+8VU5lG&#13;&#10;Ib0v6dEr+QuvIONLH2xnZUFpNAQ15lX6CG/IotliKNtlZlC/Y2aoTA5E5sVbbhBfWl6pXa4Cdd3e&#13;&#10;JCeVy9ddNFt0LIcdvFS3wqsVHg7HXl6YcIczd6EqXtI2TnsqGelOTE3HqpFP4uqrLscXC3YhI9n7&#13;&#10;mmC7Q+1N5SQmp9JWmGQkOjYpA4NKHf2OLaoQr690qSo5+qkCCclpSEpI4VBJplLdKg8SSmSlSYQt&#13;&#10;xSucrtttgRvjTmd9ClOaFlagIw61vzeJ0r1C//YvLcUT8qrx182ZJXgj1mNBqcCI9wpDvJTm1EI+&#13;&#10;eK9Yy2MIGvFeYfnZ4tUdssqY5BVaW5gxKS8hlkMB/+cogm5vkrWFGY0TL05jSXVL8U4hMf4j1S3B&#13;&#10;G7ER7DLivcLQ+8KbRMq9Qv/n4gi1xVit34mXg7bFa3dIpTHJKwz1l1BGPeCD94opk1EYVGZM8goj&#13;&#10;26LbpdSSDq+aCm9LqJ4x2h7CeykwShx8jLqNCqwwZga8I5+Ys1qgLwNqbOYLcCVI8a7sEaMx6k5K&#13;&#10;y0B6Kv3yHwigmG4nSa+UgeTQ2Q8JSKZVAZkZ6chIz0AK6QwE6DEtTkBKahrSMzKRkUl4GkgXU37l&#13;&#10;kmmgnZ5Gt2DQSY80nEYa6UxJKu1yiUnJTt60NNaRRrhg2WkZGTTQJi0h26mctHTKy4PURCozHWlk&#13;&#10;a0oq6Uvhc4bpbUGrC9IIk6oN5vkdkkS608g+rVgk0EA+MyNoF1UDqVSebpeyP8wP2RImLZ+IVDfh&#13;&#10;uQ4ZVLcMsj2TOXDaI2hOQmISydNp3iB4mGgy10/jhVHJKZQ3LSXYXtTemZWYowRqeyCtciXsXjAZ&#13;&#10;I0Z8i+wdAVSqnB5sD2oQbod00sf9I4nao5jKLSpOw/lPDsfy5ZNxRb/mKKRrb9klJKU4WKddmWdq&#13;&#10;r7SUJCdN/cO2ZqaX2ppCVwancX3I9qK0mrjpjV+xfMH36N+yGopU32J7qX7U26gfBmjFSknfVTzS&#13;&#10;TEgqccN608le7sfcX5Opr+r9w7FRccW6qMwUeg5SXTYmEVeZ6alkEvVjKjuDuCrX/qLsVqRE8+OJ&#13;&#10;j6fuaPVyp1tb3IwE45YXy4uZAbPU9pdDz0u8OZfol2CZqXji46nb3Mr+UmuLmRvLy5HHi7lGVhqF&#13;&#10;AXuLTRSCoiTzGDy+jkuQvLCkeBpMJiGART++gVfe+xmb9h1AgH61r9vwFNw65HK0rZWG4gNb8c1r&#13;&#10;T+Hr9a1xQsv9GP3jNCRUaoPHhz2MFS89ja8Wb0S/zu0wYcwvWJdeD4MfehxntayMReM/xn/fGYE1&#13;&#10;2/ejkAb01Wr0waAh16Nn00o0oZGADdN+wnOvfoY+f+6PHb98jbGrDvCMBtr2/QP+dtM1qJocIMvo&#13;&#10;WtWkYsz+8i28+MkP2FdEA+20Orj4+itROPkFrGh+BW688GxkbJ2Lfw59EYnH3oLbB7ShwXQxUtOL&#13;&#10;MW7Yv/HptGW4+vHn0K0aDc6Tk5GzaR6e/NfLmLdyCwppmF2jXg/ceOcg9GpWBQWFpRM8MTeslHMp&#13;&#10;3mVIIrXPjlkf4x9vjUe9Tn2Rv3wsFi3fgf5X3YmrLjwFRVy/f/8HMxZuQAGVVblGe1x7x2Cc1L6W&#13;&#10;U7/k5GKsnvQVnn/rC2zYsc9ZpVGvxfG47Y6BaFszCWNevRfPfLSQsMBXT9+Cje93wuAn7kKX2kX4&#13;&#10;9OGHMLkwBT1o0uTnObOxs04H/P3B+1Fr1Vd49I0VuOm+wejaJBMBmsjKXTMT/335RYxfsZcmURJR&#13;&#10;qVZbXDroJgzoWg+FhUVIorYo2LkCTw39D6YtXAemPqNqLVx03R0485g2yAjkYvJP7+C1H1PwyMMD&#13;&#10;0SCL2o8mwor3r8cLz7yIcXNWIr+Q2rlSNZw+8GZcdnp3pFC7J+xfh1effhqTM0/AObW3YPh3E5BT&#13;&#10;EEB63TYYeNvfcEabGiii8nmCrnDPSjz7+IuYPG8dCILKVdvgitsH47TOdan+RdRdErBm2gi8+Obn&#13;&#10;WL11D/XPVNRrdiyuvulS9GhanepBmaTtKcW72j9iVKpbio9YuCtRqluKdxUXMSrVLcVHLNyVKNUt&#13;&#10;xbuKixiV6pbiIxbuSpTqluJdxUWMSnVL8RELdyVKdUvxruIiRqW6JXgJlo2MJz6euqW2x9uWiA3u&#13;&#10;SrS2uAgpiVpeLC9mBszSQ9dfuCTrysiAnSApI3EHk423CzjLpGJRQpMjUnwsahWGVw3M/vbfOPuK&#13;&#10;J1FYqTaanNgP1VbOwM8jv8OSLevxv7cfQ7PifMybMApffP82vsioirrVK6NWjcYoTi3GytHf453R&#13;&#10;s/A+rRaoVrM20hvn0aRGCk1+vIeT/jQY+0H4k49Dq10r8PmPIzF75XIM+/hFHFMvEXvXzMPnn3+K&#13;&#10;d78djur1WqBV64ZYOXk0fhz5PbZVa4qhV56G1MRizP3kaZw3+FnsRBWyrxfqrRqB6y/9Gol7d6Hn&#13;&#10;4F647pILgJwd+OGrD1GpxoX421ltaYKEV0kEsHrsSHz0zUQcd+eT6F27CnaumYT7rjoHH8xORJ16&#13;&#10;dZFanIfNP/2I8Yvm4t0330TfpunILygScx7PNnLrLqbJh7zNy/H5e//DAXyEzOpVUaNyVfTYQxMO&#13;&#10;uxfh0SuPxysTi1Crbj1kJAawbe1PGJs9De++8zH6d6mN1ZM/wk3X/hXT99RG51OOB1bPctp75q59&#13;&#10;+PiZ27B9w3Is2rSbvoAGsGn9bEzcXg3XHkikFSYHMH/EF3hj2Wak06qNrFo1ULl9NVrNkoQtK6bj&#13;&#10;04/H44+3DUKP9DQcmP49/nzjHZg0fx1qdD0WHdPWYeKY0fjplxH45/BRGNipLnK2Z+PRv56KV0YX&#13;&#10;oWHLlmjUoCqmjvgJ342bh8fe/B+GnN4UK7N/w2cjUjD4/svRkOodyFmDf/71NDzz3XbUbtQErdrU&#13;&#10;x4wff8b3P0/Gb4+9hLcGnYGkXbn4beRwfJv9Eb6rVgtd27VE+qY1+OXnn/Dj7L0Y+80/0b56Gk2O&#13;&#10;LMfj15yMl3/NRfU69ZCZFOTq5zlT8NxL7+Oqkxpj7YzhGHzN1Zi0oyY6nngiUjfNxZhR3+OXRfPw&#13;&#10;1XuvoHXlBJrY4fVR8Xum46mbzBbZfjTZot6Rsfjx5iUWGxTG2qKYCPctL+F8qFiF4UX4LpK+uxgf&#13;&#10;szuKbIl3+0v0S7BxbX/qKNYW89Niean4vJgttFIpA6X7HaQ5Lb7MDMQ8OVJSghQvMYy3xBTu2Yn+&#13;&#10;51+Lj+mX9jlffo4xv43Fo/3bYlr2RCzZmEvbM5KRklGFPjDq4JIH3sKM7GxMGP88WqfQtgXacpOI&#13;&#10;VBx3xd34dVY25o8ejlObpWP7xo04+ezL8Ppnv2LRiC8x8pdfMeyqk7Fi6QSMXbjT2aKQlJwCWkuC&#13;&#10;qj3Oxqffj8Hor7/FuM+G4dSGKfjo44nYVUiD8pyl+PdD/0FelSZ44aNfMJ8wo36ZhL8OaI8cyptZ&#13;&#10;soWH9nsgPbMKKqeWbuGgHRG0iiQDVZIq0yoZWnxQXIhxHz2B9+fVwK1DP8P8JYuxZOEcDH/6z8if&#13;&#10;Ngrvfj0Wuc55F/zjlGziVYoXtZHBloRk2lZClarfagDeGjUJ8+dPx5DL+2L2h//AfyelY+Cj7yB7&#13;&#10;8RIsXjwfI1+9AZUWTsI7n45EDp3XMW/2TExYn4j73vsGEz59D7/Syp/37rsATWjr0o49hbjo75/g&#13;&#10;kztOQBZttbnl379i5cw30LNBqjPplJ6eicT0arj87y9jytwFmPnFK+hWEyigCbJi2maVVExbUJIP&#13;&#10;4MPn/uNMjlxw56vIpkmqUWOyMeqVB4EdqzD4owlISE/GnE+ewis/J+GE257H6Mkz8Mt3P2HM58+g&#13;&#10;8bZsfP/DN9hakIZk2nJDjUhtR+1H27yWffeCMzlyzLVPYMzU2fh5xI+Y8N2bOKbyOox67QVMWZdH&#13;&#10;2654a08WUVwXlz/zEUb+9DN+mDEGz11Hq2vmv4txy7Y5mPnfPocXxwIXPfg65i5eiiWLF2L0W7eg&#13;&#10;xrLpePuVt7GbevbSubPw6xrgjjeHY9KX72HML2PwwcOXoEe9+ti9cx99iwp+65a2vwQvwXK/iic+&#13;&#10;nrqltsfbFrYnVmdtMTNlebG8mBkwS21/OfS8xJtziX4JlpmS4s3smqVS3VK8uVSzVKpbijeXapZK&#13;&#10;dUvx5lLNUqluKd5cqlkq1S3Fm0u10ngyYFeQxJPdw0B3IJCAPgOfRdfzdmDzlo2Y+tsqHKC9FZkt&#13;&#10;afXBigJaCxIcACYU5aO4zZ/wyPWno1JCgbNFIjmNtsDQNoRqlWvSFpW70KIKsD+f9sCgCK3PeQBv&#13;&#10;nrqTrn7djJnjx5HOABIb1kalzI2oRCsTgo7OhqDAJbfeg96NKiMnJw9Nep+A087rg9G/8haIFOye&#13;&#10;Mx6jcxPQ6ZK7ccUfO6Bg737ah1EfD/99CH764k+gHRZBC1kRzYgozSUFlHq0+qA4fyMmvD4OqNcP&#13;&#10;9RtWwfyJv+FAIBHpbQagDb7ABwvm48H9Z6N2Kq0G4NmViuyIwxw6o+OYgYNwQfd62Ls7H8lJWzHh&#13;&#10;rZ+B6o1Rr0UdLJs6Hvvyi5HWnG6CwTB8uXAeHtlNqzWq1qQprXz87+9PoOrOK9G3UyuapHgDf6qc&#13;&#10;goL8POTnFaCYtjUl0axEKrVvQWEhU0uu2Emv3aI9brjmUtRJOYADtMUkhSYSaPqC/ui3BZqoCmxZ&#13;&#10;g9HrlwDtB+Kh+/8PVQJ5yMlNRJc/34if2p6E/EoNEcjdiDFv/oKarXvh0ZuvosmZAuTkFaPliddi&#13;&#10;xOgu2JXVBBlFPAXGLUqTL3T2R0rSPox/71dk1WmJe++4Hq2qFGPfgTw06nsxHrn7W5x59ywsyN6A&#13;&#10;k49NQnER7Q/qdiUeuLgP3RV8AIWZjXHWH8/EKx+OQS7VJSlhDya+9QvNztVF3db1sWraOMwhrjKa&#13;&#10;nojueAnfrJmDVTsK0aA6rZKhjVgfPvYUau+7Esd2boN+g/6Ls6qkoSg/F4W8VMk6y4BlwDJgGbAM&#13;&#10;WAYsA5YBy4Bl4IhgwE6QVKBmFC1dI7uleFNVaXcEVkx8GfcMeRU/zV5JW2fq0pkVlXFg2XIUtTqO&#13;&#10;stDBqSoj3VRSXFBAZ5SwhCdOaFBMv6DT2JU8mjQpCnYnHiRvyX4fQ4a8gOHjFqAqnStRvWZV5K9d&#13;&#10;hwPVmhCYMjguqDkjkQbhPNAklc5APCmDwsXOjSh5OTnODSkJzZohrTCftpQQJlCAhBotcUILYCFt&#13;&#10;b3C0OONzOk8ldBipsjo4wcOHj6LwALbk0SzOnrn4121X0UQPH8xJcl4F0KABulSmVTKhyRvHQM8/&#13;&#10;Us4l+NixwboVJyST6UnOZFUxtwPVb2sOrZzYuRxv3H0dPqUJDr1+HarRQad5QIf+l+DemxZjxI+0&#13;&#10;3ejar5BL1Dc97hzcS5NcF5zYFRlByqjulJ84KnWUQOUk0eRJIFDknPPipGl4jvMkS3EuTWS1ao+6&#13;&#10;STzBQkLitSAxFZ2792K1NGmxEhv2paIqnVVTM4u2NRXSagxKKCxMQNOex6Mp6U9NyKWJkZBy6oq0&#13;&#10;HWpfIjIrZ6ButXQUFFBlyAWogBqtulLuX7Bn3z6anqN1SZyNDntNoDQ6/oSKp/5EZxCnchel8hNJ&#13;&#10;15YDhNuzBu8OuQEjqJ5sJtcvoWEDtKxdhybUAmh18sW4+9Z5+HLkJDx8w0XIofm/Rv0GYND1N+Ga&#13;&#10;c09AWkKR/6Qcq6P/4vVLgVS3FM90xOqkuqX4WO1gnFS3FG9tkTBgxko5l+AlWLYunvh46jYz6y+1&#13;&#10;tpi5sbxYXswMmKW2vxx6XuLNuUS/BMtMxRMv1W1uOSv1Y8BOkPgx8zvIpQMpKd5TJVpVkZC7DkOv&#13;&#10;uRe/JHbCo6+8j5PbN6Nf6Gtg9r9uwqCx+ZSFMCojDXL14bISs1+kEkhnCrbj7dvvxvAlWbjr+bdw&#13;&#10;dvdWqFq7NtZ/+Bgue3saDSh5lQm7oGb3EDNQMknBqzhSeAtNbiHSFm5DAW2dSDhAkyM0MVC8bzMW&#13;&#10;rKUxsDKOsDwInrJhKwJ0ZU0CrWxIokM4ecBLw/ngTbC0pafKgb3I6ngGhr38PJqn5iCfB86ES6DJ&#13;&#10;F2TWoINhC4OTCkEDPf9KOZfgJdhgQ1B7kP0OBVx/Orw1qyAHlZt0xdA33kD3qrRyg5bYJNGEVUIh&#13;&#10;rQqhrTH10vJRlNoIQ54ZhusHr8SCJUuxbP40fPj3ZzH46m2o8vV7OP9YOl/GaYOEIDchFriRqUzy&#13;&#10;2FZn0imUxoFgYyTT7TgJdItM+pzV2FGUhMYJhSjgiRU672b3rl2kIQVVq2SgNk1K7N57APty8pFS&#13;&#10;I5HO8uA2o8Ndd25DDh2GWquy9nqiQgN0gG8NOjT1QG4+du3PQ3IWncVCK5YSaQvYvjWrqPSqSK+e&#13;&#10;SX7Jqg7ipiTkWOnYXdJPA9TmWUW5qFK/HZ7737voW60A+3mVE+lKotUnAdrCVD8zHwWpdXHPE6/h&#13;&#10;6ptXY+HixVi2cCY+feQZPDBoMWo3/gGX9KuHQL4ztRLGhIqI2lRlitGX6pbiYzTDgUl1S/HWFgkD&#13;&#10;ZqyUcyneXKpZKtUtwUuwbF088fHUbWbWX2ptMXNjebG8mBkwS21/OfS8xJtziX4JlpmKJ16q29xy&#13;&#10;VurHAP/ubl08GFATBhVBt68tNHkQ2IsdG4BaLdrhwoH/hxNOOg4NU9Zh3Jj5tH2FM+qTImo2orRS&#13;&#10;pYNkwjKcBcX7sWMdDYIbNMV5l1+Nk08+AW3rF2DSmFm01YImR2gSJejMhvGsKLtAUQGqtumDVlm5&#13;&#10;mDfxv/hx1nq6ZaQa0hNz8fXbr2A8LSDg63t5kQFfaUtrFbB7wgQs31+MqtWysH/5XHyxdAl2p6aS&#13;&#10;Rjp4NaU+jr20Fi0gWYLf1u5FK1rN0Ltnd9TN2IORX36ESYtXo4i29XhrGbRW9K+5av4qpHjNSr5u&#13;&#10;mdspkFgb/S5qSPVehTFLt6BRl17o06sXmlYrxOgRn+G3ebTthQ/lpRuL7n/yP1iXWAdnnHshbr7n&#13;&#10;Adx+zykI7N6MrXSrDbGJpMzqzg0xmzbsQkql4FW5LHdWDblrEbKdArTyI6V6Q7Rp2oRusXkP//l4&#13;&#10;DE3MVEbVrErYMv0bDDi+J/5465coymhA59Y0w/bsmXj1rZHYlZSJKrQyZNeynzGwbQdc/sT72BVI&#13;&#10;I3OVcprsKKqMPuc3xe4Ny/DmayOxJTGD9FbB3lVj8MYjHyOxfl00a1YXiZG2vTh9hW9Hqop+FzTE&#13;&#10;3rVr8euCTajXpSf69O6NFjWLMebbzzFywlTiMxnzf3kLQ4irFYXV0f+cC3HTXffjzgfPAPL3YOu2&#13;&#10;vbTCplx6S/DZcfMaKa5oiYQpa5pUtwQvwbL98cTHU7fU9njbIukL1hYzW5YXy4uZAbPU9pdDz0u8&#13;&#10;OZfol2CZKSnezK5ZKtUtxZtLNUuluqV4c6lmqVS3FG8u1SyV6pbizaVaaQQGtJ9oI6BskokB7p7+&#13;&#10;oyP/FJMumUyq2w9PkwoJqXyTSUOMmPQzrj3/T2hcPQVrZvyIyXQ1a2LzVs4v8PyLfIDPg6Bf2PkX&#13;&#10;eVbnjMkpfx6dT5HvnFFBUqccwiTUQOeTm+K1T2fi1ovOQqt6VbBt+RSMnb4agRqtSs6zoFUntOwk&#13;&#10;l3QFHGWlFBQF6Bd5OvsigfyEmh3xyB2X4Y/3/g+DLjkX7/fqgsCu1XRQ62Tn84SnWgJUfkrjVjit&#13;&#10;QStM/u11XHruCvRoXhWr583A5PmrkVilJpVJc60JaTj55tdw0qQr8e+/XozZ7/dCLVoxsnLeOExf&#13;&#10;m4q73rsAlWhJSgEvnDlY58e5n14RnsDFB2jrSgE1CXVDmkTgeYRAEZ0nc+1QnPnzJXibruxd9GVf&#13;&#10;NKqUiPULJ2Liwv247s3TUaNKMvJWZGPYU+/gixHf4Q+9G9PNMDswZcwvaND3GvRo04BWRBShWedj&#13;&#10;6QyQr/D5A9di+9hzcP9Td6JjHdoZQ1wX0ooQfWUGt3sxHYDLbcarQPYjC3cMvhFzf7kdr/3tMiz6&#13;&#10;/nTUSc3HommTMX9dMu56lW6DyStEv6textmjL8a7j9+AhZPeRRNaEbJ65q+YXlwJtx93POpl0lqj&#13;&#10;IppQI71UNRTR9q7Olz6By0eej/eH3oJlMz9EmzrpWDX1O0zdm4iL/nYjTm1OVzVvL6BrfHkzFuXX&#13;&#10;PkQC1Ae4bYuo5xRRX+5x1XM4b9RFePeeK+kg4X5oStxsXDwJ47N34ZhHX8bttIJl8ZpFePOp1/Dp&#13;&#10;19/g1D7NkJC/C9NG/4jqbf6A3h0aI4HtKw8nan8qUIqX2CjVLcFLsGxzPPHx1C21Pd62VJT2l9gh&#13;&#10;5bAseIk9to3MbFleLC9mBszSePaXeOrm2kj0S7BS3WZm/aXWFjM3Rwcv2rdgMw1WamZAHQZhTjVL&#13;&#10;I3UpU5pbpsdVOJKvp7nDHHfL2GolL2/fpDu5Z8+ebQcMGNC3gAZwavUDA8OdMjNc6h/z4v11sxYJ&#13;&#10;XmHpuUmqhO50DW9g21pMnTEbq9dsQJsBd+DugV2xbl8Kzj77TBpkF2MpHfA5q0p7XHNWb1TiXkOT&#13;&#10;GvQDO7ZPmY61dOTngIsvRQM6vIIHoQGaiGh3/HHIzNmCSVNnYfWqNajU8jw8dvdZ2LyrAMeefja6&#13;&#10;1M/A/g1rMHfOMvQ+92J0a1jdmfBIpjMdlnFZaIZrz+pJmhPRtMdJ6NsoAfOnzsGiFSuwoag27nr6&#13;&#10;cbRc/SW2NjkN553Uh7bapKJnv25I2j8Tc+lq2RWr1qHycQPxxMA+yNl/ACecfTGaZiUhs1ZLnHbS&#13;&#10;sTgwdwqmzV+AVes2Ibf5yXjs2X/i6lO6IZlWrehvk/Lj3NzS/vpVG5XmU9hEWoFTuHc9xi7Yig6n&#13;&#10;D8CA9nWcM1z4RqJ0OuPltFNPRGDJHEzNnodVdO7Lzrq98eBTz+Lms/tS/YrRqFM/dG+WhWmTJ2Hh&#13;&#10;ouXEwU5U7n8L3nz6NnRtXAWF+QVIr9cMDTMLMXfFYmxcm4RT/3ImGldNwrqxE7CrThOce84fUZWu&#13;&#10;xeX5mURaRbF7y0qMX52Pc/58JppmJiGtfkecfnof5G9diSnTs7Fq/WY6ALUnHvvPK7jhuBbOxEda&#13;&#10;1QY4/bSTkbZ6HibPW0B9bz0KM3rhvqH/wnVndEEGnQqyduViTN1fjSa9jkMNmrxKzKiNU04/A1kb&#13;&#10;FlH9srFi9VocSOmGO58ciiED+yOd+k9CIBez58zBmka9cH3/bnROCE0g0TajvJ0rMINW0fQ663J0&#13;&#10;qJOJ5CoNcOqpJyNhZTbdyDMXq1avw46a3XDvE//E/ZeegUxaDdOgY1/0bFEdM6ZOwYKFy4jPHUg7&#13;&#10;+Qa89NQQHNu6Jk3EhE+QqDYqbTU95N+mOqpsYaluKV5ilVS3FF9RbPHaHdkyL778+otX95Fri7dm&#13;&#10;/jx6efHHsl4p3triZUAqkXIuxUvskeqW4q0tEgbMWCnnUry5VLNUqluC92LNNiipF19+7zqvblWq&#13;&#10;2ffiI9vi1eKP9+r25tYlXry/bj1fadgfL9UtxZfaoELRbOFbHEeOHDllxowZiykP7/9WQxr29TCr&#13;&#10;jFWmsOyzU3qCseC/ukwP65jDKuxtrejmR8pjSnPL9LgKR/L1NHeY40rGiwncYZXOvkr3C3O6wihf&#13;&#10;Yd1pKp399BtuuOHcoUOH3ppDB4oeji6BTmpNpkFkLp2lwA9fCm9J4UEl1b7QWR1C8yh0fgfdT0Kr&#13;&#10;Fvj391LnnNlAwEI+40JLSKBBPJ+Xmkc6WZxCZ1IkEiCBtngUEdZZ+JBIGDrzIUDxIhaUOD47JInK&#13;&#10;z+fBJ4spD+MKcnOd8lPp6tfUwCY8cFo7zPnD0/jfI7ehatF+OowzifIlIC83h1YJ0HWzGWlOh0gg&#13;&#10;mSqTi0gkXCIdYOq0F13rm55OtlFBvFqh1IoSYyqiR0YmONwFb2sp1LhT9eODVLl+Abp2Nz2Drt/l&#13;&#10;+tGA32kj4oPPJUmkyaB9dJ4H6PDUyhkpdPAqrbigP8cRJpkxVA6vxCjgw06p3CR6+TJXhRwPIoNw&#13;&#10;4jQliftB6RkuztkulPdATvCw1VSyg+6jCePZaQuyNY8wdGwMXdVMtnJ70TkgfAxKItmQTHqd8kvK&#13;&#10;C9adziI5QHrJqMSUNKQRrqikr3LH5f6SSGU7fUjl4z5J8mBfCFrPh9wm06HDiqu09OB2ogCfQ8KQ&#13;&#10;EFeFxFUe8Z6KTOKKJ6NCXJXot55lwDJgGbAMWAYsA5YBy4Bl4PdgIDMzE7fffvuLw4YN+4bKdxbp&#13;&#10;k8/fZvnLPf/pYRVXMuUrufKVnH13WJdRcihdhVU6+7rMFFYyk6/LOMxO6QzGgv+aZCo9UprChHy7&#13;&#10;xSZEhRNQ5LHPkyNHhSumgXMB1TQ5ObigqIgGzm7Hg8rw38qDCN7ewk+Q2/EhnwWUIalEJ0+CODhN&#13;&#10;CQ8yC/K9+1l4cByCcSvQILiQVufwgDuNBri0r4HyBW9HKaBrih1HHteDp0uTU9PAHZsHzCbHN7Dw&#13;&#10;PEBaGt2WQ46vhDUjTbkrgIzryvzSNhGTU/VLTfWpH/HJ3NDxpjQ5lO6o4Kt8wxxz7pYRgLe5hNpG&#13;&#10;y8Dc06UvYY4nGdil0QSU4ww8K1tVmxXTJFXIEqonp7v1BvsNX1JDB/iy0211ugPb7u3DQc7C+1tx&#13;&#10;MfUjgiqu+AwVnqgJuRBXCSGuTLyE8DZgGbAMWAYsA5YBy4BlwDJgGTg8GOAxr/o7PCw+BFbaCZI4&#13;&#10;k8wrMiQnDUvxEvOj6eZf43UXDa9j/cJunQon113Co2Mi5U6shFOufBjtmvdFGl3ZqlvuV6YqW/kK&#13;&#10;x7YE3w0qJbIvtz2yPj1VqjsSXtVP6fdiqWfqxClgie/FuwCuqB/ebQdnc2NNGF29G89p0fLo+SOF&#13;&#10;Hd2RiHAyl3JlsiWSfkmaVLcUb22RMGDGSjmX4s2lmqVS3VK8uVSzVKpbijeXapZKdUvx5lLNUqlu&#13;&#10;CV6CZeviiY+nbqnt8bbF3NJmqbXF8mJmwCy1/cXyYmbALJX2F7MWKzUxcDRPkPDQ0Pm92USMQBZh&#13;&#10;iMnDbm9ypA4txQvsPKxtCZvAoMFscXIVnHXLEFpMku9sDfKyHDszUs6l+NgtiW9/MdkdyTYTvrz6&#13;&#10;rkl3edpi0uVne0W3xc9urqPJ9kj4g+Ulku4jzRYTV2XhvDx4sbb4MWCWSzmX4s2lmqVS3RK8CWu2&#13;&#10;Iig14cvrmTbpPlJtMdXLj8d483KwtvjZzXpNtkfCV3RbTPaVpZ7lwYu1xY8Bs1zKuRRvLtUsleqW&#13;&#10;4s2lmqUm3SXIgxkW6YWVlx5d52ERPlonSLjBy2NypEyNHKFDG/VJ8UYlPkKpbinep1ijWKabzq04&#13;&#10;EL8zX2S2mL9IGCtZBqG1xUza0cJLvOsp0S/BcqvFEx9P3eYe5y+1tpi5sbxYXswMmKW2vxx6XuLN&#13;&#10;uUS/BMtMSfFmds1SqW4p3lyqWSrVLcWbSzVLpbqleHOpZqlUtxRvLtUsleqW4s2lHjLpUTlJwicw&#13;&#10;Hk2OG/lgG7o8dBxNnNu6WgYsA5YBy4BlwDJgGbAMWAYsA5YBy8ChZaA8xq3loePQ1vogSzvaJkjK&#13;&#10;Spdfx2B5uTleuihxUnw8dR+utkjtjic+nrolbc9Ya4uZMcuL5cXMgFlq+8uh5yXenEv0S7DMlBRv&#13;&#10;ZtcsleqW4s2lmqVS3VK8uVSzVKpbijeXapZKdUvx5lLNUqluKd5cqlkq1S3Fm0s1S6W6pXhzqWap&#13;&#10;VLcUby7VLJXqluAlWLYunvh46pbaHoMtpjGq33jW3LBHsfRIniA52E5g6lhx7SrSJVdSvMR4qW4p&#13;&#10;vqLYIrU7nvh46pbwzVhri5kxy4vlxcyAWWr7y6HnJd6cS/RLsMyUFG9m1yyV6pbizaWapVLdUry5&#13;&#10;VLNUqluKN5dqlkp1S/HmUs1SqW4p3lyqWSrVLcWbSzVLpbqleHOpZqlUtxRvLtUsleqW4CVYti6e&#13;&#10;+HjqltoutcXccge1q+Jgx9k+JlUM8ZE6QXJIJzcSEhK85Xkl5dfiUt1SvMRSqW4p3toiYcCMlXIu&#13;&#10;xZtLNUuluqV4c6lmqVS3FG8u1SyV6pbizaWapVLdErwEy9bFEx9P3VLb422LuaXNUmuL5cXMgFlq&#13;&#10;+4vlxcyAWRrP/hJP3VwbiX4JVqrbzKy/1Npi5uYI5cU4JjUzUF5SKZPlVW5c9RxpEyQH00jSvJHx&#13;&#10;st0yskaW6pbiJdZIdUvx1hYJA2aslHMp3lyqWSrVLcWbSzVLpbqleHOpZqlUtxRvLtUsleqW4CVY&#13;&#10;ti6e+Hjqltoeb1vMLW2WWlssL2YGzFLbXywvZgbM0nj2l3jq5tpI9EuwUt1mZv2l1hYzN0cHL5HH&#13;&#10;ql5mpHhdw8Hk1fVUiPCRNEFSlobhPOovlgaJWob/nrCDfxL9dbPpXv3+eC82cuW9eH/dZk3+eK9u&#13;&#10;swYl9eL9das84b4/Xqpbig+3g2MVyRavdUoiracUr8qJxZfqluJjsUFhpLqleFVOLL5UtxQfiw0K&#13;&#10;I9UtxatyYvGluiV4LzayRV68//PPmiR4L/bItcVbM38evbz4Y6Wce+0IavCWGUR65UeTLWa2goy5&#13;&#10;0+LNi7u80vihb6PSst0ha4ubkWD8aOHFW08zH0rqxZffc+TVrUo1+158ZFu8WvzxXt3e3LrEi/fX&#13;&#10;recrDfvjpbql+FIbVEhii8qj+VHHsCVYNS6OFa8VIVpnpeercOEjYYKkLA0Ya0OoThIJH1a+/56w&#13;&#10;MFgkfSVpXry/bs4iwXuxkQ3y4iPb4tXmj/fq9ubWJV68v249X2nYHy/VLcWX2qBCFckWZZPXl9ZT&#13;&#10;iveW6C+R6pbi/Uv2pkh1S/HeEv0lUt1SvH/J3hSpbineW6K/RKpbgvdi/e3gFC/e//mX4r26j1xb&#13;&#10;vDXz59HLiz9WyrnXjqAGb5lBpFd+NNliZivImDst3ry4yyuNH/o2Ki3bHbK2uBkJxo8WXrz1NPOh&#13;&#10;pF58+T1HXt2qVLPvxUe2xavFH+/V7c2tS7x4f916vtKwP16qW4ovtUGFBLZ4C1NKgj6nR8OE55DF&#13;&#10;4qlbZkkZ0YfzBImUfAk+GjZaehmbw2azDFgGLAOWAcuAZcAyYBmwDFgGLAOWAcvAQTMQbcwaLV03&#13;&#10;QILlfFK8XtbvGj6cJ0jiQRw3ZLTG1NP1sNEe/+VQRniELRdmvERqbTGzdbTwEu96SvRLsNxqUry5&#13;&#10;pc1SqW4p3lyqWSrVLcWbSzVLpbqleHOpZqlUtxRvLtUsleqW4s2lmqVS3VK8uVSzVKpbijeXapZK&#13;&#10;dUvx5lLNUqluCV6CZeviiY+nbqnt8bbF3NJmqbXF8mJmwCy1/cXyYmbALI3SX/Qxqh42KeP0aBhT&#13;&#10;viNWdrhNkJSl8cqj0aPp8LXLtBwqUoeW4iU9U6pbire2SBgwY6WcS/AmrNmKoNSEL6++a9JdnraY&#13;&#10;dPnZXtFt8bOb62iyPRL+YHmJpPtIs8XEVVk4Lw9erC1+DJjlUs6leHOpZqlUtwRvwpqtCEpN+PJ6&#13;&#10;pk26j1RbTPXy4zHevBysLX52s16T7ZHwFd0Wk31lqWd58GJt8WPALJdyLsWbSzVLpbqleHOpZqlJ&#13;&#10;NyF9x6QlaZHSzQWFS6ONicPRpbGDLbdU0yEIHW4TJIeAklAR0RoyWnpIkTvg06HdsFBcig9ljCEg&#13;&#10;1S3Fx2BCCCLVLcWHCoohINUtxcdgQggi1S3FhwqKISDVLcXHYEIIItUtxYcKiiEg1S3BS7Bsajzx&#13;&#10;8dQttT3etsTQ7CGItSVERVjA8hJGRyhieQlRERawvITREYrEk5d46uYKSPRLsFLdITJjDFhbzERZ&#13;&#10;Xio+Ly4Lo41Vo6W71B090aN5gqQsncKUxyQ7enqQrallwDJgGbAMWAYsA5YBy4BlwDJgGbAMVAQG&#13;&#10;TGNTkyyarWXJE03nYZF+OEyQSBsnGp7TTRiTjBvRT17uDVxeSxfLw7CjxZZ411OiX4LlNpbiJf1C&#13;&#10;qluKt7ZIGDBjpZxL8eZSzVKpbineXKpZKtUtxZtLNUuluqV4c6lmqVS3FG8u1SyV6pbgJVi2Lp74&#13;&#10;eOo2M+svtbaYubG8WF7MDJiltr8cel7izblEvwTLTMUTL9Xtajm/sa1JzjKTXFcZLV3HcliKd+eP&#13;&#10;e/xwmCApTxL8GkQiZ6zCKz82G6OgPUvXpPjYrAiipLol+ChYj5lR8AfFSzx1eyriFYTZ/jvbEmad&#13;&#10;tSWMjlDE8hKiIixgeQmjIxSxvISoCAvEk5d46uZKSPRLsFLdYYTGELG2mEmyvFhezAyYpba/HHpe&#13;&#10;4s25RL8Ey0xJ8WZ2Q9JyHjMo69hX4VBZPjJON2EjyTntiHMVdYLEr3H8GkCKV3o4nzuvROboSUpK&#13;&#10;cuvwamVkggOP/R8/vLe0yDpNeD/dfpr88FLdUrzJnopki8k+lknrKcX7lWuSS3VL8aYy/WRS3VK8&#13;&#10;X7kmuVS3FG8q008m1S3F+5Vrkkt1S/AmrMkGJTPh/Z5/ziPBm7CqXJNvwh8utpjq42e7qZ6m/Epm&#13;&#10;wvvpVnncvh9eqluKd9vB8Ypki8k+lknrKcX7lWuSS3VL8aYy/WRS3VK8X7kmuVS3FG8q008m1S3F&#13;&#10;+5Vrkkt1S/AmrMkGJTPh/Z5/ziPBm7CqXJNvwkeyxaTDD2/SbcqvZCa8n26Vx+374aW6pXi3HRyv&#13;&#10;SLaY7GOZtJ4R8K4xqRvJ8bLK/Kx3y9363enuuBTvzh+XeEWdIIm1stFIjZbuLkeK5/zmPH4PpLvE&#13;&#10;ssSluqV4iU1S3VK8tUXCgBkr5VyKN5dqlkp1S/HmUs1SqW4p3lyqWSrVLcWbSzVLpboleAmWrYsn&#13;&#10;Pp66pbbH2xZzS5ul1hbLi5kBs9T2F8uLmQGzNJ79JZ66uTYS/RKsVLeZWX+ptcXMzZHNi3lsamZC&#13;&#10;SaV5ouGjpatyK6Rf0SZIyotM1nOwukz5lczthxrXf0/YwT+J/rq5eK9+f7wXG6qAMeDF++s2KiDr&#13;&#10;vDqCSD+5WY+snmYdElv8sazba3tkvNcef7xUtxTvtcVfItUtxfuX7E2R6pbivSX6S6S6pXj/kr0p&#13;&#10;Ut1SvLdEf4lUtxTvX7I3RapbgvdiveXrEi/e//nnfBK8F6uX7A178YePLabaeOsTRHnl5VdPrx0s&#13;&#10;8dd/dNtiZivImDvNn8Oy4N3aI8UPfRv5W2NtMXNztPDiraeZDyX14svvOfLqVqWafS8+si1eLf54&#13;&#10;r25vbl3ixfvr1vOVhv3xUt1SfKkNKiSxhfK4x6oqrtSxb5Lp6dHCnP9gdagyykuP0ndQfkWbIIm1&#13;&#10;MmUhsax53Pk88YKCgvzCwsLihIQE6iXuZFUlP7lKd/tevL9uzivBe7Hu0sPjXnxkW8Jzc8wf79Xt&#13;&#10;za1LvHh/3Xq+0rA/Xqpbii+1QYUqki3KJq8vracU7y3RXyLVLcX7l+xNkeqW4r0l+kukuqV4/5K9&#13;&#10;KVLdUry3RH+JVLcE78X628EpXrz/8y/Fe3UfubZ4a+bPo5cXf6yUc68dQQ3eMoNIr/xossXMVpAx&#13;&#10;d1q8eXGXVxo/9G1UWrY7ZG1xMxKMHy28eOtp5kNJvfjye468ulWpZt+Lj2yLV4s/3qvbm1uXePH+&#13;&#10;uvV8pWF/vFS3FF9qgwpFsoXHoDwW5TEp4d2FmeJumSomkn+o8kSy4ZCkHY4TJJEaxy/NJHfL3HF3&#13;&#10;A7jTVbx4586du/ft25eTmFhCp0pxa/CLS/F+ekxyqW4p3lSmn0yqW4r3K9ckl+qW4k1l+smkuqV4&#13;&#10;v3JNcqluKd5Upp9MqluK9yvXJJfqluAlWLYtnvh46jbxGklmbTGzY3mxvJgZMEttfzn0vMSbc4l+&#13;&#10;CZaZiic+nrrNrewvtbaYubG8HLa88Bh0//79Odu3b99NlVAtqXxVL3dcyZXvTnfHGWeSRZJHS+P0&#13;&#10;CucqygSJH9k6YdEwfuluOceVTIVVnMtTMlPZOk6lF82dO3frli1bdqSkpARl2ioq/+VQKjv5UryW&#13;&#10;NWpQqluKj2qABpDqluK1oqIGpbql+KgGaACpbim+pKi49MUKaovGbtRgvHmJwYAQ5Ii3JVTTGALS&#13;&#10;viXFx2BCCCLVLcWHCoohINUtxcdgQggi1S3FhwqKISDVLcXHYEIIItUtxZcUFO/3RUz6j0JbQu3s&#13;&#10;F5C250Hg/UwIyQ9Cd0ztr+kPlekX0LBS3THh/co1ya0tJlbk4xEpj+ZSzVKpbineXKpZKtUtxZtL&#13;&#10;NUt9dPMYdPPmzTvmzZu3lTIWGTKrMazyFcQ97lVxhVNxhWdfpemySHKF88un0mPRoWPjFq4oEyRx&#13;&#10;q6BLcbSG0dP1sK6G5SrNCS9ZsmTD5MmTJx44cKA4tIqkJIf/cihdZWnYg1cllUIihyLgPboja6JK&#13;&#10;upS5olGyl7JkAHp0GzC6yIO3tjj0SHjxYFlDBB6NeL1RXGEPXqpbgo+AdZkVjEbAe+zmHBJ8BGy5&#13;&#10;2GJUEhR6bLe2OMRYXsydxvJyZPHiaU+uXoR3gBFvpsSRevBS3RJ8BGywWi6AK6pXw2N3UIEOCQt7&#13;&#10;8BF0h2VUkQh4j27OI8FHwKriw/wIeKMtYZnDIx58BN3hOUtiEfAe3UYFpUIPPoLu0lxaKALeo1vL&#13;&#10;Zgp68BF0m/KL2t+ooFRobSnlQg8dbbzw2JPHoDwW5TEpccG9UvVMPazTxGGFcYfduFjSTXkOW1lS&#13;&#10;GSzX5q48uU1pbplfXMl1X4W5IA6ruAqb4nqaO6zrcaeZ4jpeDzNWjxdkZ2fv7tGjR/2mTZs2dM4i&#13;&#10;Kdb7XAm6LJ4qKda8Unysehkn1S3FW1skDJixUs6leHOpZqlUtwQvwbJ18cTHU7eZWX+ptcXMjeXF&#13;&#10;8mJmwCy1/eXQ8xJvziX6JVhmKp74eOo2t7K/1Npi5sbyYnkxM2CWlnN/oWt9wX9TpkyZNmTIkM92&#13;&#10;797NEyQB+tMnRtSgVPdVmO00hU0yN5bjJqfndadHStOxseL0POUWrugTJFxR1ZXYd4djiat8Jqw0&#13;&#10;Tdmj8qk4qEPumzlz5vpWrVpVa9iwYd2MjIxkTiwur4kSVmYNG4MaAAAuaklEQVSdZcAyYBmwDFgG&#13;&#10;LAOWAcuAZcAyYBmwDByVDPAP8cnJyUhNTUV+fn7euHHjptx9993vLyNHhKhDWvUJBg6ruNtnDiPJ&#13;&#10;9HR3mOPsVP5gLLZ/y5InNs3lgFKTBhJVkfKY0twyv7iSR/LdaWqLEMvVH9dFl3NYpbl9Pc0UZpmS&#13;&#10;K591qLCezpNNqTQxUv+mm2467vTTTz+mefPmdWvUqFGTOnEapUV1vMfSsywsQi4pPoIqT5JUtxTv&#13;&#10;KTCCQKpbgpdg2cR44uOpOwK9xiRri5GWuLa/uUR/qW0jMzeWl6Obl3i3v0S/BMutJsWbW9osleqW&#13;&#10;4s2lmqVS3VK8uVSzVKpbijeXapZKdUvx5lLNUqluKd5cqlkq1S3Fm0s1S6W6pXhzqWapVLcUby7V&#13;&#10;LJXqluAlWLYunvh46pbYTrfV5O3YsWP7ypUrN48aNWrSq6++OoG22GwkHTw5wueP8OQDryJRK0mU&#13;&#10;r+TKV3LlKzn77rCSKV/lIahTDvsqjX12jGGn4irdLYsU5zR2Skcw5o2bMAobLU3HOWEe7EtdpDym&#13;&#10;NLfML67kyme7OKzi7jCn8wQFO5XmxnJcYdSkho5V6bpvCqu8bp+xPDGi8nA6xzOzsrJqNWnSpDpN&#13;&#10;kGTR0qdUWkmSSH+MS9DDHGdXVFTk6FYYJQ8EAox38rGM/nhVirLDycwYlpPTsU6cdTsp9I+OU7IS&#13;&#10;3SqqsMpXcqecUEQLaDo1aUxBTxkx5bIgy4BlwDJgGbAMWAYsA5YBy4Bl4GhgwD0wjqnOdC6HMR+N&#13;&#10;e0xyJVM+j3tCYSrQCes6S/QoTHEJPoTTyuE0faLAwbIuTUcoP40ZA255SX4Hw2EaM+bTBMmeNWvW&#13;&#10;7NyzZ882si+H/nhihMtRExdqooRtUjLdV2E9XQ/r6SxXfyxn505nmcKwz05hVVylc5oeVnGTzzJ2&#13;&#10;Skcw5o2bMAobLU3HOeGyDFIj5TGlRZOpdLfPBrLMLddlPFGgXGjSgAQKo/t6ugpzugorX5fpYZXO&#13;&#10;vgq705VcYXibjZKpiRQ9jx5WOF3GYf2PMewUVoXZ13EcZmfyFS6IKMWY8LpM4f1kkeR6XhVWtqm4&#13;&#10;9S0DlgHLgGXAMmAZsAxYBiwDlgHLgGLAPTBWcpPvhzXJdZkKK591u8McVzKTr9JVmj45oMLuSQWV&#13;&#10;R5ersPIZo4fVxAfLCkvSVDr7eljX75aruFu/kitfpZNqp/66XOlnn52O5Thj2SmcCitf5VNxk6/L&#13;&#10;OKycnjeSLJY0hQn5zjkZoVjFCHCFYx08u7HuuLtGkdJVGvsq7M7PcZXOYbednMaOfe4U3HHVZAZ3&#13;&#10;aMZzXMk4rmTuMGPYueUsU/lVmH2FU74uU2HlM0Y5Ha/LooVVuu7renW5KSzBmvJbmWXAMmAZsAxY&#13;&#10;BiwDlgHLgGXAMnDkMqDGVrHUMBpWT/cLczmc5k5Xcd13hzmuZPrkgDvsxnGcMUquh1VaLDJSEeaU&#13;&#10;Pvb9nMJwejScnw5T3ki63HokWHfeuMQr4gRJWSvK5JZ10K3yKp9tUI2lZMrX7WOZG+eXHqttqhzl&#13;&#10;K31+cZOc83B5nMZOhZWvZOwrjFum7NXTGeN2CsdyE1ZP1/OasHq6DVsGLAOWAcuAZcAyYBmwDFgG&#13;&#10;LAOWATcD0cYRpvRoMpWufC6Twyqu+6awslFPUzL2lVzJVFz5Sh7JZ6z6c+OUXPmmdJapdPaVU2Hl&#13;&#10;K7nEP5i8knLijq1IEyRMqmkwbZKbZCaydJw7rPC63E+mMOyzU77bXiVXvo5VMvZVmNPZRYsHUcHZ&#13;&#10;RS7TjVc6OE3ZxBh32C3jfLo+hTfJGKvKVThdxmFdznF2Kk8wVvqvCVuaakOWAcuAZcAyYBmwDFgG&#13;&#10;LAOWAcvA0cyA3zjCxIkf1iTXZSqsfNbtDqu47rvDscQZE68/Nyfuctz1MsWVTM+r9LJMOT2sZCbf&#13;&#10;hDPJOK+f3KQ3rrKKNEESa0WZPH1wHS3OenWMHtbLdMtV3O2783A6O4ULxvz/ZZzKwyiuizuvns4Y&#13;&#10;5RRWT1cyxYlKU3LOq8LKV/qUr/KquNKh4spXOD1dyRijy1Ue61sGLAOWAcuAZcAyYBmwDFgGLAOW&#13;&#10;ASkDZR1bmPLpMj3stonT9HQV1n1TmPWY5G4Zx/U/zqecH1alR/J1nUqPjlcyt68wSq7iytfletiU&#13;&#10;zjI3xh1X+SqsfygmSBQp+kC6LISwnlh16GXq+fSwssGNZbkqR+F1n9NVHj3MMiVXvjud4+z80lmu&#13;&#10;zh5xgK5/VD7lczLvSWN7Wca+23YShcrT01munNKn8iqf0/U0PezOq+JuX9elpyldusyGLQOWAcuA&#13;&#10;ZcAyYBmwDFgGLAOWActAJAYk4wgdq4eVfiVTPsvdYY6bZAqrp6uwwuu+nqaHeTzn1qWnl0dY6dd9&#13;&#10;FWb97nCJKCRX8WhYhXP7Kp9bLomXh46o5R2KCZKoRvxOAEWwaQDPaW65SeY2XelUvq5Dlyld7Cu5&#13;&#10;LlP5dBmXpWPdZet5OI3jCq/i7Osyjkdzbr2R8AqrY6Tl6Xlt2DJgGbAMWAYsA5YBy4BlwDJgGbAM&#13;&#10;RGPAb8xhkusyFVY+lxMtrNLZV2GVT8mUXPf1MOPZ6TIOqz9TGsuUUzjlK7mfzzi3M8kYE6tOt74j&#13;&#10;Il4RJki4AUwD62gE6/lUWPmmvHqaHlZYJdN9TuM4O33CQZcFU83/Ms6N5bjSpddb4ViTCrtxseRV&#13;&#10;eViPciaZSmNf2aHr19NVWMcpWVl9paus+W0+y4BlwDJgGbAMWAYsA5YBy4Bl4MhlQI2JYqlhNKye&#13;&#10;rodZtx7nsDuuY/R0hVMyFWc8OxVXvlum59MxbhzH2en4oMT/Xx2rdPvJlG63NpXPL13hFU750fAq&#13;&#10;n8nXdZjS4y6rCBMkpkoyMfoA2h1XeXS5HnanqzT22bl1K5nCOSDXP3qaCrPPf+yU7xf2S1dbZPSt&#13;&#10;NQrLPsvZZ5tVWPksU38K444TJGSbKc2drspmrJ7GYSVzEkr+0WUqr1+6Ljdh9XQbtgxYBiwDlgHL&#13;&#10;gGXAMmAZsAxYBiwDbgaijSNM6dFkeroK674Ksy0cVnEV9our7TPsK4yS6Xk5rDBueVnipC5UnjvM&#13;&#10;cd2xfnaqnGAs+K8u03E6hsMqzR3WcTomEk7Pc8jDFXWC5GCIYOJ50O723TpVA+kDfIVRaRxXYaWT&#13;&#10;ZXpYpSvfL48pXenS8+hhVY7ylQ72lYzx7DjOTmFM6X5pwZyR/3Xri4y2qZYBy4BlwDJgGbAMWAYs&#13;&#10;A5YBy4BloPwZUGMaP81+6W65Ho8UVmkmX8nYFg6rPz2uwm5fYZXP6exU3M+PBcN5dZwe1vUGUeH/&#13;&#10;qvRwaTCm62WJipuwh6Xs95ogYSLVgF4nzi2PFue8bkwsMr88yhY/21Q652enTxooGctVWPm6LFKY&#13;&#10;09hxPv5j/fqf0qenE8SDVXk5TdVF6dHT9HQ9zFhVFsvZKT3usBvngLV/9Hya2AYtA5YBy4BlwDJg&#13;&#10;GbAMWAYsA5YBy4CYgWjjD12hjtXDCqNkyme5KcwyJTf57vRIGBNWycrDV3Vw62K52+kYU5qSMc7t&#13;&#10;yipz53PHVTl+cpUeF//3miDhynCFyzp4Ls+8injdFiVTdrKvp3OcXTQ73OkqbtIf1Bj8V8dxuQrv&#13;&#10;9lUeHcOyaHGVT/mqbkq/kivfrU/JrW8ZsAxYBiwDlgHLgGXAMmAZsAxYBg4lA35jFpMNbmwscR2j&#13;&#10;wrqvwlweh9WfX1yXq7DyVV4/X+HYV46xkZxfuqkMXY9Kd8v0uCTsZ0csOg4mbyz6fTHlPUHCFVGD&#13;&#10;bd9CY0zw02WSK5nyVREq7vY5nWXslL0qrss4rOflODsdq8LK90vnPWVcFvvu80Y4ry5TWIVXNiq5&#13;&#10;8jkfp6k/PU5iR65kKq58pVNP5zR2Kk2FGaM7PT2a3J1Xx9uwZcAyYBmwDFgGLAOWAcuAZcAyYBk4&#13;&#10;WAb8xhwmuS7Tw2yDHuewikfy9TR3HhWPxecxHjsdyzI9fjBhpZt95XR9bpke5zBj2Sk/GCuNu+Um&#13;&#10;rDuPih+Mbyq3zPrKe4KEDVEG+g2iTcZyHj+8X5pb7hf///bObbmNJVeiD+f///lMis7tNIy6dLOb&#13;&#10;pORVESKAxKWqFzUP1SHvqbrPmPvVGsVequvy7netrfo63/Vd3nsop1Xjh9p/rmpX+X4qKgQgAAEI&#13;&#10;QAACEIAABCAAge9BIO9feeJOTy199WUs37Gtaxx3NTXnmmpz1qhHNV61fxRnvX3Zbo8ub831jmWt&#13;&#10;2Tq3ikd11mXrjMx1/tH6bsZf2h0vSP7a5CJBAHTZz7Wrqaer7fRZnffOlw71TK6x1TwtW/nukWY9&#13;&#10;Z0pzbOs+1+/Eqjm6cr+jvT6bZrAgAAEIQAACEIAABCAAAQjcScD3j9EeXb5qGVffsa32ke84rf2s&#13;&#10;sSab/qzGdbUmZyg3WllnP2dmX9Vr7NojelfbaZ79UfYTX5AI3rMX7DrDcffF+IWAc479RVlX7Fxq&#13;&#10;9m1VJ18/qvc/ncm8/4mM5/2v7Ouf3ijWyrz97K//N7/qUa/77fsMymvN9EfF49Nz3JO5kVZrHOcs&#13;&#10;a1gIQAACEIAABCAAAQhAAAJnCOS9aNXf1aaWvmZlbF/WftakPvJ1l9Oydd0zVrPUr7UzZ1ZXczX2&#13;&#10;fOuyXj6D4zP2ihln9h32vPIFiR7+7GV51ns2Zyi1fxbXnGZI07K1n8+qXOadq7p6tZTP+qrVnPJe&#13;&#10;Xa9zWAhAAAIQgAAEIAABCEAAAt+ZwOwuVJ+rq00tffVmbF/WftZYc77GWWt/VJu654x6pGvVHseP&#13;&#10;7O/POu935s/nkp61WZf+rOZsLud3/mxuV39ae+ULEh1SD+aXA10sbbbcb1trU7c/s+r3eVSnVV8w&#13;&#10;1Fg1rpXvlVr63V+AWPNs1edfhWimc7L1x28grbu+xtZltbq89a+CXx+qq6tqNa71jnfrXI+FAAQg&#13;&#10;AAEIQAACEIAABCAwIpB3rVGN9FpX41WN62XtZ48152vs2szbdy7/GsR3PNfcYb2vZ2csX6vmrHU2&#13;&#10;Nfm5NEfL9hGtP2t9jdcTnqh49QuS2VH14Gcv04am/tkc52x9nozTV16xls+m2FrVFWvVfNfjmrS5&#13;&#10;x2PSY1/XWKvWz131LtasrLfvvbueTvOZVn2uqzNWfbWeGAIQgAAEIAABCEAAAhD4dwiM7hErAqO+&#13;&#10;Tk/Nvq32sW/baco5b7+LU8s59jNffcUjLXM5a6SrxsszFaefcdXdW2tmddnT+c/0dvNOa5/0giQf&#13;&#10;QoBGF/fMqae7aNcaz661qqu13tc9tqrzGvld3n8tknupzmdx3lZ6/vhNYmruTc0zM2dNVqvmVtpX&#13;&#10;068P96aW/VVfxaN5qz7yEIAABCAAAQhAAAIQgMDPJ5B3riNPO+rr9NTs22pP+7adppzz9rt4pGVP&#13;&#10;9XUXPNOXc3zm1OxnrvqKvVxvK11+t1Y17rPtZrxN+9QXJHcC0Rehy7mt9tr1VVsv9v5irSu25npr&#13;&#10;WaPcM8vP8MyM7NUZ83z2XZN5a7L1WTM387NvVkcOAhCAAAQgAAEIQAACEIDAjMDqbtHlU1v5Xd6a&#13;&#10;7Mx3vtakPvL9zM4rtm/b1VjLemvq81r5mXfPj7af9oJEX4Av5varrV+I89JXvvNp0/dsaV7pV005&#13;&#10;/7/U5F+AZI91afrR8+V/b8S+bc0r1o/38gxpWs53vjVZrex5KL+1zFe/q7WW1vNTw4cABCAAAQhA&#13;&#10;AAIQgAAEIHAnAd2RZqvLp7byu7w12ZXvfxXgWtfnX4i4pmquzd6Z7zmzGrFy3r6tdPudTW3mK+c1&#13;&#10;mqm8c659q/2EFyQC8uzF2lA1J/2E632qVU3VRjNcW/Pur3nFPpN7XJO6fdusVb3XTFevls9S7SO7&#13;&#10;/+m9PNezZVPLie5JbVSbNfgQgAAEIAABCEAAAhCAAAR2CHR3jlFfV7vSMm9/x3Y1I63T9QzSM1fj&#13;&#10;rMmcdVkt5zzrof7+dN61adN3v+3vCb/3cH1Xk/U7/hUzdvYZ1rzjBYke+uyl2b22wwf7lTDgul/2&#13;&#10;27etMz3DumdZd5/jLq9e19n3PPc5Vn/VnBvpzq+sz2Cr+upL8zM4P9Kka2X9Q/n9+eyZf0/CgwAE&#13;&#10;IAABCEAAAhCAAAQgMCYwu3t0uaplbN9Wu9rv7BHNtZ6pOH+sy2o5V/0au07WK7XUnZe1bptarcua&#13;&#10;zFXfdbY1vxM/07sz/6+aO1+Q6GFmF+e/DvNL6PpGmlpyj6zr/Kq5X/qRpT9b8r7q1Y//qY1nOe9a&#13;&#10;10nPf07jvPT6ox5r/3P/W9K0Mlf9R8Xvc2aPe12zE3c12b+Tr/XEEIAABCAAAQhAAAIQgAAEniXg&#13;&#10;O9hoTpev2ii2Xq32Sm3kq67+sxf3qmf04746N+tzbvpZc8TPc8nXyv0fym8t85lzj7WubqRlz8jv&#13;&#10;5o9qD+l3viDRQXRwX8wPHWxSfHam+2y9RY2ty3a5qjmW1fLzZizfsWrSV7y7Vn3Ke/8607m0qnG9&#13;&#10;dfcp1nJefqdJ93Le8czm3FkdOQhAAAIQgAAEIAABCEDg3yNw5G4xotPNWGmZt2+rfarvOG362SM9&#13;&#10;c447676sr1qNXStdq8Yj7au4qXe/ret27dm+2fw7Zv63390vSP7baOHoIbsL80jPca5Jq7zmSdPy&#13;&#10;7Kxx3vZR+fenZ2TGmqz/csR557yn/0LEVnX23Z9Wff5RbfqKtTw7c52Wtem7NrXqK9bK2ofSa87t&#13;&#10;2m7ubi91EIAABCAAAQhAAAIQgMDPJuB71TNP2c1YaZm3b6uzVN9x2vTVU/+6w3NU51rX2Do3s11t&#13;&#10;1epe3q+b69rOWqv91tPKHy331/xIr3W3xp/ygmTnIQVsdKnucql1vjVbn0Gxl/bLWHpq6WeP/Nrn&#13;&#10;fLWus635jHdqVK+6EaucV2s9P3tnWp2VfTVXY8+tOjEEIAABCEAAAhCAAAQgAIEjBHbuFl1N1UZx&#13;&#10;6vZndjenulWta6o1n063phr7tlXzHOudTa36irU0f7RmuVHPW/R3vSAxoNGFWnnn0jcka7ZVdyzr&#13;&#10;Glktza3aVyI+XBPStlv38X9vxFaz09cbPml+0yffP/9z//AVaymvVeuspU3ffalVX7FW1j6UXnNu&#13;&#10;ZLs5o1p0CEAAAhCAAAQgAAEIQAACMwK+b81qaq7rWWmZt2+r+fY7WzXf9aRnbhS7Rn3pa9+clb5n&#13;&#10;7VrN8uzaU3OKtVz/iB6fVXNsO6rt8q6d5Vxzi33XC5LuYQRhdZnerdF8zZrVP5tTf7e8r3L2qx31&#13;&#10;dvNS0/8ANCuXn2NkVZs5xT5P50vT8hlzP2uPisdn5lO33/U4h4UABCAAAQhAAAIQgAAEIHAlgdX9&#13;&#10;o8undsR37cwql/nqd3FqYtPFqcmvP9knvy73V13xTs77df2pzWa5bqfGtbfaMy9IdPjVpfiKQ+c+&#13;&#10;6Xu2tWqdT6sare7FQGqu+Sr+34f7HDvvPa1nbL/rzX73pq1nydwZ32dRb/o5K3WfOb9fa+pJ3TMy&#13;&#10;by1t15N5fAhAAAIQgAAEIAABCEAAArsEVvePbs6op+qjOPXOt9ZZaanPfNe6Rs+SWvrOyWplT8bZ&#13;&#10;Y/+r4deHNfen7fzstZ910hw7X7Uun7VX+Yf3OfOCJB/uHZdfPWTdd6ZlrvOrduTLUK//I63+6w6d&#13;&#10;zb5nuc57qUY/na4e50e+8l61VnrNZ23n154udt8ql3UzP884qyMHAQhAAAIQgAAEIAABCPx7BHRX&#13;&#10;enbNZtTcLM5c51uTta+zO7bmOHPV7/7ZjGo63fNsj9S5R9bLvq30zk+t9jquvanf7Xfn29rz7AsS&#13;&#10;D9fGq4uuD9fV1f4ae59d6/5qs185LZ0n61KTr1XP7N5H9s8Z1upMz6m9WW//rM0987k0z7nOl+Zn&#13;&#10;zDrXynq5TvHoWbLGfSM7mjGqR4cABCAAAQhAAAIQgAAEINAR2LlbzGoyl772yrjzrVXrXumZ2/G7&#13;&#10;3k7zLOW0HMvmz1cyPmrOsUrka6X2UB6fmXdd5o/6nue+Gq90521H/c5P7bMvSKbDL07qQX0Bt2+b&#13;&#10;W1mzVU6+VzfDOdnMpz7zNb/7D69WXbOr5jeByvlHe6nO9bJazju2NrOZq36Nc65yuWY51+3UuBYL&#13;&#10;AQhAAAIQgAAEIAABCEDgCgK6O63WrCZz6Wtmxp1vrVr3Sq+5jJ2vmvp9V3RNp7mv1rrH+YytaV7q&#13;&#10;irVqfkf7aozeboZrPtZ+4gsSgfRFO/0RRNfY1rqRrrouJ01LZ3B+po1qU5fv5bmOj1qfyYxqv/P1&#13;&#10;zKrz3tnreuXd41pZr1muq7E2snmGUQ06BCAAAQhAAAIQgAAEIPBvEsj7x1kCsxldrmqObXWOle+8&#13;&#10;bPrZm7rrqqZ6rZrvtNqbcdbbt3WdYq9OW+XcY+v6zmZN+l3ty7VPeEEiKLPLcuZXvvOdFVy/IDDo&#13;&#10;GltPq1l16e1cnlk1+RckqvcZVOfaqmVcexS7r7NV6+pTm/nKaXnmI3p8dtqRfNbiQwACEIAABCAA&#13;&#10;AQhAAAIQuJOA7liz1eVXWuY7f6RZn9nMyd+Ja42ed/QXJMrVuZ3mmc5V6/zKZt/MV64uz676y+JP&#13;&#10;eEHSPazAjC7ms1w3K7XaW+OstZ816SuvWEtndW5H+2p68sP7HRmTPXlOz5hpqum+E/d4RrVdT60h&#13;&#10;hgAEIAABCEAAAhCAAAQgsENgdf/oZox6Or1qs9g5W+0t3/GOzZraW3Oeb5v5qinWck31v5LNR9bv&#13;&#10;9jRjvqQ6K+tmuax7qf/KFyQGcObCrN7dPtdWa7D1HK5T3n5Xo7zO4Jxj2dSs11nS71jeR7Pt21qT&#13;&#10;Nb/MOe+cYi3VeGUu9S5vLW3Xk3l8CEAAAhCAAAQgAAEIQAACVxFY3T9m+ZrLOH2d1bFtpzk3s5mT&#13;&#10;X2PPte642pofzXKf622ty2pl/0P582yucW5lc59VbebP9uWMbf+VL0hmh9JD50VctZ3mGc7Zjuqd&#13;&#10;l/XyPs5Jz7xi1VRNel2e4ZnO+5/g1Lxj1Y18zfK8o1Zz3bPrq84re63ZznJHalyLhQAEIAABCEAA&#13;&#10;AhCAAAQgcAUB3a1Wa1YzyqV+xHftju1qUqt+jfXc0vIntSO+arW8R/rWbL8Kf32kZt826+x3uU5z&#13;&#10;/cvsp7wgeeaBBbJe3jst93DeX4L6R5r6PN810qovzSvnSfM+zo+s+0b5kZ5nyZrUq+86P5tinzM1&#13;&#10;1zmnuMtLzxrFLAhAAAIQgAAEIAABCEAAAu8isLqfdPmVVvOObfWs9o/YrB355ph572fNca217jrZ&#13;&#10;9Lu8Z3TWvZnrtMx/vD+66B45+JkZo56qH4mz1v4RO6tVLvNHffHcneHaI7arlabls1b/K1nyM805&#13;&#10;2ZyZOj4EIAABCEAAAhCAAAQgAIFPIbC6sHf5lVbzjm317PbP2OwZ+d5jlJ/pmfMc21nONZ1Nrfpn&#13;&#10;YvVo+TyPaO/zTM9/kz/9L0j0cHkZr/F/DzJwXL+yaq81OVI5LZ2l87+Skw8/g/dQqeeM2nKvUU2n&#13;&#10;5x41P8tlbZ7NZx/lU+9qM48PAQhAAAIQgAAEIAABCEDgagJ5f1nNXtXW/CzOXOdbq1ZnlFb11Pwc&#13;&#10;rul6nMu+kWbdcz0vbfquH9mcM/Pd75oaW/8Ie8ULEj3gVRfjblbVMt7xK2j3pFXN0RcS7q/zu9i1&#13;&#10;3sO8bJ2vtp7L9bbOp63+mVg9deWeNTeLz/bNZpKDAAQgAAEIQAACEIAABP5NAroznVk7fbXmSOxa&#13;&#10;W53Rvm2nOZc2ffestMynv9M/q1GuW95DuR2/1nlm9lo7a5+edcULEj/ouy7CguC90zdUa7bW67lr&#13;&#10;3rFt1luT1cr9H8qfn8q71plOc+5q6/OO5vpsfo6ubqdm1tfl0CAAAQhAAAIQgAAEIAABCNxJwPeY&#13;&#10;2R6jmtTT96zU7Nuqxr5tpznX2ZXmfJ7HWrXd3tnX+VXzTOuyqaWfNa/wL9n7/y4+6eyC3W01qu/0&#13;&#10;qs1i52y1t/0zdtbjnJ9PsbXq5zlc31n3d7mRduQXYlQrfZTzvq6xtY6FAAQgAAEIQAACEIAABCDw&#13;&#10;bgK+p9jOzjOrUS5XjZWzZpta+rO8c7s256bv/k7byWXN0RlZL19rNO+RfXzWGudGuvPVHq2v/f/F&#13;&#10;V/0FyX8DX+gIwupFQldjLSFqTuqOn30cz9QczfTcHeu9VavlHvtf4i995Xf5maac93Xdjj3TszOX&#13;&#10;GghAAAIQgAAEIAABCEAAAiMCebcb1VR91NPpKy3zK7/LW5vZmtPzSKv6SKv1jqv1vNTle2XeWrU7&#13;&#10;NbXnI+JPfUEioPWy3WkjiFlr37brca5a11Y9Y9fI5kuMjP0s6qvLPbaZ77Qj+aw96vusPvtOv3tW&#13;&#10;tUdmrmaRhwAEIAABCEAAAhCAAAR+JoHd+8WRp1/N7PIrreYd2+p8nT/SrNv6+Rx3ttNyX+dXs5xP&#13;&#10;617bnJt1Iz/7XNNpzr3NXn1RPTNv1tPlqjaLM9f51qrVF1K1I7FrR3NW+ew749cexVq570PpNedG&#13;&#10;PZk/43fnODOHHghAAAIQgAAEIAABCEDg5xK44xK9mtnld7SsOeK7tlp9q9Kq7niVd93Kes7MZm7m&#13;&#10;11wXjzTpWj7vI9r7PNPTTv7UvyBpD/tL1MPnBXsW11yd63y1tS7jWuvYNYq9dE7n047y1kfW80b5&#13;&#10;O3Q/TzJ/dh/PfHYO/RCAAAQgAAEIQAACEIAABHYI7N5BurodLWvS19kc2+5qrl9ZP/+ozvnOHu1x&#13;&#10;fT6D52auy7vuY+2Vl14/5JmZs54ut9JqPuPOt2arZ7Ff7SxXax0f6cnaXX9Wp5xXnsea7EjPmiN1&#13;&#10;tY8YAhCAAAQgAAEIQAACEIDAuwjUi/voHKO6Hb3WZHzEd+3I6uyj3Eif9ezmsk6+lver/ley5Gfa&#13;&#10;Ts411eYZau5wfPX/i40PsHvh3qkfzar6LN7JZY39ldX5VzU1nz1+/qPWM91XY+tYCEAAAhCAAAQg&#13;&#10;AAEIQAAC/zqB3Uv0qG5Xr3WObfU9rPxR3t+h8yvr+txz1NPVpJaz7HuW42pX+Vp/Jr58j7tekOjh&#13;&#10;jl7aZ/WjXNVnceY6v9PyOTLvL8/ayLourWtHs7t81uasmV7riCEAAQhAAAIQgAAEIAABCPyLBHYv&#13;&#10;0qO6I3rWnvW7Pmu2+h7tr2xXe/T3wHvkLM/IXJcf1Vmf9WRN+nXPzJ328zJ+esig8czsWU+X29Fq&#13;&#10;Tcadf4W2O0PoXGubWvXPxF2PNK/c19rIHqkdzUCHAAQgAAEIQAACEIAABCDwSgJHLtOz2i5XtSNx&#13;&#10;1tq3FZ/On2mzXM7brcse+VrZ28VHNNVq1ZkPdf55pmc+8X/ZT/oLEh12dgEf5Tq9ahmnn3um3vmd&#13;&#10;NuqXrpU9D+VPrcu7rrO1fhV3M9AgAAEIQAACEIAABCAAAQj8SwSOXKZntaNc1Wdx5o74Xe2upu/a&#13;&#10;tbap5e9C5lPv6rvaTqtzPjauF+wrD3p29qpvlK/6LN7NZV3nd5oYWrdNbeRnba2pca2tecVaXd1M&#13;&#10;/2oqH6MZpYwQAhCAAAQgAAEIQAACEIDAxxM4coEf1Xb6Sqv5UZz6yn82ry9rNONIrtYq9sr51tKu&#13;&#10;8lmb/tm+nPGXf+dfkGizs5frWd8o1+mppW8QqR3xz9ZWJjnHZ9qtcf3ODNcetaPZR+dQDwEIQAAC&#13;&#10;EIAABCAAAQhA4FMI7F6uZ3WjXOrp+9lTO+prhntsU6u+Yq2d2lHNY8Kfn1n7Z+ZYdHbO2b7l6V5x&#13;&#10;AT67x6xvlOv0lZb59AUv41f6de+dWDVaec6H8vtzllv1/p5yjbc6yzW7MAUCEIAABCAAAQhAAAIQ&#13;&#10;+I4EbrsENzBWe83yo1zVj8RZe7cvHDt7GFvWzrQ617W23RznZvZs32zmf7m7/4JEG529CK/6RvlO&#13;&#10;r9qROGt3/PrM7rGt+SviboY0r9zbWtpVPmt3/Kvn7exJDQQgAAEIQAACEIAABCDwbxG4+rK8mjfL&#13;&#10;d7mqPRO711bfdPo1ztyOX/sV15VznOs05Ua6+z7SvvIie2avVc8o3+krreZncebS15ec8civdTXO&#13;&#10;PuW8ql7jUZ1121Gf8yN7tm80Dx0CEIAABCAAAQhAAAIQgMDdBM5e1ld9o3zVa+znTT195Wdx5tKv&#13;&#10;fZlLv9bVuNbWvGKtrm6mfzVN+pzv7Givrva09oq/IPHhzlyud3pGNZ2+o9WajNPXc2U88mtdjbOv&#13;&#10;5rp4pM105bTqXg91/Hm0fjyJDAQgAAEIQAACEIAABCAAgc8gcPSyvaof5Tu9arN4lhPJzI/8WV3N&#13;&#10;dfERbVQr/VusT39BIog7l/RRTadXrcZ1zyP5Wptx+nWPLu60OkM1WiN9lftqjo/ZnCjDhQAEIAAB&#13;&#10;CEAAAhCAAAQg8GMI5MuF1UPNake5qtdYe1ZtFu/mal19tlW+O9dIm+m5786eWf9S/9UX4mf2W/WO&#13;&#10;8rt6V1e1WTzL6Utd5buaI5pqteo+D/XPz52aPzv+jJ7t/3MaEQQgAAEIQAACEIAABCAAgesJPHsZ&#13;&#10;3+mf1XS5s1rtm8WznCjXfKd1NV2dNK1R/SO7zruus6vZXc8p7ZV/QeIDnr1c7/SNanb1rq5qd8fi&#13;&#10;VPdYsRvVr/qc7+xqZteDBgEIQAACEIAABCAAAQhA4DsQOHPpXvWM8kf0Wnt3rO9qtYe/z1q30p1/&#13;&#10;xo72fGbmsPddl+Cz++72jeo6/UptZ1atqbG+rE6b6f6CR33O2+7WuX5mr5w124ccBCAAAQhAAAIQ&#13;&#10;gAAEIACBFYErL9S7s1Z1o3ynV20Vi8eZmq7viDaqlV5XPV/Nj+KzfaN5S/0df0GiQz1zqd7pndWM&#13;&#10;cp1etRqPnqXW1Xi3T3VaXf8jM8+tej2js7M9u3o0CEAAAhCAAAQgAAEIQAAC34XA2cv3qm+WH+U6&#13;&#10;fUfbqdH3Uetq3NX4e+xqnduxz/bv7HFZzTsvwc/svds7q+tynSbYnf4KzV90t9dOzjW2szmuOWrv&#13;&#10;mHn0DNRDAAIQgAAEIAABCEAAAhAQgTsu5EdmzmqP5rr6q7URs24f/4bNcq4Zzc38zN/dYzbjcO7d&#13;&#10;l9tn99/pn9WMcp3eaQLe6bvakf78crv5R/JZm/5qbtbiQwACEIAABCAAAQhAAAIQ+AkEzl7GV31n&#13;&#10;8qOeTt/V9B09W+vvuZvjnO1OjWs7+2x/N3NLe9c/sfHhnr2Q7/Svakb5Tu80PUund9qo9oyuHq3R&#13;&#10;Po/s359H6/+ecI3yKee45mmYAgEIQAACEIAABCAAAQhcSeBtl+TyEEfPsaof5a/Qj8w4UluQ/Nzw&#13;&#10;Ey6pV5xhZ8aqZpQ/quu3pevptFFt/saN+lyzyrsu7Zme7MeHAAQgAAEIQAACEIAABCDw0wmMXiLM&#13;&#10;nnvVczbf9XWazzbKHdVX85yXHc3OmpV/xYzVHsP8p1yUrzjHzoxVzSw/yh3V9WWc6Zn11S94NL/W&#13;&#10;HYnvmHlkf2ohAAEIQAACEIAABCAAAQicJXDHxXt35qpulB/pYjDKHdVns8x6NNP5nRlZO/J39hn1&#13;&#10;XqK/+5/Y5ENccQHfnbGqO5uf9Z3NmdGs3zV32rf/st75cMyGAAQgAAEIQAACEIAABH4sgbvuMkfm&#13;&#10;7tTOas7kZj36sp/N+xdmNcd1M3vFjNn8rdy7L931kFecZ3fGTt2s5o6ceMzmmtdOjWurfaa3ziKG&#13;&#10;AAQgAAEIQAACEIAABCDwkwk8c3Hf6V3VzPJ35Pxdzma7Rna3Lnuqf8WMOvNU/ImX5avOtDtnp25V&#13;&#10;c3feX+5qH9d19pnebh4aBCAAAQhAAAIQgAAEIACBf4XAM5f43d5V3d15fZerPfx979a5fmSvmjOa&#13;&#10;f0j/1EvzVec6MmdVu8oL/Kpmld+ZUb/gnZm1ZxRfOWu0BzoEIAABCEAAAhCAAAQgAIFPInDlJf3o&#13;&#10;rJ36Vc0qL9armlU+v68jtdlX/avm1Lmn40/6b5DkQ1x5UT8ya6f2ipqdGeZxpPaZHvdiIQABCEAA&#13;&#10;AhCAAAQgAAEIQGBN4MwF/0jPqnaV1xNcVWMaO/Nc++3smcv3Kx/yyvMdmXV17e683br8Ds70ZP8Z&#13;&#10;/x17njknPRCAAAQgAAEIQAACEIDAv0vgHZf5M3vu9uzU7dT4N+KuWs8f2SP7jmbcon/qX5D4Ya+8&#13;&#10;iJ+Ztdtzdd1Vz797Lu+HhQAEIAABCEAAAhCAAAQgAIE5gWcv+Ef7d+uvrptT+IHZ73KBvvqcZ+Yd&#13;&#10;6TlSq1+ro/X5q/hMb8652/8u57ybA/MhAAEIQAACEIAABCAAgeMEdi//xydf2/HMOY/2Hqk/Umsi&#13;&#10;Z3rc29mr53V7PKV9p0vr1Wc9M+8VPWf2qL8EV8yoM4khAAEIQAACEIAABCAAAQhA4DeBKy78R2cc&#13;&#10;rddpX9Xzm8zf3pkz/D3lZuU7XqTvOPPZmWf6zvTkr8Gz/Tnrbv87nfVuFsyHAAQgAAEIQAACEIAA&#13;&#10;BK4h8C0u278e9dmznuk/06Pjnu2bfat3zJzt91Tuu15g7zj3MzPP9p7t6770K2d189EgAAEIQAAC&#13;&#10;EIAABCAAAQhAoCdw5YuAs7PO9umJnuntidwzc7TXJfqn/0daRw9518uAZ+c+0/9M74iT9Ttnew8s&#13;&#10;BCAAAQhAAAIQgAAEIACBn0zgjpcI5vXM7Gd6tf+z/X6Gb2+/+8X57vNfMf+KGf5Fu3KWZ2IhAAEI&#13;&#10;QAACEIAABCAAAQhA4D4CV76AuGLWFTNmtO6eP9v7qdxPuXDf+RxXzb5qTv3C75pb9yGGAAQgAAEI&#13;&#10;QAACEIAABCAAgTmBu14OXDX3qjkdhTtnd/tdrv20y/UrnufqPa6ed+aX5BPOcObc9EAAAhCAAAQg&#13;&#10;AAEIQAACELiKwCdc8K8+w9XzOtav2KPb93LtJ16MX/VMd+1z19zLf3kYCAEIQAACEIAABCAAAQhA&#13;&#10;AAJPEbjr5cJdc+vDvmqfuu8t8U++jL/62V653yv3uuUXj6EQgAAEIAABCEAAAhCAAAR+OIFXvjx4&#13;&#10;5V762l6930t+Vf6Fi/Y7nvEde+oX5l37vuSXlU0gAAEIQAACEIAABCAAAQh8IIF3vSx4x77v2PNl&#13;&#10;X/m/cqF+13O+a9/VL9Cnnmt1bvIQgAAEIAABCEAAAhCAAAReReBTXwa861zv2vdV3/c/+RcHn/By&#13;&#10;4BPO8LJfMjaCAAQgAAEIQAACEIAABCAAgcMEPuGFxCec4TC4sw3/6kX9k577k85y9veIPghAAAIQ&#13;&#10;gAAEIAABCEAAAhB4nsAnvZD4pLM8T3ZjApfz7/Pf7eC72viFpgQCEIAABCAAAQhAAAIQgMAHEvgu&#13;&#10;Lxu+yzlv+Yq5dP/G+l1ZfNdz/yaPBwEIQAACEIAABCAAAQhA4GcQ+K4vGL7ruS/9reFyPcYJmzGb&#13;&#10;zMApaeBDAAIQgAAEIAABCEAAAu8kwEV/jz6cGk5cbhsoRYJRAUIIAQhAAAIQgAAEIAABCEAAAt+S&#13;&#10;AC9GJl8bl/8JnEkKbhM4pCAAAQhAAAIQgAAEIAABCEDg7QR4GXLwK+CifxBYUw7DBgoSBCAAAQhA&#13;&#10;AAIQgAAEIAABCLycAC9FnkDO5f4JeKUVlgUIIQQgAAEIQAACEIAABCAAAQi8hAAvRi7AzKX+Aoib&#13;&#10;I2C9CYoyCEAAAhCAAAQgAAEIQAACEPiDAC9A/sBxT8Cl/R6uO1Nhv0OJGghAAAIQgAAEIAABCEAA&#13;&#10;Av8eAV6IvOE755L+BuhPbMn39QQ8WiEAAQhAAAIQgAAEIAABCLyBAC873gD9zJZcuM9Q+/wevtfP&#13;&#10;/444IQQgAAEIQAACEIAABCDwvQnw4uN7f3+cHg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DABP4fMsdmTtwcU/QAAAAASUVORK5CYIJQSwECLQAUAAYACAAAACEAsYJntgoBAAAT&#13;&#10;AgAAEwAAAAAAAAAAAAAAAAAAAAAAW0NvbnRlbnRfVHlwZXNdLnhtbFBLAQItABQABgAIAAAAIQA4&#13;&#10;/SH/1gAAAJQBAAALAAAAAAAAAAAAAAAAADsBAABfcmVscy8ucmVsc1BLAQItABQABgAIAAAAIQBu&#13;&#10;fb+sNgQAAOwJAAAOAAAAAAAAAAAAAAAAADoCAABkcnMvZTJvRG9jLnhtbFBLAQItABQABgAIAAAA&#13;&#10;IQCqJg6+vAAAACEBAAAZAAAAAAAAAAAAAAAAAJwGAABkcnMvX3JlbHMvZTJvRG9jLnhtbC5yZWxz&#13;&#10;UEsBAi0AFAAGAAgAAAAhAO6ILcriAAAADgEAAA8AAAAAAAAAAAAAAAAAjwcAAGRycy9kb3ducmV2&#13;&#10;LnhtbFBLAQItAAoAAAAAAAAAIQDu7Lu52e8FANnvBQAUAAAAAAAAAAAAAAAAAJ4IAABkcnMvbWVk&#13;&#10;aWEvaW1hZ2UxLnBuZ1BLBQYAAAAABgAGAHwBAACp+AUAAAA=&#13;&#10;">
                <v:shape id="Imagen 76" o:spid="_x0000_s1027" type="#_x0000_t75" style="position:absolute;width:45466;height:33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D4LyQAAAOAAAAAPAAAAZHJzL2Rvd25yZXYueG1sRI/RasJA&#13;&#10;FETfBf9huQVfpG6saEt0FVsR7IvQNB9wm71NYrN3t9nVxL93hUJfBoZhzjCrTW8acaHW15YVTCcJ&#13;&#10;COLC6ppLBfnn/vEFhA/IGhvLpOBKHjbr4WCFqbYdf9AlC6WIEPYpKqhCcKmUvqjIoJ9YRxyzb9sa&#13;&#10;DNG2pdQtdhFuGvmUJAtpsOa4UKGjt4qKn+xsFHzJ+ftr1m1/s+Np7Eo3y2fjU67U6KHfLaNslyAC&#13;&#10;9eG/8Yc4aAXPC7gfimdArm8AAAD//wMAUEsBAi0AFAAGAAgAAAAhANvh9svuAAAAhQEAABMAAAAA&#13;&#10;AAAAAAAAAAAAAAAAAFtDb250ZW50X1R5cGVzXS54bWxQSwECLQAUAAYACAAAACEAWvQsW78AAAAV&#13;&#10;AQAACwAAAAAAAAAAAAAAAAAfAQAAX3JlbHMvLnJlbHNQSwECLQAUAAYACAAAACEAvaw+C8kAAADg&#13;&#10;AAAADwAAAAAAAAAAAAAAAAAHAgAAZHJzL2Rvd25yZXYueG1sUEsFBgAAAAADAAMAtwAAAP0CAAAA&#13;&#10;AA==&#13;&#10;">
                  <v:imagedata r:id="rId100" o:title=""/>
                </v:shape>
                <v:rect id="Rectángulo 77" o:spid="_x0000_s1028" style="position:absolute;left:3442;top:11618;width:6239;height:5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qyxgAAAOAAAAAPAAAAZHJzL2Rvd25yZXYueG1sRI/disIw&#13;&#10;FITvF3yHcARvRFNl12o1iros66V/D3Bojm2xOSlNtNWnNwvC3gwMw3zDLFatKcWdaldYVjAaRiCI&#13;&#10;U6sLzhScTz+DKQjnkTWWlknBgxyslp2PBSbaNnyg+9FnIkDYJagg975KpHRpTgbd0FbEIbvY2qAP&#13;&#10;ts6krrEJcFPKcRRNpMGCw0KOFW1zSq/Hm1HwG+vPg3w2PNufs400p23/ix5K9brt9zzIeg7CU+v/&#13;&#10;G2/ETiuIY/g7FM6AXL4AAAD//wMAUEsBAi0AFAAGAAgAAAAhANvh9svuAAAAhQEAABMAAAAAAAAA&#13;&#10;AAAAAAAAAAAAAFtDb250ZW50X1R5cGVzXS54bWxQSwECLQAUAAYACAAAACEAWvQsW78AAAAVAQAA&#13;&#10;CwAAAAAAAAAAAAAAAAAfAQAAX3JlbHMvLnJlbHNQSwECLQAUAAYACAAAACEAIQn6ssYAAADgAAAA&#13;&#10;DwAAAAAAAAAAAAAAAAAHAgAAZHJzL2Rvd25yZXYueG1sUEsFBgAAAAADAAMAtwAAAPoCAAAAAA==&#13;&#10;" filled="f" strokecolor="red" strokeweight="4.75pt"/>
              </v:group>
            </w:pict>
          </mc:Fallback>
        </mc:AlternateContent>
      </w: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6F6868" w:rsidP="001772E2">
      <w:pPr>
        <w:tabs>
          <w:tab w:val="left" w:pos="1308"/>
        </w:tabs>
        <w:jc w:val="left"/>
      </w:pPr>
      <w:r>
        <w:rPr>
          <w:noProof/>
        </w:rPr>
        <w:lastRenderedPageBreak/>
        <mc:AlternateContent>
          <mc:Choice Requires="wps">
            <w:drawing>
              <wp:anchor distT="0" distB="0" distL="114300" distR="114300" simplePos="0" relativeHeight="251897856" behindDoc="0" locked="0" layoutInCell="1" allowOverlap="1" wp14:anchorId="07745C33" wp14:editId="1601D131">
                <wp:simplePos x="0" y="0"/>
                <wp:positionH relativeFrom="column">
                  <wp:posOffset>795655</wp:posOffset>
                </wp:positionH>
                <wp:positionV relativeFrom="paragraph">
                  <wp:posOffset>2903855</wp:posOffset>
                </wp:positionV>
                <wp:extent cx="3514725" cy="635"/>
                <wp:effectExtent l="0" t="0" r="3175" b="12065"/>
                <wp:wrapTopAndBottom/>
                <wp:docPr id="173" name="Cuadro de texto 173"/>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5A4674" w:rsidRPr="00171CB4"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5" w:name="_Toc515646354"/>
                            <w:r>
                              <w:rPr>
                                <w:b/>
                                <w:i w:val="0"/>
                                <w:noProof/>
                                <w:color w:val="4DA4D8" w:themeColor="accent3" w:themeTint="99"/>
                              </w:rPr>
                              <w:t>30</w:t>
                            </w:r>
                            <w:r w:rsidRPr="006F6868">
                              <w:rPr>
                                <w:b/>
                                <w:i w:val="0"/>
                                <w:noProof/>
                                <w:color w:val="4DA4D8" w:themeColor="accent3" w:themeTint="99"/>
                              </w:rPr>
                              <w:fldChar w:fldCharType="end"/>
                            </w:r>
                            <w:r w:rsidRPr="004240A2">
                              <w:t>-Conexión bridge automática. Fuente: propia</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45C33" id="Cuadro de texto 173" o:spid="_x0000_s1050" type="#_x0000_t202" style="position:absolute;margin-left:62.65pt;margin-top:228.65pt;width:276.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t5KNwIAAHAEAAAOAAAAZHJzL2Uyb0RvYy54bWysVE1v2zAMvQ/YfxB0X5yPpi2MOEWWIsOA&#13;&#10;oC2QDj0rshwLkEWNUmJnv36UHLdbt9Owi0yRFKX3HunFXdcYdlLoNdiCT0ZjzpSVUGp7KPi3582n&#13;&#10;W858ELYUBqwq+Fl5frf8+GHRulxNoQZTKmRUxPq8dQWvQ3B5lnlZq0b4EThlKVgBNiLQFg9ZiaKl&#13;&#10;6o3JpuPxddYClg5BKu/Je98H+TLVryolw2NVeRWYKTi9LaQV07qPa7ZciPyAwtVaXp4h/uEVjdCW&#13;&#10;Ln0tdS+CYEfUf5RqtETwUIWRhCaDqtJSJQyEZjJ+h2ZXC6cSFiLHu1ea/P8rKx9OT8h0SdrdzDiz&#13;&#10;oiGR1kdRIrBSsaC6ACyGiKjW+Zzyd45OhO4zdHRo8HtyRvxdhU38EjJGcaL8/Eoz1WKSnLP55Opm&#13;&#10;OudMUux6No81srejDn34oqBh0Sg4koaJWnHa+tCnDinxJg9GlxttTNzEwNogOwnSu611UJfiv2UZ&#13;&#10;G3MtxFN9wejJIr4eR7RCt+8SMdOrAeQeyjNhR+jbyDu50XThVvjwJJD6huDSLIRHWioDbcHhYnFW&#13;&#10;A/74mz/mk5wU5aylPiy4/34UqDgzXy0JHZt2MHAw9oNhj80aCOqEpszJZNIBDGYwK4TmhUZkFW+h&#13;&#10;kLCS7ip4GMx16KeBRkyq1SolUWs6EbZ252QsPRD73L0IdBdZYmc8wNChIn+nTp+b9HGrYyCqk3SR&#13;&#10;2J7FC9/U1kn8ywjGufl1n7LefhTLnwAAAP//AwBQSwMEFAAGAAgAAAAhANHA20vkAAAAEAEAAA8A&#13;&#10;AABkcnMvZG93bnJldi54bWxMT8FOwzAMvSPxD5GRuCCWsnXd1DWdpgEHdpkou3DLGq8pNEmVpFv5&#13;&#10;ewwXuFh+9vPze8V6NB07ow+tswIeJgkwtLVTrW0EHN6e75fAQpRWyc5ZFPCFAdbl9VUhc+Uu9hXP&#13;&#10;VWwYidiQSwE6xj7nPNQajQwT16Ol3cl5IyNB33Dl5YXETcenSZJxI1tLH7Tscaux/qwGI2Cfvu/1&#13;&#10;3XB62m3SmX85DNvso6mEuL0ZH1dUNitgEcf4dwE/Gcg/lGTs6AarAusIT+czogpI5wtqiJEtlpTo&#13;&#10;+DtJgZcF/x+k/AYAAP//AwBQSwECLQAUAAYACAAAACEAtoM4kv4AAADhAQAAEwAAAAAAAAAAAAAA&#13;&#10;AAAAAAAAW0NvbnRlbnRfVHlwZXNdLnhtbFBLAQItABQABgAIAAAAIQA4/SH/1gAAAJQBAAALAAAA&#13;&#10;AAAAAAAAAAAAAC8BAABfcmVscy8ucmVsc1BLAQItABQABgAIAAAAIQBFrt5KNwIAAHAEAAAOAAAA&#13;&#10;AAAAAAAAAAAAAC4CAABkcnMvZTJvRG9jLnhtbFBLAQItABQABgAIAAAAIQDRwNtL5AAAABABAAAP&#13;&#10;AAAAAAAAAAAAAAAAAJEEAABkcnMvZG93bnJldi54bWxQSwUGAAAAAAQABADzAAAAogUAAAAA&#13;&#10;" stroked="f">
                <v:textbox style="mso-fit-shape-to-text:t" inset="0,0,0,0">
                  <w:txbxContent>
                    <w:p w:rsidR="005A4674" w:rsidRPr="00171CB4"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6" w:name="_Toc515646354"/>
                      <w:r>
                        <w:rPr>
                          <w:b/>
                          <w:i w:val="0"/>
                          <w:noProof/>
                          <w:color w:val="4DA4D8" w:themeColor="accent3" w:themeTint="99"/>
                        </w:rPr>
                        <w:t>30</w:t>
                      </w:r>
                      <w:r w:rsidRPr="006F6868">
                        <w:rPr>
                          <w:b/>
                          <w:i w:val="0"/>
                          <w:noProof/>
                          <w:color w:val="4DA4D8" w:themeColor="accent3" w:themeTint="99"/>
                        </w:rPr>
                        <w:fldChar w:fldCharType="end"/>
                      </w:r>
                      <w:r w:rsidRPr="004240A2">
                        <w:t>-Conexión bridge automática. Fuente: propia</w:t>
                      </w:r>
                      <w:bookmarkEnd w:id="126"/>
                    </w:p>
                  </w:txbxContent>
                </v:textbox>
                <w10:wrap type="topAndBottom"/>
              </v:shape>
            </w:pict>
          </mc:Fallback>
        </mc:AlternateContent>
      </w:r>
      <w:r w:rsidR="00FB20C8">
        <w:rPr>
          <w:noProof/>
        </w:rPr>
        <w:drawing>
          <wp:anchor distT="0" distB="0" distL="114300" distR="114300" simplePos="0" relativeHeight="251722752" behindDoc="0" locked="0" layoutInCell="1" allowOverlap="1">
            <wp:simplePos x="0" y="0"/>
            <wp:positionH relativeFrom="column">
              <wp:posOffset>796029</wp:posOffset>
            </wp:positionH>
            <wp:positionV relativeFrom="paragraph">
              <wp:posOffset>22669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p>
    <w:p w:rsidR="00FB20C8" w:rsidRDefault="006F6868" w:rsidP="001772E2">
      <w:pPr>
        <w:tabs>
          <w:tab w:val="left" w:pos="1308"/>
        </w:tabs>
        <w:jc w:val="left"/>
      </w:pPr>
      <w:r>
        <w:rPr>
          <w:noProof/>
        </w:rPr>
        <mc:AlternateContent>
          <mc:Choice Requires="wps">
            <w:drawing>
              <wp:anchor distT="0" distB="0" distL="114300" distR="114300" simplePos="0" relativeHeight="251899904" behindDoc="0" locked="0" layoutInCell="1" allowOverlap="1" wp14:anchorId="02BFAF18" wp14:editId="0EACE232">
                <wp:simplePos x="0" y="0"/>
                <wp:positionH relativeFrom="column">
                  <wp:posOffset>-4445</wp:posOffset>
                </wp:positionH>
                <wp:positionV relativeFrom="paragraph">
                  <wp:posOffset>6535420</wp:posOffset>
                </wp:positionV>
                <wp:extent cx="5163820" cy="635"/>
                <wp:effectExtent l="0" t="0" r="5080" b="12065"/>
                <wp:wrapTopAndBottom/>
                <wp:docPr id="179" name="Cuadro de texto 179"/>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rsidR="005A4674" w:rsidRPr="00A71C51"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86" w:name="_Toc515646355"/>
                            <w:r>
                              <w:rPr>
                                <w:b/>
                                <w:i w:val="0"/>
                                <w:noProof/>
                                <w:color w:val="4DA4D8" w:themeColor="accent3" w:themeTint="99"/>
                              </w:rPr>
                              <w:t>31</w:t>
                            </w:r>
                            <w:r w:rsidRPr="006F6868">
                              <w:rPr>
                                <w:b/>
                                <w:i w:val="0"/>
                                <w:noProof/>
                                <w:color w:val="4DA4D8" w:themeColor="accent3" w:themeTint="99"/>
                              </w:rPr>
                              <w:fldChar w:fldCharType="end"/>
                            </w:r>
                            <w:r w:rsidRPr="00753E13">
                              <w:t>-Acceso a termina Ubuntu. Fuente: propia</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FAF18" id="Cuadro de texto 179" o:spid="_x0000_s1051" type="#_x0000_t202" style="position:absolute;margin-left:-.35pt;margin-top:514.6pt;width:406.6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zfVNQIAAHAEAAAOAAAAZHJzL2Uyb0RvYy54bWysVMFu2zAMvQ/YPwi6L05SNOuMOEWWIsOA&#13;&#10;oC2QDj0rshwbkESNUmJnXz9KjpOt22nYRaZI6kl8j/T8vjOaHRX6BmzBJ6MxZ8pKKBu7L/i3l/WH&#13;&#10;O858ELYUGqwq+El5fr94/27eulxNoQZdKmQEYn3euoLXIbg8y7yslRF+BE5ZClaARgTa4j4rUbSE&#13;&#10;bnQ2HY9nWQtYOgSpvCfvQx/ki4RfVUqGp6ryKjBdcHpbSCumdRfXbDEX+R6Fqxt5fob4h1cY0Vi6&#13;&#10;9AL1IIJgB2z+gDKNRPBQhZEEk0FVNVKlGqiayfhNNdtaOJVqIXK8u9Dk/x+sfDw+I2tK0u7jJ86s&#13;&#10;MCTS6iBKBFYqFlQXgMUQEdU6n1P+1tGJ0H2Gjg4Nfk/OWH9XoYlfqoxRnCg/XWgmLCbJeTuZ3dxN&#13;&#10;KSQpNru5jRjZ9ahDH74oMCwaBUfSMFErjhsf+tQhJd7kQTflutE6bmJgpZEdBend1k1QZ/DfsrSN&#13;&#10;uRbiqR4werJYX19HtEK36xIx0/TA6NpBeaLaEfo28k6uG7pwI3x4Fkh9QzXRLIQnWioNbcHhbHFW&#13;&#10;A/74mz/mk5wU5aylPiy4/34QqDjTXy0JHZt2MHAwdoNhD2YFVOqEpszJZNIBDHowKwTzSiOyjLdQ&#13;&#10;SFhJdxU8DOYq9NNAIybVcpmSqDWdCBu7dTJCD8S+dK8C3VmW2BmPMHSoyN+o0+cmfdzyEIjqJN2V&#13;&#10;xTPf1NZJ/PMIxrn5dZ+yrj+KxU8AAAD//wMAUEsDBBQABgAIAAAAIQArtETl5QAAABABAAAPAAAA&#13;&#10;ZHJzL2Rvd25yZXYueG1sTE89T8MwEN2R+A/WIXVBrdO0lJLGqaoCAywVoQubG7txaHyObKcN/55D&#13;&#10;DLCcdO/evY98PdiWnbUPjUMB00kCTGPlVIO1gP3783gJLESJSrYOtYAvHWBdXF/lMlPugm/6XMaa&#13;&#10;kQiGTAowMXYZ56Ey2sowcZ1Guh2dtzLS6muuvLyQuG15miQLbmWD5GBkp7dGV6eytwJ284+due2P&#13;&#10;T6+b+cy/7Pvt4rMuhRjdDI8rGpsVsKiH+PcBPx0oPxQU7OB6VIG1Asb3RCQ4SR9SYERYTtM7YIdf&#13;&#10;aAa8yPn/IsU3AAAA//8DAFBLAQItABQABgAIAAAAIQC2gziS/gAAAOEBAAATAAAAAAAAAAAAAAAA&#13;&#10;AAAAAABbQ29udGVudF9UeXBlc10ueG1sUEsBAi0AFAAGAAgAAAAhADj9If/WAAAAlAEAAAsAAAAA&#13;&#10;AAAAAAAAAAAALwEAAF9yZWxzLy5yZWxzUEsBAi0AFAAGAAgAAAAhAI5jN9U1AgAAcAQAAA4AAAAA&#13;&#10;AAAAAAAAAAAALgIAAGRycy9lMm9Eb2MueG1sUEsBAi0AFAAGAAgAAAAhACu0ROXlAAAAEAEAAA8A&#13;&#10;AAAAAAAAAAAAAAAAjwQAAGRycy9kb3ducmV2LnhtbFBLBQYAAAAABAAEAPMAAAChBQAAAAA=&#13;&#10;" stroked="f">
                <v:textbox style="mso-fit-shape-to-text:t" inset="0,0,0,0">
                  <w:txbxContent>
                    <w:p w:rsidR="005A4674" w:rsidRPr="00A71C51" w:rsidRDefault="005A4674"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8" w:name="_Toc515646355"/>
                      <w:r>
                        <w:rPr>
                          <w:b/>
                          <w:i w:val="0"/>
                          <w:noProof/>
                          <w:color w:val="4DA4D8" w:themeColor="accent3" w:themeTint="99"/>
                        </w:rPr>
                        <w:t>31</w:t>
                      </w:r>
                      <w:r w:rsidRPr="006F6868">
                        <w:rPr>
                          <w:b/>
                          <w:i w:val="0"/>
                          <w:noProof/>
                          <w:color w:val="4DA4D8" w:themeColor="accent3" w:themeTint="99"/>
                        </w:rPr>
                        <w:fldChar w:fldCharType="end"/>
                      </w:r>
                      <w:r w:rsidRPr="00753E13">
                        <w:t>-Acceso a termina Ubuntu. Fuente: propia</w:t>
                      </w:r>
                      <w:bookmarkEnd w:id="128"/>
                    </w:p>
                  </w:txbxContent>
                </v:textbox>
                <w10:wrap type="topAndBottom"/>
              </v:shape>
            </w:pict>
          </mc:Fallback>
        </mc:AlternateContent>
      </w:r>
      <w:r w:rsidR="00FB20C8">
        <w:rPr>
          <w:noProof/>
        </w:rPr>
        <w:drawing>
          <wp:anchor distT="0" distB="0" distL="114300" distR="114300" simplePos="0" relativeHeight="251820032" behindDoc="0" locked="0" layoutInCell="1" allowOverlap="1">
            <wp:simplePos x="0" y="0"/>
            <wp:positionH relativeFrom="column">
              <wp:posOffset>-4445</wp:posOffset>
            </wp:positionH>
            <wp:positionV relativeFrom="paragraph">
              <wp:posOffset>3251200</wp:posOffset>
            </wp:positionV>
            <wp:extent cx="5163820" cy="3227070"/>
            <wp:effectExtent l="0" t="0" r="5080" b="0"/>
            <wp:wrapTopAndBottom/>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63820" cy="3227070"/>
                    </a:xfrm>
                    <a:prstGeom prst="rect">
                      <a:avLst/>
                    </a:prstGeom>
                  </pic:spPr>
                </pic:pic>
              </a:graphicData>
            </a:graphic>
            <wp14:sizeRelH relativeFrom="page">
              <wp14:pctWidth>0</wp14:pctWidth>
            </wp14:sizeRelH>
            <wp14:sizeRelV relativeFrom="page">
              <wp14:pctHeight>0</wp14:pctHeight>
            </wp14:sizeRelV>
          </wp:anchor>
        </w:drawing>
      </w:r>
    </w:p>
    <w:p w:rsidR="00104BD8" w:rsidRDefault="00104BD8" w:rsidP="001772E2">
      <w:pPr>
        <w:keepNext/>
        <w:tabs>
          <w:tab w:val="left" w:pos="1308"/>
        </w:tabs>
        <w:jc w:val="left"/>
      </w:pPr>
    </w:p>
    <w:p w:rsidR="0094018C" w:rsidRDefault="0094018C" w:rsidP="001772E2">
      <w:pPr>
        <w:pStyle w:val="Descripcin"/>
        <w:jc w:val="center"/>
      </w:pPr>
    </w:p>
    <w:p w:rsidR="00104BD8" w:rsidRDefault="00104BD8" w:rsidP="001772E2">
      <w:pPr>
        <w:keepNext/>
        <w:tabs>
          <w:tab w:val="left" w:pos="1308"/>
        </w:tabs>
        <w:jc w:val="left"/>
      </w:pPr>
    </w:p>
    <w:p w:rsidR="006F6868" w:rsidRDefault="00104BD8" w:rsidP="006F6868">
      <w:pPr>
        <w:keepNext/>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r w:rsidR="00E27176" w:rsidRPr="00E27176">
        <w:rPr>
          <w:noProof/>
        </w:rPr>
        <w:t xml:space="preserve"> </w:t>
      </w:r>
      <w:r w:rsidR="00E27176">
        <w:rPr>
          <w:noProof/>
        </w:rPr>
        <w:drawing>
          <wp:inline distT="0" distB="0" distL="0" distR="0" wp14:anchorId="1DFB0208" wp14:editId="4189C1CD">
            <wp:extent cx="5056094" cy="3037381"/>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103">
                      <a:extLst>
                        <a:ext uri="{28A0092B-C50C-407E-A947-70E740481C1C}">
                          <a14:useLocalDpi xmlns:a14="http://schemas.microsoft.com/office/drawing/2010/main" val="0"/>
                        </a:ext>
                      </a:extLst>
                    </a:blip>
                    <a:stretch>
                      <a:fillRect/>
                    </a:stretch>
                  </pic:blipFill>
                  <pic:spPr>
                    <a:xfrm>
                      <a:off x="0" y="0"/>
                      <a:ext cx="5062876" cy="3041455"/>
                    </a:xfrm>
                    <a:prstGeom prst="rect">
                      <a:avLst/>
                    </a:prstGeom>
                  </pic:spPr>
                </pic:pic>
              </a:graphicData>
            </a:graphic>
          </wp:inline>
        </w:drawing>
      </w:r>
    </w:p>
    <w:p w:rsidR="00104BD8" w:rsidRDefault="006F6868" w:rsidP="006F6868">
      <w:pPr>
        <w:pStyle w:val="Descripcin"/>
        <w:jc w:val="center"/>
      </w:pPr>
      <w:r w:rsidRPr="006F6868">
        <w:rPr>
          <w:b/>
          <w:color w:val="4DA4D8" w:themeColor="accent3" w:themeTint="99"/>
        </w:rPr>
        <w:fldChar w:fldCharType="begin"/>
      </w:r>
      <w:r w:rsidRPr="006F6868">
        <w:rPr>
          <w:b/>
          <w:color w:val="4DA4D8" w:themeColor="accent3" w:themeTint="99"/>
        </w:rPr>
        <w:instrText xml:space="preserve"> SEQ Ilustración \* ARABIC </w:instrText>
      </w:r>
      <w:r w:rsidRPr="006F6868">
        <w:rPr>
          <w:b/>
          <w:color w:val="4DA4D8" w:themeColor="accent3" w:themeTint="99"/>
        </w:rPr>
        <w:fldChar w:fldCharType="separate"/>
      </w:r>
      <w:bookmarkStart w:id="87" w:name="_Toc515646356"/>
      <w:r w:rsidR="00B31140">
        <w:rPr>
          <w:b/>
          <w:noProof/>
          <w:color w:val="4DA4D8" w:themeColor="accent3" w:themeTint="99"/>
        </w:rPr>
        <w:t>32</w:t>
      </w:r>
      <w:r w:rsidRPr="006F6868">
        <w:rPr>
          <w:b/>
          <w:color w:val="4DA4D8" w:themeColor="accent3" w:themeTint="99"/>
        </w:rPr>
        <w:fldChar w:fldCharType="end"/>
      </w:r>
      <w:r w:rsidRPr="00D61484">
        <w:t>-Instalación de Wireshark. Fuente: propia</w:t>
      </w:r>
      <w:bookmarkEnd w:id="87"/>
    </w:p>
    <w:p w:rsidR="00CD67DE" w:rsidRDefault="00CD67DE" w:rsidP="001772E2">
      <w:pPr>
        <w:tabs>
          <w:tab w:val="left" w:pos="1308"/>
        </w:tabs>
        <w:jc w:val="left"/>
      </w:pPr>
      <w:r>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6F6868" w:rsidRDefault="00313F84" w:rsidP="006F6868">
      <w:pPr>
        <w:keepNext/>
        <w:tabs>
          <w:tab w:val="left" w:pos="1308"/>
        </w:tabs>
        <w:jc w:val="left"/>
      </w:pPr>
      <w:r>
        <w:rPr>
          <w:noProof/>
        </w:rPr>
        <w:drawing>
          <wp:inline distT="0" distB="0" distL="0" distR="0">
            <wp:extent cx="5120640" cy="2816860"/>
            <wp:effectExtent l="0" t="0" r="0"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rotWithShape="1">
                    <a:blip r:embed="rId104" cstate="print">
                      <a:extLst>
                        <a:ext uri="{28A0092B-C50C-407E-A947-70E740481C1C}">
                          <a14:useLocalDpi xmlns:a14="http://schemas.microsoft.com/office/drawing/2010/main" val="0"/>
                        </a:ext>
                      </a:extLst>
                    </a:blip>
                    <a:srcRect r="9990"/>
                    <a:stretch/>
                  </pic:blipFill>
                  <pic:spPr bwMode="auto">
                    <a:xfrm>
                      <a:off x="0" y="0"/>
                      <a:ext cx="5120640" cy="2816860"/>
                    </a:xfrm>
                    <a:prstGeom prst="rect">
                      <a:avLst/>
                    </a:prstGeom>
                    <a:ln>
                      <a:noFill/>
                    </a:ln>
                    <a:extLst>
                      <a:ext uri="{53640926-AAD7-44D8-BBD7-CCE9431645EC}">
                        <a14:shadowObscured xmlns:a14="http://schemas.microsoft.com/office/drawing/2010/main"/>
                      </a:ext>
                    </a:extLst>
                  </pic:spPr>
                </pic:pic>
              </a:graphicData>
            </a:graphic>
          </wp:inline>
        </w:drawing>
      </w:r>
    </w:p>
    <w:p w:rsidR="00313F84"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88" w:name="_Toc515646357"/>
      <w:r w:rsidR="00B31140">
        <w:rPr>
          <w:b/>
          <w:i w:val="0"/>
          <w:noProof/>
          <w:color w:val="4DA4D8" w:themeColor="accent3" w:themeTint="99"/>
        </w:rPr>
        <w:t>33</w:t>
      </w:r>
      <w:r w:rsidRPr="006F6868">
        <w:rPr>
          <w:b/>
          <w:i w:val="0"/>
          <w:color w:val="4DA4D8" w:themeColor="accent3" w:themeTint="99"/>
        </w:rPr>
        <w:fldChar w:fldCharType="end"/>
      </w:r>
      <w:r w:rsidRPr="00385EB4">
        <w:t>-Instalación servidor web Apache. Fuente: propia</w:t>
      </w:r>
      <w:bookmarkEnd w:id="88"/>
    </w:p>
    <w:p w:rsidR="00CD67DE" w:rsidRDefault="00CD67DE" w:rsidP="001772E2">
      <w:pPr>
        <w:pStyle w:val="Descripcin"/>
        <w:jc w:val="center"/>
      </w:pPr>
    </w:p>
    <w:p w:rsidR="00313F84" w:rsidRDefault="00313F84" w:rsidP="001772E2">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1772E2">
      <w:r>
        <w:lastRenderedPageBreak/>
        <w:t>De esta forma podremos ver que se ha instalado una versión de forma correcta.</w:t>
      </w:r>
    </w:p>
    <w:p w:rsidR="006F6868" w:rsidRDefault="00313F84" w:rsidP="006F6868">
      <w:pPr>
        <w:keepNext/>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89" w:name="_Toc515646358"/>
      <w:r w:rsidR="00B31140">
        <w:rPr>
          <w:b/>
          <w:i w:val="0"/>
          <w:noProof/>
          <w:color w:val="4DA4D8" w:themeColor="accent3" w:themeTint="99"/>
        </w:rPr>
        <w:t>34</w:t>
      </w:r>
      <w:r w:rsidRPr="006F6868">
        <w:rPr>
          <w:b/>
          <w:i w:val="0"/>
          <w:color w:val="4DA4D8" w:themeColor="accent3" w:themeTint="99"/>
        </w:rPr>
        <w:fldChar w:fldCharType="end"/>
      </w:r>
      <w:r w:rsidRPr="00750186">
        <w:t>-Apache instalado. Fuente: propia</w:t>
      </w:r>
      <w:bookmarkEnd w:id="89"/>
    </w:p>
    <w:p w:rsidR="002922E1" w:rsidRDefault="002922E1" w:rsidP="001772E2"/>
    <w:p w:rsidR="00296676" w:rsidRDefault="002922E1" w:rsidP="001772E2">
      <w:r>
        <w:t>Vamos a proceder ahora a la instalación de igual forma de hping3, usaremos el comando</w:t>
      </w:r>
    </w:p>
    <w:p w:rsidR="002922E1" w:rsidRPr="003110A7" w:rsidRDefault="006F6868" w:rsidP="001772E2">
      <w:pPr>
        <w:rPr>
          <w:b/>
          <w:i/>
        </w:rPr>
      </w:pPr>
      <w:r>
        <w:rPr>
          <w:noProof/>
        </w:rPr>
        <mc:AlternateContent>
          <mc:Choice Requires="wps">
            <w:drawing>
              <wp:anchor distT="0" distB="0" distL="114300" distR="114300" simplePos="0" relativeHeight="251901952" behindDoc="0" locked="0" layoutInCell="1" allowOverlap="1" wp14:anchorId="15A5F855" wp14:editId="1B349133">
                <wp:simplePos x="0" y="0"/>
                <wp:positionH relativeFrom="column">
                  <wp:posOffset>446405</wp:posOffset>
                </wp:positionH>
                <wp:positionV relativeFrom="paragraph">
                  <wp:posOffset>2437130</wp:posOffset>
                </wp:positionV>
                <wp:extent cx="4261485" cy="635"/>
                <wp:effectExtent l="0" t="0" r="5715" b="12065"/>
                <wp:wrapTopAndBottom/>
                <wp:docPr id="180" name="Cuadro de texto 180"/>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5A4674" w:rsidRPr="00E050FB" w:rsidRDefault="005A4674" w:rsidP="006F6868">
                            <w:pPr>
                              <w:pStyle w:val="Descripcin"/>
                              <w:jc w:val="center"/>
                              <w:rPr>
                                <w:b/>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90" w:name="_Toc515646359"/>
                            <w:r>
                              <w:rPr>
                                <w:b/>
                                <w:i w:val="0"/>
                                <w:noProof/>
                                <w:color w:val="4DA4D8" w:themeColor="accent3" w:themeTint="99"/>
                              </w:rPr>
                              <w:t>35</w:t>
                            </w:r>
                            <w:r w:rsidRPr="006F6868">
                              <w:rPr>
                                <w:b/>
                                <w:i w:val="0"/>
                                <w:noProof/>
                                <w:color w:val="4DA4D8" w:themeColor="accent3" w:themeTint="99"/>
                              </w:rPr>
                              <w:fldChar w:fldCharType="end"/>
                            </w:r>
                            <w:r w:rsidRPr="001F57F1">
                              <w:t>-Instalación hping3. Fuente: propia</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A5F855" id="Cuadro de texto 180" o:spid="_x0000_s1052" type="#_x0000_t202" style="position:absolute;left:0;text-align:left;margin-left:35.15pt;margin-top:191.9pt;width:335.55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EllINQIAAHAEAAAOAAAAZHJzL2Uyb0RvYy54bWysVMFu2zAMvQ/YPwi6L06yNgiMOEWWIsOA&#13;&#10;oC2QDj0rshwLkEWNUmJnXz9KjtOu22nYRaZI6knvkfTirmsMOyn0GmzBJ6MxZ8pKKLU9FPz78+bT&#13;&#10;nDMfhC2FAasKflae3y0/fli0LldTqMGUChmBWJ+3ruB1CC7PMi9r1Qg/AqcsBSvARgTa4iErUbSE&#13;&#10;3phsOh7PshawdAhSeU/e+z7Ilwm/qpQMj1XlVWCm4PS2kFZM6z6u2XIh8gMKV2t5eYb4h1c0Qlu6&#13;&#10;9Ap1L4JgR9R/QDVaIniowkhCk0FVaakSB2IzGb9js6uFU4kLiePdVSb//2Dlw+kJmS6pdnPSx4qG&#13;&#10;irQ+ihKBlYoF1QVgMURCtc7nlL9zdCJ0X6CjQ4PfkzPy7yps4peYMYoT5PkqM2ExSc6b6WxyM7/l&#13;&#10;TFJs9vk2YmSvRx368FVBw6JRcKQaJmnFaetDnzqkxJs8GF1utDFxEwNrg+wkqN5trYO6gP+WZWzM&#13;&#10;tRBP9YDRk0V+PY9ohW7fJWGms4HkHsozcUfo28g7udF04Vb48CSQ+obo0iyER1oqA23B4WJxVgP+&#13;&#10;/Js/5lM5KcpZS31YcP/jKFBxZr5ZKnRs2sHAwdgPhj02ayCqE5oyJ5NJBzCYwawQmhcakVW8hULC&#13;&#10;Srqr4GEw16GfBhoxqVarlESt6UTY2p2TEXoQ9rl7EeguZYmd8QBDh4r8XXX63FQftzoGkjqVLgrb&#13;&#10;q3jRm9o6Ff8ygnFu3u5T1uuPYvkLAAD//wMAUEsDBBQABgAIAAAAIQDHOn3L5QAAAA8BAAAPAAAA&#13;&#10;ZHJzL2Rvd25yZXYueG1sTI9BT8MwDIXvSPyHyEhcEEtHq210TadpwAEuE90uu2WN1xSapErSrfx7&#13;&#10;DBe4WLL9/Py+YjWajp3Rh9ZZAdNJAgxt7VRrGwH73cv9AliI0irZOYsCvjDAqry+KmSu3MW+47mK&#13;&#10;DSMTG3IpQMfY55yHWqORYeJ6tLQ7OW9kpNY3XHl5IXPT8YckmXEjW0sftOxxo7H+rAYjYJsdtvpu&#13;&#10;OD2/rbPUv+6HzeyjqYS4vRmfllTWS2ARx/h3AT8MlB9KCnZ0g1WBdQLmSUpKAekiJQ4SzLNpBuz4&#13;&#10;O3kEXhb8P0f5DQAA//8DAFBLAQItABQABgAIAAAAIQC2gziS/gAAAOEBAAATAAAAAAAAAAAAAAAA&#13;&#10;AAAAAABbQ29udGVudF9UeXBlc10ueG1sUEsBAi0AFAAGAAgAAAAhADj9If/WAAAAlAEAAAsAAAAA&#13;&#10;AAAAAAAAAAAALwEAAF9yZWxzLy5yZWxzUEsBAi0AFAAGAAgAAAAhABMSWUg1AgAAcAQAAA4AAAAA&#13;&#10;AAAAAAAAAAAALgIAAGRycy9lMm9Eb2MueG1sUEsBAi0AFAAGAAgAAAAhAMc6fcvlAAAADwEAAA8A&#13;&#10;AAAAAAAAAAAAAAAAjwQAAGRycy9kb3ducmV2LnhtbFBLBQYAAAAABAAEAPMAAAChBQAAAAA=&#13;&#10;" stroked="f">
                <v:textbox style="mso-fit-shape-to-text:t" inset="0,0,0,0">
                  <w:txbxContent>
                    <w:p w:rsidR="005A4674" w:rsidRPr="00E050FB" w:rsidRDefault="005A4674" w:rsidP="006F6868">
                      <w:pPr>
                        <w:pStyle w:val="Descripcin"/>
                        <w:jc w:val="center"/>
                        <w:rPr>
                          <w:b/>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33" w:name="_Toc515646359"/>
                      <w:r>
                        <w:rPr>
                          <w:b/>
                          <w:i w:val="0"/>
                          <w:noProof/>
                          <w:color w:val="4DA4D8" w:themeColor="accent3" w:themeTint="99"/>
                        </w:rPr>
                        <w:t>35</w:t>
                      </w:r>
                      <w:r w:rsidRPr="006F6868">
                        <w:rPr>
                          <w:b/>
                          <w:i w:val="0"/>
                          <w:noProof/>
                          <w:color w:val="4DA4D8" w:themeColor="accent3" w:themeTint="99"/>
                        </w:rPr>
                        <w:fldChar w:fldCharType="end"/>
                      </w:r>
                      <w:r w:rsidRPr="001F57F1">
                        <w:t>-Instalación hping3. Fuente: propia</w:t>
                      </w:r>
                      <w:bookmarkEnd w:id="133"/>
                    </w:p>
                  </w:txbxContent>
                </v:textbox>
                <w10:wrap type="topAndBottom"/>
              </v:shape>
            </w:pict>
          </mc:Fallback>
        </mc:AlternateContent>
      </w:r>
      <w:r w:rsidR="00FB20C8" w:rsidRPr="003110A7">
        <w:rPr>
          <w:b/>
          <w:noProof/>
        </w:rPr>
        <w:drawing>
          <wp:anchor distT="0" distB="0" distL="114300" distR="114300" simplePos="0" relativeHeight="251725824" behindDoc="0" locked="0" layoutInCell="1" allowOverlap="1">
            <wp:simplePos x="0" y="0"/>
            <wp:positionH relativeFrom="column">
              <wp:posOffset>446555</wp:posOffset>
            </wp:positionH>
            <wp:positionV relativeFrom="paragraph">
              <wp:posOffset>31369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002922E1" w:rsidRPr="003110A7">
        <w:rPr>
          <w:b/>
          <w:i/>
        </w:rPr>
        <w:t>sudo apt-get install hping3</w:t>
      </w:r>
    </w:p>
    <w:p w:rsidR="00296676" w:rsidRDefault="00296676" w:rsidP="001772E2"/>
    <w:p w:rsidR="00470BFA" w:rsidRDefault="00470BFA" w:rsidP="001772E2">
      <w:r>
        <w:t>A continuación instalaremos de igual manera dSniff con el comando:</w:t>
      </w:r>
    </w:p>
    <w:p w:rsidR="00296676" w:rsidRPr="003110A7" w:rsidRDefault="00470BFA" w:rsidP="001772E2">
      <w:pPr>
        <w:rPr>
          <w:b/>
          <w:i/>
        </w:rPr>
      </w:pPr>
      <w:r w:rsidRPr="003110A7">
        <w:rPr>
          <w:b/>
          <w:i/>
        </w:rPr>
        <w:t xml:space="preserve">sudo apt-get install dsnif </w:t>
      </w:r>
    </w:p>
    <w:p w:rsidR="006F6868" w:rsidRDefault="00470BFA" w:rsidP="006F6868">
      <w:pPr>
        <w:keepNext/>
        <w:jc w:val="center"/>
      </w:pPr>
      <w:r>
        <w:rPr>
          <w:noProof/>
        </w:rPr>
        <w:drawing>
          <wp:inline distT="0" distB="0" distL="0" distR="0">
            <wp:extent cx="5120640" cy="2106213"/>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107">
                      <a:extLst>
                        <a:ext uri="{28A0092B-C50C-407E-A947-70E740481C1C}">
                          <a14:useLocalDpi xmlns:a14="http://schemas.microsoft.com/office/drawing/2010/main" val="0"/>
                        </a:ext>
                      </a:extLst>
                    </a:blip>
                    <a:stretch>
                      <a:fillRect/>
                    </a:stretch>
                  </pic:blipFill>
                  <pic:spPr>
                    <a:xfrm>
                      <a:off x="0" y="0"/>
                      <a:ext cx="5136316" cy="2112661"/>
                    </a:xfrm>
                    <a:prstGeom prst="rect">
                      <a:avLst/>
                    </a:prstGeom>
                  </pic:spPr>
                </pic:pic>
              </a:graphicData>
            </a:graphic>
          </wp:inline>
        </w:drawing>
      </w:r>
    </w:p>
    <w:p w:rsidR="00470BFA"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91" w:name="_Toc515646360"/>
      <w:r w:rsidR="00B31140">
        <w:rPr>
          <w:b/>
          <w:i w:val="0"/>
          <w:noProof/>
          <w:color w:val="4DA4D8" w:themeColor="accent3" w:themeTint="99"/>
        </w:rPr>
        <w:t>36</w:t>
      </w:r>
      <w:r w:rsidRPr="006F6868">
        <w:rPr>
          <w:b/>
          <w:i w:val="0"/>
          <w:color w:val="4DA4D8" w:themeColor="accent3" w:themeTint="99"/>
        </w:rPr>
        <w:fldChar w:fldCharType="end"/>
      </w:r>
      <w:r w:rsidRPr="00961234">
        <w:t>-In</w:t>
      </w:r>
      <w:r>
        <w:t>stalación dSniff. Fuente: propia</w:t>
      </w:r>
      <w:bookmarkEnd w:id="91"/>
    </w:p>
    <w:p w:rsidR="00296676" w:rsidRDefault="005C5DC4" w:rsidP="001772E2">
      <w:r>
        <w:t xml:space="preserve">Para instalar </w:t>
      </w:r>
      <w:r w:rsidRPr="005C5DC4">
        <w:t>Social-Engineering Toolkit (Setoolkit)</w:t>
      </w:r>
      <w:r>
        <w:t xml:space="preserve"> deberemos seguir las instrucciones del enlace a repositorio “</w:t>
      </w:r>
      <w:r w:rsidRPr="005C5DC4">
        <w:t>https://github.com/trustedsec/social-engineer-toolkit</w:t>
      </w:r>
      <w:r>
        <w:t>”.</w:t>
      </w:r>
      <w:r w:rsidR="00587FAD">
        <w:t>[10]</w:t>
      </w:r>
    </w:p>
    <w:p w:rsidR="005C5DC4" w:rsidRDefault="005C5DC4" w:rsidP="001772E2">
      <w:r>
        <w:t>El primer paso será instalar las dependencias que requiere usando estos comandos:</w:t>
      </w:r>
    </w:p>
    <w:p w:rsidR="005C5DC4" w:rsidRPr="003110A7" w:rsidRDefault="005C5DC4" w:rsidP="001772E2">
      <w:pPr>
        <w:rPr>
          <w:b/>
          <w:i/>
        </w:rPr>
      </w:pPr>
      <w:r w:rsidRPr="003110A7">
        <w:rPr>
          <w:b/>
          <w:i/>
        </w:rPr>
        <w:lastRenderedPageBreak/>
        <w:t>sudo apt-get --force-yes -y install git apache2 python-requests libapache2-mod-php \</w:t>
      </w:r>
    </w:p>
    <w:p w:rsidR="005C5DC4" w:rsidRPr="003110A7" w:rsidRDefault="005C5DC4" w:rsidP="001772E2">
      <w:pPr>
        <w:rPr>
          <w:b/>
          <w:i/>
        </w:rPr>
      </w:pPr>
      <w:r w:rsidRPr="003110A7">
        <w:rPr>
          <w:b/>
          <w:i/>
        </w:rPr>
        <w:t>python-pymssql build-essential python-pexpect python-pefile python-crypto python-openssl</w:t>
      </w:r>
    </w:p>
    <w:p w:rsidR="00DC0928" w:rsidRDefault="005C5DC4" w:rsidP="00DC0928">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DC0928" w:rsidP="00DC0928">
      <w:pPr>
        <w:pStyle w:val="Descripcin"/>
        <w:jc w:val="center"/>
      </w:pPr>
      <w:r w:rsidRPr="00DC0928">
        <w:rPr>
          <w:b/>
          <w:i w:val="0"/>
          <w:color w:val="4DA4D8" w:themeColor="accent3" w:themeTint="99"/>
        </w:rPr>
        <w:fldChar w:fldCharType="begin"/>
      </w:r>
      <w:r w:rsidRPr="00DC0928">
        <w:rPr>
          <w:b/>
          <w:i w:val="0"/>
          <w:color w:val="4DA4D8" w:themeColor="accent3" w:themeTint="99"/>
        </w:rPr>
        <w:instrText xml:space="preserve"> SEQ Ilustración \* ARABIC </w:instrText>
      </w:r>
      <w:r w:rsidRPr="00DC0928">
        <w:rPr>
          <w:b/>
          <w:i w:val="0"/>
          <w:color w:val="4DA4D8" w:themeColor="accent3" w:themeTint="99"/>
        </w:rPr>
        <w:fldChar w:fldCharType="separate"/>
      </w:r>
      <w:bookmarkStart w:id="92" w:name="_Toc515646361"/>
      <w:r w:rsidR="00B31140">
        <w:rPr>
          <w:b/>
          <w:i w:val="0"/>
          <w:noProof/>
          <w:color w:val="4DA4D8" w:themeColor="accent3" w:themeTint="99"/>
        </w:rPr>
        <w:t>37</w:t>
      </w:r>
      <w:r w:rsidRPr="00DC0928">
        <w:rPr>
          <w:b/>
          <w:i w:val="0"/>
          <w:color w:val="4DA4D8" w:themeColor="accent3" w:themeTint="99"/>
        </w:rPr>
        <w:fldChar w:fldCharType="end"/>
      </w:r>
      <w:r w:rsidRPr="0065686A">
        <w:t>-Instalar dependencias setoolkit. Fuente: propia</w:t>
      </w:r>
      <w:bookmarkEnd w:id="92"/>
    </w:p>
    <w:p w:rsidR="00296676" w:rsidRDefault="005C5DC4" w:rsidP="001772E2">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1772E2">
      <w:pPr>
        <w:rPr>
          <w:b/>
          <w:i/>
        </w:rPr>
      </w:pPr>
      <w:r w:rsidRPr="003110A7">
        <w:rPr>
          <w:b/>
          <w:i/>
        </w:rPr>
        <w:t>git clone https://github.com/trustedsec/social-engineer-toolkit/ set/</w:t>
      </w:r>
    </w:p>
    <w:p w:rsidR="000B50D3" w:rsidRDefault="00AA402B" w:rsidP="000B50D3">
      <w:pPr>
        <w:keepNext/>
      </w:pPr>
      <w:r>
        <w:rPr>
          <w:i/>
          <w:noProof/>
        </w:rPr>
        <w:drawing>
          <wp:inline distT="0" distB="0" distL="0" distR="0" wp14:anchorId="695259DF" wp14:editId="174EA8FD">
            <wp:extent cx="5023821" cy="1294227"/>
            <wp:effectExtent l="0" t="0" r="571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71224" cy="1306439"/>
                    </a:xfrm>
                    <a:prstGeom prst="rect">
                      <a:avLst/>
                    </a:prstGeom>
                  </pic:spPr>
                </pic:pic>
              </a:graphicData>
            </a:graphic>
          </wp:inline>
        </w:drawing>
      </w:r>
    </w:p>
    <w:p w:rsidR="00AA402B" w:rsidRDefault="000B50D3" w:rsidP="000B50D3">
      <w:pPr>
        <w:pStyle w:val="Descripcin"/>
        <w:jc w:val="center"/>
      </w:pPr>
      <w:r w:rsidRPr="000B50D3">
        <w:rPr>
          <w:b/>
          <w:color w:val="4DA4D8" w:themeColor="accent3" w:themeTint="99"/>
        </w:rPr>
        <w:fldChar w:fldCharType="begin"/>
      </w:r>
      <w:r w:rsidRPr="000B50D3">
        <w:rPr>
          <w:b/>
          <w:color w:val="4DA4D8" w:themeColor="accent3" w:themeTint="99"/>
        </w:rPr>
        <w:instrText xml:space="preserve"> SEQ Ilustración \* ARABIC </w:instrText>
      </w:r>
      <w:r w:rsidRPr="000B50D3">
        <w:rPr>
          <w:b/>
          <w:color w:val="4DA4D8" w:themeColor="accent3" w:themeTint="99"/>
        </w:rPr>
        <w:fldChar w:fldCharType="separate"/>
      </w:r>
      <w:bookmarkStart w:id="93" w:name="_Toc515646362"/>
      <w:r w:rsidR="00B31140">
        <w:rPr>
          <w:b/>
          <w:noProof/>
          <w:color w:val="4DA4D8" w:themeColor="accent3" w:themeTint="99"/>
        </w:rPr>
        <w:t>38</w:t>
      </w:r>
      <w:r w:rsidRPr="000B50D3">
        <w:rPr>
          <w:b/>
          <w:color w:val="4DA4D8" w:themeColor="accent3" w:themeTint="99"/>
        </w:rPr>
        <w:fldChar w:fldCharType="end"/>
      </w:r>
      <w:r w:rsidRPr="00D626FD">
        <w:t>-Descarga de la aplicación setoolkit. Fuente: propia</w:t>
      </w:r>
      <w:bookmarkEnd w:id="93"/>
    </w:p>
    <w:p w:rsidR="00451B73" w:rsidRDefault="00AA402B" w:rsidP="00451B73">
      <w:pPr>
        <w:keepNext/>
      </w:pPr>
      <w:r>
        <w:rPr>
          <w:i/>
          <w:noProof/>
        </w:rPr>
        <w:lastRenderedPageBreak/>
        <mc:AlternateContent>
          <mc:Choice Requires="wps">
            <w:drawing>
              <wp:anchor distT="0" distB="0" distL="114300" distR="114300" simplePos="0" relativeHeight="251728896" behindDoc="0" locked="0" layoutInCell="1" allowOverlap="1">
                <wp:simplePos x="0" y="0"/>
                <wp:positionH relativeFrom="column">
                  <wp:posOffset>3940810</wp:posOffset>
                </wp:positionH>
                <wp:positionV relativeFrom="paragraph">
                  <wp:posOffset>815975</wp:posOffset>
                </wp:positionV>
                <wp:extent cx="553673" cy="577121"/>
                <wp:effectExtent l="25400" t="25400" r="31115" b="20320"/>
                <wp:wrapNone/>
                <wp:docPr id="97" name="Rectángulo 97"/>
                <wp:cNvGraphicFramePr/>
                <a:graphic xmlns:a="http://schemas.openxmlformats.org/drawingml/2006/main">
                  <a:graphicData uri="http://schemas.microsoft.com/office/word/2010/wordprocessingShape">
                    <wps:wsp>
                      <wps:cNvSpPr/>
                      <wps:spPr>
                        <a:xfrm>
                          <a:off x="0" y="0"/>
                          <a:ext cx="553673" cy="577121"/>
                        </a:xfrm>
                        <a:prstGeom prst="rect">
                          <a:avLst/>
                        </a:prstGeom>
                        <a:noFill/>
                        <a:ln w="444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7D56BA" id="Rectángulo 97" o:spid="_x0000_s1026" style="position:absolute;margin-left:310.3pt;margin-top:64.25pt;width:43.6pt;height:45.4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yeTpAIAAJIFAAAOAAAAZHJzL2Uyb0RvYy54bWysVMFu2zAMvQ/YPwi6r07SpFmNOkXQIsOA&#13;&#10;og3aDj0rshQbkEVNUuJkf7Nv2Y+Nkmw36IodhuXgSCL5qPdE8ur60CiyF9bVoAs6PhtRIjSHstbb&#13;&#10;gn57Xn36TInzTJdMgRYFPQpHrxcfP1y1JhcTqECVwhIE0S5vTUEr702eZY5XomHuDIzQaJRgG+Zx&#13;&#10;a7dZaVmL6I3KJqPRRdaCLY0FLpzD09tkpIuIL6Xg/kFKJzxRBcW7+fi18bsJ32xxxfKtZaaqeXcN&#13;&#10;9g+3aFitMekAdcs8Iztb/wHV1NyCA+nPODQZSFlzETkgm/HoDZunihkRuaA4zgwyuf8Hy+/3a0vq&#13;&#10;sqCXc0o0a/CNHlG1Xz/1dqeA4ClK1BqXo+eTWdtu53AZ+B6kbcI/MiGHKOtxkFUcPOF4OJudX8zP&#13;&#10;KeFoms3n48k4YGavwcY6/0VAQ8KioBbzRzHZ/s755Nq7hFwaVrVSeM5ypUlb0Ol0OhvFCAeqLoM1&#13;&#10;GJ3dbm6UJXuGj79ajfDXJT5xw2sojbcJFBOpuPJHJVKCRyFRH6QxSRlCZYoBlnEutB8nU8VKkbLN&#13;&#10;TpP1EZGz0ggYkCXecsDuAHrPBNJjJwU6/xAqYmEPwR31vwUPETEzaD8EN7UG+x4zhay6zMm/FylJ&#13;&#10;E1TaQHnE6rGQ2soZvqrxBe+Y82tmsY+w43A2+Af8SAX4UtCtKKnA/njvPPhjeaOVkhb7sqDu+45Z&#13;&#10;QYn6qrHwL8fTaWjkuJnO5hPc2FPL5tSid80N4OuPcQoZHpfB36t+KS00LzhCliErmpjmmLug3Nt+&#13;&#10;c+PTvMAhxMVyGd2weQ3zd/rJ8AAeVA0V+nx4YdZ0Zeyx/u+h72GWv6nm5BsiNSx3HmQdS/1V105v&#13;&#10;bPxYON2QCpPldB+9Xkfp4jcAAAD//wMAUEsDBBQABgAIAAAAIQA2jFnb5QAAABABAAAPAAAAZHJz&#13;&#10;L2Rvd25yZXYueG1sTI/NTsMwEITvSLyDtUjcqF0L0pLGqfhRJA5cmtKKo2u7SUS8jmK3DW/PcoLL&#13;&#10;SquZnZ2vWE++Z2c3xi6ggvlMAHNogu2wUfCxre6WwGLSaHUf0Cn4dhHW5fVVoXMbLrhx5zo1jEIw&#13;&#10;5lpBm9KQcx5N67yOszA4JO0YRq8TrWPD7agvFO57LoXIuNcd0odWD+6ldearPnkFR1u/7/ajqaTZ&#13;&#10;2e3+Ob5VGf9U6vZmel3ReFoBS25Kfxfwy0D9oaRih3BCG1mvIJMiIysJcvkAjBwLsSCigwI5f7wH&#13;&#10;Xhb8P0j5AwAA//8DAFBLAQItABQABgAIAAAAIQC2gziS/gAAAOEBAAATAAAAAAAAAAAAAAAAAAAA&#13;&#10;AABbQ29udGVudF9UeXBlc10ueG1sUEsBAi0AFAAGAAgAAAAhADj9If/WAAAAlAEAAAsAAAAAAAAA&#13;&#10;AAAAAAAALwEAAF9yZWxzLy5yZWxzUEsBAi0AFAAGAAgAAAAhANxrJ5OkAgAAkgUAAA4AAAAAAAAA&#13;&#10;AAAAAAAALgIAAGRycy9lMm9Eb2MueG1sUEsBAi0AFAAGAAgAAAAhADaMWdvlAAAAEAEAAA8AAAAA&#13;&#10;AAAAAAAAAAAA/gQAAGRycy9kb3ducmV2LnhtbFBLBQYAAAAABAAEAPMAAAAQBgAAAAA=&#13;&#10;" filled="f" strokecolor="red" strokeweight="3.5pt"/>
            </w:pict>
          </mc:Fallback>
        </mc:AlternateContent>
      </w:r>
      <w:r>
        <w:rPr>
          <w:i/>
          <w:noProof/>
        </w:rPr>
        <w:drawing>
          <wp:inline distT="0" distB="0" distL="0" distR="0" wp14:anchorId="301D9446" wp14:editId="79CE186B">
            <wp:extent cx="5049781" cy="1979555"/>
            <wp:effectExtent l="0" t="0" r="5080" b="19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64816" cy="1985449"/>
                    </a:xfrm>
                    <a:prstGeom prst="rect">
                      <a:avLst/>
                    </a:prstGeom>
                  </pic:spPr>
                </pic:pic>
              </a:graphicData>
            </a:graphic>
          </wp:inline>
        </w:drawing>
      </w:r>
    </w:p>
    <w:p w:rsidR="00AA402B" w:rsidRPr="00451B7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94" w:name="_Toc515646363"/>
      <w:r w:rsidR="00B31140">
        <w:rPr>
          <w:b/>
          <w:i w:val="0"/>
          <w:noProof/>
          <w:color w:val="4DA4D8" w:themeColor="accent3" w:themeTint="99"/>
        </w:rPr>
        <w:t>39</w:t>
      </w:r>
      <w:r w:rsidRPr="00451B73">
        <w:rPr>
          <w:b/>
          <w:i w:val="0"/>
          <w:color w:val="4DA4D8" w:themeColor="accent3" w:themeTint="99"/>
        </w:rPr>
        <w:fldChar w:fldCharType="end"/>
      </w:r>
      <w:r w:rsidRPr="00AF2B1D">
        <w:t>-Aplicación setoolkit descargada en la carpeta /set. Fuente: propia</w:t>
      </w:r>
      <w:bookmarkEnd w:id="94"/>
    </w:p>
    <w:p w:rsidR="00AA402B" w:rsidRPr="003110A7" w:rsidRDefault="003110A7" w:rsidP="001772E2">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451B73" w:rsidRDefault="00902825" w:rsidP="00451B73">
      <w:pPr>
        <w:keepNext/>
      </w:pPr>
      <w:r>
        <w:rPr>
          <w:i/>
          <w:noProof/>
        </w:rPr>
        <w:drawing>
          <wp:inline distT="0" distB="0" distL="0" distR="0">
            <wp:extent cx="5142155" cy="3117205"/>
            <wp:effectExtent l="0" t="0" r="190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111">
                      <a:extLst>
                        <a:ext uri="{28A0092B-C50C-407E-A947-70E740481C1C}">
                          <a14:useLocalDpi xmlns:a14="http://schemas.microsoft.com/office/drawing/2010/main" val="0"/>
                        </a:ext>
                      </a:extLst>
                    </a:blip>
                    <a:stretch>
                      <a:fillRect/>
                    </a:stretch>
                  </pic:blipFill>
                  <pic:spPr>
                    <a:xfrm>
                      <a:off x="0" y="0"/>
                      <a:ext cx="5153376" cy="3124007"/>
                    </a:xfrm>
                    <a:prstGeom prst="rect">
                      <a:avLst/>
                    </a:prstGeom>
                  </pic:spPr>
                </pic:pic>
              </a:graphicData>
            </a:graphic>
          </wp:inline>
        </w:drawing>
      </w:r>
    </w:p>
    <w:p w:rsidR="00902825"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95" w:name="_Toc515646364"/>
      <w:r w:rsidR="00B31140">
        <w:rPr>
          <w:b/>
          <w:i w:val="0"/>
          <w:noProof/>
          <w:color w:val="4DA4D8" w:themeColor="accent3" w:themeTint="99"/>
        </w:rPr>
        <w:t>40</w:t>
      </w:r>
      <w:r w:rsidRPr="00451B73">
        <w:rPr>
          <w:b/>
          <w:i w:val="0"/>
          <w:color w:val="4DA4D8" w:themeColor="accent3" w:themeTint="99"/>
        </w:rPr>
        <w:fldChar w:fldCharType="end"/>
      </w:r>
      <w:r w:rsidRPr="006E489E">
        <w:t>-Instalación setoolkit. Fuente: propia</w:t>
      </w:r>
      <w:bookmarkEnd w:id="95"/>
    </w:p>
    <w:p w:rsidR="00AA402B" w:rsidRDefault="00AA402B" w:rsidP="001772E2">
      <w:pPr>
        <w:rPr>
          <w:i/>
        </w:rPr>
      </w:pPr>
    </w:p>
    <w:p w:rsidR="00AA402B" w:rsidRPr="00F26E05" w:rsidRDefault="00F26E05" w:rsidP="001772E2">
      <w:r w:rsidRPr="00F26E05">
        <w:t>Tras la instalaci</w:t>
      </w:r>
      <w:r>
        <w:t>ón de setoolkit instalaremos Ettercap</w:t>
      </w:r>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1772E2">
      <w:r>
        <w:t>En primer lugar instalaremos las dependecias de Ettercap:</w:t>
      </w:r>
    </w:p>
    <w:p w:rsidR="00A20E5B" w:rsidRDefault="00A20E5B" w:rsidP="001772E2">
      <w:pPr>
        <w:rPr>
          <w:b/>
          <w:i/>
        </w:rPr>
      </w:pPr>
      <w:r w:rsidRPr="00A20E5B">
        <w:rPr>
          <w:b/>
          <w:i/>
        </w:rPr>
        <w:t>sudo apt-get install zlib1g zlib1g-dev</w:t>
      </w:r>
    </w:p>
    <w:p w:rsidR="00CE1500" w:rsidRDefault="00CE1500" w:rsidP="001772E2">
      <w:pPr>
        <w:rPr>
          <w:b/>
          <w:i/>
        </w:rPr>
      </w:pPr>
      <w:r w:rsidRPr="00CE1500">
        <w:rPr>
          <w:b/>
          <w:i/>
        </w:rPr>
        <w:t>sudo apt-get install build-essential</w:t>
      </w:r>
    </w:p>
    <w:p w:rsidR="00A20E5B" w:rsidRDefault="00451B73" w:rsidP="001772E2">
      <w:pPr>
        <w:rPr>
          <w:b/>
          <w:i/>
        </w:rPr>
      </w:pPr>
      <w:r>
        <w:rPr>
          <w:noProof/>
        </w:rPr>
        <w:lastRenderedPageBreak/>
        <mc:AlternateContent>
          <mc:Choice Requires="wps">
            <w:drawing>
              <wp:anchor distT="0" distB="0" distL="114300" distR="114300" simplePos="0" relativeHeight="251904000" behindDoc="0" locked="0" layoutInCell="1" allowOverlap="1" wp14:anchorId="4FDC8C85" wp14:editId="5B07B5B0">
                <wp:simplePos x="0" y="0"/>
                <wp:positionH relativeFrom="column">
                  <wp:posOffset>-2540</wp:posOffset>
                </wp:positionH>
                <wp:positionV relativeFrom="paragraph">
                  <wp:posOffset>3687445</wp:posOffset>
                </wp:positionV>
                <wp:extent cx="5055870" cy="635"/>
                <wp:effectExtent l="0" t="0" r="0" b="12065"/>
                <wp:wrapThrough wrapText="bothSides">
                  <wp:wrapPolygon edited="0">
                    <wp:start x="0" y="0"/>
                    <wp:lineTo x="0" y="0"/>
                    <wp:lineTo x="21540" y="0"/>
                    <wp:lineTo x="21540" y="0"/>
                    <wp:lineTo x="0" y="0"/>
                  </wp:wrapPolygon>
                </wp:wrapThrough>
                <wp:docPr id="181" name="Cuadro de texto 181"/>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5A4674" w:rsidRPr="002A2B2F"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96" w:name="_Toc515646365"/>
                            <w:r>
                              <w:rPr>
                                <w:b/>
                                <w:i w:val="0"/>
                                <w:noProof/>
                                <w:color w:val="4DA4D8" w:themeColor="accent3" w:themeTint="99"/>
                              </w:rPr>
                              <w:t>41</w:t>
                            </w:r>
                            <w:r w:rsidRPr="00451B73">
                              <w:rPr>
                                <w:b/>
                                <w:i w:val="0"/>
                                <w:noProof/>
                                <w:color w:val="4DA4D8" w:themeColor="accent3" w:themeTint="99"/>
                              </w:rPr>
                              <w:fldChar w:fldCharType="end"/>
                            </w:r>
                            <w:r w:rsidRPr="00E761FE">
                              <w:t>-Instalación de dependencias de Ettercap. Fuente: propia</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8C85" id="Cuadro de texto 181" o:spid="_x0000_s1053" type="#_x0000_t202" style="position:absolute;left:0;text-align:left;margin-left:-.2pt;margin-top:290.35pt;width:398.1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wEwyNQIAAHAEAAAOAAAAZHJzL2Uyb0RvYy54bWysVMFu2zAMvQ/YPwi6L04ypA2MOEWWIsOA&#13;&#10;oC2QDj0rshwLkEWNUmJnXz9KjtOu22nYRaZIitJ7j/TirmsMOyn0GmzBJ6MxZ8pKKLU9FPz78+bT&#13;&#10;nDMfhC2FAasKflae3y0/fli0LldTqMGUChkVsT5vXcHrEFyeZV7WqhF+BE5ZClaAjQi0xUNWomip&#13;&#10;emOy6Xh8k7WApUOQynvy3vdBvkz1q0rJ8FhVXgVmCk5vC2nFtO7jmi0XIj+gcLWWl2eIf3hFI7Sl&#13;&#10;S6+l7kUQ7Ij6j1KNlggeqjCS0GRQVVqqhIHQTMbv0Oxq4VTCQuR4d6XJ/7+y8uH0hEyXpN18wpkV&#13;&#10;DYm0PooSgZWKBdUFYDFERLXO55S/c3QidF+go0OD35Mz4u8qbOKXkDGKE+XnK81Ui0lyzsaz2fyW&#13;&#10;QpJiN59nsUb2etShD18VNCwaBUfSMFErTlsf+tQhJd7kwehyo42JmxhYG2QnQXq3tQ7qUvy3LGNj&#13;&#10;roV4qi8YPVnE1+OIVuj2XSJmejuA3EN5JuwIfRt5JzeaLtwKH54EUt8QJpqF8EhLZaAtOFwszmrA&#13;&#10;n3/zx3ySk6KctdSHBfc/jgIVZ+abJaFj0w4GDsZ+MOyxWQNBJenoNcmkAxjMYFYIzQuNyCreQiFh&#13;&#10;Jd1V8DCY69BPA42YVKtVSqLWdCJs7c7JWHog9rl7EegussTOeIChQ0X+Tp0+N+njVsdAVCfpIrE9&#13;&#10;ixe+qa2T+JcRjHPzdp+yXn8Uy18AAAD//wMAUEsDBBQABgAIAAAAIQBPSaQv5QAAAA4BAAAPAAAA&#13;&#10;ZHJzL2Rvd25yZXYueG1sTI9BT8MwDIXvSPyHyEhc0JYC3Va6ptM04DAuE2UXblnjNYUmqZJ0K/8e&#13;&#10;wwUuluxnP7+vWI2mYyf0oXVWwO00AYa2dqq1jYD92/MkAxaitEp2zqKALwywKi8vCpkrd7aveKpi&#13;&#10;w8jEhlwK0DH2Oeeh1mhkmLoeLWlH542M1PqGKy/PZG46fpckc25ka+mDlj1uNNaf1WAE7NL3nb4Z&#13;&#10;jk8v6/Teb/fDZv7RVEJcX42PSyrrJbCIY/y7gB8Gyg8lBTu4warAOgGTlBYFzLJkAYz0xcOMeA6/&#13;&#10;kwx4WfD/GOU3AAAA//8DAFBLAQItABQABgAIAAAAIQC2gziS/gAAAOEBAAATAAAAAAAAAAAAAAAA&#13;&#10;AAAAAABbQ29udGVudF9UeXBlc10ueG1sUEsBAi0AFAAGAAgAAAAhADj9If/WAAAAlAEAAAsAAAAA&#13;&#10;AAAAAAAAAAAALwEAAF9yZWxzLy5yZWxzUEsBAi0AFAAGAAgAAAAhACTATDI1AgAAcAQAAA4AAAAA&#13;&#10;AAAAAAAAAAAALgIAAGRycy9lMm9Eb2MueG1sUEsBAi0AFAAGAAgAAAAhAE9JpC/lAAAADgEAAA8A&#13;&#10;AAAAAAAAAAAAAAAAjwQAAGRycy9kb3ducmV2LnhtbFBLBQYAAAAABAAEAPMAAAChBQAAAAA=&#13;&#10;" stroked="f">
                <v:textbox style="mso-fit-shape-to-text:t" inset="0,0,0,0">
                  <w:txbxContent>
                    <w:p w:rsidR="005A4674" w:rsidRPr="002A2B2F"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0" w:name="_Toc515646365"/>
                      <w:r>
                        <w:rPr>
                          <w:b/>
                          <w:i w:val="0"/>
                          <w:noProof/>
                          <w:color w:val="4DA4D8" w:themeColor="accent3" w:themeTint="99"/>
                        </w:rPr>
                        <w:t>41</w:t>
                      </w:r>
                      <w:r w:rsidRPr="00451B73">
                        <w:rPr>
                          <w:b/>
                          <w:i w:val="0"/>
                          <w:noProof/>
                          <w:color w:val="4DA4D8" w:themeColor="accent3" w:themeTint="99"/>
                        </w:rPr>
                        <w:fldChar w:fldCharType="end"/>
                      </w:r>
                      <w:r w:rsidRPr="00E761FE">
                        <w:t>-Instalación de dependencias de Ettercap. Fuente: propia</w:t>
                      </w:r>
                      <w:bookmarkEnd w:id="140"/>
                    </w:p>
                  </w:txbxContent>
                </v:textbox>
                <w10:wrap type="through"/>
              </v:shape>
            </w:pict>
          </mc:Fallback>
        </mc:AlternateContent>
      </w:r>
      <w:r w:rsidR="00FB20C8">
        <w:rPr>
          <w:noProof/>
        </w:rPr>
        <w:drawing>
          <wp:anchor distT="0" distB="0" distL="114300" distR="114300" simplePos="0" relativeHeight="251729920" behindDoc="0" locked="0" layoutInCell="1" allowOverlap="1">
            <wp:simplePos x="0" y="0"/>
            <wp:positionH relativeFrom="column">
              <wp:posOffset>-2540</wp:posOffset>
            </wp:positionH>
            <wp:positionV relativeFrom="paragraph">
              <wp:posOffset>2680633</wp:posOffset>
            </wp:positionV>
            <wp:extent cx="5055870" cy="949960"/>
            <wp:effectExtent l="0" t="0" r="0" b="2540"/>
            <wp:wrapThrough wrapText="bothSides">
              <wp:wrapPolygon edited="0">
                <wp:start x="0" y="0"/>
                <wp:lineTo x="0" y="21369"/>
                <wp:lineTo x="21540" y="21369"/>
                <wp:lineTo x="21540"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55870" cy="949960"/>
                    </a:xfrm>
                    <a:prstGeom prst="rect">
                      <a:avLst/>
                    </a:prstGeom>
                  </pic:spPr>
                </pic:pic>
              </a:graphicData>
            </a:graphic>
            <wp14:sizeRelH relativeFrom="page">
              <wp14:pctWidth>0</wp14:pctWidth>
            </wp14:sizeRelH>
            <wp14:sizeRelV relativeFrom="page">
              <wp14:pctHeight>0</wp14:pctHeight>
            </wp14:sizeRelV>
          </wp:anchor>
        </w:drawing>
      </w:r>
      <w:r w:rsidR="00CE1500">
        <w:rPr>
          <w:b/>
          <w:i/>
          <w:noProof/>
        </w:rPr>
        <w:drawing>
          <wp:inline distT="0" distB="0" distL="0" distR="0">
            <wp:extent cx="5056094" cy="2677320"/>
            <wp:effectExtent l="0" t="0" r="0"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67159" cy="2683179"/>
                    </a:xfrm>
                    <a:prstGeom prst="rect">
                      <a:avLst/>
                    </a:prstGeom>
                  </pic:spPr>
                </pic:pic>
              </a:graphicData>
            </a:graphic>
          </wp:inline>
        </w:drawing>
      </w:r>
    </w:p>
    <w:p w:rsidR="00FB20C8" w:rsidRPr="00A20E5B" w:rsidRDefault="00FB20C8" w:rsidP="001772E2">
      <w:pPr>
        <w:rPr>
          <w:b/>
          <w:i/>
        </w:rPr>
      </w:pPr>
    </w:p>
    <w:p w:rsidR="00FB20C8" w:rsidRDefault="00A20E5B" w:rsidP="001772E2">
      <w:r>
        <w:t>A continuación instalaremos Ettercap:</w:t>
      </w:r>
    </w:p>
    <w:p w:rsidR="00CE1500" w:rsidRPr="00CE1500" w:rsidRDefault="00CE1500" w:rsidP="001772E2">
      <w:pPr>
        <w:rPr>
          <w:b/>
          <w:i/>
        </w:rPr>
      </w:pPr>
      <w:r w:rsidRPr="00CE1500">
        <w:rPr>
          <w:b/>
          <w:i/>
        </w:rPr>
        <w:t>sudo apt-get install ettercap</w:t>
      </w:r>
    </w:p>
    <w:p w:rsidR="00451B73" w:rsidRDefault="00CE1500" w:rsidP="00451B73">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114">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97" w:name="_Toc515646366"/>
      <w:r w:rsidR="00B31140">
        <w:rPr>
          <w:b/>
          <w:i w:val="0"/>
          <w:noProof/>
          <w:color w:val="4DA4D8" w:themeColor="accent3" w:themeTint="99"/>
        </w:rPr>
        <w:t>42</w:t>
      </w:r>
      <w:r w:rsidRPr="00451B73">
        <w:rPr>
          <w:b/>
          <w:i w:val="0"/>
          <w:color w:val="4DA4D8" w:themeColor="accent3" w:themeTint="99"/>
        </w:rPr>
        <w:fldChar w:fldCharType="end"/>
      </w:r>
      <w:r w:rsidRPr="000E7E5E">
        <w:t>-Instalación de Ettercap. Fuente: propia</w:t>
      </w:r>
      <w:bookmarkEnd w:id="97"/>
    </w:p>
    <w:p w:rsidR="00CE1500" w:rsidRDefault="00CE1500" w:rsidP="001772E2"/>
    <w:p w:rsidR="00A20E5B" w:rsidRDefault="00A20E5B" w:rsidP="001772E2">
      <w:r>
        <w:t>Para finalizar instalaremos la interfaz gráfica de Etttercap</w:t>
      </w:r>
      <w:r w:rsidR="00CE1500">
        <w:t xml:space="preserve"> y lo ejecutaremos</w:t>
      </w:r>
      <w:r>
        <w:t>:</w:t>
      </w:r>
    </w:p>
    <w:p w:rsidR="00CE1500" w:rsidRPr="00CE1500" w:rsidRDefault="00CE1500" w:rsidP="001772E2">
      <w:pPr>
        <w:rPr>
          <w:b/>
          <w:i/>
        </w:rPr>
      </w:pPr>
      <w:r w:rsidRPr="00CE1500">
        <w:rPr>
          <w:b/>
          <w:i/>
        </w:rPr>
        <w:t>sudo apt-get install ettercap-graphical</w:t>
      </w:r>
    </w:p>
    <w:p w:rsidR="00451B73" w:rsidRDefault="00CE1500" w:rsidP="00451B73">
      <w:pPr>
        <w:keepNext/>
      </w:pPr>
      <w:r>
        <w:rPr>
          <w:noProof/>
        </w:rPr>
        <w:lastRenderedPageBreak/>
        <w:drawing>
          <wp:inline distT="0" distB="0" distL="0" distR="0">
            <wp:extent cx="5142155" cy="1843003"/>
            <wp:effectExtent l="0" t="0" r="190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56900" cy="1848288"/>
                    </a:xfrm>
                    <a:prstGeom prst="rect">
                      <a:avLst/>
                    </a:prstGeom>
                  </pic:spPr>
                </pic:pic>
              </a:graphicData>
            </a:graphic>
          </wp:inline>
        </w:drawing>
      </w:r>
    </w:p>
    <w:p w:rsidR="00A20E5B"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98" w:name="_Toc515646367"/>
      <w:r w:rsidR="00B31140">
        <w:rPr>
          <w:b/>
          <w:i w:val="0"/>
          <w:noProof/>
          <w:color w:val="4DA4D8" w:themeColor="accent3" w:themeTint="99"/>
        </w:rPr>
        <w:t>43</w:t>
      </w:r>
      <w:r w:rsidRPr="00451B73">
        <w:rPr>
          <w:b/>
          <w:i w:val="0"/>
          <w:color w:val="4DA4D8" w:themeColor="accent3" w:themeTint="99"/>
        </w:rPr>
        <w:fldChar w:fldCharType="end"/>
      </w:r>
      <w:r w:rsidRPr="002F014F">
        <w:t>-Instalación de interfaz gráfica Ettercap. Fuente: propia</w:t>
      </w:r>
      <w:bookmarkEnd w:id="98"/>
    </w:p>
    <w:p w:rsidR="00A00DB9" w:rsidRPr="00CE1500" w:rsidRDefault="00A00DB9" w:rsidP="001772E2">
      <w:pPr>
        <w:rPr>
          <w:b/>
          <w:i/>
        </w:rPr>
      </w:pPr>
      <w:r>
        <w:rPr>
          <w:b/>
          <w:i/>
        </w:rPr>
        <w:t>sudo</w:t>
      </w:r>
      <w:r w:rsidRPr="00CE1500">
        <w:rPr>
          <w:b/>
          <w:i/>
        </w:rPr>
        <w:t xml:space="preserve"> ettercap</w:t>
      </w:r>
      <w:r>
        <w:rPr>
          <w:b/>
          <w:i/>
        </w:rPr>
        <w:t xml:space="preserve"> </w:t>
      </w:r>
      <w:r w:rsidRPr="00CE1500">
        <w:rPr>
          <w:b/>
          <w:i/>
        </w:rPr>
        <w:t>-</w:t>
      </w:r>
      <w:r>
        <w:rPr>
          <w:b/>
          <w:i/>
        </w:rPr>
        <w:t>G</w:t>
      </w:r>
    </w:p>
    <w:p w:rsidR="00451B73" w:rsidRDefault="00A00DB9" w:rsidP="00451B73">
      <w:pPr>
        <w:keepNext/>
      </w:pPr>
      <w:r>
        <w:rPr>
          <w:noProof/>
        </w:rPr>
        <w:drawing>
          <wp:inline distT="0" distB="0" distL="0" distR="0">
            <wp:extent cx="5141595" cy="4467833"/>
            <wp:effectExtent l="0" t="0" r="1905" b="317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148833" cy="4474123"/>
                    </a:xfrm>
                    <a:prstGeom prst="rect">
                      <a:avLst/>
                    </a:prstGeom>
                  </pic:spPr>
                </pic:pic>
              </a:graphicData>
            </a:graphic>
          </wp:inline>
        </w:drawing>
      </w:r>
    </w:p>
    <w:p w:rsidR="00A00DB9"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99" w:name="_Toc515646368"/>
      <w:r w:rsidR="00B31140">
        <w:rPr>
          <w:b/>
          <w:i w:val="0"/>
          <w:noProof/>
          <w:color w:val="4DA4D8" w:themeColor="accent3" w:themeTint="99"/>
        </w:rPr>
        <w:t>44</w:t>
      </w:r>
      <w:r w:rsidRPr="00451B73">
        <w:rPr>
          <w:b/>
          <w:i w:val="0"/>
          <w:color w:val="4DA4D8" w:themeColor="accent3" w:themeTint="99"/>
        </w:rPr>
        <w:fldChar w:fldCharType="end"/>
      </w:r>
      <w:r w:rsidRPr="00514C8B">
        <w:t>-Ejecución de Ettercap. Fuente: propia</w:t>
      </w:r>
      <w:bookmarkEnd w:id="99"/>
    </w:p>
    <w:p w:rsidR="00A20E5B" w:rsidRPr="007C45E3" w:rsidRDefault="00A20E5B" w:rsidP="001772E2">
      <w:pPr>
        <w:pStyle w:val="Descripcin"/>
        <w:jc w:val="center"/>
      </w:pPr>
    </w:p>
    <w:p w:rsidR="00AA402B" w:rsidRPr="00DB4106" w:rsidRDefault="00FA04B8" w:rsidP="001772E2">
      <w:r w:rsidRPr="00DB4106">
        <w:t xml:space="preserve">Por último instalaremos las diferentes herramientas enfocadas al mail spoofing, </w:t>
      </w:r>
      <w:r w:rsidR="00136693" w:rsidRPr="00DB4106">
        <w:t>Sees y email spoof master.</w:t>
      </w:r>
    </w:p>
    <w:p w:rsidR="00DB4106" w:rsidRDefault="00DB4106" w:rsidP="001772E2">
      <w:r w:rsidRPr="00DB4106">
        <w:t>Necesitaremos instalar primero</w:t>
      </w:r>
      <w:r>
        <w:t xml:space="preserve"> Postfix</w:t>
      </w:r>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un servidor de correo de código abierto necesario para el correcto funcionamiento de Sees y email spoof master.</w:t>
      </w:r>
    </w:p>
    <w:p w:rsidR="00DB4106" w:rsidRPr="00DB4106" w:rsidRDefault="00451B73" w:rsidP="001772E2">
      <w:pPr>
        <w:rPr>
          <w:b/>
          <w:i/>
        </w:rPr>
      </w:pPr>
      <w:r>
        <w:rPr>
          <w:noProof/>
        </w:rPr>
        <w:lastRenderedPageBreak/>
        <mc:AlternateContent>
          <mc:Choice Requires="wps">
            <w:drawing>
              <wp:anchor distT="0" distB="0" distL="114300" distR="114300" simplePos="0" relativeHeight="251906048" behindDoc="0" locked="0" layoutInCell="1" allowOverlap="1" wp14:anchorId="22B8EB74" wp14:editId="2B2D767E">
                <wp:simplePos x="0" y="0"/>
                <wp:positionH relativeFrom="column">
                  <wp:posOffset>29845</wp:posOffset>
                </wp:positionH>
                <wp:positionV relativeFrom="paragraph">
                  <wp:posOffset>1727200</wp:posOffset>
                </wp:positionV>
                <wp:extent cx="5023485" cy="635"/>
                <wp:effectExtent l="0" t="0" r="5715" b="12065"/>
                <wp:wrapTopAndBottom/>
                <wp:docPr id="182" name="Cuadro de texto 182"/>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rsidR="005A4674" w:rsidRPr="00B8650C"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00" w:name="_Toc515646369"/>
                            <w:r>
                              <w:rPr>
                                <w:b/>
                                <w:i w:val="0"/>
                                <w:noProof/>
                                <w:color w:val="4DA4D8" w:themeColor="accent3" w:themeTint="99"/>
                              </w:rPr>
                              <w:t>45</w:t>
                            </w:r>
                            <w:r w:rsidRPr="00451B73">
                              <w:rPr>
                                <w:b/>
                                <w:i w:val="0"/>
                                <w:noProof/>
                                <w:color w:val="4DA4D8" w:themeColor="accent3" w:themeTint="99"/>
                              </w:rPr>
                              <w:fldChar w:fldCharType="end"/>
                            </w:r>
                            <w:r w:rsidRPr="00626854">
                              <w:t>-Instalación de Postfix. Fuente: propi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8EB74" id="Cuadro de texto 182" o:spid="_x0000_s1054" type="#_x0000_t202" style="position:absolute;left:0;text-align:left;margin-left:2.35pt;margin-top:136pt;width:395.5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YjOlNgIAAHAEAAAOAAAAZHJzL2Uyb0RvYy54bWysVMFu2zAMvQ/YPwi6L07SpQiMOEWWIsOA&#13;&#10;oC2QDj0rshwLkEWNUmJnXz9KjtOu22nYRaZIitJ7j/TirmsMOyn0GmzBJ6MxZ8pKKLU9FPz78+bT&#13;&#10;nDMfhC2FAasKflae3y0/fli0LldTqMGUChkVsT5vXcHrEFyeZV7WqhF+BE5ZClaAjQi0xUNWomip&#13;&#10;emOy6Xh8m7WApUOQynvy3vdBvkz1q0rJ8FhVXgVmCk5vC2nFtO7jmi0XIj+gcLWWl2eIf3hFI7Sl&#13;&#10;S6+l7kUQ7Ij6j1KNlggeqjCS0GRQVVqqhIHQTMbv0Oxq4VTCQuR4d6XJ/7+y8uH0hEyXpN18ypkV&#13;&#10;DYm0PooSgZWKBdUFYDFERLXO55S/c3QidF+go0OD35Mz4u8qbOKXkDGKE+XnK81Ui0lyzsbTm8/z&#13;&#10;GWeSYrc3s1gjez3q0IevChoWjYIjaZioFaetD33qkBJv8mB0udHGxE0MrA2ykyC921oHdSn+W5ax&#13;&#10;MddCPNUXjJ4s4utxRCt0+y4RM50PIPdQngk7Qt9G3smNpgu3wocngdQ3BJdmITzSUhloCw4Xi7Ma&#13;&#10;8Off/DGf5KQoZy31YcH9j6NAxZn5Zkno2LSDgYOxHwx7bNZAUCc0ZU4mkw5gMINZITQvNCKreAuF&#13;&#10;hJV0V8HDYK5DPw00YlKtVimJWtOJsLU7J2Ppgdjn7kWgu8gSO+MBhg4V+Tt1+tykj1sdA1GdpIvE&#13;&#10;9ixe+Ka2TuJfRjDOzdt9ynr9USx/AQAA//8DAFBLAwQUAAYACAAAACEAh06zAuQAAAAOAQAADwAA&#13;&#10;AGRycy9kb3ducmV2LnhtbEyPQU/DMAyF70j8h8hIXBBLV8oKXdNpGnCAy0TZhVvWZE2hcaok3cq/&#13;&#10;x3CBiyX72c/vK1eT7dlR+9A5FDCfJcA0Nk512ArYvT1d3wELUaKSvUMt4EsHWFXnZ6UslDvhqz7W&#13;&#10;sWVkgqGQAkyMQ8F5aIy2MszcoJG0g/NWRmp9y5WXJzK3PU+TZMGt7JA+GDnojdHNZz1aAdvsfWuu&#13;&#10;xsPjyzq78c+7cbP4aGshLi+mhyWV9RJY1FP8u4AfBsoPFQXbuxFVYL2ALKdFAWmeEhfp+f0t8ex/&#13;&#10;J3PgVcn/Y1TfAAAA//8DAFBLAQItABQABgAIAAAAIQC2gziS/gAAAOEBAAATAAAAAAAAAAAAAAAA&#13;&#10;AAAAAABbQ29udGVudF9UeXBlc10ueG1sUEsBAi0AFAAGAAgAAAAhADj9If/WAAAAlAEAAAsAAAAA&#13;&#10;AAAAAAAAAAAALwEAAF9yZWxzLy5yZWxzUEsBAi0AFAAGAAgAAAAhAPZiM6U2AgAAcAQAAA4AAAAA&#13;&#10;AAAAAAAAAAAALgIAAGRycy9lMm9Eb2MueG1sUEsBAi0AFAAGAAgAAAAhAIdOswLkAAAADgEAAA8A&#13;&#10;AAAAAAAAAAAAAAAAkAQAAGRycy9kb3ducmV2LnhtbFBLBQYAAAAABAAEAPMAAAChBQAAAAA=&#13;&#10;" stroked="f">
                <v:textbox style="mso-fit-shape-to-text:t" inset="0,0,0,0">
                  <w:txbxContent>
                    <w:p w:rsidR="005A4674" w:rsidRPr="00B8650C"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5" w:name="_Toc515646369"/>
                      <w:r>
                        <w:rPr>
                          <w:b/>
                          <w:i w:val="0"/>
                          <w:noProof/>
                          <w:color w:val="4DA4D8" w:themeColor="accent3" w:themeTint="99"/>
                        </w:rPr>
                        <w:t>45</w:t>
                      </w:r>
                      <w:r w:rsidRPr="00451B73">
                        <w:rPr>
                          <w:b/>
                          <w:i w:val="0"/>
                          <w:noProof/>
                          <w:color w:val="4DA4D8" w:themeColor="accent3" w:themeTint="99"/>
                        </w:rPr>
                        <w:fldChar w:fldCharType="end"/>
                      </w:r>
                      <w:r w:rsidRPr="00626854">
                        <w:t>-Instalación de Postfix. Fuente: propia</w:t>
                      </w:r>
                      <w:bookmarkEnd w:id="145"/>
                    </w:p>
                  </w:txbxContent>
                </v:textbox>
                <w10:wrap type="topAndBottom"/>
              </v:shape>
            </w:pict>
          </mc:Fallback>
        </mc:AlternateContent>
      </w:r>
      <w:r w:rsidR="00FB20C8">
        <w:rPr>
          <w:i/>
          <w:noProof/>
        </w:rPr>
        <w:drawing>
          <wp:anchor distT="0" distB="0" distL="114300" distR="114300" simplePos="0" relativeHeight="251732992" behindDoc="0" locked="0" layoutInCell="1" allowOverlap="1" wp14:anchorId="09C01913">
            <wp:simplePos x="0" y="0"/>
            <wp:positionH relativeFrom="column">
              <wp:posOffset>29845</wp:posOffset>
            </wp:positionH>
            <wp:positionV relativeFrom="paragraph">
              <wp:posOffset>326390</wp:posOffset>
            </wp:positionV>
            <wp:extent cx="5023485" cy="1343660"/>
            <wp:effectExtent l="0" t="0" r="5715" b="2540"/>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23485" cy="1343660"/>
                    </a:xfrm>
                    <a:prstGeom prst="rect">
                      <a:avLst/>
                    </a:prstGeom>
                  </pic:spPr>
                </pic:pic>
              </a:graphicData>
            </a:graphic>
            <wp14:sizeRelH relativeFrom="page">
              <wp14:pctWidth>0</wp14:pctWidth>
            </wp14:sizeRelH>
            <wp14:sizeRelV relativeFrom="page">
              <wp14:pctHeight>0</wp14:pctHeight>
            </wp14:sizeRelV>
          </wp:anchor>
        </w:drawing>
      </w:r>
      <w:r w:rsidR="00DB4106">
        <w:t xml:space="preserve">Usaremos el comando : </w:t>
      </w:r>
      <w:r w:rsidR="00DB4106" w:rsidRPr="00DB4106">
        <w:rPr>
          <w:b/>
          <w:i/>
        </w:rPr>
        <w:t>sudo apt install postfix</w:t>
      </w:r>
    </w:p>
    <w:p w:rsidR="00AA402B" w:rsidRDefault="00451B73" w:rsidP="001772E2">
      <w:pPr>
        <w:jc w:val="center"/>
        <w:rPr>
          <w:i/>
        </w:rPr>
      </w:pPr>
      <w:r>
        <w:rPr>
          <w:noProof/>
        </w:rPr>
        <mc:AlternateContent>
          <mc:Choice Requires="wps">
            <w:drawing>
              <wp:anchor distT="0" distB="0" distL="114300" distR="114300" simplePos="0" relativeHeight="251908096" behindDoc="0" locked="0" layoutInCell="1" allowOverlap="1" wp14:anchorId="488CB4A6" wp14:editId="58FB2316">
                <wp:simplePos x="0" y="0"/>
                <wp:positionH relativeFrom="column">
                  <wp:posOffset>954405</wp:posOffset>
                </wp:positionH>
                <wp:positionV relativeFrom="paragraph">
                  <wp:posOffset>7407910</wp:posOffset>
                </wp:positionV>
                <wp:extent cx="3119120" cy="635"/>
                <wp:effectExtent l="0" t="0" r="5080" b="12065"/>
                <wp:wrapTopAndBottom/>
                <wp:docPr id="183" name="Cuadro de texto 183"/>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5A4674" w:rsidRPr="0042043A"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01" w:name="_Toc515646370"/>
                            <w:r>
                              <w:rPr>
                                <w:b/>
                                <w:i w:val="0"/>
                                <w:noProof/>
                                <w:color w:val="4DA4D8" w:themeColor="accent3" w:themeTint="99"/>
                              </w:rPr>
                              <w:t>46</w:t>
                            </w:r>
                            <w:r w:rsidRPr="00451B73">
                              <w:rPr>
                                <w:b/>
                                <w:i w:val="0"/>
                                <w:noProof/>
                                <w:color w:val="4DA4D8" w:themeColor="accent3" w:themeTint="99"/>
                              </w:rPr>
                              <w:fldChar w:fldCharType="end"/>
                            </w:r>
                            <w:r w:rsidRPr="007926BF">
                              <w:t>-Configuración instalación Postfix. Fuente: propi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CB4A6" id="Cuadro de texto 183" o:spid="_x0000_s1055" type="#_x0000_t202" style="position:absolute;left:0;text-align:left;margin-left:75.15pt;margin-top:583.3pt;width:245.6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IoNQIAAHAEAAAOAAAAZHJzL2Uyb0RvYy54bWysVMFu2zAMvQ/YPwi6L44TrGiDOEWWIsOA&#13;&#10;oC2QDj0rshwLkEWNUmJ3Xz9KttOu22nYRaZIitJ7j/TytmsMOyv0GmzB88mUM2UllNoeC/79afvp&#13;&#10;mjMfhC2FAasK/qI8v119/LBs3ULNoAZTKmRUxPpF6wpeh+AWWeZlrRrhJ+CUpWAF2IhAWzxmJYqW&#13;&#10;qjcmm02nV1kLWDoEqbwn710f5KtUv6qUDA9V5VVgpuD0tpBWTOshrtlqKRZHFK7WcniG+IdXNEJb&#13;&#10;uvRS6k4EwU6o/yjVaIngoQoTCU0GVaWlShgITT59h2ZfC6cSFiLHuwtN/v+VlffnR2S6JO2u55xZ&#13;&#10;0ZBIm5MoEVipWFBdABZDRFTr/ILy945OhO4LdHRo9HtyRvxdhU38EjJGcaL85UIz1WKSnPM8v8ln&#13;&#10;FJIUu5p/jjWy16MOffiqoGHRKDiSholacd750KeOKfEmD0aXW21M3MTAxiA7C9K7rXVQQ/HfsoyN&#13;&#10;uRbiqb5g9GQRX48jWqE7dImY2c0I8gDlC2FH6NvIO7nVdOFO+PAokPqGMNEshAdaKgNtwWGwOKsB&#13;&#10;f/7NH/NJTopy1lIfFtz/OAlUnJlvloSOTTsaOBqH0bCnZgMENacpczKZdACDGc0KoXmmEVnHWygk&#13;&#10;rKS7Ch5GcxP6aaARk2q9TknUmk6End07GUuPxD51zwLdIEvsjHsYO1Qs3qnT5yZ93PoUiOokXSS2&#13;&#10;Z3Hgm9o6iT+MYJybt/uU9fqjWP0CAAD//wMAUEsDBBQABgAIAAAAIQCuQXTR5QAAABIBAAAPAAAA&#13;&#10;ZHJzL2Rvd25yZXYueG1sTE/BTsMwDL0j8Q+RkbgglpZ1AXVNp2nAgV0myi7csiZrCo1TNelW/h4j&#13;&#10;DnCx/Ozn5/eK1eQ6djJDaD1KSGcJMIO11y02EvZvz7cPwEJUqFXn0Uj4MgFW5eVFoXLtz/hqTlVs&#13;&#10;GIlgyJUEG2Ofcx5qa5wKM98bpN3RD05FgkPD9aDOJO46fpckgjvVIn2wqjcba+rPanQSdtn7zt6M&#13;&#10;x6ftOpsPL/txIz6aSsrrq+lxSWW9BBbNFP8u4CcD+YeSjB38iDqwjvAimROVmlQIAYwoIksXwA6/&#13;&#10;o3vgZcH/Rym/AQAA//8DAFBLAQItABQABgAIAAAAIQC2gziS/gAAAOEBAAATAAAAAAAAAAAAAAAA&#13;&#10;AAAAAABbQ29udGVudF9UeXBlc10ueG1sUEsBAi0AFAAGAAgAAAAhADj9If/WAAAAlAEAAAsAAAAA&#13;&#10;AAAAAAAAAAAALwEAAF9yZWxzLy5yZWxzUEsBAi0AFAAGAAgAAAAhAD92Eig1AgAAcAQAAA4AAAAA&#13;&#10;AAAAAAAAAAAALgIAAGRycy9lMm9Eb2MueG1sUEsBAi0AFAAGAAgAAAAhAK5BdNHlAAAAEgEAAA8A&#13;&#10;AAAAAAAAAAAAAAAAjwQAAGRycy9kb3ducmV2LnhtbFBLBQYAAAAABAAEAPMAAAChBQAAAAA=&#13;&#10;" stroked="f">
                <v:textbox style="mso-fit-shape-to-text:t" inset="0,0,0,0">
                  <w:txbxContent>
                    <w:p w:rsidR="005A4674" w:rsidRPr="0042043A" w:rsidRDefault="005A4674"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7" w:name="_Toc515646370"/>
                      <w:r>
                        <w:rPr>
                          <w:b/>
                          <w:i w:val="0"/>
                          <w:noProof/>
                          <w:color w:val="4DA4D8" w:themeColor="accent3" w:themeTint="99"/>
                        </w:rPr>
                        <w:t>46</w:t>
                      </w:r>
                      <w:r w:rsidRPr="00451B73">
                        <w:rPr>
                          <w:b/>
                          <w:i w:val="0"/>
                          <w:noProof/>
                          <w:color w:val="4DA4D8" w:themeColor="accent3" w:themeTint="99"/>
                        </w:rPr>
                        <w:fldChar w:fldCharType="end"/>
                      </w:r>
                      <w:r w:rsidRPr="007926BF">
                        <w:t>-Configuración instalación Postfix. Fuente: propia</w:t>
                      </w:r>
                      <w:bookmarkEnd w:id="147"/>
                    </w:p>
                  </w:txbxContent>
                </v:textbox>
                <w10:wrap type="topAndBottom"/>
              </v:shape>
            </w:pict>
          </mc:Fallback>
        </mc:AlternateContent>
      </w:r>
      <w:r w:rsidR="00FB20C8">
        <w:rPr>
          <w:noProof/>
        </w:rPr>
        <mc:AlternateContent>
          <mc:Choice Requires="wpg">
            <w:drawing>
              <wp:anchor distT="0" distB="0" distL="114300" distR="114300" simplePos="0" relativeHeight="251739136" behindDoc="0" locked="0" layoutInCell="1" allowOverlap="1">
                <wp:simplePos x="0" y="0"/>
                <wp:positionH relativeFrom="column">
                  <wp:posOffset>954890</wp:posOffset>
                </wp:positionH>
                <wp:positionV relativeFrom="paragraph">
                  <wp:posOffset>2110740</wp:posOffset>
                </wp:positionV>
                <wp:extent cx="3119120" cy="5240431"/>
                <wp:effectExtent l="0" t="0" r="5080" b="5080"/>
                <wp:wrapTopAndBottom/>
                <wp:docPr id="31" name="Grupo 31"/>
                <wp:cNvGraphicFramePr/>
                <a:graphic xmlns:a="http://schemas.openxmlformats.org/drawingml/2006/main">
                  <a:graphicData uri="http://schemas.microsoft.com/office/word/2010/wordprocessingGroup">
                    <wpg:wgp>
                      <wpg:cNvGrpSpPr/>
                      <wpg:grpSpPr>
                        <a:xfrm>
                          <a:off x="0" y="0"/>
                          <a:ext cx="3119120" cy="5240431"/>
                          <a:chOff x="0" y="0"/>
                          <a:chExt cx="3119120" cy="5240431"/>
                        </a:xfrm>
                      </wpg:grpSpPr>
                      <pic:pic xmlns:pic="http://schemas.openxmlformats.org/drawingml/2006/picture">
                        <pic:nvPicPr>
                          <pic:cNvPr id="109" name="Imagen 109"/>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pic:pic xmlns:pic="http://schemas.openxmlformats.org/drawingml/2006/picture">
                        <pic:nvPicPr>
                          <pic:cNvPr id="110" name="Imagen 110"/>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1764254"/>
                            <a:ext cx="3119120" cy="1869440"/>
                          </a:xfrm>
                          <a:prstGeom prst="rect">
                            <a:avLst/>
                          </a:prstGeom>
                        </pic:spPr>
                      </pic:pic>
                      <pic:pic xmlns:pic="http://schemas.openxmlformats.org/drawingml/2006/picture">
                        <pic:nvPicPr>
                          <pic:cNvPr id="111" name="Imagen 11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3356386"/>
                            <a:ext cx="3119120" cy="1884045"/>
                          </a:xfrm>
                          <a:prstGeom prst="rect">
                            <a:avLst/>
                          </a:prstGeom>
                        </pic:spPr>
                      </pic:pic>
                    </wpg:wgp>
                  </a:graphicData>
                </a:graphic>
              </wp:anchor>
            </w:drawing>
          </mc:Choice>
          <mc:Fallback>
            <w:pict>
              <v:group w14:anchorId="05404660" id="Grupo 31" o:spid="_x0000_s1026" style="position:absolute;margin-left:75.2pt;margin-top:166.2pt;width:245.6pt;height:412.65pt;z-index:251739136" coordsize="31191,52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uBMG9gIAAAoMAAAOAAAAZHJzL2Uyb0RvYy54bWzsVltv2yAUfp+0/4D8&#13;&#10;nto4TuJYTaouaaNK1Rbt8gMIwTaqDQjIpZr233fAjntJu27VXir1IQ4cOIfvfJwPOD3b1xXaMm24&#13;&#10;FJMAn0QBYoLKNRfFJPjx/bKXBshYItakkoJNgltmgrPpxw+nO5WxWJayWjONIIgw2U5NgtJalYWh&#13;&#10;oSWriTmRigkYzKWuiYWuLsK1JjuIXldhHEXDcCf1WmlJmTFgnTeDwdTHz3NG7Zc8N8yiahIANuu/&#13;&#10;2n9X7htOT0lWaKJKTlsY5BUoasIFLNqFmhNL0Ebzo1A1p1oamdsTKutQ5jmnzOcA2eDoUTYLLTfK&#13;&#10;51Jku0J1NAG1j3h6dVj6ebvUiK8nQR8HSJAa9mihN0oi6AM5O1VkMGeh1Te11K2haHou332ua/cP&#13;&#10;maC9p/W2o5XtLaJg7GM8xjGwT2FsECdR0sQmGS1hd478aHnxgmd4WDh0+Do4itMMfi1P0Dri6eV6&#13;&#10;Ai+70Sxog9R/FaMm+majerClili+4hW3t748YfMcKLFdcrrUTeeOchyND5xf1aRgAjkLkOx83LTG&#13;&#10;ibikriW9MUjIWUlEwc6NgtIGwbnZ4cPpvvtgxVXF1SWvKrdRrt3mBjJ4VEZP0NOU6FzSTc2EbTSn&#13;&#10;WQVpSmFKrkyAdMbqFYMS0ldrKCIKerdQRkpzYb0ooBCujXWru5LwsvgZp+dRNI4/9WaDaNZLotFF&#13;&#10;73ycjHqj6GIEFZLiGZ79ct44yTaGQfqkmiveQgfrEfgnNdCeFo26vErRlvizwBHnAR3+PUQwOYYc&#13;&#10;VmM1s7R0zRzI+wqENz7dgGf6jly3DQZU4jz+WRc4TUcxiKRZ4uCutLELJmvkGkAwYPCMki2gbaYe&#13;&#10;prR10ADwyABPU0rQeDuawHBQNOfQQRNggVQfFvlb0kT8ronnNYFHwyQeJG6Hm+Ph6MbA6XCcJO/K&#13;&#10;wLi7oTtl+PP/7Sqj/66M55XR7w+G/XT4R2WkcFUO/vud4V9V8OD0N2P7OHYv2vt9aN9/wk9/AwAA&#13;&#10;//8DAFBLAwQUAAYACAAAACEANydHYcwAAAApAgAAGQAAAGRycy9fcmVscy9lMm9Eb2MueG1sLnJl&#13;&#10;bHO8kcFqAjEQhu9C3yHMvZvdFYqIWS8ieBX7AEMymw1uJiGJpb69gVKoIPXmcWb4v/+D2Wy//Sy+&#13;&#10;KGUXWEHXtCCIdTCOrYLP0/59BSIXZINzYFJwpQzb4W2xOdKMpYby5GIWlcJZwVRKXEuZ9UQecxMi&#13;&#10;cb2MIXksdUxWRtRntCT7tv2Q6S8DhjumOBgF6WCWIE7XWJufs8M4Ok27oC+euDyokM7X7grEZKko&#13;&#10;8GQc/iyXTWQL8rFD/xqH/j+H7jUO3a+DvHvwcAMAAP//AwBQSwMECgAAAAAAAAAhADgeVV+9cAEA&#13;&#10;vXABABQAAABkcnMvbWVkaWEvaW1hZ2UzLnBuZ4lQTkcNChoKAAAADUlIRFIAAAWqAAADbAgGAAAA&#13;&#10;unif9AAADChpQ0NQSUNDIFByb2ZpbGUAAEiJlVcHWFPJFp5bkpCQ0AIRkBJ6E6VXqaFFEJAq2AhJ&#13;&#10;IKGEkBBE7MiiAmtBxYIVXRVRdC2ALDbsZVHs/WFBRVkXCzbUvEkC6Or33vve+b65979nzpzzn3Nn&#13;&#10;5psBQDOWIxbnoFoA5IoKJHHhwczxKalM0kOAABwwgAUgc7hScVBsbBSAMvj+p7y7Dq2hXHFU+Pq5&#13;&#10;/7+KNo8v5QKAxEKczpNycyHeDwDuwRVLCgAg9EC9xdQCMcREyBLoSiBBiC0VOFOFvRQ4XYWjlDYJ&#13;&#10;cSyI0wBQo3I4kkwANBS8mIXcTOhHoxJiJxFPKIK4FWJ/roDDg/gzxCNyc/Mg1rSF2Db9Oz+Z//CZ&#13;&#10;PuSTw8kcwqpclKIWIpSKczjT/s9y/G/JzZENxrCAjSqQRMQpclbULTsvUoGpEJ8RpUfHQKwD8VUh&#13;&#10;T2mvwE8EsojEAfsPXCkL1gz+Z4BSeZyQSIiNIDYX5URHDej9M4RhbIhh7dEEYQE7QTUW5Uny4gb8&#13;&#10;o0V8aWj8IOZIlLEUNuWy7MSgAZ/rBXz2oM+WYkFCsooneqlQmBQNsQbEd6XZ8ZEDNs+LBazoQRuJ&#13;&#10;LE7BGf5zDGRIwuJUNphlrnQwL8xHIGRHD+CoAkFChGosNpnLUXLThziLLx0fNciTxw8JVeWFlfBF&#13;&#10;iQP8sSpxQXDcgP0WcU7sgD3Wys8JV+jNIW6XFsYPju0tgJNNlS8OxAWxCSpuuG4WZ0ysigNuD6IA&#13;&#10;C4QAJpDBlg7yQBYQtvc09cAvVU8Y4AAJyAR84DigGRyRrOwRwWc8KAZ/QcQH0qFxwcpePiiE+i9D&#13;&#10;WtXTEWQoewuVI7LBE4hzQSTIgd8y5SjRULQk8BhqhD9F50KuObAp+n7SMTUHdcRQYggxghhGtMMN&#13;&#10;cX/cF4+Cz0DYXHAv3HuQ1zd7whNCB+Eh4Rqhk3BrirBE8gNzJhgLOiHHsIHs0r/PDreGXt3xYNwP&#13;&#10;+oe+cQZuCBxxNxgpCA+Asd2h9nuusqGMv9VywBfZiYySh5EDybY/MtCw13Af8qKo1Pe1UPFKH6oW&#13;&#10;a6jnxzxY39WPB9+RP1piC7B92GnsGHYWa8WaABM7gjVjF7BDCjw0Nx4r58ZgtDgln2zoR/hTPM5A&#13;&#10;TEXVpE71Tt1Onwf6QAG/qECxWFh54mkSYaaggBkEd2s+ky3ijhzBdHFyhruoYu9XbS1vGMo9HWGc&#13;&#10;+6YrKQTAz04ul7d+00V5A7C/GQBK9zedrTVczqYAnFnAlUkKVTpc8SAACtCEK8UAmMC9yxZm5AI8&#13;&#10;gC8IBKFgDIgBCSAFTIZ1FsB5KgFTwQwwF5SBCrAErABrwAawGWwHu8Be0ARawTFwCpwHl8A1cAfO&#13;&#10;lS7wAvSCd6AfQRASQkPoiAFiilghDogL4oX4I6FIFBKHpCBpSCYiQmTIDGQeUoFUIWuQTUgd8jty&#13;&#10;EDmGnEU6kFvIA6QbeY18QjGUiuqixqg1Ogr1QoPQSDQBnYRmovloMVqKLkJXobXoTrQRPYaeR6+h&#13;&#10;negLtA8DmDrGwMwwR8wLY2ExWCqWgUmwWVg5Vo3VYg1YC/zTV7BOrAf7iBNxOs7EHeF8jcATcS6e&#13;&#10;j8/CK/E1+Ha8ET+BX8Ef4L34VwKNYERwIPgQ2ITxhEzCVEIZoZqwlXCAcBKunS7COyKRyCDaED3h&#13;&#10;2kshZhGnEyuJ64i7iUeJHcRHxD4SiWRAciD5kWJIHFIBqYy0mrSTdIR0mdRF+qCmrmaq5qIWppaq&#13;&#10;JlIrUatW26F2WO2y2lO1frIW2YrsQ44h88jTyIvJW8gt5IvkLnI/RZtiQ/GjJFCyKHMpqygNlJOU&#13;&#10;u5Q36urq5ure6uPUhepz1Fep71E/o/5A/SNVh2pPZVEnUmXURdRt1KPUW9Q3NBrNmhZIS6UV0BbR&#13;&#10;6mjHafdpHzToGiM12Bo8jdkaNRqNGpc1XmqSNa00gzQnaxZrVmvu07yo2aNF1rLWYmlxtGZp1Wgd&#13;&#10;1Lqh1adN13bWjtHO1a7U3qF9VvuZDknHWidUh6dTqrNZ57jOIzpGt6Cz6Fz6PPoW+kl6ly5R10aX&#13;&#10;rZulW6G7S7ddt1dPR89NL0mvSK9G75BeJwNjWDPYjBzGYsZexnXGp2HGw4KG8YctHNYw7PKw9/rD&#13;&#10;9QP1+frl+rv1r+l/MmAahBpkGyw1aDK4Z4gb2huOM5xquN7wpGHPcN3hvsO5w8uH7x1+2wg1sjeK&#13;&#10;M5putNnoglGfsYlxuLHYeLXxceMeE4ZJoEmWyXKTwybdpnRTf1Oh6XLTI6bPmXrMIGYOcxXzBLPX&#13;&#10;zMgswkxmtsms3azf3MY80bzEfLf5PQuKhZdFhsVyizaLXktTy7GWMyzrLW9bka28rARWK61OW723&#13;&#10;trFOtp5v3WT9zEbfhm1TbFNvc9eWZhtgm29ba3vVjmjnZZdtt87ukj1q724vsK+xv+iAOng4CB3W&#13;&#10;OXSMIIzwHiEaUTvihiPVMcix0LHe8cFIxsiokSUjm0a+HGU5KnXU0lGnR311cnfKcdridMdZx3mM&#13;&#10;c4lzi/NrF3sXrkuNy1VXmmuY62zXZtdXbg5ufLf1bjfd6e5j3ee7t7l/8fD0kHg0eHR7Wnqmea71&#13;&#10;vOGl6xXrVel1xpvgHew927vV+6OPh0+Bz16fv30dfbN9d/g+G20zmj96y+hHfuZ+HL9Nfp3+TP80&#13;&#10;/43+nQFmAZyA2oCHgRaBvMCtgU+D7IKygnYGvQx2CpYEHwh+z/JhzWQdDcFCwkPKQ9pDdUITQ9eE&#13;&#10;3g8zD8sMqw/rDXcPnx5+NIIQERmxNOIG25jNZdexe8d4jpk55kQkNTI+ck3kwyj7KElUy1h07Jix&#13;&#10;y8bejbaKFkU3xYAYdsyymHuxNrH5sX+MI46LHVcz7kmcc9yMuNPx9Pgp8Tvi3yUEJyxOuJNomyhL&#13;&#10;bEvSTJqYVJf0PjkkuSq5c/yo8TPHn08xTBGmNKeSUpNSt6b2TQidsGJC10T3iWUTr0+ymVQ06exk&#13;&#10;w8k5kw9N0ZzCmbIvjZCWnLYj7TMnhlPL6Utnp69N7+WyuCu5L3iBvOW8br4fv4r/NMMvoyrjWaZf&#13;&#10;5rLMbkGAoFrQI2QJ1whfZUVkbch6nx2TvS1bnpOcsztXLTct96BIR5QtOpFnkleU1yF2EJeJO/N9&#13;&#10;8lfk90oiJVuliHSStLlAFx6yL8hsZb/IHhT6F9YUfpiaNHVfkXaRqOjCNPtpC6c9LQ4r/m06Pp07&#13;&#10;vW2G2Yy5Mx7MDJq5aRYyK31W22yL2aWzu+aEz9k+lzI3e+6fJU4lVSVv5yXPayk1Lp1T+uiX8F/q&#13;&#10;yzTKJGU35vvO37AAXyBc0L7QdeHqhV/LeeXnKpwqqis+V3Irz/3q/OuqX+WLMha1L/ZYvH4JcYlo&#13;&#10;yfWlAUu3V2lXFVc9WjZ2WeNy5vLy5W9XTFlxttqtesNKykrZys5VUauaV1uuXrL68xrBmms1wTW7&#13;&#10;1xqtXbj2/TreusvrA9c3bDDeULHh00bhxpubwjc11lrXVm8mbi7c/GRL0pbTv3n9VrfVcGvF1i/b&#13;&#10;RNs6t8dtP1HnWVe3w2jH4nq0XlbfvXPizku7QnY1Nzg2bNrN2F2xB+yR7Xn+e9rv1/dG7m3b57Wv&#13;&#10;Yb/V/rUH6AfKG5HGaY29TYKmzuaU5o6DYw62tfi2HPhj5B/bWs1aaw7pHVp8mHK49LD8SPGRvqPi&#13;&#10;oz3HMo89apvSduf4+ONXT4w70X4y8uSZU2Gnjp8OOn3kjN+Z1rM+Zw+e8zrXdN7jfOMF9wsH/nT/&#13;&#10;80C7R3vjRc+LzZe8L7V0jO44fDng8rErIVdOXWVfPX8t+lrH9cTrN29MvNF5k3fz2a2cW69uF97u&#13;&#10;vzPnLuFu+T2te9X3je7X/svuX7s7PToPPQh5cOFh/MM7j7iPXjyWPv7cVfqE9qT6qenTumcuz1q7&#13;&#10;w7ovPZ/wvOuF+EV/T9lf2n+tfWn7cv/fgX9f6B3f2/VK8kr+uvKNwZttb93etvXF9t1/l/uu/335&#13;&#10;B4MP2z96fTz9KfnT0/6pn0mfV32x+9LyNfLrXXmuXC7mSDjKowAGG5qRAcDrbQDQUgCgX4Lnhwmq&#13;&#10;u5lSENV9UonAf8Kq+5tSPABogC/FMZx1FIA9sFnDRgsEQHEETwgEqKvrUBsQaYari8oXFd5YCB/k&#13;&#10;8jfGAJBaAPgikcv718nlX7ZAsrcAOJqvuhMqRHEH3aj0cZmRJQY/yL8BF3VwWgQD71YAAAAJcEhZ&#13;&#10;cwAAFiUAABYlAUlSJPAAAAIG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gogICAgICAgICAgICB4bWxuczp0&#13;&#10;aWZmPSJodHRwOi8vbnMuYWRvYmUuY29tL3RpZmYvMS4wLyI+CiAgICAgICAgIDxleGlmOlBpeGVs&#13;&#10;WURpbWVuc2lvbj4xODAwPC9leGlmOlBpeGVsWURpbWVuc2lvbj4KICAgICAgICAgPGV4aWY6UGl4&#13;&#10;ZWxYRGltZW5zaW9uPjI4ODA8L2V4aWY6UGl4ZWxYRGltZW5zaW9uPgogICAgICAgICA8dGlmZjpP&#13;&#10;cmllbnRhdGlvbj4xPC90aWZmOk9yaWVudGF0aW9uPgogICAgICA8L3JkZjpEZXNjcmlwdGlvbj4K&#13;&#10;ICAgPC9yZGY6UkRGPgo8L3g6eG1wbWV0YT4K4suUPgAAQABJREFUeAHs3XeAFOX5wPGZLdcbvcPR&#13;&#10;q4qAgAVEFOzRqJEolpiY9jOKvceoUbFHjSbGmESDYuwNowKiWEAExAaIiiD1KAfX65YfeZ6Zg9u7&#13;&#10;4/Z25+72dr/+Mc++U95538+8M7fsPvtqPvGvx4PGnv+++PzT/wVj587tEqurqySyQAABBBBAAAEE&#13;&#10;EEAAAQQQQAABBBBAAAEEEEDASQFXQD6WNtIq9XNol5OVUxcCCCCAAAIIIIAAAggggAACCCCAAAII&#13;&#10;IIAAAk0V8Myd+7oc4/V4JHo8phWTm1oX+yOAAAIIIIAAAggggAACCCCAAAIIIIAAAgggEIaAZlRX&#13;&#10;pXhlXzKqwyBjFwQQQAABBBBAAAEEEEAAAQQQQAABBBBAAIHmE/AkWZnUPp9fzlJVMzW1fqLdfKem&#13;&#10;ZgQQQAABBBBAAAEEEEAAAQQQQAABBBBAAIHEFNCZPVwuKyYmAr1GAAEEEEAAAQQQQAABBBBAAAEE&#13;&#10;EEAAAQQQiBUBT0Vlday0hXYggAACCCCAAAIIIIAAAggggAACCCCAAAIIJISAzujh14k+DOaoToiL&#13;&#10;TicRQAABBBBAAAEEEEAAAQQQQAABBBBAAIHYFfAEg8xFHbuXh5YhgAACCCCAAAIIIIAAAggggAAC&#13;&#10;CCCAAALxL0BGdfxfY3qIAAIIIIAAAggggAACCCCAAAIIIIAAAgjEtAAZ1TF9eWgcAggggAACCCCA&#13;&#10;AAIIIIAAAggggAACCCAQ/wJkVMf/NaaHCCCAAAIIIIAAAggggAACCCCAAAIIIIBATAtEnVFtz3Fd&#13;&#10;UlouHa0or5RY7fNJDAQCEl0u/Uzc6/FIOTUtWWJ6WopE03T2M3PaJawsEEAAAQQQQAABBBBAAAEE&#13;&#10;EEAAAQQQQACBmBdw9tPhmO8uDUQAAQQQQAABBBBAAAEEEEAAAQQQQAABBBCINYGIM6rLyiukL0WF&#13;&#10;pRKP6d9V4lG5GvvnZEo5M1kzqIsrNcP6u4ISWf/uuq0SF3yfJzErO0NiaqpmWkshgoXdrkKrXf36&#13;&#10;95Na+vXNlZiT005icnKSxMrKKokFBQUSv1+3TuK6td9LzI7zdkknWSBguMWgtFJ/EeGr0vuifZqu&#13;&#10;97ujuy8BRgABBBBAAAEEEEAAAQQQQAABBBBAYH8CZFTvT4dtCCCAAAIIIIAAAggggAACCCCAAAII&#13;&#10;IIAAAs0uYJ7+4+ODTTlLcXGZ7J5p6GF/mDhUyn1TNXM66KvW6gJ+jUGretPUskszNE2PV8rryjTT&#13;&#10;+pYPVku5xNovIyNN9w9zabcraOhn75MmHSlHpqdrPb6QObPtOaxN63z2HNoeaw7tklLNFF/43vtS&#13;&#10;j8vUubbjpV1hstbZzRfQzNrd2zUjvlQvn9G/k673J6fXOSaSFS11nkjaFl/H6P1YVKm/MMjq0Em6&#13;&#10;17d3e4nubxZLXFep91Vbzaz2B7X91dWaKZ6mjysj4LJexNdFpTcIIIAAAggggAACCCCAAAIIIIBA&#13;&#10;mxPQT2/aXLNpMAIIIIAAAggggAACCCCAAAIIIIAAAggggEC8CJinnRpeRnV5uc5dm2ZlTD84abAY&#13;&#10;ZPh1veG3UmubKuO25rB2aUbnjPe+kRrKkzTjOjVFM3UbqtZul8+vmdtTph4tuwYDmgHt91uZ3Q1V&#13;&#10;0MB6t9vK/HZpJvjctxfInl6vlttquxrobtir84tyZN9Trr5M4o97bJX44h33S1xaoNehOsLMal9Q&#13;&#10;r3dhcWqznkcqb4GFP6jjqLhU53SvKtU52iur9ZcHAesHB4ap3xklefV+yMrQ47LTrF8EmFp2usm+&#13;&#10;oNa/K1/niL/4b1fIKcYmaebxktsvlfJL23Tc+5J1P6fb0Vz1lftTpOrinbskZnXTjPFu1TukXGg9&#13;&#10;dwImmdXNdQ2oFwEEEEAAAQQQQAABBBBAAAEEEAhHgIzqcJTYBwEEEEAAAQQQQAABBBBAAAEEEEAA&#13;&#10;AQQQQKDZBDz2XM0NncHeXlysmaB3HN5Pdk0rL5QYiDSTOuSE6VZm9Q2jesiWGYvWSUy2MqvtuaTt&#13;&#10;w+x2FVntOvroo2RTdZVmgkaaSW3Xb89pbWdWH3roIbJpwYKFEttau+x+RRv96YOkirH9NVPVMPpK&#13;&#10;edxQzbR99z3NXE1O0lRhO2E43PNWVmvmbnOfJ9z2RLpfebVmhpcU6pzuuYdNkaqOnzhK4gEDukjM&#13;&#10;tBN5q/X+2rrua1m//CMdZ28uXCPltCz9hYE/yZk5wKXSPQv7PmrsOtm/ULD3t4+P1VgV0Ezx4pKu&#13;&#10;0sTrnrxF4jCzQOJbN1wr8d1i65cXDrtK5SwQQAABBBBAAAEEEEAAAQQQQAABBMIWIKM6bCp2RAAB&#13;&#10;BBBAAAEEEEAAAQQQQAABBBBAAAEEEGgOgUYzqkvLyuW8R3bVjNlebp2T2l+uc+7ajSq35ojeUKZz&#13;&#10;VQ/O1AxQe7sd1xTr3Ly90zSVNNWtGbT29j4pOjfxxC6aEbmsWM+TlmZn8Oqedrt69uwpK5KTNYO1&#13;&#10;ysqotuuLNtqZ2SlWu3r26C5V7t6tmcORtmvBgncjatrkyUfJcU1tV0Qnq+cgs2yZrP3LP/T6TOy8&#13;&#10;XcofLtRM1ZQ0ncN6e75m3NvXw55DvKZKlz0Hs46D9lk6vlI8Or7KSvd/nvR0HSeVQf2upbBYx2ll&#13;&#10;abGcosoaj/b5XNac4+kpet5OOXq+akOPDxi6vrBEx1tVSVHteqw5pHPSdVy3y9LMZp+13j5PSZWO&#13;&#10;00pPb1l1wcwLJU7uZo3zgnVSXr5Ir//WYr1fknO6yvr+w8dIPOkCK/5ouZQfv/ufEtdY/bPniq4K&#13;&#10;aDt2b/1BtldZ/enfybofkrSfu6zzlBbtlv1cXt3es3Pt+0o21lporvW6neoSNPQXCympet26Z+t1&#13;&#10;qHarS7Tt6dtZ+1MR1Hp3796p/bLu63DHUVCbbQQMdQ95zOypUzOp127X8Wa6dS77AdZzpyiYJeeN&#13;&#10;1NXuR36llVmfv1XqC1pOuZ31/qky639Oys4sEEAAAQQQQAABBBBAAAEEEEAAgQQSIKM6gS42XUUA&#13;&#10;AQQQQAABBBBAAAEEEEAAAQQQQAABBGJRoNGM6spKzYCe0EEzHP1WRqcR0AxEu1M/lGqG4h9Waybt&#13;&#10;9QMzZdMB2Zp5+WWhZo7e8a1mvN4yNFu2D0oP+azcZ58vSbZ/uFMzW1NTNTPRPp/drm7dNBO1slIz&#13;&#10;PgMBbYe9n1OxslLr7dqtm1S5NS9PYrTtOumkE8Nq4pw5b8h+/pA5wcNtV1gnCWOnQGVH2euUc4+X&#13;&#10;ODZJM2xzvlgi5Qe+1wzdqb/8pZSnDtOM9245ur7mapdqhunyec/Jfk+8vkqiJ6uTxEBlO4kNnee5&#13;&#10;zTqedpVr7D9lmux/1rGaiTyog46fPbMwy/qK3Xq+71eo47+eWSrrXRkdJOYXaj9yjzpTyuecqHOS&#13;&#10;D2qvGa+Bks2y/tP5L0uc9dpXEpOtjOKSgI73impt/y9v0/5PzNYM5o+f+Lvs/9+q0RLP/PEREk+y&#13;&#10;Mp8NQ8dv/g/q8P7HWh5+nO5/4Q2a+XvnVf+W4/Jcel8VVOh4/MN/bpb1g43aczD/Z5selzX5Gtn+&#13;&#10;5Nn6iwBjk7rPuPEdWR809X6UgizUb+Sv75DSrI56PVKCpVLeuPQtif/851yJhUl6faNvzwKpb5dX&#13;&#10;2zP5l1dKucnjKEOfV3JwrYVm/B93+2Oy9jh7W9FCeXXDjKck7vYOlhip6yXXz5fjA4OmSrzzvmMl&#13;&#10;9tiu3nfd8byUi1N0fFaSWS0eLBBAAAEEEEAAAQQQQAABBBBAIHEFaj43TFwCeo4AAggggAACCCCA&#13;&#10;AAIIIIAAAggggAACCCDQmgKNZlT7fJqxmuvRGKgo0/bak8BarR+YqXPL3nTEEFlz6wdfS5zWVTM/&#13;&#10;n83T468/XDMVB/p07tlAuWZoWtUYhqlzyuZ6NSPS59PM7WDI+ex2paXpftXVWn/ofjX1RvnCNDWj&#13;&#10;Oj1dM0edatfu3ZpxG27z7PPa+4fbLnv/5o4Bv87tO3zMADlVDzux2dBM+YpqzVBOSddM4NGnzpD9&#13;&#10;OpReJ/Hu9/IlBg3N4JVCPYu8cq1nyDk3yNbfH23vrxmqRXmaAV2W2UO2d22nmcTDRuZK2T1rmcS8&#13;&#10;Qs047nPGtVK+9YTOEmsWAa3PlaH1jDn1d7JpaPdHJV7z108lllhzVfc9RzOAJ2bruP36iftk++zq&#13;&#10;syXe+6thEpMMneN89VLNoPaOOFjWD+ij90/Ws5dJ+dad7SU+cM5hEs875r8Sb3lL7x/DnSvlBhfa&#13;&#10;/AY32xsa2i3ZyqQOVFm/VEjS+7zX2NPl0N930Ot62R81EzqY1Neusv7Y0Ilq9tYd/D49T8TjaIGO&#13;&#10;I8Pds6bmfV8ESgulWFCl5wvs0HJApyrfd9f6XzfSj2BQn2MdD9IM/9xkq5pemiE/ur1mVC+wMvmD&#13;&#10;Xn1Ohp4saOj6gsIS2VRRps9f05pzPSdDG5yeqhn9O4p1PPurNfa0fslQac2NHVo/ZQQQQAABBBBA&#13;&#10;AAEEEEAAAQQQQCBWBMiojpUrQTsQQAABBBBAAAEEEEAAAQQQQAABBBBAAIEEFWg0o9pOZE73VwhR&#13;&#10;oLK8fqoq3T44rUq2nztCM1Af+WyjlC88QMvDy7dI2V9WXH891toMK0M1YGW0hmZK2+2yErCN6mrN&#13;&#10;7Ayt9OOPPwldFVZ5/Pix9e6XnKwpwtG2y648dM5pe31DsaH9G2tXQ/U1dX0jiaT1VKfjYcntmjl9&#13;&#10;zyrNhD7kkrtk32vGaUZ87hEjpOx6W+cKDjaS2erP0EzV6TWZ1Hr9v3j0eqnnjoWaqZ5+hGZq/+Oi&#13;&#10;/iFt0wzhQNpBsv684ztb27WeVf+6Wcq3zc2TmH7ILyTed7lmNmeNPUPKU17UjOrZ+b2kfNLhmlFu&#13;&#10;7Jon5ScX6Xg5/i47k1rnXF9w202y/dGV2o5R1z8s5WsPkLBnam1tx7YP3pIVq87+jcThYzXj2vv6&#13;&#10;+1JuzMmeo9uqtZ7Q0BXV8396j2Z2z1yumbxZoy+UOv50leXQf4qUj+72rsSnrUTmek5krWrofPYR&#13;&#10;DW1v4jia29A40jm8595xtZzwn+s1893t1u/sOuXoHOOmPs7sRtUTG2qn7upy6XXNm/8fWfFSxwkS&#13;&#10;u+/8SOL8bXreYHqGlOs832oyqWWzceBPr5IXFx2bK9G1fZXE9157TeJLH+hztu+0K6X8677fSXzq&#13;&#10;kRckbrbmNJcCCwQQQAABBBBAAAEEEEAAAQQQQCAGBciojsGLQpMQQAABBBBAAAEEEEAAAQQQQAAB&#13;&#10;BBBAAIFEEtiTUb3/7ppWynJRlc4BnR3UTEGjgQO/3K4Zi7M2a8b0r0f2lhM8s3KTxN7dNZPwQJ2C&#13;&#10;tu7JrfMVWudzWR+lh57ObldZmaY+2pnVoZmJk4+eXPccYawpKtQ5a+1d7fOVlur5om2XXW/onNP2&#13;&#10;+oZi6P7htquh+lpuvc7Zm5msA+77L7fpqcflaszoIDHdut46g7Nuqr3U4z3dNUO5ZgbigGaQzl1q&#13;&#10;ZVJn6tzOtY/dWwoGdBy7umsKcx9tnmFY9fz3Q21ft47arm1fvCsHf1KkmcTHZHWU8oh+mhHrNXTu&#13;&#10;9b7WXMTly1fI9s3ePhIHtZNgGJXfyouP1uocwl5rLnZra50QrNQU5a0luml4uu2kDo0lMIfeN3VP&#13;&#10;YK2x+1+zg9Zfbc1N3aOd9nPHqg9ljy/L1eHwVG3PoG6aOW400qDI22M3LMxxZDbmowOtd47GSk+a&#13;&#10;nKDSmqRaj7bPWTc22g9D6830b5CDX/7bIxI91i8FcjLU02dY8CEnLKzQHZMOmCbHXWxlUqfYTems&#13;&#10;4/+4C+1ob7DitpXyYmexloM5IdspIoAAAggggAACCCCAAAIIIIAAAjEmoJ+mxFijaA4CCCCAAAII&#13;&#10;IIAAAggggAACCCCAAAIIIIBA4gg0Oke1PXfr2hKds/bgJDuj2oqW1bflmhl45xaPrLn+kD4Sh5ma&#13;&#10;0td3jJbvWLpe1t/YXTO0B6aGpBJac1OvLdPtbrfOaRyaKW23q6hI5/zNyNAU7dD9du9qODdXGhLm&#13;&#10;ws5cLi7W1Fa3WzMeQ88Xbrvs0/r9mmFulxuLofuH267G6g17e8jlCj2ukc2G3V5fZUi/TfXcmxkf&#13;&#10;WrNd1nFm12Plo+7ZqGcOWisCVspr49/ENNJiq56glfm693x2ezS6UjPlhc64bRil+aVSDlodCj0u&#13;&#10;YLW3di11S0FDx3+qhj0V61zRlXZKr5UZvrcXev8lefWMpr1f3aprr9lbQe31dsnaHrCuk7cGVjdY&#13;&#10;zTACLdQe+/o3PI5scX1O7e2e5WK332+1363RtH8x4nA/7PMHrfrt54a93mY2rHEWDOjzL7uDPnfz&#13;&#10;tn4lu8y7688SP/QcIPG4006SeML4XImZhV9KnP3Q2xL9qdpf+3yykgUCCCCAAAIIIIAAAggggAAC&#13;&#10;CCAQgwL2xzUx2DSahAACCCCAAAIIIIAAAggggAACCCCAAAIIIJAIAo1mVHu9mqH5QYFm+I3sYuUA&#13;&#10;hmQC98rUOVdvGddL3PqWbpboK9WM5yHpWVK+ZVxfiV0LNkoMVlmT70ppz8KjGYAfWFNE2+cPzQi0&#13;&#10;1+dt2y5H9kvrIzE049iuNtpoZ1Bvs85nnz/adq1Y8VmTmubz6XWwDwq3Xfb+0ca6GaDR1hh6fGNn&#13;&#10;0O3V276RA/OMkRJ7uQZKPGFiD4kr52smfafOdo6zrK5ZmNYk4/4tmqm6wRgt2wa6Bkg84YguEm+b&#13;&#10;mycx/ZAfSzxEh/Ge1zoZ88r1On4DrnLZrjNPG0Zypk5WHSzdIus3WcO8X0ZPKQ/toBnkq7dqZrmd&#13;&#10;yCsb9yzszHJXx0Gyqp/VjfIV30u51Mq8dfn1/tquCdzGkHS9DwcP6yj7Va3ZKrHhhXo2rK5bNhVq&#13;&#10;z3pNPUGqOtiai9swdC7vLzdVyXp3s7en4Z7U3mL94qNar4v1gxDD8OoFzO2jThu+03EStK5f72y9&#13;&#10;LsVR9sPOnC5y6/Pwx786W5rXPX+RxOdfWSbRk6btqLbnqrYy7bNS1H37h0/JftfO1Uz6HtmaWu+p&#13;&#10;XC/r33j0TokvP2SNPLc+r7tl6XeQPnsO9HAz66U2FggggAACCCCAAAIIIIAAAggggEDLC5BR3fLm&#13;&#10;nBEBBBBAAAEEEEAAAQQQQAABBBBAAAEEEEBgHwGPPZfvPutqvUxK0gy9xcWa6XySNRd1rjWnq2Gl&#13;&#10;giZVaspobsE6Od5fbqV4WrX5i3bLq9xqzbwMVFZIORiw5iq25qZeV6afnS8u1czGjEzNIAxtp92u&#13;&#10;gt1ab0mnDlJfcrKVyepQBqE9F25ZmWZm7t6tqd6ZmWlyvkjbdehhh8rxTV0UFhTIIU1tV1PP01z7&#13;&#10;25dFR1PDZ2k4w1ePNPM/kYOf/fhEiVeO1znKh593i5SfOK/hunWLVU/xF1Kc9fZOibceq5nIwy64&#13;&#10;Xcqzz7da4qrd4ooVL8v2tzdr5m4wTcf9diuRd+jgwbK9o2+uxDnvaObxxFM0U/vMGy/V7Us0o7fr&#13;&#10;gNrfGQ380bmy/fKs8RK7GTskvvqGniczVfcvrdB6312u99/EiZqh2+PMP8r+T/1I7zN/SoqUw18k&#13;&#10;ya7jrvuTxFk+PT5VV9dUU7zoRXm9cKfOpewKNld7ak4pLxofR9b1DWhG/OI1+kuEMSP0eTb4wnul&#13;&#10;nllnqY/Xs1bK9//uAYl5QX0uReoaDOr16TblLKnv9MP0+WQYfaRc8PHnEufm63Ml4EmV8t6Fjjsr&#13;&#10;MX9Pir4+bzSv2jCSDPVOyrJT2+2oNehTds9rG2pvxbxCAAEEEEAAAQQQQAABBBBAAAEEYlKg9qdj&#13;&#10;MdlEGoUAAggggAACCCCAAAIIIIAAAggggAACCCAQzwKNzlFtdz7JylS+f5tmJt7WVTP6Mg0rhdSn&#13;&#10;GYh+X00un31orei35qyuWWlNxlsc1Azq+7ZpxmNyip26qZmFDSUGJifrfmvXaqbpgIH9pWqXlaEd&#13;&#10;Ood0zXkbeWFnLAesjHG7/pQUzfDek6ooNUTarvydOsdxI82osznadtWpsIkrtNdNPGif3Rs/vvE9&#13;&#10;/lddpxTNIP700Vul9pnrNLP62NF9pJxj6vZd/lwpjxmiGdeGX8en37qu7dL1fN89rXP93rL7TNn/&#13;&#10;3ON1zup+1pzFRplm5n727iuy/ckXlkv0ZGimq1H6rZTnrdL7Y+iI46U87eAPJD748v0S73Fpqvd5&#13;&#10;U4dLefKxev7C9aukvKZsoMTBQzTj/uD8r6U850//kPh2nmYAB1M0czotTe+Xb5+8T7b/PTBd4umH&#13;&#10;D5DY3sqkdlkZuCU7tsr6tZ9tkRiwfhlhGuq1+tN1sr730B4Su2bXzqSu3r1e1i9751WJT83RjHRv&#13;&#10;ujqkBaNrj18fA4b9WJGT1LNQtXo2hKzKTtM9l/zlEdnS67dnSzzugE4SU9K1fxV5+guQ5DTNxG5f&#13;&#10;qcdF6mr3Y+fnOk7WT50q5+uxXcvLdlqZ+Nac0pE+p6RSFggggAACCCCAAAIIIIAAAggggEAcCJBR&#13;&#10;HQcXkS4ggAACCCCAAAIIIIAAAggggAACCCCAAAJtWcCcOuXIcJMTpZ9VlZpJneXTuVVndCiW9f08&#13;&#10;ur4Go6FUYyuD2t7ve59mRD+YrxmihV7NcExO0vX2fo1Fu13+gHanZ0/NCLXnrLaPbyhz0c5Utver&#13;&#10;rNTM202bNskql5XpGS/tsvvZ1Og3NHO2dNd2OdS+6j2y9DuPUk9HWd/Q9gqPHl9cpXPqVpXky/6m&#13;&#10;W4G7WXPulpk6Hhqqp8jMkuNcqdbcvvl5Ui70WcPZbCflw2bcJvHycXrewOrHpPzbO5dI9Kbr8ZVB&#13;&#10;zZQvrdDrHqjU2YB91g8GDGvcpidrPzNTtf3VVuZ+uV/bG8g5ROr9452nSewb3Cxx7sN/kfjvjzWT&#13;&#10;2UrYrZlC2GXNgR20xq99U7pcer722vw9kxPrC3u7VLpn4Tes9pdY7a6qlE1797PmbLbOY881nZGm&#13;&#10;9VUb2p/SkiI5zu/TK+u3+2+dyLTak2HdnmmWvy/kvo62PVWNjLNwx1GldX2q/Nq/ijKdY95XrZnv&#13;&#10;to/t3D1LM8LLXdrBaPtRVG2NE2ucBy2/bllaf4Wp57N4CQgggAACCCCAAAIIIIAAAggggEDCCpBR&#13;&#10;nbCXno4jgAACCCCAAAIIIIAAAggggAACCCCAAAKxIWBOOaZpGdV2s33WnNRVlZq5OS5JMzkPTdY5&#13;&#10;dPslaUZmpqkpmcVB/Ux8bZVmfi6u0MzpT6o1o9NrzTXt9USXYWi3y86ITrcyRjMyNeM1NVXP67JS&#13;&#10;pAMBnVu7rFzbXVKsc/WWlWl/kpK1vfHaLvt6tp2o46O4VDOwj/j9vdL0iwbqOKuwMooDaXq902q+&#13;&#10;itE5iD+8+1rZ/7lv9PpWeO1U5WgFNGO5qFLHS+agY6TCKy/VuaoH67AzArvWyfoVK3+QmFeov0wI&#13;&#10;eLW9Hbto3PqiZn6/l6f3UYXHyhyPtpkcjwACCCCAAAIIIIAAAggggAACCCCAQAwK1HyMF4Nto0kI&#13;&#10;IIAAAggggAACCCCAAAIIIIAAAggggAACCSDgaWjO5sb67nbrZ9ypaZoquqxaM0mXlGhGaCBgT25r&#13;&#10;zwKrGaf2XLBuj2bEpqRqtOeIjrQ9dnvtdqWl6dywldU653DZ9h2yS7jtSrXmII73dtlubSXaoylo&#13;&#10;ZRibW7+Xpm/v3kti5wwdf4ahcxAXblgp6xe+8qzE/67SjPlAcrqUox1vUonWJMvMJB1vpd/MlfLN&#13;&#10;v1sscfTkyRKPGjdM4qDxk3S93jaGEdTM6ZKdmmmdn6T3V8DQHjvXTjktCwQQQAABBBBAAAEEEEAA&#13;&#10;AQQQQAABBGJKgIzqmLocNAYBBBBAAAEEEEAAAQQQQAABBBBAAAEEEEg8AfPoyRPsJNXE6z09RgAB&#13;&#10;BBBAAAEEEEAAAQQQQAABBBBAAAEEEGh1ATKqW/0S0AAEEEAAAQQQQAABBBBAAAEEEEAAAQQQQCCx&#13;&#10;BSKeozqx2eg9AggggAACCCCAAAIIIIAAAggggAACCCCAgFMCZFQ7JUk9CCCAAAIIIIAAAggggAAC&#13;&#10;CCCAAAIIIIAAAhEJkFEdERsHIYAAAggggAACCCCAAAIIIIAAAggggAACCDglQEa1U5LUgwACCCCA&#13;&#10;AAIIIIAAAggggAACCCCAAAIIIBCRABnVEbFxEAIIIIAAAggggAACCCCAAAIIIIAAAggggIBTAmRU&#13;&#10;OyVJPQgggAACCCCAAAIIIIAAAggggAACCCCAAAIRCezJqI7oOA5CAAEEEEAAAQQQQAABBBBAAAEE&#13;&#10;EEAAAQQQQMARATKqHWGkEgQQQAABBBBAAAEEEEAAAQQQQAABBBBAAIFIBTyFy7ZHeizHIYAAAggg&#13;&#10;gAACCCCAAAIIIIAAAggggAACCCAQtQAZ1VETUgECCCCAAAIIIIAAAggggAACCCCAAAIIIIBANAKe&#13;&#10;KVOnRXM8xyKAAAIIIIAAAggggAACCCCAAAIIIIAAAgggIALz5j4bkQQZ1RGxcRACCCCAAAIIIIAA&#13;&#10;AggggAACCCCAAAIIIICAUwJ8UO2UJPUggAACCCCAAAIIIIAAAggggAACCCCAAAIIRCTAB9URsXEQ&#13;&#10;AggggAACCCCAAAIIIIAAAggggAACCCCAgFMCHqcqavV6XCnShN4nj5U4xL9K4oI5OyX6ZMkCAQQQ&#13;&#10;QAABBBBAAAEEEEAAAQQQQAABBBBAINYEyKiOtStCexBAAAEEEEAAAQQQQAABBBBAAAEEEEAAgQQT&#13;&#10;iJ+MatMrly6nf2eJnXZ8I5FP4hNsRDvWXbfUlHHgCImHTc2V2KWDjjPTXyXl4o0bJS57+jOJG0uC&#13;&#10;Eg3DlJgybIzEk6Z3l1j4+jsS3/m4RGJAliyiFTBTMqWKLv0yJFZ8nyexoMK+Ho2dgevVmBDbEUAA&#13;&#10;AQQQQAABBBBAAAEEEEAAgeYU4HPc5tSlbgQQQAABBBBAAAEEEEAAAQQQQAABBBBAAIFGBTzTZ54h&#13;&#10;O2n+6P9eagZi5Y7tsn7dwi8krvi0UGJ1uAmKsjcLBNqmgNk+Vxo+8acDJWas+kri+y/nS6ww9ccI&#13;&#10;aTn6XU9hncxdzdD1tsuW/dNcmoltdE6Ssm6VlywcEHD3GCa1HHVujsQv798msakZ1VwvBy4GVSCA&#13;&#10;AAIIIIAAAggggAACCCCAAAIRCJBRHQEahyCAAAIIIIAAAggggAACCCCAAAIIIIAAAgg4J+Bxbfxc&#13;&#10;apv76g6JPm+qxHYjhkoce8ZREtOr35L43hcVEkmsFgYWcSrgzukgPcs2dS7pVfN0zvMftoU7q7Tu&#13;&#10;V7x4odTzyjq9r6q2FUnZH6dubbdbXK+2e+1oOQIIIIAAAggggAACCCCAAAIIxIMAGdXxcBXpAwII&#13;&#10;IIAAAggggAACCCCAAAIIIIAAAggg0IYFPMGyYmn+rs0FEqsMjTs36PqkAcfJ+lFjO0pM+nKTxEor&#13;&#10;pdrVrq+Uj7zwQIk92+tcvPYcvNX5Otf1t28vl+0rviyVWCej1NRZsjOGDpbtoyblSuzZK02izghs&#13;&#10;GIEyzUhd/+oHsv6jL8olNp7hrZ/Jpx04RvY/4azuEne/8o7E95Zof+12OdYvT7rU3/uYgyWOGtdV&#13;&#10;YlaKBMPwV8mLkq2a0b7mxSVSXpkXkrnr0gO6HTlSto8+vIfE9ukq7S/UuZO/n/+prF+6XOcU9zUO&#13;&#10;I/s3eeHU9fJkyKn7TNF+HWz7JGv/yzZulO0rX9fM/683qldNtyyXXiePlf0OHtZOYnaWPQ51z8q8&#13;&#10;LVrPazoOV64LqSepk2yfcN2REvva10dKhnHQpafJq4Ossj2X+5YnXpM189dUSzRz+kk84ZpREjUv&#13;&#10;W17KouqL9yW+8IzeF769m+p/Fe348eRIvaOvOEZi/zULJL74yi6JNeO90xApn3y5/pKi+F+vS3nB&#13;&#10;N7VbaGZ0lvXDp+rc3b37aw9zcnTubY/91VdA78v1T82T/T9YXds76vurkes16nK9XnoVpAmyKJr3&#13;&#10;tsTXFuj9HnT8esXIeN7bZV4hgAACCCCAAAIIIIAAAggggAACbULA/lipTTSWRiKAAAIIIIAAAggg&#13;&#10;gAACCCCAAAIIIIAAAgjEn4CdqFxPzzSj1VeTcqmZu3amtH1AsHSnvPzu7aUSvy7UOax9bp2Tt+sR&#13;&#10;mtN48FnjZHvx5nclrtll58TqZ+Xpow+V9SefrhnHVWu+kfKK57T+olLd35Ol9Rqba2doys71LqxM&#13;&#10;7YNHy9bjfqL1735d27HwE82stLtpVxF1v0zNMO1xymSpctIYzbhd96ZmTC/dou13d+0n2w89UdvV&#13;&#10;JUs9ajKqTc0M7nLyUbLflNGVEr+e85HEpTv0imQfMEzKh5w+QaK5WzNHF6/V89rasjGqhUPXy/b5&#13;&#10;8SRpzZEHazvXvrFYykt3Wf0+XHOYD/lNpqx3PbBQ4sod1hWzfNr110zfnDIdNx++tE32q0zSDNde&#13;&#10;R2nG9qjzZbVReM/H8mKjNa6Mas0wXv6wuq3uq+c99vQs2e+bJ9X725pxq6JVBbUzjoNFmgH+3v06&#13;&#10;br1WRvSg8w6XevRqaxv2u7R9oh0/+z1J0ze6srvJQUMO0fFavlgz3Rd/q/dRufVTC3eaXj/fpvrH&#13;&#10;X9T3V4TXy1eiv+iw7wfHr1esjOemX1qOQAABBBBAAAEEEEAAAQQQQAABBFpVQD91bNUmcHIEEEAA&#13;&#10;AQQQQAABBBBAAAEEEEAAAQQQQACBRBaok1FtJmnGcoeDRojLAd0193Dnq5pxas9NbaMFqzSTcuMX&#13;&#10;Gu31dty5Wyf7zR2qGao9O+kp1+zSTEsjuYPsOvIEzdB0faOZ2W/++wdZXxYyVbNdb6PRpRmd7Sdq&#13;&#10;JuukY3Wu6I3P6Ry9H39WIlWEZlLb9UbbLzO7p1R10JhkiQVvvifxo/fVye6Wq1DnVK6wMqplp30W&#13;&#10;ZnYvKY0aqxnaG2dr+5eu1MxqOzN02w9ar7ffcbL/QeO03qVrdS5kS3ufmiN86dD1MnO0XyNH6fjY&#13;&#10;NeddadDijzTj1fbZsk7nOk67aoJsH3Gk9mvNC5qxXDufec+U37u0v5vWaEZ1laExb7dmZPe8KFfq&#13;&#10;ye2qmfYb11o1BHUklOWrY1WOigUMXV9urS/YYbdMqqm7COhxpTsscbdeoYomXgCnxk/dBjq1Rn8R&#13;&#10;sOuzdVLhug3qFG7t0d5fRqxdr1gbz+FeCPZDAAEEEEAAAQQQQAABBBBAAAEEYkSAjOoYuRA0AwEE&#13;&#10;EEAAAQQQQAABBBBAAAEEEEAAAQQQSFQBj2vwEdL3n84MJaiQFXnvL5L44Se153a193ZlaSb0iBN1&#13;&#10;juQBA7NlU7omyhpVpZppmWzoZ+JVXp1Tueb47I7yslOqZp5uX7pVyhFnUlsVu4ccIq+mDtF6Nz//&#13;&#10;lpQXfaYZurrW2rmeEG2/3B2sOZONMqn96+9qZwrXc8p6V7k7dJL1OVaGuPeck6V8br1777OyKk0K&#13;&#10;Nnd1Yx3e59D9vXQ5dL08lk+2oS5ff6/jLTRfOVixW5qzYat2oF/P9lJOdWlGteY/76/Fui1QVCgv&#13;&#10;ygzN6E9Lie3vaJwaP43LtM4e0d5frdPqhs/KeG7Yhi0IIIAAAggggAACCCCAAAIIIIBAOAKx/Wld&#13;&#10;OD1gHwQQQAABBBBAAAEEEEAAAQQQQAABBBBAAIE2LeAJbvhMOvDWKzskVlXp3MdluzXDtTo0xdXu&#13;&#10;rlvn/B16vmZkj8zYLFuWv/iFxLxdOvevu0NvKR8+fZB9ZO0YkulrhpRr7xx+KbhV57heZ+bKQf1+&#13;&#10;pBnWw/IWS3nVFp00uM7pHOqX6dLMcdNQwECgdia5NCKMhWnqdwmmodfj26c+lKNWNzJXcrBaM8fL&#13;&#10;63QwjJPub5eQ+py6Xvs7pSPbAnodapof2eVwpCnhVOLU+Kk5l91xtz2eara07AuH7q+WbXQMnq2N&#13;&#10;jecYFKRJCCCAAAIIIIAAAggggAACCCAQYwJkVMfYBaE5CCCAAAIIIIAAAggggAACCCCAAAIIIIBA&#13;&#10;ogl4guUl0ufCrTqHb1W4Al7NqO7eVQ8oeOtLebF6pdZnJ2KbRVmyXvOB61YeKMqXlTvLNcW19yFd&#13;&#10;pJy2eqPESOeqDuzWDO8lz62VevLPnijxkN8cLtF8VDOTV27RzG874dRwqF/+wgI5T6nRXWLXXsl6&#13;&#10;3jyds7rmfLK24YUvf7tsLDR6SOzcVY/8ZGWRlHUG8IaPd3qLU9fLl68Z/Ha/uvXTSc1dW2vP5W2m&#13;&#10;tJMu9O6m46Ny9S4pl9sDzO10Dx2uL6gNrdZhZnjTdI7sxr4hcmr8GAG9o0s0wd5I6ZwhHUwydY5v&#13;&#10;X7gD0SkWh+6vOs3x6Z3gN3RApHjr7BHeigivV8KM5/AU2QsBBBBAAAEEEEAAAQQQQAABBBBoskBj&#13;&#10;n5c1uUIOQAABBBBAAAEEEEAAAQQQQAABBBBAAAEEEECgKQKa3tmUI+x9fZo5vU0TM42R44fJlsH5&#13;&#10;30vcUaSZpK7sbClrPrFhWImddi2GUakVfD5XM4f7nDJOtp1wnmbSrvxMM2+LyjT105WWJttTS7ZI&#13;&#10;/PY7zdVuKDHUrNTM5tVPvSf7B8+bLHHshWMllv/5Y4lrd1spug71K7Bzg9S7at1QieNPOUziOPdq&#13;&#10;iZuKlT5nWC8pa965YRRLae8iWKCZ5Z9+MkRWTjlmksYMrWfNN5pZXWVoCml6J427Plkn++2saEhG&#13;&#10;Njd94dT1KlCfzz7Vfh19os51fqi5Str0wy716XzYgVLul6KZ1MsXarQSlJve/pY+IqBzvu/aqpnN&#13;&#10;5kgdDweO0euSV5UqLUqr2Crxu2/0DnFq/BgBvT+2fq73gXG8eh46Wcf71+t1u6uL3m+a1153HDrG&#13;&#10;5tD9Fdoef4E+R4qCubJpwNTBEvMX75ZYnazPjfRKdf52jeUsW/dZRHq9EmU870PFSwQQQAABBBBA&#13;&#10;AAEEEEAAAQQQQMBJAZeTlVEXAggggAACCCCAAAIIIIAAAggggAACCCCAAAJNFYgio1pzf1fOWiLn&#13;&#10;TD5FM6oPnD5Jy/ZH4AHNfa3cpRmPm4qtzOWalmq5eMkiWfN6qWbYjprUR8qjpg2SaE9FbM+pveV9&#13;&#10;ndt6rZVR3ehczdWaebxmtp4ne8ZEqfewczTzctejmqG8u9qhfgV0ruVvn/5AzpN06kiJI045VOIg&#13;&#10;Q11Kt2nGrazcswgaOhezXTaCmom79dV3ZNW8XZoRO/LQ4VKeMN6WUceKLZqp/MnndkZ1TU0OvXDo&#13;&#10;eln92vzyu9KuhWWjJY6eOk5if69mHFds1ozyZY99JutX79DzS6FNLPQ6b5+7XFr7dadREoeernOl&#13;&#10;D/PpnOVb51vj2cqoNpwaP4Z6FS1aLOddmDVG4pgj9RcFRx8jxT0DT9tZtk1/wbCjWP2trc4Fn0P3&#13;&#10;V0iLgoU6Tha/1Em2TDhOn0cTfmbdT9V6P262nL+zMqpDqtlTjPB6Jcx4rivGGgQQQAABBBBAAAEE&#13;&#10;EEAAAQQQQMAJAfvjZCfqog4EEEAAAQQQQAABBBBAAAEEEEAAAQQQQAABBJosYF516g3NlDrZ5LYk&#13;&#10;5AGePpphe9pvukn/1z3ylsSlmxrNEU9ILzpdW4DxU9uDEgIIIIAAAggggAACCCCAAAIIIIBA6wrM&#13;&#10;m/tsRA0gozoiNg5CAAEEEEAAAQQQQAABBBBAAAEEEEAAAQQQcEog8jmqnWpBvNZjeqVnHcf2ldiu&#13;&#10;rFBicYnOGezKbCflvsfo9pSC76S8fjuZ1AKR6AvGT6KPAPqPAAIIIIAAAggggAACCCCAAAIIJJQA&#13;&#10;GdUJdbnpLAIIIIAAAggggAACCCCAAAIIIIAAAgggEHsCZFQ31zUxk6Tm7H65EkeNyJKYbH81EKiU&#13;&#10;csG330hc+PoqiTurJLBIdAHGT6KPAPqPAAIIIIAAAggggAACCCCAAAIIJJSA/bFpQnWaziKAAAII&#13;&#10;IIAAAggggAACCCCAAAIIIIAAAgjEjgAZ1c11LQKlUvPaZ+ZqbK7zUG98CjB+4vO60isEEEAAAQQQ&#13;&#10;QAABBBBAAAEEEEAAgXoFyKiul4WVCCCAAAIIIIAAAggggAACCCCAAAIIIIAAAi0lwAfVLSXNeRBA&#13;&#10;AAEEEEAAAQQQQAABBBBAAAEEEEAAAQTqFeCD6npZWIkAAggggAACCCCAAAIIIIAAAggggAACCCDQ&#13;&#10;UgJ8UN1S0pwHAQQQQAABBBBAAAEEEEAAAQQQQAABBBBAoF4BPqiul4WVCCCAAAIIIIAAAggggAAC&#13;&#10;CCCAAAIIIIAAAi0lwAfVLSXNeRBAAAEEEEAAAQQQQAABBBBAAAEEEEAAAQTqFeCD6npZWIkAAggg&#13;&#10;gAACCCCAAAIIIIAAAggggAACCCDQUgJ8UN1S0pwHAQQQQAABBBBAAAEEEEAAAQQQQAABBBBAoF4B&#13;&#10;Pqiul4WVCCCAAAIIIIAAAggggAACCCCAAAIIIIAAAi0lwAfVLSXNeRBAAAEEEEAAAQQQQAABBBBA&#13;&#10;AAEEEEAAAQTqFeCD6npZWIkAAggggAACCCCAAAIIIIAAAggggAACCCDQUgJ8UN1S0pwHAQQQQAAB&#13;&#10;BBBAAAEEEEAAAQQQQAABBBBAoF4BPqiul4WVCCCAAAIIIIAAAggggAACCCCAAAIIIIAAAi0lwAfV&#13;&#10;LSXNeRBAAAEEEEAAAQQQQAABBBBAAAEEEEAAAQTqFeCD6npZWIkAAggggAACCCCAAAIIIIAAAggg&#13;&#10;gAACCCDQUgJ8UN1S0pwHAQQQQAABBBBAAAEEEEAAAQQQQAABBBBAoF4BPqiul4WVCCCAAAIIIIAA&#13;&#10;AggggAACCCCAAAIIIIAAAi0lwAfVLSXNeRBAAAEEEEAAAQQQQAABBBBAAAEEEEAAAQTqFeCD6npZ&#13;&#10;WIkAAggggAACCCCAAAIIIIAAAggggAACCCDQUgJ8UN1S0pwHAQQQQAABBBBAAAEEEEAAAQQQQAAB&#13;&#10;BBBAoF4BPqiul4WVCCCAAAIIIIAAAggggAACCCCAAAIIIIAAAi0lwAfVLSXNeRBAAAEEEEAAAQQQ&#13;&#10;QAABBBBAAAEEEEAAAQTqFeCD6npZWIkAAggggAACCCCAAAIIIIAAAggggAACCCDQUgJ8UN1S0pwH&#13;&#10;AQQQQAABBBBAAAEEEEAAAQQQQAABBBBAoF4BPqiul4WVCCCAAAIIIIAAAggggAACCCCAAAIIIIAA&#13;&#10;Ai0lwAfVLSXNeRBAAAEEEEAAAQQQQAABBBBAAAEEEEAAAQTqFeCD6npZWIkAAggggAACCCCAAAII&#13;&#10;IIAAAggggAACCCDQUgJ8UN1S0pwHAQQQQAABBBBAAAEEEEAAAQQQQAABBBBAoF4BPqiul4WVCCCA&#13;&#10;AAIIIIAAAggggAACCCCAAAIIIIAAAi0lwAfVLSXNeRBAAAEEEEAAAQQQQAABBBBAAAEEEEAAAQTq&#13;&#10;FeCD6npZWIkAAggggAACCCCAAAIIIIAAAggggAACCCDQUgJ8UN1S0pwHAQQQQAABBBBAAAEEEEAA&#13;&#10;AQQQQAABBBBAoF4BPqiul4WVCCCAAAIIIIAAAggggAACCCCAAAIIIIAAAi0l4In0ROfNPCPSQzkO&#13;&#10;AQQQQAABBMIUmH7ur2XPp2f9Lcwj2A0BBBBAAIHWF+DvV+tfA1qAAAIIIJA4Av++7oW46CwZ1XFx&#13;&#10;GekEAggggAACCCCAAAIIIIAAAggggAACCCDQdgX4oLrtXjtajgACCCCAAAIIIIAAAggggAACCCCA&#13;&#10;AAIIxIUAH1THxWWkEwgggAACCCCAAAIIIIAAAggggAACCCCAQNsV4IPqtnvtaDkCCCCAAAIIIIAA&#13;&#10;AggggAACCCCAAAIIIBAXAnxQHReXkU4ggAACCCCAAAIIIIAAAggggAACCCCAAAJtV8DTdptOyxFA&#13;&#10;AAEEEEAAgQgFStbLgYElGyWaYw/XmNnU7/Cr5Ljgmw9JrH7gNS1vKJZoeLMlmgceL9HzwFUSXR3t&#13;&#10;8wR0v3duklg1432J5vVPS/Se3Uu3s4wxAa57jF2Q/Tcn6vud+3T/wGxFAAEEEEAAAQScEbD/leRM&#13;&#10;bdSCAAIIIIAAAggggAACCCCAAAIIIIAAAggggEATBciobiIYuyOAAAIIIBDXAv7t0r3AjPMl+t7J&#13;&#10;kxis6bR+x232GytrXBdeLtF96kCJplmzY2y/+OpRaZ/vd2skuv87XmNTM6o3vaz1XKEZ0MbRl0jZ&#13;&#10;c8tBEs2AlVm91aflOvVrpmZw81rZHvRb+39fKGXDaKsZ1daIWTdf+uG77+8S/Qu/1X75kiWag9Xd&#13;&#10;9VvNNPcc20O3x/qS6x7rV6h2+6K+3+P1Pq3NRAkBBBBAAAEEEGhtATKqW/sKcH4EEEAAAQQQQAAB&#13;&#10;BBBAAAEEEEAAAQQQQCDBBcioTvABQPcRQAABBBCoLWDNvbvRyqQ+8ArZ7L1ptO5WsVPjXM2Qrb7+&#13;&#10;Z1IOJr8q0XtCR92eKMstn0tPA8HeEj0zzpHoHuANU0DfipnTH5P9k8ZoRrsxsH+Yx8fobt8/Iw2r&#13;&#10;Ou0eicFeOke3+7aLpOzKKtf1ny2WGCjdm7MvK2J9wXWP9SvkcPvi9D51WInqEEAAAQQQQACBaAXI&#13;&#10;qI5WkOMRQAABBBBAAAEEEEAAAQQQQAABBBBAAAEEohIgozoqPg5GAAEEEEAgzgVycqWD5vChGu3u&#13;&#10;HtRHXnkWnSLR99wKicHjp0ismau6cpOU/X+eqfE/i3S/UitD8cDjpOy+Xucodh+UJeU6i6IvZZX/&#13;&#10;tjs1vr1KYlATwA3DkyFlc8zPJHof/YWWdSpkwyhbJuXqSb+UaE8dLYU9C98JOue2ziRtrzUM85KX&#13;&#10;pJD02766srF6Tg6txy3HuR59T6L3SG2nsfV5KVdPvkOizoArL2VhnmBlWN93yN6V9b3aopns1Sff&#13;&#10;LFuDJ/9VovcmnfvZtFMS1j0l66tO/bNE4/JnJSadn6tlp5b+bVJT4NYHJAbbnSnRO/taia7MkEnM&#13;&#10;j7Kuv2ytZxHt+PHvkEoDd9wg0TffGjfbS62TWXOuDzpKyu4bb9R4SI613Qqxdt3t1lVulleBh/X+&#13;&#10;8j37kZSDxdYO3mx5YQ4eI9F9u44396Ak3aHya4m+48+SGDjy3xKT/nCAbreX6/4pr6pO+JtE87EF&#13;&#10;Er0T0u09NOZ/ItH3oI634Md63wa2FOh2v7W7u4u8cP1Zx6H3KG2ntdUwNr8iL6svuFdiYKN9vXQP&#13;&#10;s/c4eeG6/CaJnmO76wZ72dj1Cvd+d+o+tdsVK+PZbg8RAQQQQAABBBCIMQH7ny8x1iyagwACCCCA&#13;&#10;AAIIIIAAAggggAACCCCAAAIIIJAoAprOlCi9pZ8IIIAAAggg4IyAaWVkeq3q/CFzDAc0gzJw889k&#13;&#10;B99rmintukYzJD29SmR94N/36fbp6yUar/1DorufVb9RJuXgXZdI9L07RKLnTs3sdPVI0e0FWzTu&#13;&#10;6CzRDH2HkzpCj3teM6SDy7Qd1Teuk/Xuvz6gsZd9oJX526GnrK9ZNLkeKyege1pNFfKis2YSe98Y&#13;&#10;LcVg1SaJ/otmSAzIMoxF95NlJ++9SyVW/Z9mpvtGv6DrpxRJ9F+p/QuOvEbKSdNzJTq+yP9YqvQt&#13;&#10;qZZoXneuxDqZ1I2d2KnxE9BM3MBi9QnmnCdn9txqZZxXbJBy4NF7JPp+q+PYnKdlVzvr+sXadQ8U&#13;&#10;artvPV9i9Us6vlxX3illzzC934xvdBz47vxA99+m16Umo1rWOrjIs87z/CKp1Jx+pUTP4blaTrc8&#13;&#10;C3RcmiMyZH2dRbuDZJX7sts1du2gu1TnSQw+cYdE32U6ns25T0jZ3VN/wWA0+Xo1cL87dZ/G2ngW&#13;&#10;LRYIIIAAAggggEDsCVjvFmOvYbQIAQQQQAABBBBAAAEEEEAAAQQQQAABBBBAIDEE7LQhx3s7/dxf&#13;&#10;O14nFSKAAAIIIIBAKwuU6xzEwTkPSUN8qzWD0XXTCCnXzE295W3d/kq+rr/uCYne82pnKLvG6Fy1&#13;&#10;xtTfynb/419JdN8xSqIR1AzQYJ416W67QbLePFTn3DVz9Dt30zhQ929oaabocX36atyaqdHQSaxN&#13;&#10;e31fO0W8gYqcqset5zf6We2otnIH7Dm1Gzh93dXWcZOuk02eC3RO4OobLpOy733NSPev1zl9vXNO&#13;&#10;k/V1Ms7rVhzZmm3fyHFBQ+ccdg23MmGbWttWh8ZPyHnNnurgOvJQ2WIaGl09NkjZ/xOd8zuwpkLK&#13;&#10;rvFWJnysXfe8edrel6z760r9JYL3F31kfc2i62p9eeeHNata5oU15/RJp8rp3CP1/gv73Gl6n7qO&#13;&#10;17j3OH3OGD12yir/u/dJDKwtl+juaWVox9r1irXxvBe0RV7x78IWYeYkCCCAAAJxLvD0rL/FeQ+1&#13;&#10;e9a/bhKir3QSAQQQQAABBBBAAAEEEEAAAQQQQAABBBBAIAYFmi2j2u5ronzib/eXiAACCCCAgJMC&#13;&#10;rZ6J9v7F0p2qoaG96igrXL/QjEbPT7rX2iG4YZmUg0YPie6xOnd0rZ3+V8gcJqtcQ/S7c/9XK6Uc&#13;&#10;9GlGtenRuXZdV1+h+114t8Tqw96UaJ74I4nun/5Et4/qouutKWelkAgLM137f8m9Ej0fnCnRN0cz&#13;&#10;3s3bHtXt3aw5fKXk/CLoss4XZdWOjZ9w29F5oOzpMnRO62CJL9wjW2e/DZ/IeQNGN4mewzS2TmOa&#13;&#10;4azbdY5r351/1X5+ZGXql+iNbbbXDO2gYV2nyrBndW+GxjZeZaKPZ/492PgYYQ8EEEAAAQQaEmj1&#13;&#10;fw821LBmWk9GdTPBUi0CCCCAAAIIIIAAAggggAACCCCAAAIIIIBAeALNnlEdXjPYCwEEEEAAAQRi&#13;&#10;UmDkNdIs783WnNCpOdrMHppRbTaaoBuMsltWavTgs7Qd7xwjMTh/jkT/y69oPEfn6PVNvFrKSQ/+&#13;&#10;VKKZ0lZTqyNzC27+WPod0CmX97z2Szn44nyNJ58j0UyS4PjC7JCr9RuFEoPfFOg5RqdqbPIyMocm&#13;&#10;n8bKBLePC7Zagm54/Q369boahnUDNnof2j0Ljdb9YaeuVLdyJnn1emmg/zcXacw/WqLnNp1z3dVL&#13;&#10;x1Fwg/6iwjdjlmxvvUV412tv+5q6/94jm/QqZsZzk1rNzggggAACCCCAgGG/LYUCAQQQQAABBBBA&#13;&#10;AAEEEEAAAQQQQAABBBBAAIFWESCjulXYOSkCCCCAAAJtRCCrpzTUHDxAY5jNNnuPtvafLzH4yXY9&#13;&#10;cojWV1NN8Sp5GfhaU1jNo4ZL2WzoHUpSJ91+wgUSPSecL9H4ROdmrjr/T1L2LTpRoneyznGtO+2z&#13;&#10;TLIzfCtkZbC8hTId92lCrZcurxTtTOdgQVmtzY0WilfILv6LtP/BQ2+RctLvtkn0TbtfYvXfNTM+&#13;&#10;6aIhUnZ80fEQqdJlVe/75zNSDv5IM2LN9PAy3B0bP9WO99DZCiO87mbXodIO03hPYuCLXRLdg7pK&#13;&#10;DHthzQFvWrdJcK2m4gcDB0sVZkuntFT8IOcN6JTUhnnFDCm7p/Sq1SWz83op26Op0bvXqfs90uvl&#13;&#10;1PMw1sdzratEAQEEEEAAAQQQaLpAS7/9bHoLOQIBBBBAAAEEEEAAAQQQQAABBBBAAAEEEEAgrgUa&#13;&#10;yleK607TOQQQQAABBBBoZoFux8kJPKc+LrH6rosl+gK/lejqVSoxOEszgP3FB0jZc6FGKfxvESyW&#13;&#10;l4EHdb9Ah3FSdg3rIdFwaz3GojVSDhppEs1szVDWnepZ9hip+7msOa4ffFLKruma0W2UbpFyMH2C&#13;&#10;RPfELhKbbeFuJ1WbQ7P1FHMek+h7UXNGXWk7pRzMsNozobPuFyiUGLhH5xL3l54sZe/MkySa7XwS&#13;&#10;PVcslFh1z/US/UfNlugeliLRsYVHM+bdN56r5zlH5xCumr5byp4LjpFodtAc2OB3K6Qc9Gq73dOt&#13;&#10;zH2nxo/UHsOLSK977vHSKfch1ji59TIp+6oulOjqrBn5wXd0Lmc749jOQK4Rcetc864TB+uqex/Q&#13;&#10;ev6q9497dAdd/+1qiQ3Wo3tFv0zW8ePK1ap8s/8mL/x9TpNodrYmV99q3++6X6NLp+73SK9Xoozn&#13;&#10;Ri8EOyCAAAIIIIAAAvsXIKN6/z5sRQABBBBAAAEEEEAAAQQQQAABBBBAAAEEEGhmATKqmxmY6hFA&#13;&#10;AAEEEEhIAVeOdNt18xMSvTm3SfQ9aGX+VljflQ/XzGv3rKtlu7tfSCZ0oErWG36d4zrw1xuk7N/t&#13;&#10;1/X2sqtmYqE+YdAAAEAASURBVLuu1oxQz8Gp9pb6Yxcr4/vW5bK9+v5HNf5a58o2UjRj2/W7g2S9&#13;&#10;y8qorpORWn/tEazVTHDXjN/Lse7vb5fov/FSjUk697DrdwdK2TVB5+o2PtN2+57Xdrsfv1y3t7Nz&#13;&#10;ETQD1Zz+B1nvfvFMib6bX9T9Zk+X2OCc4LK1KQtLaLS22/uMOvrvf0oq8V87R2JNZm4XvW7mz4/V&#13;&#10;k9gbnBo/TWl6q+zb1OuumfSmW13dD/5VW33znRJ9f7xSot/Q8W8O0Ex9w7CuS50BrPebee59cpx3&#13;&#10;+81az+M3SKx+WMKew+36xsoKV6dm+idEUj+p3/3wTInBW3V8+2e8oWX9gYBhuK37u9dI3b9jI+1x&#13;&#10;7H6P8HolzHiWy8ECAQQQQAABBBCIWMD+V0zEFXAgAggggAACCCCAAAIIIIAAAggggAACCCCAAALR&#13;&#10;CJhXnXqDnbvSpHrOm3nGfveffu6vZfvTs3Ruuf3uzEYEEEAAAQQQqFeAv6f1srASAQTCEVihv2So&#13;&#10;PPsD2dv93GsSPQckh3M0+yAQlQB/v6Li42AEEEAAAQREINy/p/++7oWYEps399mI2kNGdURsHIQA&#13;&#10;AggggAACCCCAAAIIIIAAAggggAACCCDglEAjE7o5dRrqQQABBBBAAAEEEEAAAUcEgiVSTeC5l7W6&#13;&#10;7P4aO1qZ0jtW6vY/W9u7nyVl1wAyqRWKJQIIIIAAAggggEAsCpBRHYtXhTYhgAACCCCAAAIIIIAA&#13;&#10;AggggAACCCCAAAIJJEBGdQJdbLqKAAIIIIAAAgggEAcC/kLtxJJXJPrmfi8x6Lf65mknL1yHnyfR&#13;&#10;e/1vtJxqbScggAACCCCAAAIIIBCDAmRUx+BFoUkIIIAAAggggAACCCCAAAIIIIAAAggggEAiCZBR&#13;&#10;nUhXm74igAACCLQ5gadn/a3NtZkGI4BAMwt4esgJXPe/KDGpmU9H9QhEIsDfr0jUOAYBBBBAAIHI&#13;&#10;BN7eNC+yA0OOOrbnlJA1LVsko7plvTkbAggggAACCCCAAAIIIIAAAggggAACCCCAQIgAH1SHgFBE&#13;&#10;AAEEEEAAAQQQQAABBBBAAAEEEEAAAQQQaFkBPqhuWW/OhgACCCCAAAIIIIAAAggggAACCCCAAAII&#13;&#10;IBAiwBzVISBGoFTWrJk3R+LHxhESzz5W5wL0hu5PGQEEEEBg/wIJ/lwNlK4Vn/mvLpMYPOI0icf2&#13;&#10;5i/K/gcOWxFIXAGeG4l77ek5AggggAACCCCQyAJkVCfy1afvCCCAAAIIIIAAAggggAACCCCAAAII&#13;&#10;IIBADAiQUR16EQLFsmb1OwskvtdthMQz4yWj2rdF+vPitX+U+P7YGyTee1K+xLt+86hE7+V/knjN&#13;&#10;yBSJsb8ISBOLlj8p8YaHvpDY7dzrJV59TCeJDQ34YP5C2X7jpbMlrpfl3kXq+Mul8PBFgyW2FZW9&#13;&#10;PYjTVzE3nqMbh7F+lQLledLEr1ftkJg5dLjEXmmNfOcZ78/VRi5coOhb2WPemx9I7DLiFImJk1Ed&#13;&#10;3/dFI5efzQhEJNBaz42In/MR9bIFDoq59wkt0OcwTuH8+16nn/PV0ovtS16W+PjziyWu2lYmMehJ&#13;&#10;l9il/1iJ51w8TeKobFOiYwvGj2OUVBQLAtHdp84/N2LBhDYggEAsCjTy6UIsNpk2IYAAAggggAAC&#13;&#10;CCCAAAIIIIAAAggggAACCMSTQEMJpm2uj6VL75U2/+ohzVwLuwMdpsiut99zhsRch7+ID7sdLbWj&#13;&#10;qd9NJFlX3pPkljObNet1g1dXt1SrHDhPUOoo36kZ47sCVsbFlhJZHzQ0o7qhE5k5Y2TTJTMHSKys&#13;&#10;1ozRdx/8q5Q1D7Kho1nfagI141Zb0PrjObpx2GqOYZ646nudu//+BzbKET+6e6jERjOqw6yf3eJV&#13;&#10;IL7vi3i9avQrMQXi7jkfc+8TYmNcOf++19nnfGDHRwL18CPvSNw56scSL/55f4lZgXKJu/L9Erun&#13;&#10;NdM/4OJ9/Pi3i98bN90kcfYG/QfgiItmSvma8VkS62a2qXvenFtl+xWv9pB4/Z9/JXF42D89daoe&#13;&#10;OS2LRgWiu0+df2402mB2QACBBBWo+3cnQSHoNgIIIIAAAggggAACCCCAAAIIIIAAAggggEDrCMRN&#13;&#10;RnXaiJ+J4F23V0oMGPoN7Y73NSP2/vkdZf0FN/xU4qBkCYaZlCkvutgSephujMelmSq9yk7xSkzN&#13;&#10;1q+83S6N2Wk655s3ta19h6EZAF2mXCb9um9wgfavZ3eJ2lt5Wf/Cbc1111Oj4dP6spPq3521MSIQ&#13;&#10;c+M5ynEYI6w0AwFnBbgvnPWkNgQQCFsg5t4nhN3y5t3R8fe9zj7nq3aulf5vCXaWeMJPjpE4rof9&#13;&#10;D7bm5ampPc7HT/XmRdLVBYUHSDz72G0SX5z3pcSCsYdLbN/W/lkorWZRVyDK+9Tx50bdFrIGAQQQ&#13;&#10;+J8Af3YYBwgggAACCCCAAAIIIIAAAggggAACCCCAAAKtKtDCX0s3X1/NVM2Y7tnbPoemRiflWCmx&#13;&#10;7jTZ0KWXzqHVO8y5s6o++4ccN+NnpRJL/frZfkavg6R80vnnSjxxsGbi1vnk318o27+c86zEZ+Z+&#13;&#10;KvGHIp0jytu+v5QnnDZd4vSJ2r6UZppqzbAypzt0ypHzdeqoGdamRzPLu7fX9Z6s+odG9YY35Lh7&#13;&#10;/vS2xJU7NYM9ufMQKY8bqO5fLvlWyiXZIySePuOXEk/qq/B29/w7dQ66h2Y+J9s/3V4hUf+fxIaR&#13;&#10;2mWolCedqc7TxnaQsp0hHbf/9+GAjptls3T8Pbf8B+n31t22j460TGscnnjeObL9pCEZEm1fKexZ&#13;&#10;ROvs9HU3nLovohzPtk+00elxGChdJ016+9/PSJyzVK9/QbXVUrfetx2HHCsrrrjieIm97RvD2i3q&#13;&#10;UPGNVPHIjPskLtKp32uqffbqi+T1szVr9EXX02+RF3ed2lVi6NMk3p6rgfIN0s8Fs56W+NJH6yUW&#13;&#10;BvTvT8de2VLW33kYRhcp1bOw5sb/5EW97s++s1J2yqvQDJic/odI+UfnTJM4ZYD+XbP/7jh9n0b7&#13;&#10;3HDsvnD4eViPfNNWOdyeaJ2dvu6OPZ+bplp372q9r2Zfdbts+3DktRIf+FlfifYPnnxb35LydVfr&#13;&#10;HPpdrtL/Z8mVB9Z+o+fYc9Whv1+OPTek91EsnH7OR/kci6In9R/q1PuE6l1S//LX/iPx+Xe+kLix&#13;&#10;WN/PGy59Hnfqo++Hp/zyF7L9xF7WX0CHx3O0zw1pnAMLx57zjYzDF6/V9xsv1rRZ//IdeMX9suaa&#13;&#10;kfq+KLBbM4T/OONJWV902s0S7zq1m8Sa9yMBvZ7z/nCdrH/Cc77Eh39/mMR29h9Wp8aP1BpLiypp&#13;&#10;zPp3P5ZYOlT7P/Go9VJeuOA9icvyD5U4tZMNIkUWjQg4/Xc52vvdsfu0kX6zGQEEEHBKgL86TklS&#13;&#10;DwIIIIAAAggggAACCCCAAAIIIIAAAggggEBEAjVfLEd0dCIc1HmM9HLatAMldjL1G/gVr2gO4X/u&#13;&#10;ny3re99/ocSD0k2JRlD/b9Srn7pLyne+nyVx6jm/k3hed83A2LJEM4BmPf6ArPd3vFXiL4drZoBV&#13;&#10;m6xzZqE5SAPP0syErulaNtydpPpJF/1cotmx/u8wfAXrZfu3uzQncNo1Z0o5+71HJT72ic4JfdZl&#13;&#10;F0s5+Lquf/aJJVI+9A9HSrSrd2VoRvmRZ+p5p7ZXp2Tfbtlv5Zvq+9zDf5dy5/uulmh/s2+20wzD&#13;&#10;y+4aJOsrfTskzv/TIxI/kGUbXFj/N/NNK9dI4zdnTJH4258Pk5hZtV3i8letcagJr0b3+38l60dn&#13;&#10;1r5+0To7dt1Np+8LHb+RjmfBcmDh3DislNZ8O/thiU+t6CXx9F/r3OsHdNT++kryZf3WAv0FRDtN&#13;&#10;uJV1ji6Sc6W66bfeIvH4r5+TeOvjWyVOvlyfI0d3sRugTyxvVkfZbq+Vwr6LeHmuWpm1Sx7VG/Bf&#13;&#10;n+tzdPL030hvR7fXFPT1n8yV8osb90XY53WgRAqf/etuiQ9+lCZx4tlaz3mdrfvm7edl/b//uE2i&#13;&#10;b+YVEk/srqn0jt2n1uMj2ueGY/eFw89DQYtm4XB7onV27Lo7/nyOBtnJYx16rjr1vs6p54ZTRE49&#13;&#10;5x16jjnVrb31RPk+IVAqVX3x5J0S71+oNY86VTNQpw3Rv8NG3mLZ8PgTn0pcvdsnsSajWg9zbBnt&#13;&#10;c8Ophjj2nI9wHKZ2SK7VFVf2YCkfav3C9slPv5FywY+6SbT//REs1z/IKzbr4T1O6y8vsmq/fd6z&#13;&#10;Lsrxo9XH3rJS+//+cs2sHnZhrrQxs4v+Amx8+zek/P7n+u+xY47RX7TW4Ym9nsVEixz7uxxr78di&#13;&#10;QpdGIIBAIgjw9yYRrjJ9RAABBBBAAAEEEEAAAQQQQAABBBBAAAEEYliAjOpGLk5S94Nkj8PGDJeo&#13;&#10;ec6GMbTdFikv/YNmCi/aqN9IHzREv9kP7lom2/+zQDMxRl9ynZTPHZ0p0f6GYMgAzUwuX/V7Wf/S&#13;&#10;u+t1v+FDJdrnk4IjC814TGqv59Xvx/dWnNml897Cfl4F3Zr53Kf/QNmrX6lmKpif6zfxfQepV7fD&#13;&#10;dP2zL2yS/awEE8NKDDXMlK6yftQ4jXtP2Vfr7aRzNS9ZoZmEn22ulPVTO1ky1pyAHbtrBqLh0/5l&#13;&#10;a4Lh3ura+KukTjoeRo8cJj1JNTQO67RNyp/etEji4g06ifHo4bUzTKJ2tvyive4dip2+L5wZz1b3&#13;&#10;Ig9OjcOgZmAV79JMXCOzp7Rp6HDNEBqYof01jH66PvIWh3ekqZlEOV30/kzZqfeZx8owyumq63t0&#13;&#10;a9qfknh5rvp3LBXH1z7V59KAC/5Pyj+f3F6ifbVG9CiW8keL9Rc0UthnEbD+XrzwQZGszT1Hfzly&#13;&#10;4bGaoe229j1wcDt5tfsK/QXO63PWS/noX+lz2NrNiPY+jfXnc7TPQ9vJqRhte+L3+eyUcJT1OPRc&#13;&#10;dep9XZJDz40oVfYe7tBz3qnnWMreljn0Krr3CXa/nl+o70d7/uRmadclVoau/XYz0HmrrM8yNKPa&#13;&#10;ocY3WI1Tz40GTxDuBqfe/zg0Dg2XZrgfdIS+fzKe+UR6sqpwosSJ7XQ8VG3+XMrfV+vf6yOG67+I&#13;&#10;7L+3e7sf3fjZW09svarc8LE06NMKzST/eX/rzvPo+46DD9Z/r776wUrZb9dk9bMz0mOrN7Hbmnh/&#13;&#10;Pxa78rQMAQTauoD9eWlb7wftRwABBBBAAAEEEEAAAQQQQAABBBBAAAEEEGijAk1Lg2ujnWyOZnva&#13;&#10;6Tf17Yz3pPr8Un+t01Ru+1rKmwMVEr974EqJ59baq55Cis4FVhnQbalt5KsEV007rYYbOge3WbNB&#13;&#10;y7rc22//bv2m/vWnX5eV736lmde7dEpWIy1TMzpLDPVNrQ6tYW9difjKnWOPQx1nBRW1x6Ft0lzO&#13;&#10;NZfXCO+6J9p9YfuHHU3NWD7grJ/IIQff/azE2/5PM4IGHnqYlI+afKTEQwdphm2Snbora9vuoq09&#13;&#10;V6t2fCfY2wzNxDpugGYgNfVyVG5bI/VsNXRu76lDNSMsNLPLTOsj+x3SRx+4H65bL+UCv2ZU6+9Z&#13;&#10;ZFWtRVPvU/vg5npu2PU7HcN9Hjp93obqC7c9zeXc1Oset89nh56rTvkYDj03Ghp3rbXeqedY19AH&#13;&#10;X2t1yDqvfd23WM/5KSM149TOpG6t5jXXc6O1+uPceXUAdRozQarsN1vfRy38Sn+xNGGCvs/a/qXO&#13;&#10;XV2crb8AHdsjUf5JrL+83LhIM8rL++r7zYGp9jsXHdndx+gvOVPnLRbHlYXqeaSVke7c9Uqsmpr6&#13;&#10;d9nW4X63JYgIIJAoAjUfLyZKh+knAggggAACCCCAAAIIIIAAAggggAACCCCAQGwJJMrXx46rB136&#13;&#10;jb3LyhwO2gml1pmC1oqgoTluky+9WLYc18hcrmaS7l/3/zrteBecrdD6iti996vi/dfvy5Ptb973&#13;&#10;kMTni0ZJ/OmFp0sc0VnnWK7eppmkf3tonqxv+iLOM7Atb/sbp9BxaDS3cxOve8LdFzUDNtxxqBkt&#13;&#10;yb0ny5FX/Gm0xLXLNaPl/Q8+kvITt70p8ZmDpkm84ZKjJPZq46nVbe65aur1Mq2/AwHDzkiSyxHB&#13;&#10;QsdJuKMl7BM08T5t9udGTcMd7mljz8Oa87bQi8baw/O5kQuh95PLuq0CPv3FUNNHjVYQ7XPVqb9f&#13;&#10;lY4/NxphbPHNzfQca/F+2Ce0+6PjyH7e21vDjw6N5+Z+boTfoTD3bPodG2bF+93N1f5g2T51yHMS&#13;&#10;H3tHM4jzx2um8Fef7pT1GSMOkdhLf8Apr+N6Ua1zqS/9rFC6WbnzcYm/PV9j3b7rvzA+WlMimyaM&#13;&#10;r/3/Wqq7P2v2K5Ao78f2i8BGBBBAoHEB+/OtxvdkDwQQQAABBBBAAAEEEEAAAQQQQAABBBBAAAEE&#13;&#10;mkGAjOpmQP1flcldBkvN3a3/+/fXG/Q7gfNGd5P1rT23nTTCwUX66Multif/ZleqKeY647a9bp9Y&#13;&#10;tU0KX27UdT2nnSYvThijc//ZUxQGczTzOmufQ/f70qVDOsUCriyplN3rn7l5PzWZ2oIkqyFVZVpP&#13;&#10;6+SF7KedjW1qLmfrvE297glzXzg0Dk2v/sJiwPjjRHzA+KkSp61+XuJ1d7wo8Zmvxku8epTOvSiF&#13;&#10;ZliYXk058hhVUnux3hbNcKb6q4y18RPanhVfaIbWGb27SgfC/QOb3GWQ7N/N+nvx5eoCKf+kd8jz&#13;&#10;sOwHWb/0B32+Zh6cK+Uc6znV0POpqfep0VzPDYfuC+l0PCyay9myaep1Dx3Prf6+xZ0uPemgwSje&#13;&#10;vF3KZYEBEpMjTLWI9LnqlE9oPZE+N6zL7HiI9Dnv1HPM8Q5FWWFyJ30+dzVWSE1ffVMk8Se99f9N&#13;&#10;EPYwdGo8N9dzw6n3vbHynHfpvxxGnaS/2Ey55x25bgtX+yR+tknfL406p4+UU2UZ/wvfji+lk8t2&#13;&#10;6fuLk6/6rZQndAwZycFSWf/5Y/dKfH7ROoll4w6UmKE/EJDXLMIXaOrf5Zh/P+bUcyN8QvZEAIEE&#13;&#10;EQj5q5QgvaabCCCAAAIIIIAAAggggAACCCCAAAIIIIAAAjEjEG7CV8w0uK00xNX+EGnqmUe9JfHO&#13;&#10;l/Qb6ZlFJ0j56AO7S8wwyiTu3FIuMfco/b8q90+L86+qvfpN/pBu0m3jhfmvy4v5XbX/A9rp0PTl&#13;&#10;b5T1mr9iGDm6e8NLl86d1qePpmAFFs2RfV9eqJ7DU3ROtl2pB8j6SQdqjVZC4t563Rnyumd3nSvb&#13;&#10;v0Kv4+sfac5if1NbVJilmQWTRmjma8x989NcznulmvQqYe6LSMdhUJ8Hq17QTOnPs4aI74jcjhLT&#13;&#10;3RUSt36l90WJoeMzJ73OCG7SdQl356ROmsnY3aVzZS984W05tO+UXIlpFfkSd6To/TX5oHZSdqp1&#13;&#10;sTZ+7PacMeEN6efdz/5J4kOVp0g8cqD1xMrbIOViWRpGFyvaYW89/5VV98x+WOLjgZMlju2s133N&#13;&#10;XB0XH5b1lfVnn6QxRUqGoX9FrEI0obmeG5HeF9H0JZaPbS7nCPtsj8OYed9iZUQecGgv7dF/dPw/&#13;&#10;/qo+UaYO1oxJ38YfZHtD95fh0HPVKR+7nmifGxFe5kYPi/g5b73vPWNCdM+xRhvYwju4Oo6RM54y&#13;&#10;+lWJD816ROI//Pp+fnR7/WnRhmXvy3r962wYHaS0z8Kp8dxczw2n3vfGzHNe3/enD9Ffoh3d8Xa5&#13;&#10;GK8+9rJEf6b+O+2cvvZf0H2uVVy+1F9i7fryU+ndtnT9pcDBg3tIuYe+ndyn55p5bo7SdyxP/3eZ&#13;&#10;bPuhUv/dMzyUza/vX7dt2iz7ZSbtU9U+L81kfW537Zwpa716mfbu4VQ9e2ts26+a63536j516rnR&#13;&#10;tq8SrUcAgWYQiLnP1Zqhj1SJAAIIIIAAAggggAACCCCAAAIIIIAAAgggEMMCZFQ318VxaUbvAedf&#13;&#10;J2e4rvMLEp+fpxkZf5lfbZ1ZL0F2n7FSPv+wIyTGf0a1plKfdOmF0t+SJzSj+qWHlmjZL8EwXPoV&#13;&#10;f2bnAbLi4OzGcjN1/8FnnCP7T90yW+Jbj2sGzJve9lI+4Mf9JE5oKKPa0Nnqhk2bLvsdmfcfia8+&#13;&#10;+heJRkg9R1gZ1Q0kEOgxrbH0NpdzhJ1JmPsiwnEY1AyWqkCBAK949Z8S5xRrJoytntxeM2nHnPV/&#13;&#10;suqsgXVSYexdHY1mO81A+sXPv5F6//Kc3reP3GvNjpykmd8HndZfth/pcEa1EWvjx2rPQRdcK/29&#13;&#10;rL0+J56fN0vK979iXzedND+n+xBZP8ieVFpKexYu/QXHyAuuljWXZDwt8T8v/F3i+1WacpTVV/9O&#13;&#10;TL9xmqw/rnsz/QlvtudGhPeF9DYOF83mHKFVrN1fho7vrlN/Ix26ZPeTEmfP0efi3S9Z/TR1XOX0&#13;&#10;GCwrBobeX049V53yceq5YXXf6RDxcz7WnmNOwViZ0GN/fYXU+PNZ+nx+cbY+n98L6Pjr2FszRRt+&#13;&#10;l+rQeG6254ZT73tj7DmfpL/ImHqaPh/efGyNXMeOJ06SmDgJ1cXS36+XbpFo9DheYrcG/+Gi47XD&#13;&#10;EP33UuYLK2X/ZZv136/D+4fkulWvlu3/uOVWrb+hZZeTZMtdM/UXYz317dHevZ2qZ2+NbftVs93v&#13;&#10;Tt2nTj032vZlovUIIOC8QMhfGedPQI0IIIAAAggggAACCCCAAAIIIIAAAggggAACCOxPwLzq1Bus&#13;&#10;VLj97VZ323kzz6i7cp8108/9tZSenvW3fdbyEgEEEEAAAQQQQAABBBCIHwHfVv1/mVx39RzpVJer&#13;&#10;7pV45YEp8dPJNtyTyrXPSeuvvv1bicfN1F9CHd+l4Rz4Ntxdmo4AAgggEGcC4X6+au8XbfeP7Tkl&#13;&#10;2irk+Hlzn42oHjKqI2LjIAQQQAABBBBAAAEEEEAAAQQQQAABBBBAAAGnBJppgkunmkc9CCCAAAII&#13;&#10;IIAAAggggAACCOxfIFCWJzt8v7VSYqBI/58abz3xnh446TKJkzqTSa0gLBFAAAEEEIg9ATKqY++a&#13;&#10;0CIEEEAAAQQQQAABBBBAAAEEEEAAAQQQQCChBMioTqjLTWcRQAABBBBAAAEEEEAAgfgTqFyvc4U/&#13;&#10;MHOxdG63K0vigKPOl3jdWQMlppoSYn9R9YO0cdaVd0h8a3dkTR500X1y4E3jMyS2le432lt8GiVi&#13;&#10;BwQQQKAtCpBR3RavGm1GAAEEEEAAAQQQQAABBBBAAAEEEEAAAQTiSICM6ji6mHQFAQQQQAABBBBA&#13;&#10;AAEEWlbA0+04OeE9szS27Nk5my2QOuxn8vLhWRql0JYX3u7S+pOuvUHiETr1dhN6pLnTqV3S5Zi4&#13;&#10;yaS2BfCxJYgIIIBAXAmQUR1Xl5POIIAAAggggAACCCCAAAIIIIAAAggggAACbU+AjOq2d81oMQII&#13;&#10;IIAAAggggAACCCCAQDwLmF7pXbvuvTXGc18j6Rs+kahxDAIIIBDzAmRUx/wlooEIIIAAAggggAAC&#13;&#10;CCCAAAIIIIAAAggggEB8C5BRHeH1DZSulSPnv7pMYvCI0yQe21u/+Q63WqfqCfd87IdAqwoESuX0&#13;&#10;a+bNkfixcYTEs4/tIbFpd48cwiKOBHgextHFpCuJK8BzPnGvfRvsOX932uBFo8kIRCjA/R4hHIch&#13;&#10;gAACLSxARnULg3M6BBBAAAEEEEAAAQQQQAABBBBAAAEEEEAAgdoCZFTX9gi7FCj6Vvad9+YHEruM&#13;&#10;OEVikzOqHaon7IazY4IKBKTfRcuflHjDQ19I7Hbu9RKvPqaTxHAfCIHyPNn/61U7JGYOHS6xV1oj&#13;&#10;330FimW/1e8skPhetxESz4yzjOqIfUQjcRdOPVfbrqCz92nbdaDlbVrA8ed8vN4X8dWvYP5CGbY3&#13;&#10;Xjpb4vqQQZw6/nJZ8/BFgyWmhGxvrSJ/d1pLvqHzRndfxPo45P1hQ9e9Zda33v1eLR3cvuRliY8/&#13;&#10;v1jiqm1lEoOedIld+o+VeM7F0ySOyjYlskDACQGeP04oUkdLCTTyqVJLNYPzIIAAAggggAACCCCA&#13;&#10;AAIIIIAAAggggAACCCSqQLgJlInqQ78RiBOBoPSjfOcWibsC1jf4W0qkHDQ0ozrczlZ9r3NM3//A&#13;&#10;RjnkR3cPldhoRnW4J2jj++HTxi9gqzXf2fu01brBidukQOnSe6Xdv3pIfzEWdic6TJFdb7/nDIm5&#13;&#10;jieAxet9EV/9MnPGyPW/ZOYAiZXV+ourdx/8q5T194fykgUC+xGI7r6I9XHI+8P9XPo43hTY8ZH0&#13;&#10;7uFH3pG4c9SPJV788/4SswLlEnfl+yV2T3P8D6nUyyKxBXj+JPb1b2u9J6O6rV0x2osAAggggAAC&#13;&#10;CCCAAAIIIIAAAggggAACCMSZABnVcXZB6Q4C9Qu4ZXWXKZdJvG9wgcTUnt0lemXJAgEEWleA+7R1&#13;&#10;/RP77GkjfiYAd91eKTFgaGbXjvc1I/b++R1l/QU3/FTioGQJhpmUKS+62O8o9TDd6MgyXu+LOOuX&#13;&#10;25pjtadGw6f9y05yZBBQScIIRHlfMA4TZqS0pY5W7Vwrzd0S7CzxhJ8cI3FcD/sPZ1vqDW1FAAEE&#13;&#10;ml+AjOrmN+YMCCCAAAIIIIAAAggggAACCCCAAAIIIIAAAvsRiLuv8fw7dQ6oh2Y+J93+dHuFRP1/&#13;&#10;SBtGahedS3fSmefK+mljO0gMzSgNlG+Q9QtmPS3xpY/WSywMaGpIx17ZUta8VMPoIqW6C6fqCRZ9&#13;&#10;LZXPeX6+xE9WrZO4eWeJxEq7g652Uh536e8lXnywZrbUzHTlL5T1X855VuIzcz+V+EORzgnnbd9f&#13;&#10;yhNOmy5x+sQeElNqKpCiESjV87/972dkxZylP0gs0P+psWG4U6XcccixEq+44niJvUOgnarHiLF+&#13;&#10;SWcjWuh4/eKBK+Xou4t/JvGvN+rcj5kh18E+hW/LG/LymuuWSpx0l17/k7wfSvnGS2dLXC/LvYvU&#13;&#10;8ZdL4eGLBktM2bup9quKb6T8yIz7JC7SKa5r9nn26ovktY6qmtVG19NvkcJdp3aVGPrAqfrsH7J+&#13;&#10;xv+zd96BVVRpG597Q3oCSUgjEGqA0KsKrEiTJtgAQaVYPuwrRZQVy7pYFkRFZLHjKqJ0WBGUKlIE&#13;&#10;FpAmRRRxKdJbIAkkIbn3w+edCeQmITd3zk0myfPPee57ZubMOb9TZ+adufenQlOz5NlZSHwT2D3v&#13;&#10;k37ao66041xP1vRvYG6cK+1w5ne7cNyxNPHICat1HezbBvSDdk4Igmanc+kg7GnPvAb9oemz0An3&#13;&#10;14AajmCZRxfDHjVyITTmGfmW69ONdWJe4oOTmQhUjYcmspDjUFXjoWay3i8dlP7yxttLkL9dp8SD&#13;&#10;1D86EfYNtbOgOzbIt3pTKjSE3XvoQ9CeNaTeje5olrPz9Cqka7qfOmR8/3Gq9KtZmw8g3aNnZVxx&#13;&#10;aNLyQ/X+1WPQAClPYgjUKA8MFYHi/JjlrLreVc07KlCrSMMWGIlkqlQ1UpN+4Bemj4Q+Mn7GxMu6&#13;&#10;oGq+E4ZxvKin47yyfqFnR9l6I2fxCm0pK5fi/qU5ZQF3YquMizO/Xouybd13Biqj5OXlXYi8idXq&#13;&#10;/qGIf/SGMGj2vArLRKBqXtazoGzeKTXrTAGjejw0Oz4r6xcmmp5XDlW9PjS5/lFdRrP1rikex5T1&#13;&#10;d7OgCqj3uc/KddPc7PPICNp4xHjE/K2pXEcbm5XdBzDZflSPG0b5vK4OmcGO7dyAU23PagS9uZnc&#13;&#10;N5GrRk2zCudsHibrSyugHbp9/Z55ElnasFzuB4S2lOvrepGyPvT4+sEh64u1745F+h9sleuRrn97&#13;&#10;Bnb/utIPPE4/GyR/lEQCytaVJbHwzDMJkAAJkAAJkAAJkAAJkAAJkAAJkAAJkAAJkAAJkEDxE3B1&#13;&#10;cCz+HJnMgT1EPILb9X0QKXWJKA/1zzwL3bVIPEtnTfoYdvRbI2W/KP2evf5kd8MH4jn66fYobO/Y&#13;&#10;/1FoiwhxJd2/cSnsuYcguQNV6egpZ57egV9LV+6Clu/cF/pQI/FUDdNdntNTJH8BNVyeQDnl34R/&#13;&#10;/uJ1HDd2tXDpMuCvsAfFiUf1kQ3iMTp18gTEZ0W+LOdpYKQnTyT3TpuE+C+2xkN7PzIc2kh/spaZ&#13;&#10;chr20STxtAk3HlUi9s9AUTqWK1d2AT38IV0yNDoUx9uOSbtN1T3mg3WPnhNJ0l4rRsl+juRT2D/V&#13;&#10;LnZ0iAC3BckTz+Gv18H2dP2J6PK334W9BqEbgX917NT/5dHQ7nvkjYWXJx+F3fEp8QzoFGNUtDz7&#13;&#10;9C0vHnpGLHa+OohuCatfv8bQKJs8Wd361UzYM8ZLf606fjDsJsH6M1VHCuxtn46DvrNWPP1uulf6&#13;&#10;6aBovb0vmY3tn79yHJo5ZgS0R5yLaz9iTQTe4mMiS38eano8NHn+7MNVjYeK6j0zaT+ytvdMDLTf&#13;&#10;32Q8rbDyA9gfbRSPwXuGPwnbuUDiZ362AXbrl9pBI/VpwyxnW7iifqr/a/wfu35B/g6HdIY+9mB9&#13;&#10;aGjGCejm+Xr/egumFjf+YfxoEaoXSKLNh4rzY5azsnq3qZpPzSMuESl4OM4r6xeq1huKYCsrl7L+&#13;&#10;JZ7zp1bLOPfc5J0oaVBTGT/6PZoAOzZUZvK0JFmX2KoHI17xqKGI8uVkVM07pW6dKYiVjYdWmwfV&#13;&#10;tSA1KalaHypa/6gp1JVUzM7LmqpxTFV/v1I0c788rPfAiv55ntf0fQBF7Uf1uJFnYRVEOi8cQyrb&#13;&#10;Vsmb6N8sljeEfj4TgPiEnvJm2E1NxaM6UL+8tApnTVF9aR62Q9frd0eaXD/sWSPXD0u/nAaOMY1v&#13;&#10;gnbr3hHarn4U1N/dhUGG3L/YtlPeCHVcEt22R/Ru3aO61N2wBCUGBRFwtxkVlA63kwAJkAAJkAAJ&#13;&#10;kAAJkAAJkAAJkAAJkAAJkAAJkAAJkIBHBErdAwpbgHgYN79B9AqVGvhZM0qe0GzYKp6W2w6LZ2+X&#13;&#10;qEBszzq5Cfr1FolPeOBx2A92jIDqD9y0hpWTYa9dvxDqGqhKxzVdTRMPlppt/oJNrRP8cu+SR4zz&#13;&#10;zI+InbEiFdpiyCjowBbigWs8sUhMEA/Di7tfxPZ53++X/RrUgwY6M6HJZ8RzWwutArteA/nGce0Q&#13;&#10;g1BNiUeYR6AoHcuVK4+iFi5KaiIsTurFuVaeYKZkiUu1bcU7SG7ETPFUHzZRPOITz8kTybRgafcV&#13;&#10;jWZhD8L+kXGiWqbUT4XCOhTbJMGwGEk/4JSkV07T42MlvnKlwg0pfnFNkL82LRtApRdqWr3wI7A3&#13;&#10;vbQBuu5QBrRJongaOPT2PGfNecRXHzASOrirPMk1PLgb1w1H/NkR8obAgoX7YXd6uDZUnqvjp7nA&#13;&#10;S3zMZUrTzI6HZs9vHK9qPFRV70a+nD7yZkm1WtIeaqZWwibb9grQGnWkXVZqI/Ez5/yB+LMyDGr6&#13;&#10;CyTmOavqp0bBdPWLknG7RdP6iAnUROtHHYe95e/roOsPyrdpWzTI25NHT860mM2PqvZstt4rJiua&#13;&#10;T00TLRkJeDrOa6r6haL1hjLaqsrlkiGP+1faPqQ0Z7p4Umc1fgD26OGtoOHGAtHlfFY3Vc07pW+d&#13;&#10;mbPmzI6HVp8Hc5a2GCxF60NV6x9l614dpap52agZT8cxVf3dyIdpVVTvufPh2X0AVe3HyI+qccNI&#13;&#10;z3OV6+PUQz8hiRVLlkEXr/oNei5C1vftbn4Y9sD28gZvNf0NIUTmGRQvZz9V17mK2qEtRK6H7ntt&#13;&#10;PGjdvm8L9PtlK6D/ef0F6NTIRGjHbp2h3W6S645KgfksJALkftHdj/XC/uF75f7CDTdHwy7cXQUc&#13;&#10;wqAUEcin1ZSiErIoJEACJEACJEACJEACJEACJEACJEACJEACJEACJEACliZQ6h5UZJ3dBeALvlwA&#13;&#10;/X6neMCdkU9KakGh4gGaosk3+QIvybeZjVrKOClP4I5rFRHVLUE8Ww0/YWO/glRVOgWdx93t6cf3&#13;&#10;YNfDjjTobxOehg4sKIEA+RZhujyw1AJ1T6BG99yFI5uNmwl99fGN0Nqt20A7dJRvuLauIx6tfq4A&#13;&#10;bfLEzGw6lisXSm8mkGdHgTHi2R544QQSO3sxCXrgv0cl8czT0HW/i4d83BF5U0CLuA7x4SW8Z5cL&#13;&#10;ryLl0FZCT6dKf4VxOUg//gt+HtUioV3qiYe54Ult7GcLqoaf11UTrj/8bz/spCx5wh5r7FhK1ex4&#13;&#10;qAqLqvFQVb2Lv3Tu0tmzH93qA54m84Mte4PYEl453iqcr+To2r98woz+JfNBUlrO/nXto9VvdTc/&#13;&#10;3uKcXb2ae/Wubt5Rz7IkpVjQOK+sLIrWG8ryU8QJFdS/Ms/sRY72psoAWLt9I9gl1ZPawKtu3tmD&#13;&#10;JC2zfjYK6CUt7HhoZMNb47ORfllXVeufWNeFskmwRVXvBY1jqvq7SRyWPVxV+1G9fjYL7NIhebP9&#13;&#10;xee+QVLHw5tC737mVWjnhlHQgOz1PUyvBco4q7rOVdzfNU1uMITVuh4M79T1jkHHYG9ZIveFPv7i&#13;&#10;X7CXr74LOv6Vm6ExuepB0qvYtCu23yvVh98MSCBXcyESEiABEiABEiABEiABEiABEiABEiABEiAB&#13;&#10;EiABEiABEihKAvIYoyjP6K1zZcqTnEVvTcQZZp9vDr17cG9ow2j59ual4+L5++FE+YZRruzYxPXX&#13;&#10;pnvSOTRXV+BcR+QdoSqdvFMvdKzTKZ5iTk2ehXYc9iTS6FbAN4VtfrJ/+exHGsLDv2pHHD/i7RbQ&#13;&#10;fZvXQ1evWQv97NVF0OlN+kGfH9IBGp/tWq0mHeuVC8U0HfhVrIE0Ip2roAcPbIP+dEo8ge9sdwb2&#13;&#10;d2vEE+qwMxl2QBX5lm5Idn0h+hqBq2/oNXYtwk1OuzwCtuv9UG++eeQgbw/XPHbMJ0raoV1Ec2SK&#13;&#10;Z6k1qeRThLyiVY2HeaXtSZzy8dBsvedTCN2VzOeKS1k+O+rRRcZZcYvUy2cME/n3r2sXX9nWgvLj&#13;&#10;bc6FrHd1844ygiUyIffH+fyK526/kAHe/Lolv3yojne3XG6et6D+pa9zjXWvZkyIbiavfjdF87Ki&#13;&#10;eUddfy8h7bCQ46Hm7fE5u4Ep7hfZ6Za0H8Kh2GkUWb3r9VPQOKaov5e01lD4/Hqp/RR23Ch8xvM8&#13;&#10;widCvp3cue1ubJ+/Rq6XZ31yAfaJrp2gXdrJt6njg42Vb57JKYxUxVlVOgqLhqQyEZ7/n/BeoX+r&#13;&#10;etmafYhPDpf7FR071oFdXr/OhsGABNwkUFS91c3scDcSIAESIAESIAESIAESIAESIAESIAESIAES&#13;&#10;IAESIIGyRqD0eFRnHEfd7TgkVViln/x76C0t5dtExid6nGHieV0+n5r2j6mLLXGa/Jvp1p9Owe5T&#13;&#10;Vb5m6y4wVenkk81CR7vmZ89BeUYxqIV44PoWOkU5wOYrHtcJrbohIqFVF2i/n2dDR/1zLnT6zlbQ&#13;&#10;kc3l29Qwrgo8Tcfq5bqqiIX6aS8v35Cton8jfMvS73F8UkIf6M1dDkD/+89voSv8M6BRd8o3m+VL&#13;&#10;7IjKGdilBQfoFZ6eko7thf1Crc1XzlBOk/MmSzI5z+VFyz9GntBW0vvpjp+TcLa7qrr09wvCadMB&#13;&#10;eaMgtFl17BdmDAg2+VfniiJa8mH5JvgFRwL28/fwUV5x89EUjYeAoCBw7aeej6tq6l38E3IXLLjF&#13;&#10;U4ic8qGxTdrNWcN0VW9xVtRPXbNbYm1vcdaBFLbeXduzqvlU0/8748z275CzJXsDodd3/wu0VpF5&#13;&#10;AulgrCaK+oWn6w2v4VBULk/zVy6iFg6tGSwj448rd8E+2+w6qMffqrbJROunz7cZF2ShkN/4m51/&#13;&#10;HzXzsms/9XzeyXldoKq/W64d6hVQ2PHQa+sNVf3C03aY3SDV/vB0fahs3auqOF6elwubTVX9vbDn&#13;&#10;LSn7q2o/+Y3fhR43FIGzB8v81f3hZ5Fi1/6HoVtWLId+s+h96LPTZV6p2bo97G5dO0Bb1QqF6tMU&#13;&#10;fpsJVHH2U3Wd61IYT8cf7ZL8F9Yv61YgxUVLV0I3HZR5PbL+TbB7jhgEbd9Y7psFFngdLXcguO4F&#13;&#10;NgYuBApsPi770yQBEiABEiABEiABEiABEiABEiABEiABEiABEiABEiABpQTcdRBWelKvJOYrnpSJ&#13;&#10;lST1OcsX4Mfy2LbQhHApaubpQ7DPy25amK6G2CPEg6RP228QNW7m29CJ6bdD29XWjzh2ELZ8GVjT&#13;&#10;YmBdCVSlcyVFc7+M/PTtsBgJjZ33JnTM+VugnRrHQUM0+abTqSMXYVfvIPxqBekfF3LK9t1zxFN6&#13;&#10;e/lE7NewunjyBvukwT66UzinaPJt8LBgl2eVitKxXLlQegWBn7TnetHypHLd9lQk2vZZ8ewJqyxP&#13;&#10;KtuFSzud8Yd4tneJD8F+em3lzohdnhxXqyZPlh3r5N+S/7NKjmgQIE9MzwQ2wrHtG0t7d6k9zS9K&#13;&#10;PI7j7Gux36o5S6A1OleHBqWdhp4MkHQ6NgmH7ZoOIj0IjHrv01Y8yt+YNgmpTHbcCr0+WtrhL0vn&#13;&#10;wv7hQg3ovT1FA2BdDuzybkWj1vESM0P2nzxfctqlrmzPPHQA2/Pr70ZyhhY3H03ReGiUx6xeqS9V&#13;&#10;46q5epfRzWypLh/vLc6K+qmCElojCW9x9rB0Rns2PZ+6nj9tH2Kmvyfj0DqZbrXNvrURP/Z2GfdL&#13;&#10;z8LNFUABtqf9QtF6o4Dceb7Z03J5fsacRwbUgt2rj6wvNk2ZDPvv42Xe69lG3mSJ1f/8IjNF3jE5&#13;&#10;V74x9mvfUNYfuTxffGQ9UiVO1oFZWxdj/wVrxSevlk1W4rnSUTQvG/1U1XredH+3ejtE7XgQeGt8&#13;&#10;VtUvPG2HHqBw5xCP14fZ16fm1j/u5NGtfbxV726dPPdOqvp77pRLR8wVPubaj7L1s5ew2oMrI+WW&#13;&#10;t94n2qMv9PD2H6CLF62Ezl0h813zWqLy/ho2mQpUcda81N89HX/sGbIeWPyVfHEgvfkd4PTskDbQ&#13;&#10;BjEyz+daBxREk+veggiV6e2Fbk9lmhYLTwIkQAIkQAIkQAIkQAIkQAIkQAIkQAIkQAIkQAIkoJxA&#13;&#10;6XHM8RVX6p7DBgNSymfiUT1v4gaxs3R2dnniExqdgIhmFVx8PO3iadrkgWexfXjEDOjsZVOh47+S&#13;&#10;b5ZedqWDHRYnHsV1sj96i+jLnpqK0tGTMy16fhrdNwpJjYqeA529bD70veWX9FNIk6hQ7XrY97W5&#13;&#10;EXrFozoTdoYjCbp1/r+hC5MNLjA1/wjxXG15z+OIuKe2cJetl0OnonSsVq7sApr8YRdPpOp1dA/+&#13;&#10;89chwa61dV9gH+H5l27Sjmd9Jt+MbhAr9Zf/2eW4un0GYJcuR6ZBF09+F7rINwLa6M6a0Lb5eFTb&#13;&#10;wiU///fgr9jvvVnS3959U/96mZ942DfpJZ5a7RR7VGs6n6YPjMT5h4R8CZ0x52Po6gwbtHwNacf9&#13;&#10;X+gHu1ucKx+xY7s8iu1Dzk6BTlso7XrcPJiaZhNuYZXrIqK2a3/XdzOk2PmoGg+NAplVVeOhsno3&#13;&#10;WyD9eK9xVtNPFZWy+JPxGmcPi6Zq3nE9vT5uNm0gHqrrt8k80DRRbJfViuvRZcD2sF+oWm94jbCH&#13;&#10;5VKWH30e7PQEUvxn6CLozIXrodPfXwY1Von24GjYjXrIOu9G3aNaViHYpAfio1a/X3/Y7Y7Jenr+&#13;&#10;B+/Jdpf1xpV0FM3LyuYdWc9bZv18NWIr/Pba+KyqX3jaDr0D1+P1YZlZ/3jIXVV/9/D0lj/Mau2n&#13;&#10;qIDZpf9XbtYZZ/w/XZ365apcLSrMjCrOqtJxKZrH409wI6T05Hh5k8quChzXvS41RPNqAvSovpoG&#13;&#10;f5MACZAACZAACZAACZAACZAACZAACZAACZAACZAACRQ5AdszdzyvP1Mq3LkHjelzzQP6D3wE27+c&#13;&#10;+uE19+NGEiABEiABEiABEiABEiABEiABEiABEiABEiABEiCBnATcvb9q7Jfz6MJbXavImwiFPzLn&#13;&#10;EcuWzswZ4aZFj2o3QXE3EiABEiABEiABEiABEiABEiABEiABEiABEiABEiAB7xDgjWrvcGWqJEAC&#13;&#10;JEACJEACJEACJEACJEACJEACJEACJEACJEACbhLgjWo3QXE3EiABEiABEiABEiABEiABEiABEiAB&#13;&#10;EiABEiABEiAB7xDgjWrvcGWqJEACJEACJEACJEACJEACJEACJEACJEACJEACJEACbhLgjWo3QXE3&#13;&#10;EiABEiABEiABEiABEiABEiABEiABEiABEiABEiAB7xDgjWrvcGWqJEACJEACJEACJEACJEACJEAC&#13;&#10;JEACJEACJEACJEACbhLgjWo3QXE3EiABEiABEiABEiABEiABEiABEiABEiABEiABEiAB7xDgjWrv&#13;&#10;cGWqJEACJEACJEACJEACJEACJEACJEACJEACJEACJEACbhLgjWo3QXE3EiABEiABEiABEiABEiAB&#13;&#10;EiABEiABEiABEiABEiAB7xAo551kmSoJWIuAI3UfMrR8/o9Q5429oF2r+loro8xNySTgOId8b5r6&#13;&#10;b+gSn1uhzwxIgPojZEACZYyAIxUF/mXZQuh/tRuh93atDOXoCwwMTBLg/G4SIA8nARIgARIgARIg&#13;&#10;ARIgAQsRoEe1hSqDWSEBEiABEiABEiABEiABEiABEiABEiABEiABEiCBskiAHtUute48vQoxLwyb&#13;&#10;Bt3vsj2w1VOImfREXWiAy3aa1iTgOL8XGVu2aA00puHtUHpUe1ZfjovHcOCe3SehofUaQOODyuiz&#13;&#10;L8dFlP/wrj3QfZW6QB0IGZBAGSXgSEbBf/5uBXRlpYbQvh57VEuPOr95CtJ5fuJP0EoDn4OOvDkK&#13;&#10;yoUNMJSZgPO7VDXn5fyavLlxw/rXBZdQ8BMb/gOdPHs9dPfxC1BnuWBoTK3roQOe7AdtXsEGZVC2&#13;&#10;CXDcKBv1b/1xrGzUA0tJAiTgPoEyelfJfUDckwRIgARIgARIgARIgARIgARIgARIgARIgARIgARI&#13;&#10;wLsE6HjkwtcW1hIxQ8bIt2XTL4nH6PfvvI948cd1OYgmCZQxAhm/yzdnx084hJLfNq4etMx6VJex&#13;&#10;+mdxSaB4CDhx2ounjkDPOHSPwSMpsJ2aeFQXT954VhIoXgKcl/Pjb27csPp1gePkWhR80rvfQU81&#13;&#10;vxP65IO1oOX1N77OnM6CHRdET2qAYAAC5scNeWPh4v4fkN4XU+T64Iff5L9bMgNjEd+yZ3/o4J51&#13;&#10;oKF0lQOHogqsPo4VFQeehwRIoOQQ4DRRcuqKOSUBEiABEiABEiABEiABEiABEiABEiABEiABEiCB&#13;&#10;UkmAHtWu1eqjf8utiqiW6YM9Kvi57kibBEiABEiABEig6AjIfBzTeThO+VbdJGhglTiob9FlhGci&#13;&#10;ARIoMQRMjhsWvy7IOLUPNXHEGQ295a6boTdU5iVeiWmiJTijWSfWIPdvvzIDerLlXdCnBsl/OYUk&#13;&#10;7YA998NJ0HdCX4I+16EilB5zwOD9wOLjmPcB8AwkQAIljQDnh5JWY8wvCZAACZAACZAACZAACZAA&#13;&#10;CZAACZAACZAACZAACZQyAqXncbtDvoX14+cfoYqmbzwAPZYs/4ataeISHVlX/vX6tv69sb1DjSCo&#13;&#10;1+7YZ0m+diycKflaugV64Lx8M883ohbstr3k2139b6oMO8DlE3JZp+QbdBPHzML2LSfSoPJlME0L&#13;&#10;jJFvBLfvOxDx/a6XJ9WuHmaO1P9h+5LPp0MXbhJOSQYmn0DERyZ2hY4Y0R1a1TUhReVC4goCx8WD&#13;&#10;SGXF1C+h89buh55z6PUeXwG2+N9pWgysPAL9m+Qb5wqfmd/twk7H0sQjJ6zWdbBvGyD/mt45wUvt&#13;&#10;x2jPUz/B+WZtlno6etaod2mxofFNsL3HoAHQnokhUJfmo2lmy5X2K9J9d+hb0HXyaVj8/jOYOfIJ&#13;&#10;/JZWnh2txfYeDeP1O+QbdaoGnEsHv0G6b7y9BLrrVDrUPzoRekNt+Rbjjg17YadUaAjtPfQhaM8a&#13;&#10;AVCDk6r+hUTzDCQ/ZzZMwdYXJ22HVnvgOejwjtIis7uZRfqX4+w65O+VoZLv873+Afv1OypBs+vT&#13;&#10;cQb2spdGQT8rdx900ottoOHGAGu2HV6Sfj7tmdeQ7g9Nn4VOuL8G1HjxJfPoYtijRsq3EmOeeRP2&#13;&#10;042l3mFcDpzn9+DnwtnLoRt3y/h4+JR88zjdGGDt4dh+w7AXoU82kzdujPaDSBOBZduzUyaGE1ul&#13;&#10;n838ei1KuXWf1Lf0Ok3zCYlDfKv7h0IfvSEMalQ7jMtBxjYZz4ben4qo1CzZI0Qfx3reNxDxPeoK&#13;&#10;X+N4Zf9Wr3pctUg/NfhaZn5XzFnZ/G6AMqtWGcc4L6Mm81v3Khs3zLYX1ccXUO9zn5X12Nzs88pI&#13;&#10;2njEeMT8rams843NyuZBk/1C9TxolM+sWoVPdjlMctYKaD9ur+edciGwe85XyNruqNugrw/uCK2c&#13;&#10;vaCV9W3/7usRP2rxJuiJm7pBY+XyStNMzqdZp2S9+tYoWa/+0WYY0n/tvnpQ45vYl47Keu+15yXf&#13;&#10;Wt8XsP35bnKdYmTb7HWBsvZszKel9P4G4KsIzPYLPQ/q+vsppLhpnn4/YcVO2EeN6+dyss6Njq+D&#13;&#10;+JsfGgztEZ99ZQWbAQmUZQLGdWBZZsCykwAJkAAJkAAJkAAJkAAJkAAJkAAJkAAJkAAJkAAJFCOB&#13;&#10;0vPYRv9X6z92/wacx8LlSe2Tj8mT1KC0o4j/ccEc6L9Hi50+9inYt8QqRuG8iHR//uJ16NjV5aFd&#13;&#10;BvwVOihOPKqPbBCPv6mTJyA+K/Jl6EMNxOPB8Nizh4jndbu+D0o6EZKef+ZZ2LsWTYPOmvQxNPqt&#13;&#10;kbJflPEsQnzf9k6bhPgvtsZDez8yHNooUnwRM1NOwz6aFAYNN550w7ocKC6XkazHqj9p3vCBePp+&#13;&#10;uj0KSXXs/yi0RYQ8uty/cSnsuYfyOZNDPCi3fToOO7yzVjylb7pX0hkUrdfnktnY/vkrx6GZY0ZA&#13;&#10;e8QZz+Bhmg+M9rzrF6R1OKQz9LEH60NDM05AN8+fCZ0hxdfixj8Mu4XhOqCqXP7VkW7/l0dDu++Z&#13;&#10;BX15svSjjk+JB0+nGKPBSMv1LR+J/YxYGAqCzKT9SGXvGfHU6Pe3vrArrPwA+tFG8fC8Z/iTsJ0L&#13;&#10;JH7mZxtgt36pHTRS7x7m+xeSyyPQPVLXfo5tr3y0E1ptoPTPoR0k/9mtx2L9y16hLvLbuqoUbcqW&#13;&#10;X/Ej6bZKUIOf86J0rK2HZb/KvWrhR3lj+FHVDiV5ZWHm6R1Ia+nKXZLfztKOHmoknjVh+qst6Sky&#13;&#10;jgTUyDkuq8qI9dpzFop2arX0m+cmS7sNairjUL9HE7A9NlR6dlqSzEO26uIhYlR7Lj7RLRHVr19j&#13;&#10;aJTtDHTrV/o4Nl7msarjByO+SbCMI7bw62APf70OND3zJHT52+9C1yB0I1A1rlqsn2qaxeZ3VZxV&#13;&#10;ze9uNA23drHaOMZ5GdWW37pX2bjhVuMowp08rPfAiv55ZtL0PKioX6ieB/MsrAeRVuGjKeKsedh+&#13;&#10;cq3n0w6A5vfb5PqoWt8bYFfyOQ/dMe8L6NRlsr46nJIJWwuU9eJpWR5rsXY53uz1sk9ka6T/6ON7&#13;&#10;oM+O/xA6ue5L0KEtZR337XtzYe9PuBv6emdZ72WvwxGraWavC5S1Z2M+LaX3N3TcnouqfqHnwHx/&#13;&#10;T0VK2z97HTphtYy7be5+CPbA6nJ/4dKh1bAnfynr65/PSv+gRzWwMCABEMj3epJ8SIAESIAESIAE&#13;&#10;SIAESIAESIAESIAESIAESIAESIAESKAoCCh2Iy6KLLt3Dr9I8bxq0igRBwRqog0T5dvNKU+LJ9bX&#13;&#10;C+SbpJ0eqo398vY3cO+cV+/lPPMjzBkr5MlaiyGjYA9sEQo1nhAkJohH5cXdLyJ+3vf7Zb8G9aDi&#13;&#10;v6dptgB54tv8BlFsRFADYc0o+Rb2hq3i8bvtsHhYdYnSU3DKk7rkM/JEWQutguPqNRCPydoh4rmm&#13;&#10;aTUlHmHuQHW5cp+hcDFZJzfhgK+3SHkTHngc9oMdI6BGqRpWToa9dv1CqGvg0OtrzhrxBKg+YCR2&#13;&#10;Gdw1Cip+g5rWuK58q/bsCPGAX7BwP7Z3eljaTwAs9YFflLSHFk3rI/FATbTJ+OspAABAAElEQVR+&#13;&#10;1HHYW/6+Drr+oLgotGggLVlZuWx+SD8sRtpfwCl5IlxO//Z7WKzEV65UtEOK00feLKhWS/jXTK2E&#13;&#10;fNq2V4DWqNMAWqmNxM+c8wds/cG1pr9IYL5/IdWrAv3bfb9/I+PMhFknsLHFI89B/6+NtCvfqw75&#13;&#10;86fV+pdmlzcrmtwo44U2fSNyvPvcTdCbwqWHZRzeDvv3S9Lvbmwg46zRb5S1Q5zFG0EwEq3Z5i/Q&#13;&#10;1gnS3r1xpmulaZn2nLYP2ZwzXTw9sho/AHv08FbQ7G+OX6sweWzzi2uC2DYtpV8a81u98COI3/TS&#13;&#10;Bui6QxnQJon6jGyX8SYyTlTLlHZXwbUD4Sj3A0/HVcv1U4vP755yVjW/u98irr2n5cYxzsuosHzX&#13;&#10;vV4aN67dSopgq9fq3bN5UFW/MMipmgeN9NRp8fLxU3Wdoqj9ZJ6RdcKBi7IOb6y/cXbyu4lA/sZ8&#13;&#10;ud7s8Mgw2AOPiof12G/letT4CxB186msC8o3vRfnG3aLXN+P/vg92JO3y3XimmNyPfXQ2LaIz34R&#13;&#10;FNaVwPR1t56U6fZs3DDQ0ytt9zeuEPfsl6rxJ/f1u6f9fTMKMme13E+Iv/tl2I/2kPs9xnVRZsRB&#13;&#10;xIfqHtWelZ5HkUDpJuAy/JXuwrJ0JEACJEACJEACJEACJEACJEACJEACJEACJEACJEAC1iNQtO6P&#13;&#10;Fii/PbQWctG6utyj3/D7fthns8QjM/vfh03mNf34HqRw2JEG/W3C09CBBaUbIN/6TNcfNQfqjxKy&#13;&#10;zu7CkQu+XAD9fqd4hp6RT3tpQaHiAZiiZWF74CVnzjPZxBOt0T13Ib7ZuJnQVx8XD8nardvA7tCx&#13;&#10;HbR1HfEc9pMH1Ij7M1BdruyEPfyRcfI3HHlcEw/Obgnise6S7QJTTz/+C/Y5qkVCu9QTT1LjyaeR&#13;&#10;gC2oGn5eV00q5of/7YedpLj9GOcrSH3CxNM1XJN2lpQm9W8cV1LLZeS/sGrPfvSW7auBJGzZG6Rf&#13;&#10;uPQOzXT/csloxtZPEfPPrdKCmjzyMuxH2ki/yq99Wq1/aZrkP6qleJ7UnCbjxqqd4inQtq2MKyd2&#13;&#10;/IryJVcQT9nrK+ecWpS1QxfOpd3MbrZa0bbnzDN7gXZvqnSo2u0bwfbUk7qgeioXboxjK7Hr6dSc&#13;&#10;41hBx6veXvC4qnZ+N51/q83vbhaoIM6q5nc3s1PgbhzHCkSU5w7FNY7lmRlGKiegql/Ie3C5s+dp&#13;&#10;+8mdUvHEKONjseuUzPPHAfScFgKNCkqGbl/5O9Sn2ZPQfm3kujt9VW6f1T93UL7utcl56vR+FOe/&#13;&#10;a7usv2evk/VM3cHi4d22otjYKY9A9XWBcQpvteeSen/D4OKpqupfqu7/ZJyQ9eERTd4w7dww5xum&#13;&#10;npaTx5FAWSRw7VG6LBJhmUmABEiABEiABEiABEiABEiABEiABEiABEiABEiABIqUQE63tyI9dXGd&#13;&#10;THwZbZruU+nqWqkoW06neMA5NfER6DhMnix3K+AbvjY/2b+88Qgh8xhytOgt+ebX7PPNYd89uDe0&#13;&#10;YbR8w/PScfGM/nDisnxKIOX2r9oR20e83QK6b/N66Oo1a6GfvboIOr1JP+jzQzpA43XXamXlQqoK&#13;&#10;AlvO+nRoYnuesjQILzULz7OV35H6o3mjuejNLo+9S1i58iiBW1E6D58rLgvXPkxZ/8p5GnvV1oho&#13;&#10;7VwHXTvlM+i3VR6D3lJdPD5cW6vl+hdye/nfzyOa4VeXxFnQj76Tb1KfblUP9s4tp6AhDa+Dxuf7&#13;&#10;iWez7VCI2XVwjkzxvC0x/RV0ChEUW3sWwNnzpAG8EFkvzK5Ou3ju2/V5Of9xLL9UFbeAAsZV6/VT&#13;&#10;qS/LzO/GCwD5VZcRXwBnTfn8bpzYrHIcKxTBYhvHCsql4nGjoNOV+u1m+0U+gArbfvJJpvijVfFR&#13;&#10;lY45Is4MeZMzU3/zzt8m36Q+nirplm8o3642bjTIF6Jzn9Nb82nGqd042fYTck67/mbavlVbEHG0&#13;&#10;zc3QONf/uvDSdYHk4nLotfbssm7z0vDmrfrK5uPxD4v0iyxZADn0flHO7qWK8JgTDySBkkPAuL9V&#13;&#10;cnLMnJIACZAACZAACZAACZAACZAACZAACZAACZAACZAACZQqAsaDzlJVqGsWJu0wNm8/LE+4AuvH&#13;&#10;w64gDl25D7XJBj99e8YFeSZc0PMx/5i6SCtOkye3ew7KM4FBLSoh3vUBbu4T6zEZ8g2wHYfErtKv&#13;&#10;F37c0jIKamTbGSae1/L8Wj/2GmLzFc/thFbdsFdCqy7Qfj/Pho7651zo9J2toCOby7dolZULqZoP&#13;&#10;XPOz9Sfx7OxTNRaJu9vA/WPqYP9Ken3t+DkJ9l1VXThfOID4TQfkiWlos+qww4yKgGWdwFvlsvmK&#13;&#10;y2w5LQOFTc7PVaKIUQS3eApnnPKhcWKpp7OG6ape6l/lIuXNhwcea48z1vzXeOjUV/4Fdbw4BNqz&#13;&#10;urwRIX4Qmubanj0eN5C6wsAuI0vznlKugDe+Q+KrfpZ/b9/2h4wPzQdUQ3ygy6mVtUOb/At3RREt&#13;&#10;+bC4ylxwJOCM/qXs0WtxtedyEbXAs2awzHQ/rtwF+2yz66De+lY1EncnsMvIHqBPpOkpMgAV1Zet&#13;&#10;LdtPdXac391pRIXfx+rjGOflAupU1bjh4XVBAbkrsZtV9Yv8rqsKPQ9ajKQqPn5euk7xdNywlZP1&#13;&#10;q3EdcCFL3hQM0xeAF86Jx3V+9WpUk+r51HlB/rto9ni5jj3U4D6camwvuRJ49x9zYP9roVz3jb6z&#13;&#10;Kmy5qrn800vXBTjJ5cBr7bmk3d8wgGSrrODObJfriyV7pSFd3/0v2KNWcN4LfFX9KzsbJn/4Rkh7&#13;&#10;qqjJm6e79iUjxd7xEVDjes/kaXg4CZQJAnn3+jJRdBaSBEiABEiABEiABEiABEiABEiABEiABEiA&#13;&#10;BEiABEjACgTcdTi1Ql4LlYeMPYux/9wlqdB6kfKk7vfv5QnrinMxiL/tlppQVw9ARP4Z+Mi/GVeJ&#13;&#10;kyfHWVsl3QVr5RlxLdt57HqufGNo+4biqWyPEM+zvh1k/7Hz3sT2MedvgXZqHAcN0eSbXqeOXIRd&#13;&#10;vUNbaK0g/ZmbbxTsRHHE1uYsXwB7eazslxAuVZh5WlyuJTeaFoa9rgqccp7dc6T828snYmPD6pHQ&#13;&#10;YB958n10p6STokl5w4JzugorK9dVWTPz08hPn7bfIJlxM9+GTky/Hdqutk7i2EHY8lxT06T2EYXg&#13;&#10;Sjrfwn5j2iToZMet0Oujhc8vS4XfDxdqIP7enqLiR4AoSwXeKpdflHiwxtnXoryr5iyB1uhcHRqU&#13;&#10;dhp6MqARtGOTcGjO1oSo4g1U9a/8ShEQjy3dho6E2t8eA50y9hNohVcfgd4UKWSM+jI9biBVlYGM&#13;&#10;R8GJXZBop8jXoPM/+g80K1TGuwE18u4JRrn6tDXZv3TP7kathas2Q/rj5PnCr0td8fzOPHQA+cqv&#13;&#10;v2NjaQxUteeAWqDTq09d6KYpk6F/Hy9ce7YRT6TYEHnWnZlyFttzzYOI9UJgD0Wi1aqJa71j3ULY&#13;&#10;/1kl7bRBwDnYZwJl/GnfWOYBVeOP0Z4t0085v6O+vd3fjXq36jjGeRnNIP9A1bjh6XVB/jkr0VtU&#13;&#10;9Qu5CirRKPLMvCo+mn5daXr8ccmlp+NGuTC5jg3TdiLFg0lyvdyzmVy3frliJeK3npHr7DrOvH2r&#13;&#10;DT6m51NHKs63c/pH0G/TWkOfebgVtHJoFvSv/X6Cjpwu6/Cvmz0Pu0913ada1ToKqaoPSs39DVc0&#13;&#10;afsQM/09Wdevk9sW2mbf2ogfe3ss1PXGldF+VPcL1+y5a5erdD12vSVR7kt8MuV92J9mdoc2D5c3&#13;&#10;AA9t3gj7GMLc9yX0aAoJlGkCcpVZphGw8CRAAiRAAiRAAiRAAiRAAiRAAiRAAiRAAiRAAiRAAsVJ&#13;&#10;wPXBVHHmRe25bfJk9af5/0a6i5LlSa5/TAPYtw4fAO1tPEHN9+zia12/X3/s0e7YDOj8D96TI3zl&#13;&#10;m0ON7pQnxjfqHtV+dvH0anTfKOw3Klq+iTV72XzY7y2/JMdrUgUVqskTuPva3Ij4Kx7VlWD3HDYY&#13;&#10;mvKZeFTPm7hBbHlAfPlfhMUDOjQ6AfHNXD+67cxEfIYjCbpV57IwWb7hi8jLgX9EDfxsec/j0Htq&#13;&#10;S7rGdk1VubITNPlDz0+TB55FQsMjpH5mL5sKe/xXRvnkY6ZhcYmIr+P6UWm7eAI0fWAktg8J+RI6&#13;&#10;Y87H0NUZ4qlXvobUU/8X+iG+W5zFu5CXymULvw7l/78Hf4W+N0va5btv6h4TfuKp36SXeGa2s6xH&#13;&#10;taL+BQrXCPzkPDf/VfrVkefE8/+jCUtwUPW/y5sWVf0UjRvXyIqpTX7xOLxLL/G0XfTRL7Aje7SH&#13;&#10;5uNQfXl8UtW/pL/FdnkU5xtydgp02kIZ58fNg6lpNhm3wipLPmu79nd9t1Invqras8650xNA9M/Q&#13;&#10;RdCZC9dDp7+/DGrMYvbgaNiNesj8kT0PItYbgdRv3T4yj3c5Mg0nWTz5Xegil3m5rWKPasvNg5zf&#13;&#10;Ue/5zu+qmqDFxzHOywW9M6Fq3PDwukBVO7RaOsr6hdUKpig/qvioSselWJ6OG35Rcj1Vv7xc127Z&#13;&#10;ehIp/1+vB6F3/SZvpv5rqKwjsk+rf8PXTy6rLq8Pza57JeWLv8l1yMcr5Tqk3cg+2NA41PDJE43r&#13;&#10;PAjxd656GfrVp2ugN/69EzRW2ToKyakPSsv9DVcy+nVj0wYVsGX9Nv26IVHsfEd3L/UL1+y5bdvl&#13;&#10;+rfDkKE4JPVTuS+xQP/zpO/0N9YjK0v5jHSNVmrYVBIggcvTAyGQAAmQAAmQAAmQAAmQAAmQAAmQ&#13;&#10;AAmQAAmQAAmQAAmQQHESsD1zx/N5fzSqgFwNGiNPKvPbrf/AR7Dpy6kf5reL2vjMY0jvq+degs6v&#13;&#10;NAT63vAGUPF/wE8GJEACJEACJgik75uFo0e+thfabYy80dA9Jl+fBxNn46EkQAIkQAIkQAIkQALW&#13;&#10;ISBv6h6YOxpZem6RvFn16DjxoG4bIS7TmRfkPyOS0uUb0BXCgrC/r+FRbZ0CWTMnvL9hzXoxmav0&#13;&#10;vV8ghWEv74C2Gf0qdGBNeQPcZPI8vJQScPf+qrGfWQxdq3Q2mwSOX7Z0pkfp0KPaI2w8iARIgARI&#13;&#10;gARIgARIgARIgARIgARIgARIgARIgARIQBUB+RClqtSYDgmQAAmQQKkh4Lggb6r8fjQdZXKcl2+S&#13;&#10;L/5spZSx/XBo+2h6UgsQhiRAAiRAAiRAAiRQ2gnILYSq3eWbz93Xv4kCfzRmKvTSI3dAb6wZCg3O&#13;&#10;SIFm6u9x06MaOBiUNgLOiyjR79//AN0fHAeNDRNP6cykA7DXzV0LPR/ZAdq6Mj2pAYIBCVxFgB7V&#13;&#10;V8HgTxIgARIgARIgARIgARIgARIgARIgARIgARIgARIggaInQI/qomfOM5IACZBAiSCQvn8x8jlh&#13;&#10;zHroWXt5aEKH+6Cj7qkNDeS3BsGBAQmQAAmQAAmQAAmUFQK2IFkH3vviUyhy6KdfQD8fPRL6STaI&#13;&#10;ePwaNP45aNco+splo+GP0kPAkYqyHNotHtMzNx2FneLQi+gjbxhUadQZEUMG3Aqt5a9vp5AACWQT&#13;&#10;4CyRjYI/SIAESIAESIAESIAESIAESIAESIAESIAESIAESIAEioNA6fGoLhcLfneM+1C0OGjynCRA&#13;&#10;AiRQiggE1r8fpZk0VRQGAxIgARIgARIgARIgARLQCdgr1MWv24e9Ar01LRl65pz8x4lPaDjs8CD6&#13;&#10;yAGEuwHvb7hLyhr7+UQiH+3++g9Ra+SKuSCBEkmAs0WJrDZmmgRIgARIgARIgARIgARIgARIgARI&#13;&#10;gARIgARIgARKD4HS41FdeuqEJSEBEiABEiABEiABEiABEiABEiCBEkfAHiDf4o3UtcQVgBkmARIg&#13;&#10;ARIoVgL0qC5W/Dw5CZAACZAACZAACZAACZAACZAACZAACZAACZAACZAAParZBkiABEiABEigOAno&#13;&#10;/xL+y7KFyMV/tRuh93atDPUtzrzx3MVOwJG6D3lYPv9HqPPGXtCuVdkyir1ymAESIAESIAESIAES&#13;&#10;IAESIAGlBOhRrRQnEyMBEiABEiABEiABEiABEiABEiABEiABEiABEiABEigsAXpUF5aYm/s7T6/C&#13;&#10;ni8Mmwbd73JcYKunEDPpCfmX5ACX7TRJ4GoCjovHYO7ZfRIaWq8BNJ7/nn01phL/m+NGia9Czwrg&#13;&#10;SMZxP3+3ArqyUkNoX3pU58mzuMfDou6njvN7wWHZojXQmIa3Q+lRnWfzKLLI4m6HRVZQnogESIAE&#13;&#10;SIAESIAESIAEipAAPaqLEDZPRQIkQAIkQAIkQAIkQAIkQAIkQAIkQAIkQAIkQAIkkJsAPapzM1ES&#13;&#10;YwtriXSGjEmApl8ST9jv33kftvhFKTkVEykDBDJ+l2/Xjp9wCKW9bVw9qPse1Q7sf3H/D9Avpkh6&#13;&#10;P/x2DnZmYCy0Zc/+0ME960BD+SgLHIoq4LhRVKR5npJMwPx4aK707Kfm+JWWo4u7HZYWjiwHCZAA&#13;&#10;CZAACZAACZAACVxNgLehrqbB3yRAAiRAAiRAAiRAAiRAAiRAAiRAAiRAAiRAAiRAAkVOgB7V3kLu&#13;&#10;E4yUY6qIapk+sCv4eeuETJcE8ieQdUJ8+N9+ZQZ2OtnyLuhTg+Qb6SFJO2DP/XAS9J3Ql6DPdagI&#13;&#10;5RMtYPB+wHHD+4x5BhIwS4D91CxBHk8CJEACJEACJEACJEACJEACeRLg/ac8sTCSBEiABEiABEiA&#13;&#10;BEiABEiABEiABEiABEiABEiABEigqAiUHo/qSwfBbNozr0F/aPosdML9NaCGI3Pm0cWwR42Ub/TG&#13;&#10;PPMm7KcbB0A1h3yz98epn8CetfkA9OjZNKhDk3v7ofFNYPcYNADaMzEEakPohSBL8rVj4UwkPn3p&#13;&#10;FuiB806ob0QtaNte8o3h/jdVhh3gkiFH6v8Qv+Tz6dCFm6R8SZdgappPIH5EJnaFjhjRHVrVV9+u&#13;&#10;i6p0cqbqueU8vwcHL5y9HLpxt5Tz8KkU2OnyiWZNs4fDvmHYi9Anm4nHezYm/VviG+cKn5nf7cJ+&#13;&#10;x9LEIz6s1nWwbxvQD9o5IQia64mP2XTSfkW67w59C7ruAiQ7mDnyCfyW1pAdrcX2Hg3j9TtioeWc&#13;&#10;cuDuOV/B3h11m2wf3BFaObteY2D3774eOmrxJuiJm7pBY6X4mmayHWadWof03ho1BfpHm2HQ1+6r&#13;&#10;BzW+iX3pqNTja89LvrW+L2D7892kXEa2s06tRfzEMbOgW04Y/RSmFhgj6bbvOxAR/a4XD3Hj+EsH&#13;&#10;v0H8G28vge46lQ71j06E3lA7C7pjw15oSoWG0N5DH4L2rCHjhs0YNz7/CPHTN0q/OpZsdCwZgSLr&#13;&#10;Xo/tt/XvDe1QI5/2g60KApP1pSAHOZMw2y/01NT191NIcdM8vb+v2An7qNHfysn4EB1fB/E3PzQY&#13;&#10;2iPeu1NnxjaZf4ben4rzpWbJCBOizzs975P23KOu5M91/DHbL3DSy4FlxnlV46FRMEXt0EjOrDou&#13;&#10;HkQSK6Z+CZ23dj/0nEMfN+IrwE5CqGkyWuuGQnGclfH5laEyPp/v9Q+k/vodlaDZrd5xBvayl0ZB&#13;&#10;Pyt3H3TSi22g4UaDNMtZ1boOuVIQlPJ2qIAQkyABEiABEiABEiABEiAB0wSMywnTCTEBEiABEiAB&#13;&#10;EiABEiABEiABEiABEiABEiABEiABEiABEvCEQLaDjCcHl8pjHBdRrD92/QI9HNIZ+tiD9aGhGSeg&#13;&#10;m+eLL+sMcXjV4sY/jPgWhksoLAWBU/Lz8xevI7Gxq8tDuwz4K3RQnHhUH9kgHuJTJ09AfFbky9CH&#13;&#10;GgRCbZp4iu6dNgn2F1vjob0fGQ5tFCmeW5kpp2EfTQqDhhuetLD+DFSlk52gkh+Zp+Uby0tXigd0&#13;&#10;+c59ke5DjcQDN0x3LU9PEVfJgBoGF/30DvG83vbpOES8s1Y8XW+691HYg6L1elgyG/bnrxyHZo4Z&#13;&#10;Ae0Rp/voqkrHvzrS7f+yeEh33zML9suTj0I7PvUEtFOMUUE22L7lI6FGrJYmnr3fb5P8V+t7A7ZX&#13;&#10;8jkP3THvC+jUZcLtcEombC3wEPS07hAca1fTDn0iWyPdRx/fA312/IfQyXVfgg5tKfXz7XtzYe9P&#13;&#10;uBv6emepR50y4v4M7CG18Ltd3wehXSKkf/hnnoW9a9E06KxJH0Oj3xop+0XJM7rMpP2w956Jgfb7&#13;&#10;m7SbCis/gP3RxjjoPcOfhDoXSPzMzzbAbv1SO2ikMW7s/g32sXDxRH/ysXqwg9Kk3n5cMAf2v0eL&#13;&#10;nT72Kdi3xCoeipWNG8ie+UBVv9BzYr6/i6fy9s9eR4oTVvtD29z9EHRgden/lw6thj35y53Qn89K&#13;&#10;//C2R7UW3RLn69evMTTKJh6sW7+aCXvGeGnXVccPht0kWPo/jMuB2X5huXFe1XiouB0avD1W/U2M&#13;&#10;DR/IQuLT7VFIqmN/mXdaRMh4uH/jUsTPlWHZ49MVdKC9Ql3s0rqq7Dlly6/4kXRbJWikDJua86Jk&#13;&#10;ZOth2a9yLxmHy+vbNatxlmyaD0trOzRPhimQAAmQAAmQAAmQAAmQgDICxmWFsgSZEAmQAAmQAAmQ&#13;&#10;AAmQAAmQAAmQAAmQAAmQAAmQAAmQAAkUhoBiN77CnLpk7OsXJR6RLZrWR4YDNdH6Ucdhb/n7Ouj6&#13;&#10;g+J62qKBeOapKp3zzI9IasYK8QBsMWQU7IEtQqHGk4bEBPEIvbj7RcTP+36/7NdA8h/oFE/A5DPi&#13;&#10;oaWFVsH2eg3Eg6p2iOGRV1PiEeYRqEonj6TVRMk3W2u2+QuSa53g51ayDp3znDXiaVx9gHjeDu4q&#13;&#10;Hm4+eiqN68o3rs+OEM/1BQv3Y0unh2tD/RSlE2CTfIfFiCdxwCnx8Cyn6fGxEl+50rW7cOaZfcjX&#13;&#10;gYviadxY9yQ/+d1ExL8xX9pDh0eGwR549Avo2G+lvRif9lbWDjVpZ+Wb3ovzDLvlf9DRH78Hnbw9&#13;&#10;HbrmmLTbh8a2hZ3tOA7rSmALEA7NbxC9sqUGftaMkm+7b9gqnvDbDkv6XaICr+x6+ZfTR/hUqyX1&#13;&#10;WDNVPAht2+XbsDXqNMD+ldpI/Mw5f8DWHWw1w9PQSNQvsg5+NmmUCA3URBsmVoSd8vS70K8XSPk7&#13;&#10;PSTnVTV6qKsvZNN0oKp/BeTKiaf9fTNSmrNa+nv83S/DfrSHjKNGf8+MOIj4UN2jOtfpvRThFyf/&#13;&#10;gdCmpbQ7o7XWCz+CM256aQN03aEMaJPEnC3HdL+w2jivaDz0Xjv0rCFkndyEA7/eIuNSwgOPw36w&#13;&#10;YwTUmJUbVk6GvXb9QqjXAru8SdXkRlkfaNM34lS7z90EvSlccpRxeDvs3y9JPm9sIOOa0W+sxlkZ&#13;&#10;r1LaDpXxYUIkQAIkQAIkQAIkQAIkoICAcZ9TQVJMggRIgARIgARIgARIgARIgARIgARIgARIgARI&#13;&#10;gARIgAQKT+Da7piFT6/MHOETJh5H4VoaypyUluWVsqcf34N0DzvkPL9NeBr2wILOFiDf6E3XXWID&#13;&#10;7eKR2+ieu3Bks3Ezoa8+Lh5TtVu3gd2ho3xzt3Ud8Rz2M1y6jPPZFKVjpGcRTT/+C3JyVIuEdqkn&#13;&#10;nmWGh5iRTVtQNfy8rpo84/nhf/thJ2WJR2wFRenEup7YyEAhNfP8cRxxTguBRgWJZ972lb/D9mkm&#13;&#10;317u16YW7PRVuX1W/9ygrh3iNJpmk/PU6f0oIu7aLh6ts9cJ17qDxcO7bcVrP0vLOrsLxy/4cgH0&#13;&#10;+53i6XzmopwnKFQ80FM06Z+Bl5yyoYDQnn3abJ9yHGHL3iDpuJfalZPZQ4Vz6+pygg2/78fGs3r7&#13;&#10;UVXvyuvrShE8+qWqf6nik3FCxtUjmniEdm6Y0yPUo0IWwUHlwo15ZyXOdjo173nHdL/gOA+++Y3z&#13;&#10;ytrhyd9wnuOatL9uCfKmlOu0i52KJJCJJ6plW5yt5jRZJ6zaKW8etG0r8/+JHfLt6uQK4vF/feWc&#13;&#10;S0ll/b1Iylz0J1HGR9E6oegJ8IwkQAIkQAIkQAIkQAIkkD+B7Nsx+e/CLSRAAiRAAiRAAiRAAiRA&#13;&#10;AiRAAiRAAiRAAiRAAiRAAiTgPQI53WC8d54iSFl8kOy6K5IjUzzNCuvx6HZGdc9K406/03C8dDsB&#13;&#10;93Z06gk7NflWbsdh4gHbrYBvE9v8ZP/yRgb1bwP7V+2IE494uwV03+b10NVr1kI/e3URdHqTftDn&#13;&#10;h3SAxme7Vgtg8+kgWQsGnnnK5i6IqnRyp1yYGGeGeOJnauJ65W+Tb1IfT5VUyjeUbzMbA4F8KTX3&#13;&#10;GdS1w5xpZ5zajYjtJyTerklH2rdqCyKOtrkZGucr27PDzGP4ueitidDZ55tD7x7cG9owWr7Ze+m4&#13;&#10;vDHw4cRliHc70Pu3T7YHtdtHFrCj9B+bpo9MXhqgvFVfBRTOjc0W6RdZ0s4cer8oZ/dSRbhBpDC7&#13;&#10;OO3Sj+16+8k17yjrFxznC1MvHu9ryzkeOPR52uP0FB1oj2iGlLokzoJ+9J18k/p0q3qwd245BQ1p&#13;&#10;eB00Xl5cwe+cgdn+LnyKbF2XM/NFYJnlUwRZ5ClIgARIgARIgARIgARIoIgJZN/GLOLz8nQkQAIk&#13;&#10;QAIkQAIkQAIkQAIkQAIkQAIkQAIkQAIkQAIkAAKGI2XJx+ETjDJUFNGSD4uL5gVHAuL9i/uWvE08&#13;&#10;4fz0bwpmXBDf1YL8+Pxj6iL/cZp4mO45KAUZ1KIS4l0dTRHpRmDzFY/rhFbdsHdCqy7Qfj/Pho76&#13;&#10;51zo9J2toCObB0FdA1XpuKZb1LZ/TB2cspLOecfPSbDvqhoF1atNc144AHvTAfHIDG1WHXaYvoOf&#13;&#10;onSQ6FWBzVdc1sppGYhNzs/1+apj/vxpKyeexcZxF7Lk29BhgbLjhXPicV3U7dB5Qb7NOnu8tLND&#13;&#10;De5Dhsb2km+rv/uPObD/tVDqZfSdVWELhcs/M+Tb2zsOIVqr0q8XftzS0qW+wsTzWvzGZV93wuAW&#13;&#10;T2G3KR8ae0t9S+6MOA807TAO2n5YiAfWj4ddwWhgrklabNzQ9G99n9n+HXK6ZK80pOu7/wV2reC8&#13;&#10;B1pV/csVj6e2b4S0p4qaeIru2peMpHrHR0DFj9PT1IvxOC/1C6uN856Oh15rh4r66dafxFO5T9VY&#13;&#10;NKJiW6DZZcRs3lPeVAl4Q/r7qp8zka9tf8h6oPmAarD16SS74SvjbLP2us5y7dDD8Tm74viDBEiA&#13;&#10;BEiABEiABEiABCxAIO+7ChbIGLNAAiRAAiRAAiRAAiRAAiRAAiRAAiRAAiRAAiRAAiRQNggUm8OO&#13;&#10;cry6B1Cj1uKhqM0QT83J88VVsUtd8RDKPCQeseI/p2kxyjOST4I+IdhQJU48XLO2Loa9YK14Vtay&#13;&#10;nYd9rnxjaPuG4vFsj5BvQPbtIPuPnfcmto85fwu0U+M4aIgm3x4+deQi7Ood2kJrBem+gU7ZvnuO&#13;&#10;cNlePhHbG1aPhAb7iGft0Z3iopqiST7Dgl1cPVWlg7NaJzA492n7LTL1xrRJ0MmOW6HXRwufX5YK&#13;&#10;vx8u1ED8vT1FxU/5cpReX6bTQepXAr8oeTMgzi7fEl81Zwk21uhcHRqUdhp6MqARtGOTcGi5MGkf&#13;&#10;YdpO2AeTpB32bCaex1+uWIn4rWdqQus4pT3CuCow+Jhuh45UpLpz+kfQb9NaQ595uBW0cmgW9K/9&#13;&#10;foKOnP4J9Otmz0P7VNd9qn0l/4mVEK3NWb4AP5bHSrtPCJehLfO0tGfpXZoWJrt7PczYsxjnmLtE&#13;&#10;ylsvUsr1+/fSflack5HntluEu6tHYnYGi3vcyM6I/iNtH35Mf0/KsU6GFW2zb23Ej709Fuo6sRjt&#13;&#10;R3W/0HNVaClX6Xocc0viN9BPprwP/TSzO7R5eDr00OaNUPHLL8L5Amf1IFDVLyw+zns6Hvp4aXzW&#13;&#10;TPbTPm2lHY6b+TYqfWL67dB2tfUR69hB2EW3bpF1Q3BiF5y3U+Rr0Pkf/QeaFXoddECN7JkPthEo&#13;&#10;6+8WX9dZrh16OD4b9UYlARIgARIgARIgARIgASsQoEe1FWqBeSABEiABEiABEiABEiABEiABEiAB&#13;&#10;EiABEiABEiCBMkzA1fGtBKOQosR2eRRlGHJ2CnTawn9Dx83Ti2bTPYUr10VEbePjwvpm74n4TNbv&#13;&#10;1x+naHdsBnT+B+/JKX0joI3uFA/LG3WPaj+7fKOx0X2jsH1U9Bzo7GXzoe8tvwTVNCl/hWriKXhf&#13;&#10;mxsRf8WjWr4tmeGQby9vnS9cFibLt3f1RDT/CPEQbnnP44i6p7bwMrZrTkXpZCdokR928TRu+sBI&#13;&#10;ZGhIyJfQGXM+hq7OEA+z8jWEb/8X+iG+W5xLF1KVDlK/EtjCxYPt/x78FZHvzRIP4nff1D2g/cQz&#13;&#10;vkmvWtjeTveo9otKhF2/vLSXLVtPwv6/Xg9C7/pNPMf/NfQJ2NmB/g1fPym2ppluh5Lyxd8k3x+v&#13;&#10;lHy3G9kHGxqHGs/MROM6D0L8natehn716RrojX/vBI31FVfqnsMGw075TNKdN3GD2OLAfDnf0n5D&#13;&#10;oxMQ3yzfj0Fjs7rAloq0ftL72aJkKa9/TAPE3zp8ALS34SGe75mLedxwzZfezpo2kDc+1m/T+02i&#13;&#10;2D6u+xu2l/qFkXyh1S79pcOQoTg09VMZjxfoHyX/Tn+jJLKylM9I32ilhm05VdUvLD7Oezoe+nit&#13;&#10;HZrrp00eeBZNaXiEtMPZy6bCHv+VMT/7wg6Lk/G8TlGtW/zicd4uvWS9tOijX2BH9mgPzceh+vK4&#13;&#10;q2g+1dc1Vl3XWa4dejo+ozYZkAAJkAAJkAAJkAAJkIA1CFj+utsamJgLEiABEiABEiABEiABEiAB&#13;&#10;EiABEiABEiABEiABEiABbxGwPXPH83l/lLaAMw4aI56Q+e3Wf+Aj2PTl1A/z24XxJEACXicgHvAH&#13;&#10;5o7GmZ5bFA19dJx4ULeNEJfpzAvnEJ+ULt+ArhAWBNvX8KiGxSBfApnHsOmr516Czq80BPrecPGg&#13;&#10;Fn/LfI/mBosSSN/7BXI27OUd0DajX4UOrCkerhbNNrNFAkoJpO+bhfRGvrYX2m2MeIB3j8n3HQql&#13;&#10;52diJEACJEACJEACJEACJFCWCbh7f9XYzyyrrlU6m00Cxy9bOtOjdOhR7RE2HkQCJEACJEACJEAC&#13;&#10;JEACJEACJEACJEACJEACJEACJKCKQDlVCTEdEiABKxKQLl61u3zzufv6N5HJj8bIN1AvPXIH7Btr&#13;&#10;hkKDM1Kgmfp7FvSoBg4GpY2A8yJK9Pv3P0D3B8dBY8PEUzoz6QDsdXPXQs9HdoC2rkxPaoBgUCoJ&#13;&#10;OC7ImyG/H01H+Rzn5T8RFn+2Usrbfji0fTQ9qQUIQxIgARIgARIgARIgARIgAdUE6FGtmijTIwES&#13;&#10;IAESIAESIAESIAESIAESIAESIAESIAESIAESKBQBelQXChd3JoGSScAWVBsZv/fFp6Chn34B/Xz0&#13;&#10;SOgnCP8M4vFr0PjnoF2j+CwLIBiULgKOVJTn0G7xmJ656SjsFIdeTB95w6BKo86IGDLgVmgtf307&#13;&#10;hQRKIYH0/YtRqglj1kPP2stDEzrcBx11j8wjgfzvAvBgQAIkQAIkQAIkQAIkQAIkoJ4A70KpZ8oU&#13;&#10;SYAESIAESIAESIAESIAESIAESIAESIAESIAESIAECkGAHtWFgMVdSaCkE7BXqIsi3D7sFeitacnQ&#13;&#10;M+fkm6Q+oeGww4P4DAsg3A3KxWLPO8Z9KOrucdyveAj4ROK87f76D9HiyQXPSgKWIhBY/37kZ9JU&#13;&#10;URgMSIAESIAESIAESIAESIAESKAICfBuVBHC5qlIgARIgARIgARIgARIgARIgARIgARIgARIgARI&#13;&#10;gARyE6BHdW4mjCGBMkPAHiDf4o3UtcwUnAUlARIgARIgARIgARIgARIgARIgARIgARKwFAF6VFuq&#13;&#10;OpgZEiABEiABEiABEiABEiABEiABEiABEiABEiABEih7BHijuuzVOUtMAiRAAiRAAiRAAiRAAiRA&#13;&#10;AiRAAiRAAiRAAiRAApYiwBvVlqoOZoYESIAESIAESIAESIAESIAESIAESIAESIAESIAEyh4B3qgu&#13;&#10;e3XOEpMACZAACZAACZAACZAACZAACZAACZAACZAACZCApQjwRrWlqoOZIQESIAESIAESIAESIAES&#13;&#10;IAESIAESIAESIAESIIGyR4A3qstenbPEJEACJEACJEACJEACJEACJEACJEACJEACJEACJGApArxR&#13;&#10;banqYGZIgARIgARIgARIgARIgARIgARIgARIgARIgARIoOwR4I3qslfnLDEJkAAJkAAJkAAJkAAJ&#13;&#10;kAAJkAAJkAAJkAAJkAAJWIoAb1RbqjqYGRIgARIgARIgARIgARIgARIgARIgARIgARIgARIoewR4&#13;&#10;o7rs1TlLTAIkQAIkQAIkQAIkQAIkQAIkQAIkQAIkQAIkQAKWIsAb1ZaqDmaGBEiABEiABEiABEiA&#13;&#10;BEiABEiABEiABEiABEiABMoeAd6oLnt1zhKTAAmQAAmQAAmQAAmQAAmQAAmQAAmQAAmQAAmQgKUI&#13;&#10;8Ea1paqDmSEBEiABEiABEiABEiABEiABEiABEiABEiABEiCBskeAN6rLXp2zxCRAAiRAAiRAAiRA&#13;&#10;AiRAAiRAAiRAAiRAAiRAAiRgKQK8UW2p6mBmSIAESIAESIAESIAESIAESIAESIAESIAESIAESKDs&#13;&#10;EeCN6rJX5ywxCZAACZAACZAACZAACZAACZAACZAACZAACZAACViKAG9UW6o6mBkSIAESIAESIAES&#13;&#10;IAESIAESIAESIAESIAESIAESKHsEeKO67NU5S0wCJEACJEACJEACJEACJEACJEACJEACJEACJEAC&#13;&#10;liLAG9WWqg5mhgRIgARIgARIgARIgARIgARIgARIgARIgARIgATKHgHeqC57dc4SkwAJkAAJkAAJ&#13;&#10;kAAJkAAJkAAJkAAJkAAJkAAJkIClCPBGtaWqg5khARIgARIgARIgARIgARIgARIgARIgARIgARIg&#13;&#10;gbJHgDeqy16ds8QkQAIkQAIkQAIkQAIkQAIkQAIkQAIkQAIkQAIkYCkCvFFtqepgZkiABEiABEiA&#13;&#10;BEiABEiABEiABEiABEiABEiABEig7BHgjeqyV+csMQmQAAmQAAmQAAmQAAmQAAmQAAmQAAmQAAmQ&#13;&#10;AAlYigBvVFuqOpgZEiABEiABEiABEiABEiABEiABEiABEiABEiABEih7BHijuuzVOUtMAiRAAiRA&#13;&#10;AiRAAiRAAiRAAiRAAiRAAiRAAiRAApYiwBvVlqoOZoYESIAESIAESIAESIAESIAESIAESIAESIAE&#13;&#10;SIAEyh4B3qgue3XOEpMACZAACZAACZAACZAACZAACZAACZAACZAACZCApQjwRrWlqoOZIQESIAES&#13;&#10;IAESIAESIAESIAESIAESIAESIAESIIGyR4A3qstenbPEJEACJEACJEACJEACJEACJEACJEACJEAC&#13;&#10;JEACJGApArxRbanqYGZIgARIgARIgARIgARIgARIgARIgARIgARIgARIoOwR4I3qslfnLDEJkAAJ&#13;&#10;kAAJkAAJkAAJkAAJkAAJkAAJkAAJkAAJWIoAb1RbqjqYGRIgARIgARIgARIgARIgARIgARIgARIg&#13;&#10;ARIgARIoewR4o7rs1TlLTAIkQAIkQAIkQAIkQAIkQAIkQAIkQAIkQAIkQAKWIsAb1ZaqDmaGBEiA&#13;&#10;BEiABEiABEiABEiABEiABEiABEiABEiABMoegXJlr8gFlNiRih1+WbYQ+l/tRui9XStDfREyIAES&#13;&#10;IAEScJuAPq7+unwRDtmgtYbe3YXjqtsMLbijI3UfcrV8/o9Q5429oF2rKp4p2X6Kpva5/ikazjwL&#13;&#10;CZCA9QlwPFRSR1wnKMFoPhG2Z/MMmQIJkECREqBHdZHi5slIgARIgARIgARIgARIgARIgARIgARI&#13;&#10;gARIgARIgARcCdCj2pWIIxkxP3+3ArqyUkNoX489qh04/vzmKdDnJ/4ErTTwOejIm6OgrAhgYOA1&#13;&#10;AubaofP0KuTshWHToPtd8hnY6inETHqiLjTAZbthqkrHSM8qWlrLpYyvPq7uXr4MSa6oVA/ahx7V&#13;&#10;yhAXR0KO83tx2mWL1kBjGt4OVe9RLfMy2497tey4eAw77tl9EhparwE0PqgA3wTl6x/38su9SIAE&#13;&#10;Sg8Bj8cfqyEopeNhUa9XuU5Q27A97l+ltD2rpftnauaul9Xnx1yKRd3fzeWWR5NATgIFXLXk3JkW&#13;&#10;CZAACZAACZAACZAACZAACZAACZAACZAACZAACZAACagmUGoceVM3vQk2D08UDy+3QVXsjF1fe6MP&#13;&#10;tLrN7SPd3NGJ/S6eOgI947gAdR5JEdXEoxoGAxLwGgFz7dAW1hI5GzImAZp+STz1vn/nfdjiT1lw&#13;&#10;5lWlU/CZinaP0lquoqXIs5EACaggkPG7/MfG+AmHkNxt4+QNhgI9qlWcnGmQAAmUEAKXkM8/5o6G&#13;&#10;/u0rWdflm3m7jCNPvz8MuzQLyntPjj95c7FKLNerVqkJz/LB/uUZN/ePMne97P55imZP9vei4cyz&#13;&#10;eIcAPaq9w5WpkgAJkAAJkAAJkAAJkAAJkAAJkAAJkAAJkAAJkAAJuEmg1HhUBzW8H0V+/bV0qEPL&#13;&#10;gp5cLR6f45dHwn7g+buhdfwhms0vFD9iDBJymGxUEvpI+p2HQ9+qmwQNrBIH9UXIgAS8TcBkO/QJ&#13;&#10;RgZjqohqmZJeBb9C5ltVOoU8rdd3L63l8jo4noAESIAESIAESKDoCciFT8zNQ3DqsdelQU/kd90U&#13;&#10;FIjtUfn9CUnRF4Bn9IQA16ueUOMxZYaAyetlq3Fif7dajTA/hSBAj+pCwOKuJEACJEACJEACJEAC&#13;&#10;JEACJEACJEACJEACJEACJEAC6gkYfsTqUy7iFG2B4jFdpapxYnGN9gvTXT595GNqMfGVsUNVNz0C&#13;&#10;MrZ9gv2H3p8KTc2Se/sh8U1g97xvILRHXfE0Ne78q/6XVUfq/3CeJZ9Phy7cdACaJJ+Y0zQf8XSI&#13;&#10;TOyK+BEjukOrqnbZdpxDuj9OFS6zNks+jp4VTwyHJgRCdT49Bg3A/j0TQ6CunwDPOrUW8RPHzIJu&#13;&#10;OWGkA1MLjJFv4rXvK5z7XV8RG4xiXTr4Dew33l4C3XVKPOr9oxNh31A7C7pjg3y7PKVCQ9i9hz4E&#13;&#10;7VlDGkJ2vrKkfDsWzsT26Uu3QA+cl29W+UbUgt22V39o/5ukPQVkJ4BoE4GU/6cJTyONccn3Q99/&#13;&#10;oSU0NJ/zZB4RDn8btQn7tX/9RWhP3x+gLwybBt2P8EoQ2OopGJOeqAt1s1tcSaCU/DLbDlVjUNbf&#13;&#10;9W+Jb5wr48bM73Yhq8fSxGMgrNZ1sG8b0A/aOUHGSWMcU10uI72MX+bh5+gn34UeSpJ+GhDTAHaX&#13;&#10;/jJu9G4WATvXRFXs/RTZ0rRLB/Fj2jOvQX9o+ix0wv01oMYLB5lHF8MeNXIhNOYZ+U+Fpxvn7HHK&#13;&#10;6l0RH8dFKd+KqV8i3/PW7oeec0jJIuMrwJb3hDQtBpb3A0/bj+PsOmTulaFToOd7/QP6+h2VoNnt&#13;&#10;zHEG9rKXRkE/K3cfdNKLbaDhqjuI2X6a9ivy9e7Qt6Dr5K8w8PvPYObIJ/BbZrXsaC2292gYr98R&#13;&#10;C80uv76Lp+uf7DMoaofO83uQ5MLZy6Ebd8t66PCpFNjpDv2M9nD8uGGYzH9PNpN1WT7Tpn5QIcRY&#13;&#10;/3z+EQ6avvEA9FiysRDT+0Xd6xF/W//e0A418h5XlZXLbPtBLi8Hl07h16Z5+nyxYifso0Z7Kic8&#13;&#10;o+PrIP7mhwZDe8TnbDmqymV2Xla9PlQ2PoOaFQLpGb4VopGZ+AoyD/sW9rrJS+OPWUKq68v0eGi2&#13;&#10;nypeb5jlaxxf2tYJRrk0RfNXdnqe/vBS/zLdnq3CR+dqtr8ru29jrBMU3SdRNS972vxyHWexes+V&#13;&#10;P0aUKgKqL7dKFRwWhgRIgARIgARIgARIgARIgARIgARIgARIgARIgARIwPsEcrpBeP98Je8M0eLJ&#13;&#10;2q9fY+Q9yiaeVlu/Et+kGeOnIb7qePEsaRIsHgq2cPFUHP66eJ6kZ57EfsvfFg/CNW6TEA/hvdMm&#13;&#10;4YgvtsZDez8i37xuFCkePJkppxF/NCkMGi4Ok/itNHBcRHJ/7PoFejikM/SxB+tDQzNOQDfP1/mI&#13;&#10;g5cWN/5hxLcIzflsxB4iHsrt+j6I7V0iykP9M89Cdy0SvrMmfQw7+q2Rsl+UpJOZtB/23jPiy9fv&#13;&#10;b31hV1j5AfSjjfIt8HuGPwnbuUDiZ362AXbrl9pBI21Srp+/eB322NWSjy4D/gp7UJx4VB/ZsBD2&#13;&#10;1MkToFmRL0MfahAINe+5JV0yNDpU0jsmHFJ1j7Fg/UnmiSQpf8Uo2c+RLJ5QqXaxo0OkAdiCVLVD&#13;&#10;ZKfUBmbboTowivq7IwVZ2vbpOOg7a8Wj76Z7H4U9KFpv70tmw/78lePQzDEjoD3ifKFeC5ySn4Y9&#13;&#10;pd/3ixZPrn0rJD//Gf8OTm175QVo3+p6fpxW6aeqySiqd1V8dI+QDR+8hYJ+uj0K2rG/tJ8WEeJi&#13;&#10;uX/jUsTPPaSaRwHpedh+7BXkzZHW+ptXU7aIJ3LSbZVwwkgZVjXnRSnQ1sOSj8q9ZJ4qr28vIHfu&#13;&#10;b1bVT/2r45z9Xx4N7b5nFvTlyUehHZ96AtopRuYFTdM9KctHIt6IhXF14OH65zJApKJqPs08vQPp&#13;&#10;LV25C1q+s8zzDzUST/Aw/ZWm9BRplwE1VM3HV8O4/NtY/+z+DRuOhXeDPvlYPWhQmvD+ccEc2P8e&#13;&#10;LXb6WHlz6ZbYnEtu0+VS1X4cqcjv9s9eh05Y7Q9tc/dD0IHVZby+dGg17Mlf7oT+fDYT6upRbbpc&#13;&#10;SFXTzM7LytaHdkXjs16uUifeGn88BuWl+vJ0PFTVTz3m4aUDS+k6QfX8ZZq+t/qXp+1Z8fxumo+m&#13;&#10;pr8ru29jrBPM3idRPC+b5my5ejddIiZQAgiovuwqAUVmFkmABEiABEiABEiABEiABEiABEiABEiA&#13;&#10;BEiABEiABKxEIKd7h5VyZpG8+MXJt6jbtGyAHImfjqbVCz8Ce9NLG6DrDmVAmySKJ4pmFw+UyDhR&#13;&#10;LVM8mCoU1lHRKR4ryWfEU0gLrYLz1GtQF1o7xPDhrSnxCIsu8IsST6IWTevjpIGaaP2o47C3/H0d&#13;&#10;dP1B+YZjiwY6Hz2LtgDxiGp+g6gefVlq4GfNKPlm9Iat4mm57bA8Oe0SZdSEHOH0EQ/oarVqy3Gp&#13;&#10;laC27fIN1Rp1pP4qtZH4mXP+wHbdIUirmPwj7BkrxLOoxZBRsAe2EA9l44lOYkIM4i/ulm9gzvt+&#13;&#10;v+zXQDjkzBU2FTKQM4XFyXmda0/g+JQscam2rRBP0xEzxXN+2ETx+E48Jx7VacHCsaKfflpV7bCQ&#13;&#10;pShpu6tqh6bLrai/O85Ie56z5jyyVH3ASOjgruIZa3hQNq4bjvizI+QNgQUL98Pu9LD0o5xfUMYm&#13;&#10;JYFfongi9u6ac1xtVk++SX1uxJs4z9Jv90FvfTwRGqCXq/j7qRIMVxJRVO9ORXz8Tm5C3r7eIuNt&#13;&#10;wgOPw36wo9SPMes0rJyM+LXr5U2TKwXy7i9P20+gXcbNJjfKPKpN34iM7j53E/SmcClZxuHtsH+/&#13;&#10;JOW9sUFF2Ea/gaEgUNZPbTLgh8XI+B9wKgi5K6fp8bESX7lS4ZZ8nq5/VLXD3PNpMMpVs81foK0T&#13;&#10;jIlOQWV4kIRfZB0c1aSRjE+BmmjDRGkvKU+/i+1fL5Bvand6SMbVnKugP3fxrFyq2o/fmc3I55zV&#13;&#10;Ml/E3/0y7Ed7yHrHaPeZEQcRH6p7VMO4ZuBZuYwkVc3LZteHkb7WXocbvIpNvTT+eFweRfOp6/k9&#13;&#10;HQ9V9dMA1wwVs51VStcJlltneql/edqevTe/e9igVfV3L10ve3qfxOG1edkzzpard8+KwaNKGAHj&#13;&#10;/lsJyzazSwIkQAIkQAIkQAIkQAIkQAIkQAIkQAIkQAIkQAIkUFoIFM69prSUWkE5yoWLR1a4thKp&#13;&#10;nU6Vb6wqSDpnEjbxjGp0z12IbzZuJvTVx8UTrHbrNrA7dJRvLbeuIx6SfobLW87UiszyCTP4pOGc&#13;&#10;SWl588k6uwvbF3y5APr9TvF0PiOfuNSCQsVjKkWT4wMvybeiCyqIPfsRjP5xZ02Os2VvENtILf34&#13;&#10;HiR52CH5/W3C07AHFnSiAPmGdLp+msDs8xZ0YH7bJYHAGPFkCrxwAjuevZgEPfDfo3Jg5mnout9T&#13;&#10;oXFHzkl8xHXQcPZs4eFm6K126Obpr+ymqL+nH/8FaR7V5Bu0XeqJJ6nhGWec0BZUDT+vqybt7of/&#13;&#10;7YedlCWef7GuBxgHeksDKiPlJlVkAFtx8BDsc1niqWizTD9VDEBZvasZx7STv6GAxzXxDO2WIG94&#13;&#10;FPO0UjD0AtpPoI806KiWbZFWzWkyn67aKZ6kbdvKfHtih3y7OrlCA+x3fWXvDKgltZ8WtP6xznxa&#13;&#10;cJPxxh720FpItnV1GVc3/L4f9lnF46qq9hN2QsaNI5q8QdC5oXfeICgsa2/Ny9nLQM299aGmaHwu&#13;&#10;bPm5v4cEiri+Ch4PFa3HPMThrcMySuk6odSuM91sCAW3ZzXrTPPXy3qBiri/u4mxwN0Kuk+SYbF5&#13;&#10;uayv6wqsUO7gFQKmb6t5JVdMlARIgARIgARIgARIgARIgARIgARIgARIgARIgARIoMwQ8I6bUBnA&#13;&#10;57SLZ5Zd99R1Go4Zbpfd8OUt6ADxYfOv2hE7jni7BXTf5vXQ1WvWQj97dRF0epN+0OeHdIDGF5dr&#13;&#10;te6yYjwJycUn8xjyt+itidDZ55tD7x7cG9owWr7ieOm4eI5/OHEZ4t0O9PP7XHGdueahTj2DTk2+&#13;&#10;ad1x2JPYv1sB3/S0+cn+5Y2CXvMs7m/0q1gDO0c6V0EPHtgG/emUeLre2e4M7O/W7IUediZDA6pU&#13;&#10;goa4nR932yGSLX2Bt9thoYmp7u9SvyWulm3CQdPFwGi1fqrpGbTr+XRkypsfheetpt5V8UnX+dv0&#13;&#10;+c3hWhFGhVhV82k/RnbtEc3ws0viLOhH38k3qU+3qgd75xb55n9IQ3lDJd7rn0IuWf20oPWPqnZo&#13;&#10;1FfJU+nPRv/Ru5EXi2Gu/Tj1/8BwaLKuLWcv/AimtHDenpcLuT40xvkStw5XWiklKTE186m7JS5o&#13;&#10;PLySjrl+arRD8+uNKzky9auUrhPK+vxVUHu2Hp+i6u+K58UC7pNYbV62Xr2bGr14cAkh4PbtrBJS&#13;&#10;HmaTBEiABEiABEiABEiABEiABEiABEiABEiABEiABEighBGgR3VRVZhdUAf4ygnTU9LxQ/zv3M+E&#13;&#10;zVc8eBNadcNBCa26QPv9PBs66p9zodN3toKObC7f3IRhpSDjOHKz45Bkqkq/XvhxS8soqPj1aJoz&#13;&#10;TDyvy8tubofBLZ7CvlM+NA4Rl3f5orQRd0X9Y+rCiNO2QPcclGc4g1qIh7JebVcO8PIve3n5xncV&#13;&#10;/RvYW5Z+jzMmJfSB3tzlAPS///wWusI/Axp1p3yTOF8HQEXtULNJDfnpFZVxQdpzoZ83q0oHpfcg&#13;&#10;8FY7VFQuT/u7f0wdwKikt+cdP8s3zu+q6tK/Lkg72nRA+kdos+o4LszogB4gNXOIM/V/OHzjfj0/&#13;&#10;zavDNvLjZ7F+qvkEI38VRbTkwydgX3AkQP09fBTseb2rGcdcx8OtP4mHcZ+qsSiXVRcOBbUfZP7P&#13;&#10;wC4zSvOe8iZPwBvfYdOqnzOh2/6QebP5gGqwAxGqD7zVT22+MgOU02ReSJbhWX0B8knRtf0U93ya&#13;&#10;Tza9F512GGlvPywzYmD9eNgVFI+rqtpPuYiqyF9FTd4s2LVP3tDqHR+BePFXw8+iCbw1L+u5L+z6&#13;&#10;0LXQno7Prulo+n+vnNku48+SvTLSXN/9L9i1VrCHE0juExVpTHGPP66FVVdfrim7Z6vqp5rNO+sN&#13;&#10;T9fzruN8aVknWG6d6dLMirt/uda71eZ3Zf1d1fWyS/25a/p6a1728PrU6vXuLlfuV7IIlMxVUMli&#13;&#10;zNySAAmQAAmQAAmQAAmQAAmQAAmQAAmQAAmQAAmQAAlcg4BVHaOukeUSuskeioxXqyZPxB3rFsL+&#13;&#10;zyrxVWkQcA72mcBG0PaNw6A+zgvQ3XPEAN7JlwAAQABJREFUU3p7+UTYDauL52ywTxrsozsPQVM0&#13;&#10;+bZzWLBi1x2krjDwFc/ORHFY1uYsX4DEl8e2hSaES9PMPC3lOq+fWqgozIeelD1CvkXat8NixIyd&#13;&#10;9yZ0zPlboJ0ax0FDNKmPU0cuwq7eQfJbK0ixz5Gf8KkXLa5w67an4nxtnxWPybDK4tnYLvwbxM/4&#13;&#10;Qzztu8SHwM43N562Q6R6VeAj56kSJ+0ta6twW7BWPMhq2aTGzpVvjIPaN5T85Xoypiqdq7JWqJ/e&#13;&#10;aoeelktRfzfac5+24nH/xrRJwDLZcSv0+mgZN35ZKuPKDxdqIP7enqIBhYJY+J0zTv2Kg7b9JC0i&#13;&#10;6OJR2Ju//Q907UXJR3/X/Fitn+qeuY1ai8ekNkN4Tp4v42+XuuK5m3noAMolfoqaFgPrqkBxvZsd&#13;&#10;x660Hxlfxs18G5mdmH47tF1tfSQ+dhB2vuW6qogqf3rcfrIzYcOv4ER5I6lT5Guw538k7S8r9DrY&#13;&#10;A2p4tydc4ay2n/pFiUd/nH0tyrFqzhJojc7VoUFpp6EnAxpBOzYJh6paNRjlMtsOkSkLBxl7ZN6b&#13;&#10;u0Tm53qRWcjt79/LOLDinPT0226piXjVnvkGZ9PjfKXrkb9bEqW/fzLlfdifZnaHNg+XdcihzRth&#13;&#10;y3tueYxj2Kog8Na87GnWFI3PuU6ftg9R09+T9rJOlpfaZt/aiB97u6zzvHehJuu1S+dO4nzHzsm6&#13;&#10;4ESSvImhZUmGjh+SNwQqBEkLjqoknvaBuRZ0UsLiHn80b9WXFK/QobJ+qmq94VoCT9er+nqsT9tS&#13;&#10;tk6w2jrTpb6Ku38Z7dky87u3+ruq62WX+nPXLOetedlkf1df7/IGbfL2aUDzj7d/gGa2eQz6yuAm&#13;&#10;UNX/BYZEGVieQD7LDMvnmxkkARIgARIgARIgARIgARIgARIgARIgARIgARIgARIoJQS896C+lABS&#13;&#10;VwzxPK3bZwCS7HJEnhwtnvwu7EW+4qHQ6E7xvGmb7VEt38zMcCRhv63z/w1dmCxPoGBcDvwjxAOx&#13;&#10;5T2PI+qe2nI+Y7vl1FdcqXsOG4yspXwmHtXzJm4QWxyTLn9LVMoRGp2A+P9n774Do6jz/49PEgIJ&#13;&#10;EAgQSAhFSuhdFAVFRKTYFVRUiuX09M4TwcKJeueJ59nR4wueBX8WlCLgiXCiYkMFDxQRFdTDQjl6&#13;&#10;7wSSzc97vWeDbAhJdmeT3c3zn3nvZ2b2M5/P4zMtu++ddPL6IY9+mHjLdG935SjNGVVnuuK0uTMV&#13;&#10;n3z3kLumHTLVj7MMpCu7nar5nmdUx1vGcqPmbubirhO1nb7N3Ay/BHM5pZ+5vPqCPZO0TYa1z23s&#13;&#10;UUKQ+2GBmiyzpvXAQVrSY8MUxZlPPWlrBuzPp7oZ1dbKX1fmVT2/rrMEr8O2HwbZrzyPjnd3/+l4&#13;&#10;9UhhDKv6iuKU6c8qfnTQMkqrNbb9eNDdAzW/X2ZR+49WK/kk3jzqtbLzVNq/31Ed4x6xjETHSVS5&#13;&#10;VnNrz1V/vljlXoHtibTj1DGvjD43qL3Dtr+oOGm2nacffk1Fx4mz4y61XgvNaOZ/6La72PFs3D06&#13;&#10;j7nOHa6+Qy0cUdOO72lzJ6o85nX/9cfGLTWzpeY3D+yXv3+hRq/2n8B2VLRM+D79bVzmPPO91kg7&#13;&#10;53TFMCdU/3J9s/O818dpXA27XvzmGvvlwpOv2vV1/KOWQelUtF9kdejfVP3s4XFGtRNxx6m66f0k&#13;&#10;bq/q/Mq9L5uz23wrpbfR/PNG2P3egEYFr3yeNMar/Sfe9oeew25Ws/Y+b8f7LPeffLzn/lIvrZ7t&#13;&#10;r/62hy3TJWzXZX/LSxi9Oj8HbtY9Dju2qa4ln37png9aWtmrXzgEbvZw2e43Nr47VrPueN0yqw8v&#13;&#10;36aXz48ebbPiWyne9o/hip3sUf627FfTMj//hGu8ftXHEr306jj16n6jQOODvF+N1fuECL9+lfnx&#13;&#10;FWk+YTvevfp7ucABV7wZYbsuh3a8e/85if09sXX5MrlsyHXvUz9bqPKaoZZR3SapeGysFVsCYbvP&#13;&#10;jC0meoMAAggggAACCCCAAAIIIIAAAggggAACCCAQLoG42y+8y/3qomSbGPqAZbwV9q5BQ67Xolcm&#13;&#10;Pl3YKsxHAAEEEEAAAQTKVCD7x1e1/ZH3r1Ds94Blkp+VHv6cxjLtOBsvmUDOBq3/+p33KM6sO0zx&#13;&#10;yRGWQW15SiWrMprWzl7xspo7fPTXit3u/avikCb2y4po6gttRQABBBBAINoFYuW6nLfrWw3FpL8+&#13;&#10;ofhmon3O+Njo3ipncDsuh+J+vupfT28KYdK3vvmHUIXeOvedqUFVQUZ1UGy8CQEEEEAAAQQQQAAB&#13;&#10;BBBAAAEEEEAAAQQQQMArgTA9kNSr5lEPAggggAACCCAQuoBvn2XE/rQ+W5X5dtkznN964UOr/PQR&#13;&#10;iqfXIXXDQJiWC4G8/ermTx98oriySqZiRqplSufsWKXyghnzFXel9VTsWs+Wq8AEAQQQQAABBLwR&#13;&#10;iPnrsj3Q4cDaxfL61xtvK76/KUPx7FGnKPLDRjGU2wkZ1eV26Ok4AggggAACCCCAAAIIIIAAAggg&#13;&#10;gAACCCAQGQJkVEfGONAKBBBAAAEEEAijQPbKt1T7Ew98qrg9vppiVs8rFUdd3kwxOU6BCQLlQ8C3&#13;&#10;V/1cs9wypqd+tl7lPT63+wkpelG/XW/FYYPPU2xayV1OQAABBBBAAAHvBGL+uuzeaO9fJ7N1Ce0U&#13;&#10;r72vj+JJDZIUuR0XQ7mdkFFdboeejiOAAAIIIIAAAggggAACCCCAAAIIIIAAApEhQEZ1ZIwDrUAA&#13;&#10;AQQQQACBMAokt75KtY+baFEFJggUV6CCPTvxwoef1jsuLO77In29hDS1sMcf/mIx0ttL+xBAAAEE&#13;&#10;EIhlgXJyXU7KOl+jeFNWLA8mfQtWgIzqYOV4HwIIIIAAAggggAACCCCAAAIIIIAAAggggIAnAnxQ&#13;&#10;7QkjlSCAAAIIIIAAAggggAACCCCAAAIIIIAAAggEK8AH1cHK8T4EEEAAAQQQQAABBBBAAAEEEEAA&#13;&#10;AQQQQAABTwR4RrUnjFSCAAKRKODb+6Oa9e7MzxXzTu2v2LdhYpk0N9LaUyYIbBQBrwUObVWNn7/x&#13;&#10;kWLO6fbMu5NrJXi9pfJRn2+f+vn9m28qrm5zjmKvxsmKZDiIgQkCCCCAAAIIIIAAAgiEQYC/N8KA&#13;&#10;SpUIIIAAAggggAACCCCAAAIIIIAAAggggAACxReI4YzqQ1LYtPCfihOmfaq4fKNlCuVVqKJyetMu&#13;&#10;ioNvGqh4fPU4xVAneVvnqYq7h09SXBlQYfLJt2jOuBtbKCYFLPcXvarHXx8xvALej5dPDd61+EXF&#13;&#10;u8Z+pVh3yJ2KI8+srVj8AznU48Lr9qj5YZv4dq1Q3XPnfKyY3vYCxTLLqI6w9oQNvtCKo2v/KbQb&#13;&#10;LIgMgZzNase88Q8qPvNlTcUL2vZV7FKrsiLfyIuh+JPcXVr3568tQ33i9P+ovPPuEYoDsiyz2pu7&#13;&#10;peI3izURQAABBBBAAAEEEEAg9gX4+y32x5geIoAAAggggAACCCCAAAIIIIAAAggggAACES1Q/ETM&#13;&#10;iO5Gwcb5Ns/XzHHj31PccvxFijdd01Sxmm+/4ratuYqZlb3NDYpLPUH1DnsgSzH7kGV+ffD3f6hs&#13;&#10;+Z16ecyJV/UccyMs9EzA+/HKU9v2b1mnuM19dmjeuj0q5zmWUV3cDoR+XHjbnuK2m/ViRYD9J1ZG&#13;&#10;smz7ka3N//z6eMVnvqimeN5dlvF7cYvCMqnter9h9mitf+vUDYpFTWqdfZdWefTyhooV/W9wr+sL&#13;&#10;p7+iOVPf/1Zx4wHLAaje+ESVLxh6mWLvrCPb5du1RPPH3/u84sJN1q88x+5HktMaaX6H7pYhfsm5&#13;&#10;HVXOqHjk/Ure9k80/8/DJiqu73y94mPDjles7k9JyNut8vzRIxUn1rtV8e/X2n1KJZV+mSRm6FXf&#13;&#10;W25XPPTQQ4pTHrN+Hvfgb1Q+0aNfoKkyJggggAACCCCAAAIIIIDALwL+P1/AQAABBBBAAAEEEEAA&#13;&#10;AQQQQAABBBBAAAEEEECgTARiNqP64JYfBbour47i2ZecqXhSvVLqcoL7DOz6Fp2cBG2/en4qlopF&#13;&#10;T7yqp+gtsYYXAp6Pl+036b0tU/CxFjvUyuT6mYqJJWxz6MeFt+0pYfNZPeoF2H+ifggjoAO5Gz9S&#13;&#10;K56bZRnRTS//i8qFZ1IX0ujEVlrwmzsvUcwq5PqcWD1dy/PPt3n2vy6Wv/yY5o+dZ9f5XkNuVPna&#13;&#10;OvaLreVvTlH5pb9tU4x/0M7jvevYcRB3yJ4FvcHNpG582XCtN6RJjuLG/3yu+K/Xn1Ictdza+dc/&#13;&#10;2v1MvfwGaXH+ZP9i2+5rK1pr3lUtkhSPzMPOX73QF3GVGmjZuTddpbjij88qPj/jNMW2VzdXTC5p&#13;&#10;xXoXEwQQQAABBBBAAAEEEECgoAAZ1QVNmIMAAggggAACCCCAAAIIIIAAAggggAACCCBQigKllF5c&#13;&#10;Cj06YP+VfvzNluG0wBKe8jc84w7LdJqRP8c+o29/6xjN+WNH+y/2zqHVKk+6/X7FTzreofjEVY0V&#13;&#10;/QlXOevfUnnUyNmK6bc/qnhbe8tcUiGCJr7tC9Sa+25+UXFX/78oPnRhXcX8HcFnmV9z7xml+S9U&#13;&#10;uFJx3J+6Kdbw+quNQ7a9xW9YBti0977SdtbstmfZOvH2TM/ax7XU/N7X/UbxnAZuiz0er9wt81X/&#13;&#10;2AdeVfxi0wFFn6aOk5xuGXinXzpEcwZ2qaVYSGKb+66Sh7yt8/Smu4dPUlwZUEXyybdozrgbWygW&#13;&#10;utd5dFx41h5/P3J36tXXs6cqTn7nC8VVu2zcE2s2Vbl7/0GKg06rp5gUkLnn22/H6/sTX9Hy1+av&#13;&#10;VNzpsyM1rUF1lS0P3XEsL1KzwjLxrD3us28XzZisdk59b5nihgOWiZna9ESVzx88UDHw2beHVv9L&#13;&#10;8x95/G3FZVvs2beV6thxdFKzXM3/euEKxT3V2yoOuPk6xXMb2x7l5w71uPBs//HZfvP5xOfUzlcX&#13;&#10;r1Jcv91/nNoJKqVBB80/Z+hg60/Lqor+/qjgxcTj9oTq7PW4Ox4dp15QWx2HFFbNfVfx56rdFf/c&#13;&#10;M0Mx/zqmUjEmCXZ9Sa9v55eGhZ5Ij6wrb/tizZj6oZ1ZmgyyZz1f1au25vsvk62aVlN5861PKM54&#13;&#10;4yfF7tc2U8x/JrT7FLaq9RppfvNWdj/SvJUdlye0toztO0a/ruUvLbLj/45T7Pymmf+bxFsHGjex&#13;&#10;K9aHL32oRX3u7adYz04fel2SSVyNTlr9iv4NFW979U3FLy/OUuxazd9jFZkggAACCCCAAAIIIIAA&#13;&#10;AkEL8NdF0HS8EQEEEEAAAQQQQAABBBBAAAEEEEAAAQQQQMALgRInIHmx0bDUUamRqh00+l7Fs76z&#13;&#10;jNjRE9arfMYtllHdK92fUmS5dcm1Duc0acUYncRXb6GedbWEKOfFLywDfcf5llGd5n5lkbd/jdZb&#13;&#10;stYg6vVvqheeJ0z59qrer158UHHMPNve8RdaBvfAlqk2Y8OnihNesIzbb7fbszvzM6ptLc+m8VWt&#13;&#10;vz0uvUZ19qlpGXGVcrarvGyOZTi/Ou5Zles8NtLWq+3tdz5xNSxjbsRDzVV/ds5mxXcfH6/4sabF&#13;&#10;mHh0XHjWnjx7duu3Lz+kxj/4kfn2GfwHlYdmWkb1uoX2S4WJEywTMTdttJZf18YyDePcTNaFT9kv&#13;&#10;KJ5fWlvLzxh0g2LnmvaTipWL3lF5hu3Weh2WiVft8e1R8758/mHFv8+3jM/TrrB+DXWfffvt29O0&#13;&#10;/KX7NirmPGAZnedkJlp5x0rFFdssh3zgHy9VufqHTyk+syhT8fIRNynmzbL5U19YqHLXe3oo+s8L&#13;&#10;oR4Xnu0/Ptt//rvse7VvbdXeir+7prViysFNiotnTlWcYruHkznmtyp3TvH2OHU8bk+ozjlejXuc&#13;&#10;OYd8nErdw8kh298XLd6hSlO7dFN0fwDg4YaOXdW+n5dohZ99dhxd1sF+WRO4d8VVbqz1TmubrPjJ&#13;&#10;sq8VNxyyjOrjVDrWxL1PaWLH45n13tPKr35smdl7ulmms/1e4H+L7H6m6XkDtF6tpycrTl5sTrd2&#13;&#10;sfo0s0STBK2d3uU0xSaTpih+8oP9kqHr8XaeKlGVrIwAAggggAACCCCAAAIIHEUg8O+qo6zCLAQQ&#13;&#10;QAABBBBAAAEEEEAAAQQQQAABBBBAAAEEwicQOxnVcRWllJpuz6pM2mIZPhUcd36Gza9XN3a6XKLd&#13;&#10;It4ylDucWt/eNnmR4vKdliF1Wg3LtDq4dqnm/3SopuKpbSxTzPKp7K1eTH3bPlc10+bZM2frX/IX&#13;&#10;lYe5Gd6WF+o4vjrrNb+aYxnVKoRxEpdk+8nxJ1k8vCnLjGtS29q7cIlltH651p7926e2ZcwdXj/E&#13;&#10;V+6zudMy3Uy1HBuf6n6Y4lbv1XHhUXvy3HGf8r5l1HceNko9GdI5RdH/zVnLLMsE3r/8T5r/2gcr&#13;&#10;bb02rRQrbv5M8Y0vzD/r6t+rfM0Ztt/68wbb1tut+fM/tQxtFcIwyfWoPf7jYvrHu9TKRoMtY//a&#13;&#10;vpYx7j8O27eooeXb3Wffzpq9UuVev7VMTRV+meQlWMb6cU1tfpO9dbUobqk927Zx8zYq1+1m86dO&#13;&#10;/6/K7g8XnDQ7fTohHxce7T9q3K8mFWvb/tC5Y2vNTXYstq69UeUv/rxA8dPV9mzjzm0s4/RXVXj6&#13;&#10;MtT2hOzs9ibUca+1287PoR6nHp8VHSd7k3r4wzY7wtNb2nFR0tNi/qAfWKyXf7vu+vxZR7yo2EHF&#13;&#10;kePs/NIhOVfl3eu3KeYm2vbrFfqTI2tZrePseHMW2fG1w34Y5BSdUe22JsHe3yDN7l98W2z/3uOz&#13;&#10;5Yczqq0cX72dXlx69tuKd06zTOxVnXrZCkFO46o20DuzUq0DX/68XeVDbkZ10OMQZHt4GwIIIIAA&#13;&#10;AggggAACCMSegP9zodjrGT1CAAEEEEAAAQQQQAABBBBAAAEEEEAAAQQQiAqBcppeHBVj43EjLRez&#13;&#10;9gndVW+TSVMV531jmZvdu1dWedPX/1HcXd0yLbvUC88ukr3xO21nnWMZ2707hpgZp9pCn+RuX6ZK&#13;&#10;Zr0yS/GDbywDbps9stWpnGIppnscy6xLPpQX+kbLUQ3+cV/rO6Be//DEbYpDijJIssy9bDeD0Nn8&#13;&#10;g96x0d1/+mVZRrY/k7qo6rxeftCj9mRv/F5NW++kKfZpZb+E8GdS+9sdV9lyMU88zr5r/OTnlVq0&#13;&#10;I9cyp938Tf/q+TE+/6tJP6Ttv3H5C6wcuFdH23GRkGq/HKnh2H6244Adr/kQpfyiuO0Jl3P+8DrF&#13;&#10;G3evjtPk/P3NG/C8g3tVUbbPjojUZLs+BX3cJ7ZSfb+58xLFLPcXBPmtrWA54XXyE/HN71C2mxJd&#13;&#10;wRZUKLQBBlAhyc019h209oe6OwYeoPkN9r+w7WWe2V8zTnx7guKMJV0UbepftwQxPkkrV7PgHNht&#13;&#10;/SmyOSXYBKsigAACCCCAAAIIIIBA+Rbw+M/I8o1J7xFAAAEEEEAAAQQQQAABBBBAAAEEEEAAAQRK&#13;&#10;LhCedNmStyOC3mGpUfFuhpQvx1KfYiVjKL5mJ1n3afmq4jPvLVXcerJlln3zxRaVq7Y9UbFBYIaZ&#13;&#10;5noxMdE8x6DjnGCFPRqvnA3q1JzHxipO23W84mXXDlBs66bUHdq4SOWnx85VLLtJsF7hanHx2pOX&#13;&#10;ZxmJeY7l/J4x/CY1qF8Rz46Pq2jr+x8Fmx135H7jc/ejcPWuyHo9b4//+ChyyyVbwU2tTTicYnvs&#13;&#10;95facVG8/efYjf3VUrd//m9i3d3uVyuU8sui2hNu5xKOu1fHqdfKcZXsacxJ8ZbRvHevPXs8z7EU&#13;&#10;X/eyXfzNJtgvidLr19N7GrqZwoVXYHtUYpJ763TIfmpzyJ+oXuCNdv9w0G2nU8HOY5UCfyJR4H0B&#13;&#10;M3LtfyOs2Wz9jkutoxWq+nfwgNX9xbgqLfTywj623T/N/FTlhsHe+eVZBvXebNtCpap2g1Bid38D&#13;&#10;iQgggAACCCCAAAIIIIBAgEARf+YErE0RAQQQQAABBBBAAAEEEEAAAQQQQAABBBBAAAGPBYLNq/G4&#13;&#10;GRFUXUIVNaaWBWf32k0q7/NlKVYK9qP9OEuhquhmUh3cZylJJc4jDLWe+Grqx/HnWsZw0iPvqTzv&#13;&#10;W8vU+vK/lmF2/ODjNN+e0KmXnk4q1W6u+jKcJYrf/GeX4iUN7ZnVxWb2arwObtT2v16j4NQf2F8v&#13;&#10;zj6htqI/AS4v1TKvTdHWPeY01PHyVx5vh6r/UafZe2z/CfVRp/7qSxyDbE+ldMvwy3S+0Ca/W20j&#13;&#10;PbRzXZXdJ7kW2ZzAepZ8Zb8EuLhhht5b2ic2r9pTKd2Oi7quz9ff7lB/LmkYsB/uW6X5n62yVM6U&#13;&#10;To1UTnV31MLOK1U636L1Xnxa4ZeJvX+7vxgYw3VcBLn/BDYvZsrhcnaBSjrugftzsMep5+NT0Y6D&#13;&#10;pjWt5nnf2vX5UFd7Rn3YfgCU3xE7wKpl2nWqQo6dd9bstDNxx8r+K4X/DZbxvWWle4TV6qwFtUp4&#13;&#10;gspe+Yne9946e2Pr85qoXLXIVGb3WdVnnKf1W895werxP+y/oYrFnvj2/Ffrrthh9dZtXEPlos/b&#13;&#10;5rNtqd1vvL3C7iy6nHWK3t+0SrGv+MVuKysigAACCCCAAAIIIIBAdArw10F0jhutRgABBBBAAAEE&#13;&#10;EEAAAQQQQAABBBBAAAEEYkaghHk9MdPvwjviZhy369rA1pkyQ3HCTMuU6tPCcmlz1lhG4263pvTC&#13;&#10;a7QlCfZszfqZlVTOXfKW4qz5lvvYNG6XyjurtVc8va09U7LANwkh12MpWFVa9tF2eqXdrzjzmX8q&#13;&#10;5qbYs6kHNy7yYZ1aP9hJfNoJeusFnWcqjp04XvG53LMVO9e0jOHVn3+k8hpNHcfy2NzC/4JX45Vo&#13;&#10;mXotLbHXmf7uLG3k3Yzuilk17FDJ2WotsdFynFQtPcYk5PFy6463jMHjjrNUf9+C2Vrwz3k2nm2S&#13;&#10;7Bmm25Lbaf7p7a1lgfl9x2hpyRYF256atn9d2tP2/wdfe1TbfWCXjXuv9pkqV3X2KW5ZZ8+AbdTT&#13;&#10;xqFpZetvvFvPxd3/pfUenvq44tjsCxR7NHNHZsNqlYt9nGrtkk+8as/het5UIx6ZNE5xgs8yIrvU&#13;&#10;OaDy9+/YeemTfY1VvuJci/6j1tS0KLRJuI6LYPef0HoTue8Ol3OQPfbvh6Eep0FuvvC3JdqV9sTj&#13;&#10;7fo469NPtO4PlzdVbB2unwAFtCi5kV2/msW/oCUfL7LM7n4XHPnLEN/O77T8vW/selazRweVMwqk&#13;&#10;INsvG/asXaXlP1Sx+4KtP9kvT96cZtfB7c0GaPltXez8ZmdDp8j/8BBfza4LF51q14973tmhelI0&#13;&#10;Lc7E2rftC2vHDwlZetPvm/nPOEXUceBHrTD5STtvLbDTu7M4sZnmP3hBhiI3pEU4shgBBBBAAAEE&#13;&#10;EEAAgXIgEF8O+kgXEUAAAQQQQAABBBBAAAEEEEAAAQQQQAABBCJYgASWAoNjJBl9btCSYdtfVJw0&#13;&#10;+/8pPvya+4Y4y4xOrWfP3G3mfzisu7hgsFSv1gMHaVGPDVMUZz71pK2aaA/dbHdRE5VPdTOqCz5z&#13;&#10;06N6KlrGeJ/+1v45z3yv7aadc7pimBOq8zOhu1x/q7Z3zcRXFGdMelbxQ5/5pjW0DPbCM4M9Gq9E&#13;&#10;y4Q7d/i12v6eFyyj+rWxC62cq/BLu61dKXWyNKNT9cJbZu/waLwc226Liwer2j7rJim+NcEy0ecE&#13;&#10;7D/dw51RHWx74i2jr92Vo9T+UXWmK06ba5n1T75rz3R1HBvX6sd10fIru52q6M+odtx6Olx9h+aP&#13;&#10;qGnH07S5E1Ue87plADqOpS6mZrbU/OZFHqdareQTr9oTb7+86Hj1SLVhWFU7LqZMt+Pio4OWQ1mt&#13;&#10;sbkMunug1uuXaV4lb3gR7wjbcRFp+3MRDuFeHDbnIBvu1XEa5OYLf5sdz4369NYqjefa+eOlt3up&#13;&#10;fN+F9RVtrcJrCXVJXOrxquLyc95S/PP0sYrjc89R7FLbftPw7Tt2Xvs8zn4p9fuz7brrb58v0XKa&#13;&#10;02vblX7hFPtlyD2qxXGS0xrrVfuz7H7kd+d1VDmj4I2B+47Cgh1vjfv01QqN35mquKWw1QPm+/Z8&#13;&#10;qzkz/vmzYrVT7LrdKaWYuQ4V0/S+jm0sE/7TL93zXEsrF3UVDWgORQQQQAABBBBAAAEEEIhhgWL+&#13;&#10;lRHDAnQNAQQQQAABBBBAAAEEEEAAAQQQQAABBBBAoEwF4m6/8C57GGIJmzH0gYuP+Y5BQ67X8lcm&#13;&#10;Pn3M9VhYtgLZP76qBoy8f4VivwcsQ/Ws9MjIccpZbxlro0bOVvvSb39U8bb2SYpMEEAAAQTKm0C2&#13;&#10;OvzTtAcU//TGQcUzbrNfalzTwTKV/c9wDpuOb4+q/v6daYqvvP5vxR/3Ws503U49VR5w+XmKJ9e1&#13;&#10;VOiwt0tb82CSs1mVzPu/vyk+830rxZsfuk6xS/Wo6YnaywQBBBBAAAEEEEAAgWgUKO7nq/71Qu1j&#13;&#10;3/q9Q61C75/r/pKzpJWRUV1SMdZHAAEEEEAAAQQQQAABBBBAAAEEEEAAAQQQ8FQgTA829bSNVOaB&#13;&#10;gG/fBtXy03rLRPPt+o/Kb73wodV++gjF0+tERia1NYopAggggAACgQL2zOUmF92oBb9da5nVzzxq&#13;&#10;v7ipOMqe8T6odRUtD9s38u4z5Vv0u0rbGVnX/pnBLY8uV7lehxMVO6RHaSb1+IfV/me+tP+hcd6d&#13;&#10;9j8STiCTWi5MEEAAAQQQQAABBBBAwHuBsP395n1TqREBBBBAAAEEEEAAAQQQQAABBBBAAAEEEEAg&#13;&#10;FgXIqI7FUT1Kn7JX2rOen3jgUy3dHl9NMavnlYqjLm+mmMwjJ+XABAEEEEAgwgUq1FYDe9x4p2LS&#13;&#10;Pz9UzK1j/8Og9L6Jtwtn1XaDtP07Br+kOO6l+xWvm2ztPOHym1W+qZeVI/YGLMEy0TOanKD2Dj7H&#13;&#10;nrHdN6uyyqXnqs0xQQABBBBAAAEEEEAAgXIkwN8b5Wiw6SoCCCCAAAIIIIAAAggggAACCCCAAAII&#13;&#10;IBCJAhGb0BOJWNHcpuTWV6n54yZaVCEKJhXq9lMrH5loMQqaTBMRQAABBEpTIDFNWzvp0otLc6sF&#13;&#10;txWfrHlN+l6v+FjPnYqrvv9JcWedGooRf+MVZ5nTLc4bqPa20JQJAggggAACCCCAAAIIIBB+ATKq&#13;&#10;w2/MFhBAAAEEEEAAAQQQQAABBBBAAAEEEEAAAQSOIRDxiT3HaDuLEEAAAQQQQACBiBSIq1hd7WrU&#13;&#10;rlNEto9GIYAAAggggAACCCCAAAKRJkBGdaSNCO1BAAEEEEAAAQQQQAABBBBAAAEEEEAAAQTKmQAf&#13;&#10;VJezAae7CCCAAAIIIIAAAggggAACCCCAAAIIIIBApAnwQXWkjQjtQQABBBBAAAEEEEAAAQQQQAAB&#13;&#10;BBBAAAEEypkAH1SXswGnuwgggAACCCCAAAIIIIAAAggggAACCCCAQKQJ8EF1pI0I7UEAAQQQQAAB&#13;&#10;BBBAAAEEEEAAAQQQQAABBMqZAB9Ul7MBp7sIIIAAAggggAACCCCAAAIIIIAAAggggECkCfBBdaSN&#13;&#10;CO1BAAEEEEAAAQQQQAABBBBAAAEEEEAAAQTKmQAfVJezAae7CCCAAAIIIIAAAggggAACCCCAAAII&#13;&#10;IIBApAnwQXWkjQjtQQABBBBAAAEEEEAAAQQQQAABBBBAAAEEypkAH1SXswGnuwgggAACCCCAAAII&#13;&#10;IIAAAggggAACCCCAQKQJ8EF1pI0I7UEAAQQQQAABBBBAAAEEEEAAAQQQQAABBMqZAB9Ul7MBp7sI&#13;&#10;IIAAAggggAACCCCAAAIIIIAAAggggECkCfBBdaSNCO1BAAEEEEAAAQQQQAABBBBAAAEEEEAAAQTK&#13;&#10;mQAfVJezAae7CCCAAAIIIIAAAggggAACCCCAAAIIIIBApAnwQXWkjQjtQQABBBBAAAEEEEAAAQQQ&#13;&#10;QAABBBBAAAEEypkAH1SXswGnuwgggAACCCCAAAIIIIAAAggggAACCCCAQKQJ8EF1pI0I7UEAAQQQ&#13;&#10;QAABBBBAAAEEEEAAAQQQQAABBMqZAB9Ul7MBp7sIIIAAAggggAACCCCAAAIIIIAAAggggECkCfBB&#13;&#10;daSNCO1BAAEEEEAAAQQQQAABBBBAAAEEEEAAAQTKmQAfVJezAae7CCCAAAIIIIAAAggggAACCCCA&#13;&#10;AAIIIIBApAnwQXWkjQjtQQABBBBAAAEEEEAAAQQQQAABBBBAAAEEypkAH1SXswGnuwgggAACCCCA&#13;&#10;AAIIIIAAAggggAACCCCAQKQJ8EF1pI0I7UEAAQQQQAABBBBAAAEEEEAAAQQQQAABBMqZAB9Ul7MB&#13;&#10;p7sIIIAAAggggAACCCCAAAIIIIAAAggggECkCfBBdaSNCO1BAAEEEEAAAQQQQAABBBBAAAEEEEAA&#13;&#10;AQTKmQAfVJezAae7CCCAAAIIIIAAAggggAACCCCAAAIIIIBApAnwQXWkjQjtQQABBBBAAAEEEEAA&#13;&#10;AQQQQAABBBBAAAEEypkAH1SXswGnuwgggAACCCCAAAIIIIAAAggggAACCCCAQKQJ8EF1pI0I7UEA&#13;&#10;AQQQQAABBBBAAAEEEEAAAQQQQAABBMqZAB9Ul7MBp7sIIIAAAggggAACCCCAAAIIIIAAAggggECk&#13;&#10;CfBBdaSNCO1BAAEEEEAAAQQQQAABBBBAAAEEEEAAAQTKmQAfVJezAae7CCCAAAIIIIAAAggggAAC&#13;&#10;CCCAAAIIIIBApAnwQXWkjQjtQQABBBBAAAEEEEAAAQQQQAABBBBAAAEEypkAH1SXswGnuwgggAAC&#13;&#10;CCCAAAIIIIAAAggggAACCCCAQKQJ8EF1pI0I7UEAAQQQQAABBBBAAAEEEEAAAQQQQAABBMqZQIVy&#13;&#10;1t+iu+vbq3W+nztb8d/OqYpX9K2nmKgpEwQQQKDsBHx7f9TG3535uWLeqf0V+zYs2RnKq3rKToIt&#13;&#10;lwsBrsvlYpgjvpPshxE/RDQQAQQQQCAKBLieRsEg0UQEylaAjOqy9WfrCCCAAAIIIIAAAggggAAC&#13;&#10;CCCAAAIIIIBAuRcgozpwF/Dt1pxv33tf8cO6bRUvJaM6UMqjsk/17Fr8ouJdY79SrDvkTsWRZ9ZW&#13;&#10;LP6Oekjrb1r4T8UJ0z5VXL5xn2JehSqK6U27KA6+aaDi8dXjFJmUlkBo4563dZ4aevfwSYorA5qd&#13;&#10;fPItmjPuxhaKSQHLo73o27VCXZg752PF9LYXKJY4o9qjeqLdk/aXjoBv/wZt6LvlmxVTWrVRbFC5&#13;&#10;iO/MY/S6XN7PY0XtdRHnE6P7YeA4BH2cBlYUcjm0+4SQNx/2CrhfDTsxGyggEHHn1QItZEY0CQR9&#13;&#10;vSgn19NoGkvaikCkCRTx12GkNZf2IIAAAggggAACCCCAAAIIIIAAAggggAACCMSaQPETVSO853s/&#13;&#10;e1Qt/O1YyzQsdnNr9daq9z9ysWIjEmuLTefNinmqZv+WdYrbfG7m87o9Kuc5llFd3G35Ns/XquPG&#13;&#10;v6e45fiLFG+6pqliNd9+xW1bcxUzKzPggij1SWjjHpd6glo87IEsxexDlqH5wd//obLlGZd6p9gg&#13;&#10;AggcQ+DgT/a/H8Y8sUZrnf9wK8UiM6qPUWc0L+I8duzRw+fYPuFaGjnHaWj3CeHy8are2LtftQz4&#13;&#10;/Ss/EdHLL9r5/pMfdqqck5yheMK5gxSvPbe5YgopU3IorQnn1dKSLh/biZzrRfnwppcIlCcBbg/K&#13;&#10;02jTVwQQQAABBBBAAAEEEEAAAQQQQAABBBBAIAIFYiajunLbq8T70P3Zij7HMmY3f2QZlmPeTdP8&#13;&#10;q++6TLF5JQUnrmKKXqT7JexttpBpKQgkmH/vEYqPtdihmFw/UzFR0+JPDm75USuvy6ujePYlZyqe&#13;&#10;VM8/wMWvizXDKRDiuCe4zxqvb9HJsfqqVwxnm6kbAQQQ8FCA89ixMfE5tk/MLw3xPiHCfWLtfjV3&#13;&#10;08cSf/y+KYqbT7hE8Zah9r9Cqu74WuUZT49T/HvKPYp39qylSOaUGMI/4bwafmO2gAACCCAQsgD3&#13;&#10;BSETUgECCCCAAAIIIIAAAggggAACCCCAAAIIIIBAKAIxk2Yal2wZ0/Ub+jksNbpiqptimVBZC9Ib&#13;&#10;1FNsmORf79jx4JfPaYWbr9qruDfXPtuv2qCDyudeOUTxnBaW2Zn/yf+h1Zo/6fb7FT/peIfiE1c1&#13;&#10;VvQnfuasf0vlUSPtWW7pt9uztm9rf2QDfXt/1npvvzRZcfZnqxR32D8Nd5yEZJXTWvZVvPXWsxQb&#13;&#10;ljQlWe8K/8Sz/zp94D9q7PibH1NcYI+4zu/AjDtu1OsZ+XNshNrfOkZz/tjR3PIXe/Qid4s9K3vs&#13;&#10;A6+qxi82HVC0J/g5TnK6PZv19Ett/xnYxTJKvB6uQ6v/pe0+8vjbisu22C8OKtVpqfJJzew4+Xqh&#13;&#10;Pdt9T/W2mj/g5usUz21s+6H/Sd6h9suzcVfrIm8Sqo+/R779dv54f+IrmvXa/JWKO3125khrUF1l&#13;&#10;+/2B46SrVHDiVT15u75T5bOnvau4aLmdj9Zu2aNytn/Hjq+h8knD/6R4Uyc7L/r3HyfXnlX59eyp&#13;&#10;Wj75nS8UV+2yZ5Em1myqcvf+9gzLQafZ+TopvwItdrw6H3pVj7XKg6n7rPVFM+w8P/W9Zap0wwHL&#13;&#10;LExteqLK5w8eqNg7y65rdlb7ZZbPfD+f+JyWv7rYrhPrt/vPP7Zminv9OmfoYK13bsuqigHMmhfS&#13;&#10;pIjz89SRdn62veHwljIG3KvCQxdmKAbeqAR9XfZvwqP90F9dxMRQ9x9/R/LsxmLTErtuTH3DrmdL&#13;&#10;ftymNewq8sttR1X75dPJV92s+TeclKro3x+9Oh/6mxVpMeT90KPxCvk8FqbjNNjx8vo+IWSfYDsS&#13;&#10;+L4inEt8v+rR/uOEWk+e3Xgvn/66ery89vmKD117hmK9/Btbu1MZdNanmj/qrc8UN53WTzHDLnNO&#13;&#10;qPcJuVsWqL7HRr2o+N9uwxXvv9Luu/3PxD603u5n7r/L2u1cerfWu6ufXXf8zQ71PObZfbj/+v7S&#13;&#10;M2rn5EV2fd+w287XjuPeH7boouXnDxqg2LNxwH2C5no4ibTraaj7s0vj2X3voS2q8bPX3Pu6979R&#13;&#10;eb3/79UKdp9cp0FzzT/zumsVz2kQeOej2WU/KeI8xn1d2Q8RLUAgVgT8f0/ESn/oBwIIIIAAAggg&#13;&#10;gAACCCCAAAIIIIAAAggggECUCUTo13URpFjnBDVm4MD2irXjLKNoyeuWAzZlzCTNbzjGvgHtUMXr&#13;&#10;nDTLXVoxaZy28/KSBooDrrdnOrdLs2/Qc/Zs1fz1OyyjqYY/M0FzI28SV8MyA0c8ZN8gZ+dsViPf&#13;&#10;fXy84sfFbXKlRlpz0GjLwDvrO8tgHj1hveafcYtl7PVK94PY+CTXqlTcLQS1XnzVpnpfj0uvUexT&#13;&#10;s5pipZztisvm2H7z6rhnVa7z2Ehbr7a33x3l7Fipeldss0yWgX+8VOXqHz6l+Mwiy4i7fMRNKufN&#13;&#10;svlTX1ioctd7eiimuc0KtV+ejbtaFXmTUH38GbELn7JfCDy/tLY6ecagGxQ717QUjJWL3lF5xppC&#13;&#10;DNzMm5DrcavP2WrPlnznw2WaU6237UfXtbPMo1Q35Tl7j7UvqXGy1ss/G+btV/nblx9SfPAjOx76&#13;&#10;DP6DykMzLaN63cLZKk+c8IRibtpoxeva+Ovz6nzoVT1qXugT3x7V8eXzDyv+fb5lQJ12hY370Dqu&#13;&#10;39vTtPyl+zYq5jxwq+I5mW7ul8/W+++y7zV/bdXeir+7prViysFNiotnTlWcYruZkznmtyp39qea&#13;&#10;qeTBJMjzc2K1NG3cf9Yu0JJgr8ue7YcFWlS2M7zaf9z/7bHlI7sO3DnhG/WrckfbjwbekKVyRoqN&#13;&#10;zIEddj2La2QZYYFXr5DPh2WrWvTWg90PPRsvj85j4TpOixY86hre3Sd45HPUVgYxM0jnAverXu0/&#13;&#10;XtVzYJUwPvjSrj/HXXqSynUTdil+/drLihPn2v3D2j05KjvJdgOz1U0Izoh3r3Mh3ickpHVV/Tf8&#13;&#10;/jvFO8Y8rTihxT2KN59g9ylvPjlD5ZVZlyk+1NvuZ/yZ1Jr5yyTU85hn9+H+6/vyH9S0DTUsE/2m&#13;&#10;37VSufIB+7vn81nTVf5/91o5+8FbVD47w+M/+SPteurV/iwtxwn5vte3VzUtfeEhxSc+sr87u112&#13;&#10;ncpDGtl93qE1H6k84RW73n673Y6PiM2oDvI8xn2dhpkJAgiUQCDw74oSvJVVEUAAAQQQQAABBBBA&#13;&#10;AAEEEEAAAQQQQAABBBAIXcDjr1dDb1Ck1VAxs4Oa1O2ENorJbgNb1VinV5/ds1BxwZqDih1aepyp&#13;&#10;m2ffrO7eZhkATkp9badVmxaKzar6cxab2HxNo2ASb98kp2VadHKsH9UDUxmK6kpcRa2Rmm6ZEElb&#13;&#10;rL4K7rPaUjNsfr26pburxyXZdo8/yeLhbjTWyya17VmyC5dYhuSXay3zp09t/x52+B1evMpLsAzW&#13;&#10;45o2s+3vrasYt7S6YuPmtn/X7Wbzp07/r+a7X+w7buK+E3K/vBp3tS7yJqH65G7+TJ164wvbH7Ku&#13;&#10;/r3K15xRU9F/tLett1vl+Z/OVgyceFVPYL2OU0WzmnQ7RbFrlh1/Bdc7ck7ets81Y8r7lmHSedgo&#13;&#10;lYd0TlH0f2PaMitd5f3L7RnXr32w0tZr00ox2avzoVf1qFWhT3yuz/SPLQOt0eCRqvTavrUV/ZnF&#13;&#10;7VvUUHn7rZZxPmv2SpV7/daO6ySVDk8q1ja3zh1ba2ayY7F17Y0qf/HnBYqfrraUts5tPL5+hen8&#13;&#10;HOx12bP98DBxRLzybP858KP6M32yZXbltr9a5XtHnKxYw3+gFrPXoZ4Pi7mZMlst2P3Qs/Hy6jwW&#13;&#10;puM06IHx6j7BK5+gOxLwRo+cvdp/Knp03amwzc4bq/bbfWZ79xdVm98bK4BHZtrfLz2vH67ykPUv&#13;&#10;Kz74pv194/8XF96dn+1OqVrHK7Sd4Wf/rHjvs08qTlhq91cfb7Dr43UPdtf8/B9eqnR44tV5LOT7&#13;&#10;8IDzb8W05mpkh3YtFZMdi21b1lJ5z23jFd+YZf3vdZ3dJ3h1lfduvNTMkCdeHReB91HB3vf6ti1W&#13;&#10;n6Z/ZPd1DS4brfIN59h9rv++Lqfmas1PcTOqQ4YIdwUenccCmxns9TTS9sPAflFGAIHgBQIue8FX&#13;&#10;xDsRQAABBBBAAAEEEEAAAQQQQAABBBBAAAEEEAhGoHTTTINpYYS+p0INy2yu4XyoFm7dmxuelsZZ&#13;&#10;hnC7yy9R/Z0enqr4198vUmzWtZtizzN6KHZtbhl3Ff2pl5rLpLQFcrcv0yZnvTJL8YNvLEN5mz2C&#13;&#10;z6mcYpmoe9xngiYfyivVJsbnf0WVn8ui7cflL7D2BLYq0vtVqohH2VioPgc3/6BaNzqWEdMvyzKO&#13;&#10;S3o4e1XPUboY1Kzsjd/pfWt9BxR/eOI2xSFF1ZZkz8DNdnfTZDfTLuTzYYSdV7M3fi+J9U6aYp9W&#13;&#10;9r8G/Bk3fqa4ysfp5YnH2QH8yc8rVd6Ra5lSGf4Vi4gJqf7rl43HjgNhun4V0Q6vFxd1XfZuP/S6&#13;&#10;5aHV59X+k7ZthRqyYq/tX81Ob6dySTOp/b0J9XzoryfaYtH7oUfHewL3h8fcNyLsPH/MtpZgoVfH&#13;&#10;e3WPrjupu+wXOjudqupF7cq7FZd++JNiQqebFAd2a6qYPa9gzur/Fnh+fo6z7TQfcIO2e8nS0YrT&#13;&#10;Ftj5rcW1luHdvZaVtfAok3Cdx/Jvt52S3YcfpYlHzIpPMeeujaxfC39aqeXb/fcJgTcWR7y7+AXP&#13;&#10;x6v4mz7qml4dFxke+Rzc9J3auc6xX0T2bmv39R5Vf1SDWJxZ9PXUnEP/+yIW9egTAtEtcOyrc3T3&#13;&#10;jdYjgAACCCCAAAIIIIAAAggggAACCCCAAAIIRIEAGdVBDlJevH0nGu+4maf+L8Tz67McyHg3FdKX&#13;&#10;YxlrgRmq+asX+sIqqNTwDK1x6+OdFX9c/KniRx/PV3zhr3MUJ3cYqHjXsJ6KDaI2tbrkUupwWU9y&#13;&#10;NqgFcx6zZ/NN23W8ypddO0CxbR17OtyhjZYR//TYuWXTYjeVI+FwSsex21Fq/Srn4x5nx3uce17x&#13;&#10;Oe4J5NijU3CpV/UUrDmoOXl5doLMc+yZ6GcMtwyrfkU8Oz6uoq1fLf8rVa/Oh17VExTHMd7kXk+O&#13;&#10;sYYni9zj3s/qDo8nVZdlJUVdl73bD8uyl8fadqj7z5HnH8d/A3OsTR5tWaldL4628bKfV9R+eLiF&#13;&#10;3owX94eHRY98Fann+SNbGXwp1P3Hv+XQ6sk7aL/MyXHs76JKcfZM6o17rf5qbe3Z1f4/OO0J0f5t&#13;&#10;H47hOj8f3LJcG1m6ybYV72Yw/zjvC81Y3+1MxcxEW54/Dfd5rKT34fkNK+pFwHnchreoN5V4ebjG&#13;&#10;q8QNKfCG0PbnAtUFOSMv1+57fe5xUSE+TAMRZPui5W1FXU8jdz+MFmHaiUDkCvj/To3cFtIyBBBA&#13;&#10;AAEEEEAAAQQQQAABBBBAAAEEEEAAgZgW8H/BHdOdLJPOJVTRZmtZcHavta/y9/myNL9SkF8RxCVa&#13;&#10;hmHWyf1UT9bJfRQHfjtNcdTfZihO/uZkxZHH2zMMVYjkSbztikluRkP2Hsu5iLonpx60Z/V9vcaw&#13;&#10;6w/srxdnn1Bb0f9ssrxUy7y2PJPSH5gqnW/RRl982r9t++bfngjsn/erGK5+eTXucSZb0QU+uM/2&#13;&#10;n1LLX/DIp1J6C6FnOpbps+SrLSpf3DBDsbgnbK/q+dUeENLLwPZ8t9pOgEM711W9gYlMxd2YV+dD&#13;&#10;r+opbrsD16uU3lyz6rrj/vW3O1S+pGHAeWPfKs3/bJUdrymdGqmc6j+x5KgYsZO4RHs2fwXnoNq4&#13;&#10;2w7TUmtvuPZDzzoQ5HnMq/2nQs2m6kqTKnbm/PxD+18L2zudqPnFfla1R+fDAq5B+hSop4xneDVe&#13;&#10;gd3w6jxW1sdpYL8cj+4TvPIp0L5SnuHV/lPRq+tOBfuloP+8vi83SSKpyQazb6dlXBd1P+b1+Tlv&#13;&#10;n/3Pj2lj7O+iNW2uVIMe7G93uuP/Ml3l/5tt1997L2qosl2lfnkZrvOYtuI4Jb4Pd99XZDiwVqss&#13;&#10;XWviya0bqFzdf58QWEGQ51Wvx+tws+wvv21L39Ost1fYjtTlrFNUblrl6H9Ae3VcHG5HaK8Sa9r+&#13;&#10;VMtZqoqW/WjPbh/QoKbKlvce2jYi4d1lfb0I334YCbq0AYHyLXD0s335NqH3CCCAAAIIIIAAAggg&#13;&#10;gAACCCCAAAIIIIAAAqUoUNwEvVJsUoxsKt5yZdt1tW+ynSn2jf6EmfaVdp8WtjxnjWXI2fesjpMe&#13;&#10;2P08e9bb8un2/qXVWmqNto3SFKskWKbC+m/WqLzHscyG1CqFfXXu34Bl5O1eOkkz/vL4J4o53X6n&#13;&#10;eN+1HRQPPxtWxfBN4lNU93HHWQq6b8Fslf85z75zbpO0U+Vtye0UT2+fqlhUL7VSaU4SLQOypSWK&#13;&#10;OtPfnaWtv5vRXTGrhh1yOVttvHa5bbPelGZDS7itcPXLq3FPsP82Xz/T9v/cJW+pg7PmW0ZJ0ziT&#13;&#10;3lmtveaf3tZ+meDZN3Ue+cTXtMzFi7v/S+18eOrjimOzL1Ds0czdUzasVrmw84ZX9WgjHkz87bm0&#13;&#10;p43Lg689qlof2HW2Yq/2mYpVHTvfbVm3X+VGPe24aVrZzT3x6nzoVT1qZegTv8/F3d9UZY9MGqc4&#13;&#10;wXeeYpc6dp7//h27Dnyyr7HmX3GuRctf06yInlSsnaX2ZcbPV5w3/W3Fxr0bKVY+sFVxc5Kd58/o&#13;&#10;UENlr87zfueQ90O1KgyTYM9j+eeNEPefpKbqVP+L7Zcdn704QeU/j1mleG43yzzMqGpnzpw92zW/&#13;&#10;wHnVo/OhKv/1JFifX9cRAa/9+2HIx3uYzmNlfZwWGKJg7xPC5FOgfaU8w7P9x6PzRk6qXb9TnW8k&#13;&#10;sXqH3Y+d28nuh195/0PNX7KtiWLzvKPnVvv7FfL52bdX2/lm8jOKbx7oqnj7b09WrJeSq/iHgV8p&#13;&#10;jpz8nOIbne5SvLiRm1MdrvOYthL65OB3dj81423rb6s069dPH9h9wvs77S/K8882dzfBveCGgz2v&#13;&#10;uvtPyOMV2KIDP2rO5CetHwvsttBZnNhM8x+8IEPR/po6/Gb//hPyefVwlSG9qlC3i95/dku7n3/u&#13;&#10;xX+o/HzOWYrH17CflK1ZvEhl+53tUT4H0NJfTyLr7/eyvl74x93z/fDX5LxGAIEyEbC/Nspk02wU&#13;&#10;AQQQQAABBBBAAAEEEEAAAQQQQAABBBBAAAHHCfxCEhPPBIw2o88NqnHY9hcVJ83+f4oPv+ZuKM7N&#13;&#10;gK5nGUzN8h826i7Ps4eOHvTt0IwlM+39s3fbN6ruWk6lmpZZd8Llv9esy5tZvf7lBaO9f+vyZVq0&#13;&#10;IdfNcPhsocprhnZQbFNqqXrW3hYXD9Z2+6yzTO+3JoxXeU6iPdOr3UWWGdA9YjOqLZX63OHXqt17&#13;&#10;XrCM6tfGmuseS3hwnHjrb0qdLK3XqdCHx2lx2U8Sw9Uvr8bdckVaDxwkqx4bpijOfOpJswvYf051&#13;&#10;M6rdvJnQfb3yibdfFHS4+g61aURN68e0uRNVHvO6/7i3pzqnZrbU/OaB5w2v6gldxmpw29PuylEq&#13;&#10;j6pjz4acNnemyk++e8jdkp03qx9nmShXdjtV8w9nVHt0PgzbedXtRklDvGWgdbx6pN45rOorilOm&#13;&#10;P6v40cE4xWqNzWXQ3QNV7pdpXipEwSSuxolq5W+u+Y/ik6/a+XH8o+71p6L9UqhDf8vs7eFxRrXj&#13;&#10;1X4YNusgz2Oe7T+2P2X0ulE9/FvKHMWpsz9VnPyPuYr+ozW+Sh2V251j9x/551Wvzoeq/deTIH1+&#13;&#10;XUUkvPZqvMJ0Hivz47TAGAV5nxAmnwLNK+0ZXu0/HtVTobbdh7SuZtfzL5Zslshv+l+jeMkP9guh&#13;&#10;/7vZziv5XO4zfCva5e2X+2K7/wn+PsFq3v+DXVee/dCuKz1GXqwF7VP8uVkWM3sP1fyL5o1WfP35&#13;&#10;jxVP/XMvxYywncdUfeiTuL2q4yv378I5u62/ldLbaP55I+zvqQH+DPFCtxjkeTXk8fIPfEDD3PuA&#13;&#10;jm2qa8GnX7r3Ry2tnBCwen7Ro/05v75QX8Tb/UzPYTerpr3P2/38rBefVvk99xfQafWsf/7N+fdS&#13;&#10;f7lgjKy/38v8ehGu/bAgPHMQQKCUBYo+H5Zyg9gcAggggAACCCCAAAIIIIAAAggggAACCCCAQPkS&#13;&#10;iLv9wrvcVKaSdXzoA/YNdWHvGjTkei16ZaJ9c1jYeswvW4G8Xd+qAZP++oTim4k2ro+N7q1yRqFf&#13;&#10;XZdtu9k6AggggAACCCCAAAIIlKWA/dJp1Yx71Yg759gvLW542DKou9e0zNmcffa/ZnZk22/ZqqdW&#13;&#10;1vqJhSTWlmWPInLbORvUrNfvvEdxZt1hik+OsAxqy4uOyJbTqGMIZK94WUuHj/5asdu9f1Uc0sR+&#13;&#10;OVnYW/n7vTAZ5iMQuwLF/XzVv16oEn3r2+eBodYz952pQVVBRnVQbLwJAQQQQAABBBBAAAEEEEAA&#13;&#10;AQQQQAABBBBAwCuB6HrApVe9Ltf1WAL9gbWLpfCvN95WfH+T/Rfls0edonI6mdTlei+h8wgggAAC&#13;&#10;CCCAAAIIHFvA/pRseJY98/msTx/V6s88MFHx0PUXKp7aJEWxysE9ijnu73nJqBYHk1gTyNuvHv30&#13;&#10;wSeKK6tkKmakWqZ0zo5VKi+YMV9xV1pPxa71Csuk5u93ATFBAIFyI0BGdbkZajqKAAIIIIAAAggg&#13;&#10;gAACCCCAAAIIIIAAAghEpgAZ1ZE5LmFslfswuP3rtI11Ce0Ur72vj+JJDZIUeWScGJgggAACCCCA&#13;&#10;AAIIIIDAMQTiKjfT0iv+dItiyvMvK75070jF5zT936SBXg0dc6di39rkTAmCSWwJ+PaqP2uWW8b0&#13;&#10;1M/Wq7zH53YzwX5hUL9db80YNvg8xaaV3OUFAn+/FyBhBgIIxLQAdwcxPbx0DgEEEEAAAQQQQAAB&#13;&#10;BBBAADB+2P8AAEAASURBVAEEEEAAAQQQiHwBMqojf4zC0sKkrPNV701ZYameShFAAAEEEEAAAQQQ&#13;&#10;QKAcCcRXb6HeXjD8PsXzDuxW3LYzWzEhpYZijcrkSgmiuJMK9r+ELnz4ab3Dnvxd3DezXqkLJKRp&#13;&#10;kz3+8BeLHjWAv989gqQaBBCIeAHuEiJ+iGggAggggAACCCCAAAIIIIAAAggggAACCCAQ2wJkVMf2&#13;&#10;+NI7BBBAAAEEEEAAAQQQQKDUBeKT7Fm8aW4s9QawQQQQQAABBBCIOgEyqqNuyGgwAggggAACCCCA&#13;&#10;AAIIIIAAAggggAACCCAQWwJkVMfWeNIbBBBAwDsB97+Wfz93tur8t3Oq4hV96ykmerclakIAgXIm&#13;&#10;4Nv7o3r87szPFfNO7a/Yt6HHZxb3PPafd+eo/oVOV8XL+nAeEwQTBBBAAAEEEEAAAQQiSICM6gga&#13;&#10;DJqCAAIIIIAAAggggAACCCCAAAIIIIAAAgiURwEyqsvjqEdgn337N6hV3y3frJjSqo1ig3L6X8Hz&#13;&#10;ts5T/+8ePklxpaaHJ8kn36LCuBvtv6snHV5UTl8dUr83Lfyn4oRpnyou37hPMa9CFcX0pl0UB980&#13;&#10;UPH46nGKsT4J+vjy7RbNt++9r/hh3baKlwadUe3T+3ctflHxrrFfKdYdcqfiyDNrK3JhEkPIk6DH&#13;&#10;PX/LjFc+RTl4UdrXHd+uFVKdO+djxfS2Fyh6n1Ft57Hl785V/e/XbaV4MRnVcmBybIHSPi6O3RqW&#13;&#10;IoAAAggggAACsS9ARnXsjzE9RAABBBBAAAEEEEAAAQQQQAABBBBAAAEEIlqAxLWIHp7y07iDP9kz&#13;&#10;cMc8sUadPv9hy3gqrxnVcaknyGHYA1mK2Ycs0/yDv/9DZcs/00smvwj4Ns+Xw7jx7yluOf4ixZuu&#13;&#10;aapYzbdfcdvWXMXMyuUjk1qd/WUSOcdXnpq0f8s6xW0+N+N93R6V8xzLqFaBScgCoY874xXyIERR&#13;&#10;BVx3omiwaGqpCXBclBo1G0IAAQQQQAABBCRARjU7AgIIIIAAAggggAACCCCAAAIIIIAAAggggECZ&#13;&#10;CpBRXab8bByBQgQS3Gcq17fo5CRoxeoVC1m/nM8+uOVHCazLq6N49iVnKp5Uj1NcZO0ath+n9x6h&#13;&#10;Zj3WYodicv1MxcTIaiytcRivcrUTcN0pV8NNZ4spwHFRTChWQwABBBBAAAEEvBEgo9obR2pBAAEE&#13;&#10;EEAAAQQQQAABBBBAAAEEEEAAAQQQCFIg9tIN8w6JYtOStxWnvmHPrl3y4zaVs12ohKqWwXfyVTdr&#13;&#10;zg0npSrmf3LvPhN40YzJmj/1vWWKGw5Yhllq0xNVPn/wQMXeWZUV89+vkuPk7fpOr2ZPe1dx0fKf&#13;&#10;FddusWeyZvvcFeNr6MVJw/+keFMny6T1P0nXq3qc3J2q/+vZUxUnv/OF4qpd9izSxJpNVe7ef5Di&#13;&#10;oNPqKSb5G6LSL5NQnQ/8RzWNv/kxxQX2qFp/7c7UkTfqtbUyf7aTMeBeFR66MEMx9B3Y+r170VjV&#13;&#10;94f/W6/Ye/R9ioMbB+Z4WkOX/v0OLX945emK9z/cX7GRu3ruFtvvxj7wquZ/semAon+4k9PtGdyn&#13;&#10;XzpE8wd2qaUYuDXNDGVyaLXePen2+xU/6WjtfuKqxir7E7Rz1r+l8qiR9qzw9NsfVfm29kmK+ROv&#13;&#10;9p/8CoN8UcT+M+MO239m5FdvR2b7W8dozh87Jucv0YsIO96PbFwQpSJ8gj2+Dn75nBpz81V7Fffm&#13;&#10;mmvVBh1UPvdK25/PaWHnL1v6y+li6zwtv3v4JMWVmh6eJJ98iwrjbmyhGLDXHV7RfeXba+fRt1+y&#13;&#10;8/Psz1ZpyQ47/TtOgo1vWsu+mn/rrWcpNvT8AHMbFOr+47Pz8ucvPaMKJy+y/mzY7e+QHalpLbpo&#13;&#10;+fmDBij2bBxw3fFo3BM8Hi/HK5+Jtv+9uth81m/3n1dtT0tx98Nzhg6Wz7ktqyrGaerFxLb31RO3&#13;&#10;qbKHd1+l+I+7T1BMKWRDOev+peV/HPWZ4ukP/UnxvAy7nwjZx+vzvFoX+sS3f7UqeX/iK4qvzV+p&#13;&#10;uNPn7s8Nqqtsv6twnHSVwj85+P1r2si9N41XXLMjVzEpvY1in0G2/wzoVFPlAvcZkXIdVOt+mYTY&#13;&#10;ntwtC1TTY6NeVPxvt+GK919p9ykp7on80Hq7j73/rte13Ln0bsW7+mUo+k+vod7/HFptx8sjj9t9&#13;&#10;/LItdudeqU5LbeekZjZeXy9cofKe6m0VB9x8neK5je0KEufVeVW1ejgJcbw8bIlVFer52W2QZ3+n&#13;&#10;HNqiGj97za7vU9//RuX1/r8TKtj9RZ0GzTX/zOuuVTynQYEjVfOZIIAAAggggED0Cbi3n9HXcFqM&#13;&#10;AAIIIIAAAggggAACCCCAAAIIIIAAAgggEBsCMfT1s2VYbPnoKY3MnRPsG/jKHXurPPCGLMWMFMtg&#13;&#10;OrBju8pxjY7M/HN8ezT/y+cfVvz7fMtYO+2KG1QeWme/4rdvT1N86b6NijkP3Kp4TqY/p0RFJ2fr&#13;&#10;13rxzofLFKv1vlTxunaWgZLqpipn77FUgaTGlgkYmJgVcj15brtffkjbf/Cjaop9Bv9BcWimZRav&#13;&#10;Wzhb5YkTnlDMTRuteF0bf7s8cq7USPUOGn2v4lnfWebx6AnrVT7jlhsVe6W7GWeOiSRWS9N8/1wV&#13;&#10;QppYvVVanKRamsU/r7jky82KlzW2zPv8A+XAas2f/61l+NQ4pZPK9Y4cdie+alPN73HpNYp9app3&#13;&#10;pRzb75bNmaT5r457VrHOYyNtvdoR+t2RZ/uPuhn6JMj9J7lWpSO3HaHH+5GNDKIUpE+Rx1edE9SY&#13;&#10;gQPbK9aO26a45PWpilPG2H7dcMy1KneoYsdXXI0TVR7xUHPF7Bw7vt593DIaP9bc4kzsuFsxaZxW&#13;&#10;fnlJA8UB149QbJdWUTFnz1bF9TtSFWt4d8JQffkTr/Yfn52f/7v8B1W9oUY/xZt+10qx8gE7L34+&#13;&#10;a7rK/+9eK2c/aJnoZ2e4ZyiPxt2z8fLaZ9n36v/aqnZd/901rVVOObhJcfFMdz+0H+o4mWN+q/md&#13;&#10;/SmhKoUyMeeUOimqJG6Dnc/3uj+VqeJmSm7aYefxWrVtPd9uyxDcG2/lOlXdHdIrn1C6FI73upms&#13;&#10;C5+ygXh+aW1t5YxBdh/Vuabd76xc9I7mz1gTjkYco848u69re65dnwfWsfuaH9+3+7p/jvm73hx3&#13;&#10;n2UMX+r/qVSkXQc9ak9CWlf194bff6d4x5inFSe0uEfx5hNsvN58cobKK7MuU3yot93HBtz+hHz/&#13;&#10;k7NjpepfsS1dceAfL1Ws/uFTis8ssvuyy0fcpHLeLJs/9YWFKne9p4dimlfnVdXmwcSj8bKrqgft&#13;&#10;8fj8E/LfKb696tTSFx5SfOIju1/rdtl1Kg9pZMftoTUfqTzhlW8Uv92eo0hGtRiYIIAAAgggEBMC&#13;&#10;EfqpWEzY0gkEEEAAAQQQQAABBBBAAAEEEEAAAQQQQACBYgjkJ4oWY93IXuXAj2rf9Mn2DXtu+6tV&#13;&#10;vnfEyYo1ivmRvG/b51bPx7sUGw22TNdr+1pGkD8xr32LGlq+/VbLPJ41e6XKvX7bTNGekKeX7qSK&#13;&#10;YpNupyh2zbLMv1+vUbzXwdWT5/ZryvuWsdB52Chtbkhny/Dy87TMsgyW/cv/pOWvfbDS1mtjmX3J&#13;&#10;Hjk7cdb/1PQM1Z+0xTIlKjju/AybX69u6eyi8SnWv9OaWa7K0wu/Urs2n2eZO/5m7P9xvuYv2WvP&#13;&#10;rjz9VMvoDMwoikuy9h9/kkW9SZPGmjapvVNx4RLL4PpybbbKfWonK0baxLP9x6uOebT/RP7xHiSY&#13;&#10;Rz6BW6+Y2UGzup3QRtG/t7aqsU7lz+5ZqLhgzUHFDi3dDPZ4O77TMi06OXacVQ88cPSuY0zyLHNq&#13;&#10;9zbL8HNS6mvlVm1aKDaravU6ThObf4yqvFgUrv2nYlpzNa9Du5aKyY7Fti1rqbzntvGKb8z6WbHX&#13;&#10;dXbdqeTVuHs0XmHzqW3n684dW7s+FlvX3qjyF39eoPjpanvGd+c27n6ouaFM7EqZmmnXzbz5m1TZ&#13;&#10;nlxLqY573zJxb51qmfzDx9ovllrutIzqA1XselDLLnNOuHxC6aEX783d/JmqeeMLu65lXf17la85&#13;&#10;w66b/qO0bb3dmj//09lebLbYdVRs2U/rDuh75HmsUytr385bH9Xyd960+8rzfm/HX5JX91HFbumx&#13;&#10;V/TuumwjUq3jFdrg8LPtvHLvs0+qPGGpjePHG+y4u+7B7pqf/4O3gGZ6df+Tl2C/RDuuqZ3fmuyt&#13;&#10;qy3FLa2u2Li5jV/dbjZ/6vT/ar6bYOuk+W9s3fYFfV513x9q8G68Qm2JvT98558q2kBJ/97xbVus&#13;&#10;903/aJdig8tGK95wjv1d4v/7K6fmas1PcTOqVWCCAAIIIIAAAjElEHAbF1N9ozMIIIAAAggggAAC&#13;&#10;CCCAAAIIIIAAAggggAACUSBQOumqpQCRs83++/eKvfbZe7PT22mrxc2k9jcxe+P3erneSVPs08oy&#13;&#10;o/zf5PvXi6t8nF6eeJxt75OfV6q8I9cyPzIC3+B/YxnF7I3factrfQcUf3jiNsUhRbUnyZ7Bme0+&#13;&#10;gzPRI+eiNlvqy91nh3Y40zKnKoz/VE34bPOZiudnWIbofz74SuV9GX0UexTyX8Zzty/T8lmvzFL8&#13;&#10;4BvL9Nm2X0Wncoql1O1xcjUj+VCeLYjQqVf7T3KEfTUWq8d7ae9GFWpYZnMN50Nteute2689b0dc&#13;&#10;ZVXZ7vJLFDs9PFXxr79fpNisazfFnmf0UOza3H75UtGfwqm53k0823+K2aT4lKbWr0Z2IC38aaXK&#13;&#10;2yP2uuPR9bSYPgmp/v3QrnM7Dni9H5p7crpl+CXvs4zq7ft3qIWr/r3eWpqzVXHBT/YLpsx19gsa&#13;&#10;p+aJml/DvfMq7f3HGhf+6cHNP2gjGx37BUC/LMtAD9Nh6F2Hkuqprg71raXvr16j8s5cuy+I8+g+&#13;&#10;yqvroOfX5bgk9bf5gBsUL1k6WnHaAtvvW1w7XOXutayswlEm4br/ic/frHtD6th9U1z+AiuX9G6q&#13;&#10;tM6rno/XUexLMsuz849Hf+8c3GR/p6xz7JcNvdva+cOj6ktCw7oIIIAAAgggUMYC+bd9ZdwONo8A&#13;&#10;AggggAACCCCAAAIIIIAAAggggAACCCBQTgViJqPacSwDJs7NsHDiQ83dCS4zI1L3o7w8y0DJc+zZ&#13;&#10;fmcMv0lN7ed/+HIhDY+raOtXc7/S8HnuXMiGS322dbBa2zO05Y5J4xXnLbBnnp51pmXKveU+c7Px&#13;&#10;wC5anhl4BOVs0Pw5j41VnLbreMXLrh2g2LaOPSv10EbLAH167FzND9/EjgP/4eDLsQzDkmYcebX/&#13;&#10;hK+fodYcW8d7qBolfX9evOU8xbvnX/d0U4JqirtH2v5cqaEdp7c+3lnb+HGx/QLio4/nq/zCX+co&#13;&#10;Tu4wUPGuYT0VG4Qrtdrfb20lnBPrf/51rrhsnjeppBsupePLzax0L1dOyffD4kFVrNVYK6blzVNc&#13;&#10;vepLxa+22C+qLuqxTeX3PrZfeq3N261yUn17lm5Vt4H+vFAn5P3H9otQz/NqpBeTuCP3U/99gxdV&#13;&#10;l0odbvvd2538TUbadTBc7Tm4Zbn6vNR+MODEO7an/jjvC81f3+1MxczEfBp7Ee77H/f4TsjPoA7Y&#13;&#10;ftDFI/dX/58RQVdXyBvDNV6FbK4Es0vp/FxEi/LcZ/37HLufqBBf0utMERtgMQIIIIAAAghEjYD/&#13;&#10;77moaTANRQABBBBAAAEEEEAAAQQQQAABBBBAAAEEEIgtgcB80KjtXYWaTdX2JlXsG/jPP1ym8vZO&#13;&#10;7jMhi/mRfKX05npfXccyR77+1p49eUnD2prvf1Za3r5VKn+2yjJNUjo1UjnVv4JKkTOplN5Cjcl0&#13;&#10;+/XdagMZ2tkyvAITYwprebxHzoH1xyXaM5srOPYs6N3ZgWuUTjmuqjmd3dX+2/zoDz/QhhdVWq34&#13;&#10;dVxbxZtOtmfnFditDloG9tdrrL31B/bXi7NPCNh/Ui3z2rZi6x5zGmc7VkV3/zq4z4CKzDdJsP++&#13;&#10;XsuCs3utpUjt82Vpc5UKdODorfBq/zl67WU3N1aP90DRSDm+8tsVb5eeJPfEk73H9ueSPlE4LtF+&#13;&#10;8ZF1cj9VnXVyH8WB305THPW3GYqTvzlZceTxlRW9mni2/+QUs0UH1mrFpWvtyE9u3UDl6oVcdzwb&#13;&#10;9yDHq9R9iskY6mrx1exZ2PXd/+HwxTt2ndiRdbGqPrOP3R/8+29vqvx+Jbuu1b7I/veFXe1+yaP2&#13;&#10;6n4jzpvzfAGXIK87gdeLJV9tUdUXN8xQjNQbz7y9P6t9i1a693XHN1LZf19X0aP7KFXqwSTQOdj7&#13;&#10;On9T8vbZs8WnjbHz5po2V2rRg/3tf5WM/8t0lf9vtt0n33tRQ5X9+7MTrvsft4FVOt+iVy8+7c5w&#13;&#10;M72tdf55QcQSnlcdj46LUMfrcE/tyrlt6Xua9faKZMUuZ52i2LTK0W/0PDs/H25ISK8Sa9r+VMtZ&#13;&#10;qnqW/Wi/RBnQoKbKlvcezCaC8wlmS7wHAQQQQAABBLwROPrdizd1UwsCCCCAAAIIIIAAAggggAAC&#13;&#10;CCCAAAIIIIAAAkUKRGpiS5ENL7BCUlPN6n+xZcR+9uIElf88xjKbzu1mGSAZ7sMhc/ZYDsbOau21&#13;&#10;3ultLTMvvqZlYF/c3TKhHpk0Tssn+M5T7FLngOL371jGySf7Gqt8xbkWk1SKvIm/X5f2fEuNe/C1&#13;&#10;RxUf2HW2Yq/2mYpVnX2KW9btV2zUs7ti08puLoNXzqr18KRibcvwzYyfr5nzpr+t2Lh3I8XKB7Yq&#13;&#10;bk5qp3hGhxqKhSQSallwk0p6W9N+pytmfvCG4pNTFZzUM2/Xiw7VC/mOJ9Eyp1vWtfWnvztLL97N&#13;&#10;MMesGnbI5Wxdo/m7bDUn1Y2FhoSqWlQ/09qXu8TGcdZ8y6xsGmc1Fdif4y1nu13XBlb1FNtvJ8w0&#13;&#10;uT4tbHnOGjtOLH/FcdIDGuLZ/hNQb1kX/f2KteM90DVyji+3ZfEpenHccZYJ6lswW+V/zrPzTJuk&#13;&#10;nSpvS7bj/fT2doQk5Nn5afl024+XVmup9do2skzVKgl2fl7/jR1fexw7XlKreH+m+N+Gw7X/HPzO&#13;&#10;ju8Zb+9V/1qlWUbYTx9Yv9/faUfo+Wc30XLLn9PLIyaejXuw4xWj11Onop3nW9WxXwIsWGrj1P0O&#13;&#10;u/9IrZehcehR41+KU/5r9xd9Gth53L2aOnFe+Xh0nj9i5/lfIdjrTn6/rP8PT31cVY/NvkCxRzP3&#13;&#10;irdhtcqFXXe0MAyTg1v+o1q//Mqu45X3r1d58Zv/VJy/v7HioMD7OrdfId9HqfbQJ/7zT8jt8dn+&#13;&#10;+83kZ9SoNw90Vbz9tycr1kux888fBn6l8sjJzym+0ekuxYsbuTnV4br/0VZCn3h1Xg31uAh5vAIp&#13;&#10;DvyoOZOftOvDArtMOosTm2n+gxfY+SjwDz7//hMp9z8V6nZRe89uaeeN5178h8rP55yleHwNO9+u&#13;&#10;WbxIZftdYsH7VS389SRIn19XwWsEEEAAAQQQKF2BQj5tK91GsDUEEEAAAQQQQAABBBBAAAEEEEAA&#13;&#10;AQQQQACB8isQ+AV7FEtYVzJ63ag+/C1ljuLU2Z8qTv7HXMVDmv6SCVeljl61O8cyZ051M6orxlvG&#13;&#10;U8erR2r5sKqvKE6Z/qziRwctF6paY/vmf9DdAzW/X2aEU8Zb5mK7K0epvaPqTFecNnem4pPv+mWs&#13;&#10;H9WPs/5d2e1ULc/PqHY8clathydxNU5U4TfXWKbTk69aJvL4Ry1j2KloGZMd+jfVej3CllFtbarg&#13;&#10;ZkD3b/+mZoz7qp7i+f1sfyk0cz6xrtY7d/i1intesH68NnahlS0x6Zcd0DI9U+pkaX6nwh4yq6X/&#13;&#10;m1jOZOuBgzSnx4YpijOfelLRSayp2O4iy7DM35/949XnBi0ftv1FxUmz/5/iw68pOE6ctSe1XgvN&#13;&#10;aOZ/KKe7+JcDRq9C33/8FUZIjNXjPYA30o4vx810bnHxYLW0z7pJim9NGK84J2B/7p6fUZ2j5Qd9&#13;&#10;OxSXzLT9ePZun8r+SaWadpyecPnvNevyZrZ/+5d7FsO1/8RZhuNXbv/m7LbzYKX0Nmr6eSPMbYA/&#13;&#10;k7GQDnk37uZX4vEKl08h/S212W6/GjV3M4N32fWrbzP3ypBgXqf0s/P7qy9YxmmbDLt+5rfTMx+r&#13;&#10;NyPU83x+w/wvgrzuuNeLDlffoYpG1LTr1bS5E1Ue87r/eE1UOTWzpWLzwOuO5nowibd+1Gtl54W0&#13;&#10;f7+jSsc98pZbubWjVnO777nqzxdrfq/A+7pIuw6G3B7r/v4f7D7l2Q/tPNNjpPW/fYo/l8ViZu+h&#13;&#10;esNF80Yrvv78x4qn/rmXYkbY7n9UfegTj86rQd+PhTxecUc3cO+PO7axX258+qX7d0xLKycc/V2/&#13;&#10;3IdG2N878Xaf33PYzWrx3uftvDHLfSj5e+59Q1o9a7e/W/691F8uEIP1KVARMxBAAAEEEECgtASK&#13;&#10;vL6XVkPYDgIIIIAAAggggAACCCCAAAIIIIAAAggggED5FIi7/cK73JTVkgEMfcAyLgp716Ah12vR&#13;&#10;KxOfLmwV5iOAAAIIIIBAzgYZvH7nPYoz6w5TfHKEZVBbPihMCCCAAALFFuC8WmyqaFoxe8XLau7w&#13;&#10;0V8rdrv3r4pDmtgvI6KpL7QVAQQQQACB4goU9/NV/3rFrbew9frW713YohLNn/vO1BKt71+ZjGq/&#13;&#10;BBEBBBBAAAEEEEAAAQQQQAABBBBAAAEEEECgTAQCHphYJm1gowgggAACCCCAAAIIIIAAAuVRIG+/&#13;&#10;ev3TB58orqySqZiRapnSOTtWqbxgxnzFXWk9FbvWI5NaEEwQQAABBBCIIQEyqmNoMOkKAggggAAC&#13;&#10;CCCAAAIIIIAAAggggAACCCAQjQJkVEfjqNFmBBBAAAEEEEAAAQQQQCAWBHx71Ys1yy1jeupn61Xe&#13;&#10;43M7l5CiF/Xb9VYcNvg8xaaV3OUEBBBAAAEEEIgZATKqY2Yo6QgCCCCAAAIIIIAAAggggAACCCCA&#13;&#10;AAIIIBCdAmRUR+e40WoEEEAAgVgRqJChnlz48NMWY6Vf9AMBBBAoKwHOq2UlH9x2E9L0vh5/+IvF&#13;&#10;4GrhXQgggAACCCAQAwJkVMfAINIFBBBAAAEEEEAAAQQQQAABBBBAAAEEEEAgmgX4oDqaR4+2I4AA&#13;&#10;AggggAACCCCAAAIIIIAAAggggAACMSDAB9UxMIh0AQEEEEAAAQQQQAABBBBAAAEEEEAAAQQQiGYB&#13;&#10;PqiO5tGj7QgggAACCCCAAAIIIIAAAggggAACCCCAQAwI8EF1DAwiXUAAAQQQQAABBBBAAAEEEEAA&#13;&#10;AQQQQAABBKJZgA+qo3n0aDsCCCCAAAIIIIAAAggggAACCCCAAAIIIBADAnxQHQODSBcQQAABBBBA&#13;&#10;AAEEEEAAAQQQQAABBBBAAIFoFuCD6mgePdqOAAIIIIAAAggggAACCCCAAAIIIIAAAgjEgAAfVMfA&#13;&#10;INIFBBBAAAEEEEAAAQQQQAABBBBAAAEEEEAgmgX4oDqaR4+2I4AAAggggAACCCCAAAIIIIAAAggg&#13;&#10;gAACMSDAB9UxMIh0AQEEEEAAAQQQQAABBBBAAAEEEEAAAQQQiGYBPqiO5tGj7QgggAACCCCAAAII&#13;&#10;IIAAAggggAACCCCAQAwI8EF1DAwiXUAAAQQQQAABBBBAAAEEEEAAAQQQQAABBKJZgA+qo3n0aDsC&#13;&#10;CCCAAAIIIIAAAggggAACCCCAAAIIIBADAnxQHQODSBcQQAABBBBAAAEEEEAAAQQQQAABBBBAAIFo&#13;&#10;FuCD6mgePdqOAAIIIIAAAggggAACCCCAAAIIIIAAAgjEgAAfVMfAINIFBBBAAAEEEEAAAQQQQAAB&#13;&#10;BBBAAAEEEEAgmgX4oDqaR4+2I4AAAggggAACCCCAAAIIIIAAAggggAACMSDAB9UxMIh0AQEEEEAA&#13;&#10;AQQQQAABBBBAAAEEEEAAAQQQiGYBPqiO5tGj7QgggAACCCCAAAIIIIAAAggggAACCCCAQAwI8EF1&#13;&#10;DAwiXUAAAQQQQAABBBBAAAEEEEAAAQQQQAABBKJZgA+qo3n0aDsCCCCAAAIIIIAAAggggAACCCCA&#13;&#10;AAIIIBADAnxQHQODSBcQQAABBBBAAAEEEEAAAQQQQAABBBBAAIFoFuCD6mgePdqOAAIIIIAAAggg&#13;&#10;gAACCCCAAAIIIIAAAgjEgAAfVMfAINIFBBBAAAEEEEAAAQQQQAABBBBAAAEEEEAgmgX4oDqaR4+2&#13;&#10;I4AAAggggAACCCCAAAIIIIAAAggggAACMSDAB9UxMIh0AQEEEEAAAQQQQAABBBBAAAEEEEAAAQQQ&#13;&#10;iGYBPqiO5tGj7QgggAACCCCAAAIIIIAAAggggAACCCCAQAwI8EF1DAwiXUAAAQQQQAABBBBAAAEE&#13;&#10;EEAAAQQQQAABBKJZgA+qo3n0aDsCCCCAAAIIIIAAAggggAACCCCAAAIIIBADAnxQHQODSBcQQAAB&#13;&#10;BBBAAAEEEEAAAQQQQAABBBBAAIFoFuCD6mgePdqOAAIIIIAAAggggAACCCCAAAIIIIAAAgjEgAAf&#13;&#10;VMfAINIFBBBAAAEEEEAAAQQQQAABBBBAAAEEEEAgmgX4oDqaR4+2I4AAAggggAACCCCAAAIIIIAA&#13;&#10;AggggAACMSDAB9UxMIh0AQEEEEAAAQQQQAABBBBAAAEEEEAAAQQQiGYBPqiO5tGj7QgggAACCCCA&#13;&#10;AAIIIIAAAggggAACCCCAQAwI8EF1DAwiXUAAAQQQQAABBBBAAAEEEEAAAQQQQAABBKJZgA+qo3n0&#13;&#10;aDsCCCCAAAIIIIAAAggggAACCCCAAAIIIBADAnxQHQODSBcQQAABBBBAAAEEEEAAAQQQQAABBBBA&#13;&#10;AIFoFqgQzY0vj2337d+gbn+3fLNiSqs2ig0q851DZO0PPjVn1+IXFe8a+5Vi3SF3Ko48s7ZiYQdg&#13;&#10;3tZ5Wn738EmKKzU9PEk++RYVxt3YQjHp8CJeIYAAAggggAACCCCAAAIIIIAAAgggEHUCfLoZdUNG&#13;&#10;gxFAAAEEEEAAAQQQQAABBBBAAAEEEEAAgdgSKCyhM2p7mZe9Xm3/ZMpkxdc++V5x0wHrUlxSTb1o&#13;&#10;1La74tBr+yk2rxIdn9kf/Gm22jvmiTWK5z/cSpGMajFE0CRPbdm/ZZ3iNt8+xbx1eyw6llGtwlEm&#13;&#10;caknaO6wB7IUsw9ZBv0Hf/+Hyh8f5T3MQgABBBBAAAEEEEAAAQQQQAABBBBAIFoFouPT2WjVpd0I&#13;&#10;IIAAAggggAACCCCAAAIIIIAAAggggAACRQrEUEZ1tjq7YvLjik99UFnxtCtuUPxtkxTFnG2Wifzt&#13;&#10;z4kqp1Tks3pBMPFYIEH1pfceofhYix2KyfUzFW3v08ujTxKqaH56fYtOjtVXveLRV2cuAggggAAC&#13;&#10;CCCAAAIIIIAAAggggAAC0SzAp7TRPHq0HQEEEEAAAQQQQAABBBBAAAEEEEAAAQQQiAGB2MmozrWM&#13;&#10;1e+/26lhqXT81YpD+9oznJPzB8ue+dvupPwZR7zwbV+g8n03v6i4q/9fFB+6sK5iPphvm8pz7xml&#13;&#10;+EKFKxXH/ambYg33KwDf3p9Vfvsle2b27M9WqbzjkILjJFjL0lr21Yxbbz1LsaE/5fbAf1Qef/Nj&#13;&#10;igvsUcd6/b/J1JE36vXU/Dn2ImPAvXrx0IUZivntzjWfr2fbOya/84WWr9plz1ROrNlU5e79BykO&#13;&#10;Oq2eYlKcgnNo9b/04pHH31ZctsUy2SvVaanySc1yFb9euEJxT/W2igNuvk7x3MZJim51eh3KxOv2&#13;&#10;5G6Zr+aMfeBVxS/ch5v73EYmp7fSq9MvHaI4sEstRf9w5W2dp/LdwycprtT08CT55FtUGHdjC0XT&#13;&#10;OLw8Yl/5bL/5fOJzauKri1cprt9uD3/3ObbDpzTooPnnDB2seG7LqoqB4x2qs9fj7oR4XKiTv564&#13;&#10;54f54x/U3KeWmEPfP96u8qAWyYqBLr+ugtcIIIAAAggggAACCCCAAAIIIIBAeRIgo7o8jTZ9RQAB&#13;&#10;BBBAAAEEEEAAAQQQQAABBBBAAAEEIlAgP9E2AttWsibF2zOoG9S3HNXsZR/r/Ys3Wgb1KemW81pU&#13;&#10;BmN8dct07drQNv/iF5bRvON8y6hOcz/az9u/RissWWvr1etvmcjV8j/6t0zjFZPGaYWXlzRQHHC9&#13;&#10;PbO4XZo9bDhnz1bNX78jVbFGgsLhSaVGej1o9L2KZ31nmb6jJ6xX+YxbLKO6V7r/jdbDxGppWu6f&#13;&#10;6+TtV/nblx9SfPCjaop9Bv9BcWimZVSvWzhb5YkTnlDMTRuteF0bywDN2bFS5RXb0hUH/vFSxeof&#13;&#10;PqX4zCJ7BvPlI25SOW+WzZ/6wkKVu97TQ9HvqEIIE6/bE1/VxrHHpdeoVX1qmlOlnO0qL5tjmdKv&#13;&#10;jntW5TqPjbT1atvAx9U4UeURDzVXzM7ZrPju4+MVP9Y0Cic+23/+u+x7NX5t1d6Kv7umtWLKwU2K&#13;&#10;i2dOVZxiPwBwMsf8VuXOKfkHhsqhOv//9u48TqrqTBhwdSPQyG4AFVFAUFEUF4xbRHFDXPLFqIk6&#13;&#10;rlm+MSYTYxbzC1mcbyYmmpnE+BkTo1lGY4zilrjiQtwSNe4Yd40miqiogCAqW3ePeU81S9tQt6Ev&#13;&#10;VV31/HPfuveeOvfc59ymyrffPnbYvNd1zM/FB/5dWfRm3Oe0x1MletPiFKcV/+LjyGJFdfX8Axy3&#13;&#10;a0OAAAECBAgQIECAAAECBAgQWG2BFbNHq92NNxIgQIAAAQIECBAgQIAAAQIECBAgQIAAgdUTqJ6C&#13;&#10;vrp1Q2DMCalC+BPnpYrX876WKl6n7Dw+zk+cmOIuI/vGfsvawrHzz019qmzedvch6dCl90d8cu4e&#13;&#10;Effon2onF814NPZfWLxexN1Hp7WKl1UwL4njb88uLirdO/W35ehUsb1Zr5YazE2j3ZaxbWNT1y0O&#13;&#10;9ls/rTXd8Ga6z3UKxeMbpOMbbbjqqWye/WD0c9lt70Qce/KkiMeOTZXoLb+xGDUyVUq/9+R34vzV&#13;&#10;t/8jtRu94gibu6RK46EjNovzm76TKs7rHk2uwzcfHcc33C0dn3zly7E/J7EUigXlcawjNh01nrqG&#13;&#10;5LnDzikuG9vweLnpwFQZe98jV8T+tBkLI04Y2CM1rU/zM2BwioUlaZ77fuBBS80767bbwPQ8jN1u&#13;&#10;q7iFHoUUtxo4M/YfPu2eiPe+tDji2NHdI7Zs1ti52NGazvuH3u6Yn4vi7LfcXqHQkH6ujzzp0DjW&#13;&#10;/7n0POy876DYX/VP67JuvCJAgAABAgQIECBAgAABAgQI1IpAS36yVu7XfRIgQIAAAQIECBAgQIAA&#13;&#10;AQIECBAgQIBAhQlUXWFffa9U4XvIqWcG9b7TH4t419RbI/7uP26MePmOR0f8xkmpUnqjVKD8/rFU&#13;&#10;Ez1wx3FxftPfTY545+PzIo4blyojX38srV39dt9UObzTRq0oixXe2xz1iXjf9v+V+jn98/fH/ma7&#13;&#10;7hZxr73Tms27bt4/9ru1FFrHXsdtFs58Ojqb0bQg4t/O/lrEY0tdoiGtzbywKTVcsS522Zvrl/7K&#13;&#10;o9iwkNa8rlt6Iu2n7bL35fVq6WUL7RtP45wnYkjXXXJdxNsfT5Xgs9NSxoV1e6cHZX6hMc73WLy2&#13;&#10;7igvqY7tt0u/9JcD/QvpOXtrQXJqfZW8nNs77x31c9Fj6fPfcqfp34MPbbd/HPiX7VqOiwQIECBA&#13;&#10;gAABAgQIECBAgAABAm0JfCC90lYjxwgQIECAAAECBAgQIECAAAECBAgQIECAQF4CrcqA87pMOfpN&#13;&#10;OfheG28bFz/wU2Mi7j3+hoj/77RLI/7i7q0j/vteaa3ploLm+vW2j+MTRl0e8YI/pjWpZ+2yZew/&#13;&#10;/vCbEXtt/eGIGy+tyI7d9zepp+6b7B0HvvrjsRGff+jeiHf96e6IF54+JeKl2x4R8Vsn7xVx4w4u&#13;&#10;rW5uTpXFzYW0hvTep3wxrjOxxNrWdd1S+z7FX2mkFZnjrStuiqWsXZaVtK54fm3vtXc8S16LEU75&#13;&#10;0TkRr5i3Q8QjP3tYxK0HpVryxTNTRfz556QK/TjZrk2VV2AX3Vt+A1Z87JYJ5e3cznnvqJ+LZTfo&#13;&#10;FQECBAgQIECAAAECBAgQIECAwOoItOSTVue93kOAAAECBAgQIECAAAECBAgQIECAAAECBNZYoIor&#13;&#10;qlvbpArnho3SmtJb9ktrEN8/fW40XFJIFdVdW95W3yde7XBwqqxt+O8/xv6dTy2JOO3ltFb1DscM&#13;&#10;jf0esV35pq5rqkweucvEaDRylwkRj3jqioiTvn9VxEsf3yXi13dI/cfOcpu6rql0e53Cojj69kpL&#13;&#10;nJd70/svu6+/RRwYXHg44tMvpd9RHDd2w9hfet+x1/5Nz7FfiTdddH7Le1MF95yW3bUc2z2eRTNj&#13;&#10;hI9NTwMdcsSh8eLAHQdGTCuXFwrN/VLldXo6UttVbuvTj1hDEXjh/DRhba/cvIqe6tIIuhUHsujd&#13;&#10;1E+nq8/Oy7lI1955z+/nIs3w7EfTvxs3P5f+hdjpgI/ESEf09DvCVTztThEgQIAAAQIECBAgQIAA&#13;&#10;AQI1KCBbUoOT7pYJECBAgAABAgQIECBAgAABAgQIECBQSQLVU1HdODtc777kxoivFiunR23cL/Yb&#13;&#10;mudHfOmBtEb1HW81xP62o1esmI2DsUkV2D1HpcrnfQZ8L45ec8HvIzb2TmtTHzM89bPsfcVXze/G&#13;&#10;iyevTJXSj/YZFftbDxsQsWeXBRFffTyV8M4vpDWQ+/Vsqd2N0x/YdBs4Mo4Nrr874p1X3hxx+H7D&#13;&#10;Iq67YFbENxq2ibj3tv0jdlkvjfeTe90U+2de/cOIZ8w7MOI+YwZH7FVI437zlfdif9he4yKOWDd5&#13;&#10;xE41brqm52DUhunmrpyaKu6nbpDuf2T/9KOyZFaar3lFg/R0rQKkvnecHDq0Z8Sme66P+Ps7k+fo&#13;&#10;hlTRP7tHmq/xY1KPH3gKuvSK9w0ZnJ6TxkfSPF53d6qpHlGXRjS3z5hoN37rVMFfcb+Jyss57rr9&#13;&#10;m/q8fi4WPB+DufRnV0W8J/1YFR7qulnsn/mxDSJWzz/AcTs2BAgQIECAAAECBAgQIECAAIHVFqi4&#13;&#10;PNZq34k3EiBAgAABAgQIECBAgAABAgQIECBAgECnFKiegr6mxpiAuq6pQnXatRfG/h9mp8rllrV8&#13;&#10;ewxKFY0fOSGtqfwv26dK1ZVm7LttHP1MODSt8Tzlgmdif8BB4yOurKC60JzWsl7U9Fa0e+SaX0e8&#13;&#10;/u20dnPsvL/pvt7weLnjUZ+PeNRmqWK25XzrWNc/VUZ/5tPPxqmfXZ4qf3/6w+IddksV29seOiLO&#13;&#10;79lSUV2fKnq3OX5SHJ806MqIV9x6Tepn6uKIhUJ6JPoO3Sn2j99t94jVX1GdSqkPPuWzcb/zL0yu&#13;&#10;V59zX9pPj1ehUJ/mp/egkXF8+74fqH2O48s2qf0Whx8Thya88ruIN/3ypxGndF0v4jYf3zTiuJVV&#13;&#10;VBfSGsdbHXF0tNvztcsiXvPzn0UstOpn92JFdVrRPDWpiG3XvJxX8+7y+rko/hxuNzpVtt87Lf07&#13;&#10;s92otF/qqVnNu/E2AgQIECBAgAABAgQIECBAgECnFVhpfrbT3pGBEyBAgAABAgQIECBAgAABAgQI&#13;&#10;ECBAgECnEqg79ZBvtRQbt2vgx51x+CrbH33siXH+kovPX2W7znJy4fOXx1C//r3nIk484xsRD1hf&#13;&#10;bWRnmUPjJECAAAECBAgQIECAAAECBAgQINBZBLLmV1varel97T9kvzXtIt5/6y2TV6sfFdWrxeZN&#13;&#10;BAgQIECAAAECBAgQIECAAAECBAgQINBRAtWzRnUHiTS9+1r09MKrCyM2zUtrQd904R3pCuO/HHH8&#13;&#10;IJXUCcSWAAECBAgQIECAAAECBAgQIECAAAECayagonrN/LybAAECBAgQIECAAAECBAgQIECAAAEC&#13;&#10;BNZQQEV1K8CF/7gpjpx9xr0R59T3iThyr+MjTjpqs4g96iLYECBAgAABAgQIECBAgAABAgQIECBA&#13;&#10;gMAaCqioXkNAbydAgAABAgQIECBAgAABAgQIECBAgACBNRNQUd3Kr8dWJ8SRcy9OMXZsCBAgQIAA&#13;&#10;AQIECBAgQIAAAQIECBAgQCA3ARXVudHqmAABAgQIECBAgAABAgQIECBAgAABAgSyCEhUZ1HShgAB&#13;&#10;AgQIECBAgAABAgQIECBAgAABAgRyE5Cozo1WxwQIECBAgAABAgQIECBAgAABAgQIECCQRUCiOouS&#13;&#10;NgQIECBAgAABAgQIECBAgAABAgQIECCQm4BEdW60OiZAgAABAgQIECBAgAABAgQIECBAgACBLAIS&#13;&#10;1VmUtCFAgAABAgQIECBAgAABAgQIECBAgACB3AQkqnOj1TEBAgQIECBAgAABAgQIECBAgAABAgQI&#13;&#10;ZBGQqM6ipA0BAgQIECBAgAABAgQIECBAgAABAgQI5CYgUZ0brY4JECBAgAABAgQIECBAgAABAgQI&#13;&#10;ECBAIIuARHUWJW0IECBAgAABAgQIECBAgAABAgQIECBAIDcBiercaHVMgAABAgQIECBAgAABAgQI&#13;&#10;ECBAgAABAlkEJKqzKGlDgAABAgQIECBAgAABAgQIECBAgAABArkJSFTnRqtjAgQIECBAgAABAgQI&#13;&#10;ECBAgAABAgQIEMgiIFGdRUkbAgQIECBAgAABAgQIECBAgAABAgQIEMhNQKI6N1odEyBAgAABAgQI&#13;&#10;ECBAgAABAgQIECBAgEAWAYnqLEraECBAgAABAgQIECBAgAABAgQIECBAgEBuAhLVudHqmAABAgQI&#13;&#10;ECBAgAABAgQIECBAgAABAgSyCEhUZ1HShgABAgQIECBAgAABAgQIECBAgAABAgRyE5Cozo1WxwQI&#13;&#10;ECBAgAABAgQIECBAgAABAgQIECCQRUCiOouSNgQIECBAgAABAgQIECBAgAABAgQIECCQm4BEdW60&#13;&#10;OiZAgAABAgQIECBAgAABAgQIECBAgACBLAIS1VmUtCFAgAABAgQIECBAgAABAgQIECBAgACB3AQk&#13;&#10;qnOj1TEBAgQIECBAgAABAgQIECBAgAABAgQIZBGQqM6ipA0BAgQIECBAgAABAgQIECBAgAABAgQI&#13;&#10;5CYgUZ0brY4JECBAgAABAgQIECBAgAABAgQIECBAIIuARHUWJW0IECBAgAABAgQIECBAgAABAgQI&#13;&#10;ECBAIDcBiercaHVMgAABAgQIECBAgAABAgQIECBAgAABAlkEJKqzKGlDgAABAgQIECBAgAABAgQI&#13;&#10;ECBAgAABArkJSFTnRqtjAgQIECBAgAABAgQIECBAgAABAgQIEMgiIFGdRUkbAgQIECBAgAABAgQI&#13;&#10;ECBAgAABAgQIEMhNQKI6N1odEyBAgAABAgQIECBAgAABAgQIECBAgEAWAYnqLEraECBAgAABAgQI&#13;&#10;ECBAgAABAgQIECBAgEBuAhLVudHqmAABAgQIECBAgAABAgQIECBAgAABAgSyCKyTpVFnaPObSVd2&#13;&#10;hmEaIwECBAgQIECAAAECBAgQIECAAAECnVjguDMO78Sjr9yhq6iu3LkxMgIECBAgQIAAAQIECBAg&#13;&#10;QIAAAQIECNSEgER1TUyzmyRAgAABAgQIECBAgAABAgQIECBAgEDlCkhUV+7cGBkBAgQIECBAgAAB&#13;&#10;AgQIECBAgAABAgRqQqBq1qjusNmq6xZdDdx1VMRhhRcjPnzP3IiNsbUhQIAAAQIECBAgQIAAAQIE&#13;&#10;CBAgQIAAgY4SUFHdUZL6IUCAAAECBAgQIECAAAECBAgQIECAAIHVElBR3Zqtvnsc2XCXzSNu/sbr&#13;&#10;ER+tsorquobecV/rb9or4oIXXov41oLmiDYECBAgQIAAAQIECBAgQIAAAQIECBBYWwIqqteWtOsQ&#13;&#10;IECAAAECBAgQIECAAAECBAgQIECAQJsCKqrbZKn+g1022ipucq9j+0V87KyZEVVUV//cu0MCBAgQ&#13;&#10;IECAAAECBAgQIECAAAEClSagorrSZsR4CBAgQIAAAQIECBAgQIAAAQIECBAgUGMCEtU1NuFulwAB&#13;&#10;AgQIECBAgAABAgQIECBAgAABApUmIFFdaTNiPAQIECBAgAABAgQIECBAgAABAgQIEKgxgepZo3qd&#13;&#10;tNby2K/uG1M44pnbIl71h9kRG4sTWz9wVLz66Fe2jPj2/1wX8bZnlxRbrBi6DN8mDkz85m4R+/VO&#13;&#10;uf0ls9Kazk/f8FAcn/bUuxGbYvv+pqPGU98QPW780Z0ibr9V/4h9+3SNWFdojrjwtVciPnFtGs8T&#13;&#10;f18U++ns+y+7DYz9cZP2jDg8dRuv/7nZ4SuHxusdlh5JL+bdenO8uPa2tyM2ddR9tbqOXQIECBAg&#13;&#10;QIAAAQIECBAgQIAAAQIEaldARXXtzr07J0CAAAECBAgQIECAAAECBAgQIECAQEUIVE9FdV6cdaky&#13;&#10;+ZU7HogrPDynLuKAnbeNOOa4cRGbfzI14iOvtNRux+6ab+pS5XT/EYOir37vPhvxz1eniu6F3XrF&#13;&#10;/sZ7bRdxh+MjFOb+91/ixfR3ijXVi1Nl+UPnpgrpp4an8e9/WJ9o9+xFd0d8bnZLDXaKS+a/E8db&#13;&#10;jsaODQECBAgQIECAAAECBAgQIECAAAECBDpQQEV1B2LqigABAgQIECBAgAABAgQIECBAgAABAgTa&#13;&#10;L6CiuoRZ4wvPRIu/3vNaxFRfXSi8/EJak7rha+Pj+Kg9PhTx8ctej7g4th2/aZyd+n/5mVRRvaiQ&#13;&#10;4mtzesfFhnxhWMRhG3SJOP354trbzanS+91Zaa3pRf3SCJsK6fh7xeNvvbF0le14vw0BAgQIECBA&#13;&#10;gAABAgQIECBAgAABAgTyFlBRnbew/gkQIECAAAECBAgQIECAAAECBAgQIEBglQIqqlfJs4qTC+fF&#13;&#10;yRkz0+rNm2/QL/Yb6vOtqF7ZiJrmzY1T7xbSlK7b4HcQK7NynAABAgQIECBAgAABAgQIECBAgACB&#13;&#10;yhKQzays+TAaAgQIECBAgAABAgQIECBAgAABAgQI1JxA9VVUpwLnQqFLysHX5TylJftfW+NpSmtL&#13;&#10;t1yuUHJgawjTcqG15LyGo/V2AgQIECBAgAABAgQIECBAgAABAgQqWEBFdQVPjqERIECAAAECBAgQ&#13;&#10;IECAAAECBAgQIECgFgSqp6K6aVHM1/z30rQ1DOoVL7rVvRlxSUsFcDq9xtu6Hv2jj6GDU+nywidn&#13;&#10;x/57qbD5/ddrdzztvqEljfGWxkKXiA1dM/awlp0zjkozAgQIECBAgAABAgQIECBAgAABAgQ6sYCK&#13;&#10;6k48eYZOgAABAgQIECBAgAABAgQIECBAgACBahCooorqBTEfrz76VpqXA8ZE3HXvVOL89D/S+fr1&#13;&#10;UyV0Q3H23i7GlYUu/QfEqY02T/0saugT+xuP2ybi8O6pkvrBO1Nc0tJRUz7jael+TWPjW6nSfF7z&#13;&#10;sOhq5IQtIs66d07Exd3Xjdhz4asRn3smlao3Vfh9xWBtCBAgQIAAAQIECBAgQIAAAQIECBDoVAIq&#13;&#10;qjvVdBksAQIECBAgQIAAAQIECBAgQIAAAQIEqk+geiqqC6nied4998Ys3dlnx4g77rlTxH32LU5e&#13;&#10;c6p5fnfmG3HgjbdbLV7dvDiOv/VCqpCev22qNB73qVHFDtLazu+8OD327/v5XyM++0a6frHR+6GD&#13;&#10;xrOsww591Tw3jf/eqwdGv+MmbpXiCWnN7cLid2J/xtRZEf9WrKiu9PuKwdoQIECAAAECBAgQIECA&#13;&#10;AAECBAgQINCpBFRUd6rpMlgCBAgQIECAAAECBAgQIECAAAECBAhUn0AVVVQXJ2dJqgR+8fo748CL&#13;&#10;17dz0oprML/0h9vijS/9oZ3vb918TcfTmFbR/utZV0bPqX679UUKheb5L8bBKZNS/GCL1kdSZfjc&#13;&#10;Bx+IE9cXY+tWK91f0/taacdOECBAgAABAgQIECBAgAABAgQIECBQawIqqmttxt0vAQIECBAgQIAA&#13;&#10;AQIECBAgQIAAAQIEKkxAorrCJsRwCBAgQIAAAQIECBAgQIAAAQIECBAgUGsCEtW1NuPulwABAgQI&#13;&#10;ECBAgAABAgQIECBAgAABAhUmUH1rVFcYsOG0EujaPw58+Kv7RNyyb6vzGXdfv+KuaDlrwh76acOM&#13;&#10;Txsoyx3isxxGGy/5tIGy3CE+y2G08ZJPGyjLHeKzHEYbL/m0gbLcIT7LYbTxkk8bKMsd4rMcRhsv&#13;&#10;+bSBstwhPsthtPGSTxsoyx3isxxGGy/5tIGy3KGK87n02uVG52VHC6io7mhR/REgQIAAAQIECBAg&#13;&#10;QIAAAQIECBAgQIBAuwTqTj3kW83tekex8XFnHL7Ktx197Ilx/pKLz19lOycJECBAgAABAgQIECBA&#13;&#10;gAABAgQIECBAYEWBrPnVlnYrvrv9e/sP2a/9b2rjHbfeMrmNo6UPqagubaQFAQIECBAgQIAAAQIE&#13;&#10;CBAgQIAAAQIECOQoIFGdI66uCRAgQIAAAQIECBAgQIAAAQIECBAgQKC0gER1aSMtCBAgQIAAAQIE&#13;&#10;CBAgQIAAAQIECBAgQCBHAYnqHHF1TYAAAQIECBAgQIAAAQIECBAgQIAAAQKlBSSqSxtpQYAAAQIE&#13;&#10;CBAgQIAAAQIECBAgQIAAAQI5CkhU54irawIECBAgQIAAAQIECBAgQIAAAQIECBAoLSBRXdpICwIE&#13;&#10;CBAgQIAAAQIECBAgQIAAAQIECBDIUUCiOkdcXRMgQIAAAQIECBAgQIAAAQIECBAgQIBAaQGJ6tJG&#13;&#10;WhAgQIAAAQIECBAgQIAAAQIECBAgQIBAjgIS1Tni6poAAQIECBAgQIAAAQIECBAgQIAAAQIESgtI&#13;&#10;VJc20oIAAQIECBAgQIAAAQIECBAgQIAAAQIEchSQqM4RV9cECBAgQIAAAQIECBAgQIAAAQIECBAg&#13;&#10;UFpAorq0kRYECBAgQIAAAQIECBAgQIAAAQIECBAgkKOARHWOuLomQIAAAQIECBAgQIAAAQIECBAg&#13;&#10;QIAAgdICEtWljbQgQIAAAQIECBAgQIAAAQIECBAgQIAAgRwFJKpzxNU1AQIECBAgQIAAAQIECBAg&#13;&#10;QIAAAQIECJQWkKgubaQFAQIECBAgQIAAAQIECBAgQIAAAQIECOQoIFGdI66uCRAgQIAAAQIECBAg&#13;&#10;QIAAAQIECBAgQKC0gER1aSMtCBAgQIAAAQIECBAgQIAAAQIECBAgQCBHAYnqHHF1TYAAAQIECBAg&#13;&#10;QIAAAQIECBAgQIAAAQKlBSSqSxtpQYAAAQIECBAgQIAAAQIECBAgQIAAAQI5CkhU54irawIECBAg&#13;&#10;QIAAAQIECBAgQIAAAQIECBAoLSBRXdpICwIECBAgQIAAAQIECBAgQIAAAQIECBDIUUCiOkdcXRMg&#13;&#10;QIAAAQIECBAgQIAAAQIECBAgQIBAaQGJ6tJGWhAgQIAAAQIECBAgQIAAAQIECBAgQIBAjgIS1Tni&#13;&#10;6poAAQIECBAgQIAAAQIECBAgQIAAAQIESgtIVJc20oIAAQIECBAgQIAAAQIECBAgQIAAAQIEchSQ&#13;&#10;qM4RV9cECBAgQIAAAQIECBAgQIAAAQIECBAgUFpAorq0kRYECBAgQIAAAQIECBAgQIAAAQIECBAg&#13;&#10;kKOARHWOuLomQIAAAQIECBAgQIAAAQIECBAgQIAAgdICEtWljbQgQIAAAQIECBAgQIAAAQIECBAg&#13;&#10;QIAAgRwFJKpzxNU1AQIECBAgQIAAAQIECBAgQIAAAQIECJQWkKgubaQFAQIECBAgQIAAAQIECBAg&#13;&#10;QIAAAQIECOQoIFGdI66uCRAgQIAAAQIECBAgQIAAAQIECBAgQKC0gER1aSMtCBAgQIAAAQIECBAg&#13;&#10;QIAAAQIECBAgQCBHAYnqHHF1TYAAAQIECBAgQIAAAQIECBAgQIAAAQKlBSSqSxtpQYAAAQIECBAg&#13;&#10;QIAAAQIECBAgQIAAAQI5CqyTY9+6JkCAAAECHSfQNDf6euDiX0e8uctHI556zMiI3WNrQ4AAAQIE&#13;&#10;CBAgQIAAAQIECHRGARXVnXHWjJkAAQIECBAgQIAAAQIECBAgQIAAAQJVJKCiuoom060QIECgqgWa&#13;&#10;3ovbm/HE0xGf33BCxKaqvmk3R4AAAQIECNSyQPOsO+P2v33K7yL+oxWWI3sPAAAh7UlEQVRGj12+&#13;&#10;EkfO/cIWERtanbdLgAABAgQ6k4CK6s40W8ZKgAABAgQIECBAgAABAgQIECBAgACBKhRQUV2Fk+qW&#13;&#10;CBAgUIkCzQtfiWH9efJlEa+685mIbyyqi9h76NiIBx11RIqj+0T0G9VgsCFAgAABAhUq0BzjWvTq&#13;&#10;wxF/P/mGiHdMmxFxXmPXiH032TLiHh9Ln/OH7TQg9tPZeGnThkBdvx3j6MlnpP8nx8LFb8T+7f//&#13;&#10;vIh/auM9DhEgQIAAgc4q4L//O+vMGTcBAgQIECBAgAABAgQIECBAgAABAgSqREBFdZVMpNsgQIBA&#13;&#10;xQo0zY2h3X/ef0X8+WMbRTzohFMijh2wIOKzN6dK68vO/HHsLzx9UsTDh3aLaEOAAAECBAhUnsDi&#13;&#10;V26PQf3g25MjPjtop4iHffaQiMN7Low487knI05fkCqwVUwFR+lNl57RZv0hKRaWdIn9vr4elbbT&#13;&#10;ggABAgQ6nYDvB51uygyYAAECBAgQIECAAAECBAgQIECAAAEC1SWgorq65tPdECBAYO0LNKVKqdce&#13;&#10;vy+u/WjjNhH33b5/xObX7ol41UNLIm590r9GPHK3vhFbfmO6xYjUfu6pZ8TxG3//dMT9vzQmYu/Y&#13;&#10;rmrTGCdn33dRxO+c+2jEoZ/6ZsQv771+xK5L0tqO9019NvZ77/jhiFsOSKVJacXsOGRDgAABAgRq&#13;&#10;V6DE53uXpjlhc+9FV0V8uvf4iN8+7ciIW67b6hN1+/R5Gyfb2DS+eXccPeeMyyM+/Hr6i6umYtse&#13;&#10;66c1rsd/8tg4csROH4q4dI3r4l9wPXjxr+L45Q+9GPHVOS39pG8cvTfeNo4fdNwxEQ8e1Stiq9EW&#13;&#10;Cs2L4/jrj9wccfK1aXyPPD879tO3n0KhS6/Bsb/LCV+K+Lmd+0Vs+X5TaEx/WfbY9ani/NJb0lre&#13;&#10;L85LleVd1xsR7ccdenTEo/dIf3nW8IEBxenV3/j+s/p23kmAAAECa01g6efnWruiCxEgQIAAAQIE&#13;&#10;CBAgQIAAAQIECBAgQIAAgeUEVFQvh+ElAQIECJQWaH73tWg07c6pEW+4KVUYPTW7IfZHHpwqgfbY&#13;&#10;rm/sL/z7YxFnFIZEPGjLVBv9gd+UditWJG3fJ9pNuX9axFcXFyuqP/CGOP3+pljxdPdv4sB3L3g8&#13;&#10;4tBjvx7xS3sVK6ljr1BoWvB6vHr6T6my6ZZLfhf764/ZI+LEA/aOuOdWAyN2X+l147QNAQIECBCo&#13;&#10;CoHsn+/pL6C6z30q7vuPT6a/mNrkmH1jf4vWldQZdep7pcriPT/56XjHhPXS94HuS+bE/hNT0uf1&#13;&#10;5ef+IvYH/Sh9zk8YWPygbnovjr/8xDMRZ/TaL+JJn94qYu9F6fP/oWvS5/9lP4rDhcFnpb/0Gtu7&#13;&#10;5QM//YXWm3f9PBp885fpe8W626X+jvjcyDi+Qe+0VvSCt9L46oalNaRbeik0p/E89dsfRPsz70r3&#13;&#10;M+GYf4v94waniupX7rs+9i/+5dkRGwf8Z8T/O7pHxI4qrPb9JzhtCBAgQKDCBZZ+jlb4OA2PAAEC&#13;&#10;BAgQIECAAAECBAgQIECAAAECBKpUQEV1lU6s2yJAgMCaC6RVId+Z/tfo6rabb414051/izh3vc0i&#13;&#10;7rlvqkQ6dnyqfB5arDAqFFKF1ew33o52he6p0vpDPVb2O9L0kdRnw+Jq1PPfjPfNSwXThUL31M3S&#13;&#10;bfO78fKFG34a8ezLU6XU2BPTmtSf2S1VRHdd+ob0or7X6Hhx/PfOivix5x+OePutt0X8/Q++HfHi&#13;&#10;AaMi7j0xVVBN3CNVZG240vFHcxsCBAgQIFDhAmv6+Z5ub/Gc6fFiViFVEm8zLFUMr+xTvhRKXcMG&#13;&#10;0WSHnVNc1n54vNx0YFrr+b5Hroj9aTPSKtETBqbK42Xt06tuA7eMF2O3S5/fPQopbjVwZhx/+LR7&#13;&#10;It77UvqiMXZ08YvGgufj+JWXpkrqxjGfiv3/+PIuEftnvMHm2Q9G+8tueyfi2JMnRTx27Ip/WTZq&#13;&#10;ZPrLr/ee/E6cv/r2f6R2o9P42767aNKuje8/7eLSmAABAgTKJJDxY7ZMo3NZAgQIECBAgAABAgQI&#13;&#10;ECBAgAABAgQIEKh6ARXVVT/FbpAAAQKrJ7B4eloz8TvfvCE6mNl/u4hHnnp6xP22ThXLDWX6leei&#13;&#10;R/4nxvH9R9Iakdue+J+xf+Juae3M0ms6po/AfiN2ivd9vBgPOS6twf3wzZPj+C9++5OIU+/6RMSz&#13;&#10;vrtvxPXLdN9xcRsCBAgQILCaAh31+d5clz5/Wz4OS3/urnrAjXOeiAbXXXJdxNsffzni7LTUc2Hd&#13;&#10;3t1if34hrSHdY3Fa4zkOtmPTpd+QaN2/sCDiWwtSfy1dLJn9XLx87p10Z5uN3ya1b7nRloYl4sKZ&#13;&#10;T0eLGU3pOn87+2uxf2yJ9xUa0prXC1Phe6Hj/5DL959SU+A8AQIECJRPoJ0ft+UbqCsTIECAAAEC&#13;&#10;BAgQIECAAAECBAgQIECAQHUKpF+nVue9uSsCBAgQWAOBLuultZz3G/dk9HLNn6ZFvPxXaW3o1/ff&#13;&#10;J/Yn7JnWpt64Z+vffab9ngN6pVEsfCvirPeKJUIfKMVOa1rPe7W4pnWvYdG+z0o+qeo32TXO79qc&#13;&#10;1pi8+6ILY//GISdFPHBYQ8TSFV7F6/493d9txbWqb/3T8/H+t/untbj33nvz2O9TusNoZ0OAAAEC&#13;&#10;BCpRYM0/39Ndde2b1lbuW3gnDrw4PcXmLdJaz5k/Lpekv2Sa8qNzop8r5u0Q8cjPHhZx60Gpv8Uz&#13;&#10;74/988+5NeJqb+rT95OWby3Nxa8ly/pLI68rFCu26zPfybIu3n/VXOy4udA3ju99yhcjTtxwJV9s&#13;&#10;iu+u65ba92kZYPF4xwfffzreVI8ECBAgsKYCuX/8rekAvZ8AAQIECBAgQIAAAQIECBAgQIAAAQIE&#13;&#10;qltg1b/Ore57d3cECBAgsAqB+p4j4uwB//qNiPsfPSPiw7dNjXjDlPMifuPSnhE33XV8xIn77xVx&#13;&#10;lxHp/2rfa3ha23Fw4cY4fs9TqWJ63G6pYmjpb0wXvRLn/zJtXsRuI7eNuGFakrJQXJIyjv1zs86A&#13;&#10;VHH1qZPGx7FNf3JWxIu/+5OITd85OeLBw1pVdi2eG8efuee2iFNuuSPiAy8tjDhgqz0iHvzV4yKO&#13;&#10;H7NBxI5fIzK6tSFAgAABAmtVoKM+37v0HRXj3m2TNPzf3pg+V/+2e6qE3qwhYyXyopnRwWPTUz9D&#13;&#10;jjg0Xhy448CIaSXs9yuU+6XK6z6pWW7bddZL33827Zkqqh+8I62dPWf7D8c1+y/94rLqIXRff4to&#13;&#10;MLjwcMSnX0pvPG7shrHfddVvX/nZ4trg3Yowi95N319Krtjt+8/KTZ0hQIAAgYoRyPgxWzHjNRAC&#13;&#10;BAgQIECAAAECBAgQIECAAAECBAgQqDIBFdVVNqFuhwABAnkJ1PfcKLre8aPHp3jQJyPOePTPEW+a&#13;&#10;ckfEq25LFUQ7jEixx4YfieOHjr054rm/viDi5KaDI44d8F7EZ26eHHHKrFTBfMiXtoz93qUKsho2&#13;&#10;jnYTv/T1iPU/PiPiRWf+KmLf00+MuMeAVHrUvOjF2L/pD6nCaeEOh8T+N07eLeLo9btH9JvcYLAh&#13;&#10;QIAAgSoXWO3P9y4DQmb8cftF/OPpae3o07+b/nLqsAPSXz4NL5ZAz53xXLR7YZ1dIx65X/pe0a1r&#13;&#10;qpwelQqNC1dOvS7OT91gXMSR/dN/si6ZNT32099dFQr9Yi+HTUOqqD708PQ95oGLfhkXOe2s9P3h&#13;&#10;4N3S/7Nig17pm8KS+XPi/Nw+YyKO37r4F2PrpQrsT+51Uxw/8+ofRjxj3oER9xkzOGKvQvp/f7z5&#13;&#10;Svo+NGyvdN8j1l3JF6Au6f/9MWRw+r7S+Ejq/7q7U031iLok1Ho8db7/hLcNAQIECFS2gP8Or+z5&#13;&#10;MToCBAgQIECAAAECBAgQIECAAAECBAhUvYCK6qqfYjdIgACBnATqe0THG22fKqk+U4zNxUUSl9YB&#13;&#10;1afKol0+lyqeF116abzv6l+fHfH6xall7423i/1PfP2oiP9neMvi1LFbetMtlWLt+2+fj7avfPPH&#13;&#10;ES84++aIw05LFUyb9ExrZn/xrFT5VL90oKUvoQUBAgQIEKh6gayf74X0Adpji7Qm9b//e6qwnjw5&#13;&#10;/b8srj3/L0GV6oQLhW79h8f+hw9KlcaNLYsqd02f3wef8tk4P//CVFF99Tn3pf3GCIVCfaog7j1o&#13;&#10;ZBzYvm9xkebi6Y4L6T+RN9jnC9Hl93tPiTj5+nsjXnpeqhxfXLxgfc9B8Wqbg9L97V6sqO5Wn/4f&#13;&#10;HtscPynOTxp0ZcQrbr0m4s+mtvSQrtd36E5x/Pjddo+40orqQvr+tdURR0e7PV+7LOI1P/9ZxELX&#13;&#10;9SJu8/FNIy4dj+8/yceWAAECBCpaQEV1RU+PwREgQIAAAQIECBAgQIAAAQIECBAgQKD6BepOPeRb&#13;&#10;Lb/LbtfdHnfG4atsf/SxJ8b5Sy4+f5XtnCRAgAABAgQIECBAgAABAgQIECBAgACBFQWy5ldb2q34&#13;&#10;7vbv7T8k/cV0+9+54jtuvWXyigcy7qmozgilGQECBAgQIECAAAECBAgQIECAAAECBAjkIyBRnY+r&#13;&#10;XgkQIECAAAECBAgQIECAAAECBAgQIEAgo4BEdUYozQgQIECAAAECBAgQIECAAAECBAgQIEAgHwGJ&#13;&#10;6nxc9UqAAAECBAgQIECAAAECBAgQIECAAAECGQUkqjNCaUaAAAECBAgQIECAAAECBAgQIECAAAEC&#13;&#10;+QhIVOfjqlcCBAgQIECAAAECBAgQIECAAAECBAgQyCggUZ0RSjMCBAgQIECAAAECBAgQIECAAAEC&#13;&#10;BAgQyEdAojofV70SIECAAAECBAgQIECAAAECBAgQIECAQEYBieqMUJoRIECAAAECBAgQIECAAAEC&#13;&#10;BAgQIECAQD4CEtX5uOqVAAECBAgQIECAAAECBAgQIECAAAECBDIKSFRnhNKMAAECBAgQIECAAAEC&#13;&#10;BAgQIECAAAECBPIRkKjOx1WvBAgQIECAAAECBAgQIECAAAECBAgQIJBRQKI6I5RmBAgQIECAAAEC&#13;&#10;BAgQIECAAAECBAgQIJCPgER1Pq56JUCAAAECBAgQIECAAAECBAgQIECAAIGMAhLVGaE0I0CAAAEC&#13;&#10;BAgQIECAAAECBAgQIECAAIF8BCSq83HVKwECBAgQIECAAAECBAgQIECAAAECBAhkFJCozgilGQEC&#13;&#10;BAgQIECAAAECBAgQIECAAAECBAjkIyBRnY+rXgkQIECAAAECBAgQIECAAAECBAgQIEAgo4BEdUYo&#13;&#10;zQgQIECAAAECBAgQIECAAAECBAgQIEAgHwGJ6nxc9UqAAAECBAgQIECAAAECBAgQIECAAAECGQUk&#13;&#10;qjNCaUaAAAECBAgQIECAAAECBAgQIECAAAEC+QhIVOfjqlcCBAgQIECAAAECBAgQIECAAAECBAgQ&#13;&#10;yCggUZ0RSjMCBAgQIECAAAECBAgQIECAAAECBAgQyEdAojofV70SIECAAAECBAgQIECAAAECBAgQ&#13;&#10;IECAQEYBieqMUJoRIECAAAECBAgQIECAAAECBAgQIECAQD4CEtX5uOqVAAECBAgQIECAAAECBAgQ&#13;&#10;IECAAAECBDIKSFRnhNKMAAECBAgQIECAAAECBAgQIECAAAECBPIRkKjOx1WvBAgQIECAAAECBAgQ&#13;&#10;IECAAAECBAgQIJBRQKI6I5RmBAgQIECAAAECBAgQIECAAAECBAgQIJCPgER1Pq56JUCAAAECBAgQ&#13;&#10;IECAAAECBAgQIECAAIGMAhLVGaE0I0CAAAECBAgQIECAAAECBAgQIECAAIF8BCSq83HVKwECBAgQ&#13;&#10;IECAAAECBAgQIECAAAECBAhkFJCozgilGQECBAgQIECAAAECBAgQIECAAAECBAjkIyBRnY+rXgkQ&#13;&#10;IECAAAECBAgQIECAAAECBAgQIEAgo4BEdUYozQgQIECAAAECBAgQIECAAAECBAgQIEAgHwGJ6nxc&#13;&#10;9UqAAAECBAgQIECAAAECBAgQIECAAAECGQUkqjNCaUaAAAECBAgQIECAAAECBAgQIECAAAEC+QhI&#13;&#10;VOfjqlcCBAgQIECAAAECBAgQIECAAAECBAgQyCggUZ0RSjMCBAgQIECAAAECBAgQIECAAAECBAgQ&#13;&#10;yEdAojofV70SIECAAAECBAgQIECAAAECBAgQIECAQEYBieqMUJoRIECAAAECBAgQIECAAAECBAgQ&#13;&#10;IECAQD4CEtX5uOqVAAECBAgQIECAAAECBAgQIECAAAECBDIKSFRnhNKMAAECBAgQIECAAAECBAgQ&#13;&#10;IECAAAECBPIRkKjOx1WvBAgQIECAAAECBAgQIECAAAECBAgQIJBRQKI6I5RmBAgQIECAAAECBAgQ&#13;&#10;IECAAAECBAgQIJCPgER1Pq56JUCAAAECBAgQIECAAAECBAgQIECAAIGMAhLVGaE0I0CAAAECBAgQ&#13;&#10;IECAAAECBAgQIECAAIF8BCSq83HVKwECBAgQIECAAAECBAgQIECAAAECBAhkFJCozgilGQECBAgQ&#13;&#10;IECAAAECBAgQIECAAAECBAjkIyBRnY+rXgkQIECAAAECBAgQIECAAAECBAgQIEAgo4BEdUYozQgQ&#13;&#10;IECAAAECBAgQIECAAAECBAgQIEAgHwGJ6nxc9UqAAAECBAgQIECAAAECBAgQIECAAAECGQUkqjNC&#13;&#10;aUaAAAECBAgQIECAAAECBAgQIECAAAEC+QhIVOfjqlcCBAgQIECAAAECBAgQIECAAAECBAgQyCgg&#13;&#10;UZ0RSjMCBAgQIECAAAECBAgQIECAAAECBAgQyEdgnXy6Xdbr0ceeuGzHKwIECBAgQIAAAQIECBAg&#13;&#10;QIAAAQIECBAg0EpARXUrELsECBAgQIAAAQIECBAgQIAAAQIECBAgsHYFcquovuTi89funbgaAQIE&#13;&#10;CBAgQIAAAQIECBAgQIAAAQIECHRKARXVnXLaDJoAAQIECBAgQIAAAQIECBAgQIAAAQLVIyBRXT1z&#13;&#10;6U4IECBAgAABAgQIECBAgAABAgQIECDQKQUkqjvltBk0AQIECBAgQIAAAQIECBAgQIAAAQIEqkdA&#13;&#10;orp65tKdECBAgAABAgQIECBAgAABAgQIECBAoFMKSFR3ymkzaAIECBAgQIAAAQIECBAgQIAAAQIE&#13;&#10;CFSPgER19cylOyFAgAABAgQIECBAgAABAgQIECBAgECnFJCo7pTTZtAECBAgQIAAAQIECBAgQIAA&#13;&#10;AQIECBCoHgGJ6uqZS3dCgAABAgQIECBAgAABAgQIECBAgACBTikgUd0pp82gCRAgQIAAAQIECBAg&#13;&#10;QIAAAQIECBAgUD0CEtXVM5fuhAABAgQIECBAgAABAgQIECBAgAABAp1SQKK6U06bQRMgQIAAAQIE&#13;&#10;CBAgQIAAAQIECBAgQKB6BCSqq2cu3QkBAgQIECBAgAABAgQIECBAgAABAgQ6pYBEdaecNoMmQIAA&#13;&#10;AQIECBAgQIAAAQIECBAgQIBA9QhIVFfPXLoTAgQIECBAgAABAgQIECBAgAABAgQIdEoBiepOOW0G&#13;&#10;TYAAAQIECBAgQIAAAQIECBAgQIAAgeoRWGd1b+U3k65c3beu8L6bX751hX07BAgQIECAAAECBAgQ&#13;&#10;IECAAAECBAgQIFBbAiqqa2u+3S0BAgQIECBAgAABAgQIECBAgAABAgQqTkCiuuKmxIAIECBAgAAB&#13;&#10;AgQIECBAgAABAgQIECBQWwIS1bU13+6WAAECBAgQIECAAAECBAgQIECAAAECFScgUV1xU2JABAgQ&#13;&#10;IECAAAECBAgQIECAAAECBAgQqC0Bieramm93S4AAAQIECBAgQIAAAQIECBAgQIAAgYoTkKiuuCkx&#13;&#10;IAIECBAgQIAAAQIECBAgQIAAAQIECNSWgER1bc23uyVAgAABAgQIECBAgAABAgQIECBAgEDFCUhU&#13;&#10;V9yUGBABAgQIECBAgAABAgQIECBAgAABAgRqS0Ciurbm290SIECAAAECBAgQIECAAAECBAgQIECg&#13;&#10;4gQkqituSgyIAAECBAgQIECAAAECBAgQIECAAAECtSUgUV1b8+1uCRAgQIAAAQIECBAgQIAAAQIE&#13;&#10;CBAgUHECEtUVNyUGRIAAAQIECBAgQIAAAQIECBAgQIAAgdoSkKiurfl2twQIECBAgAABAgQIECBA&#13;&#10;gAABAgQIEKg4AYnqipsSAyJAgAABAgQIECBAgAABAgQIECBAgEBtCUhU19Z8u1sCBAgQIECAAAEC&#13;&#10;BAgQIECAAAECBAhUnIBEdcVNiQERIECAAAECBAgQIECAAAECBAgQIECgtgQkqmtrvt0tAQIECBAg&#13;&#10;QIAAAQIECBAgQIAAAQIEKk5AorripsSACBAgQIAAAQIECBAgQIAAAQIECBAgUFsCEtW1Nd/ulgAB&#13;&#10;AgQIECBAgAABAgQIECBAgAABAhUnIFFdcVNiQAQIECBAgAABAgQIECBAgAABAgQIEKgtAYnq2ppv&#13;&#10;d0uAAAECBAgQIECAAAECBAgQIECAAIGKE5CorrgpMSACBAgQIECAAAECBAgQIECAAAECBAjUloBE&#13;&#10;dW3Nt7slQIAAAQIECBAgQIAAAQIECBAgQIBAxQlIVFfclBgQAQIECBAgQIAAAQIECBAgQIAAAQIE&#13;&#10;aktAorq25tvdEiBAgAABAgQIECBAgAABAgQIECBAoOIEJKorbkoMiAABAgQIECBAgAABAgQIECBA&#13;&#10;gAABArUlIFFdW/PtbgkQIECAAAECBAgQIECAAAECBAgQIFBxAhLVFTclBkSAAAECBAgQIECAAAEC&#13;&#10;BAgQIECAAIHaEpCorq35drcECBAgQIAAAQIECBAgQIAAAQIECBCoOAGJ6oqbEgMiQIAAAQIECBAg&#13;&#10;QIAAAQIECBAgQIBAbQlIVNfWfLtbAgQIECBAgAABAgQIECBAgAABAgQIVJyARHXFTYkBESBAgAAB&#13;&#10;AgQIECBAgAABAgQIECBAoLYEJKpra77dLQECBAgQIECAAAECBAgQIECAAAECBCpOYJ1yj2j/IfuV&#13;&#10;ewiuT4AAAQIECBAgQIAAAQIECBAgQIAAAQJlFFBRXUZ8lyZAgAABAgQIECBAgAABAgQIECBAgACB&#13;&#10;QkGi2lNAgAABAgQIECBAgAABAgQIECBAgAABAmUVkKguK7+LEyBAgAABAgQIECBAgAABAgQIECBA&#13;&#10;gIBEtWeAAAECBAgQIECAAAECBAgQIECAAAECBMoqIFFdVn4XJ0CAAAECBAgQIECAAAECBAgQIECA&#13;&#10;AAGJas8AAQIECBAgQIAAAQIECBAgQIAAAQIECJRVQKK6rPwuToAAAQIECBAgQIAAAQIECBAgQIAA&#13;&#10;AQIS1Z4BAgQIECBAgAABAgQIECBAgAABAgQIECirgER1WfldnAABAgQIECBAgAABAgQIECBAgAAB&#13;&#10;AgQkqj0DBAgQIECAAAECBAgQIECAAAECBAgQIFBWAYnqsvK7OAECBAgQIECAAAECBAgQIECAAAEC&#13;&#10;BAhIVHsGCBAgQIAAAQIECBAgQIAAAQIECBAgQKCsAhLVZeV3cQIECBAgQIAAAQIECBAgQIAAAQIE&#13;&#10;CBCQqPYMECBAgAABAgQIECBAgAABAgQIECBAgEBZBSSqy8rv4gQIECBAgAABAgQIECBAgAABAgQI&#13;&#10;ECAgUe0ZIECAAAECBAgQIECAAAECBAgQIECAAIGyCkhUl5XfxQkQIECAAAECBAgQIECAAAECBAgQ&#13;&#10;IEBAotozQIAAAQIECBAgQIAAAQIECBAgQIAAAQJlFZCoLiu/ixMgQIAAAQIECBAgQIAAAQIECBAg&#13;&#10;QICARLVngAABAgQIECBAgAABAgQIECBAgAABAgTKKiBRXVZ+FydAgAABAgQIECBAgAABAgQIECBA&#13;&#10;gAABiWrPAAECBAgQIECAAAECBAgQIECAAAECBAiUVUCiuqz8Lk6AAAECBAgQIECAAAECBAgQIECA&#13;&#10;AAECEtWeAQIECBAgQIAAAQIECBAgQIAAAQIECBAoq4BEdVn5XZwAAQIECBAgQIAAAQIECBAgQIAA&#13;&#10;AQIEJKo9AwQIECBAgAABAgQIECBAgAABAgQIECBQVgGJ6rLyuzgBAgQIECBAgAABAgQIECBAgAAB&#13;&#10;AgQISFR7BggQIECAAAECBAgQIECAAAECBAgQIECgrAIS1WXld3ECBAgQIECAAAECBAgQIECAAAEC&#13;&#10;BAgQkKj2DBAgQIAAAQIECBAgQIAAAQIECBAgQIBAWQUkqsvK7+IECBAgQIAAAQIECBAgQIAAAQIE&#13;&#10;CBAgIFHtGSBAgAABAgQIECBAgAABAgQIECBAgACBsgpIVJeV38UJECBAgAABAgQIECBAgAABAgQI&#13;&#10;ECBAQKLaM0CAAAECBAgQIECAAAECBAgQIECAAAECZRWQqC4rv4sTIECAAAECBAgQIECAAAECBAgQ&#13;&#10;IECAgES1Z4AAAQIECBAgQIAAAQIECBAgQIAAAQIEyiogUV1WfhcnQIAAAQIECBAgQIAAAQIECBAg&#13;&#10;QIAAAYlqzwABAgQIECBAgAABAgQIECBAgAABAgQIlFVAorqs/C5OgAABAgQIECBAgAABAgQIECBA&#13;&#10;gAABAhLVngECBAgQIECAAAECBAgQIECAAAECBAgQKKuARHVZ+V2cAAECBAgQIECAAAECBAgQIECA&#13;&#10;AAECBCSqPQMECBAgQIAAAQIECBAgQIAAAQIECBAgUFYBieqy8rs4AQIECBAgQIAAAQIECBAgQIAA&#13;&#10;AQIECEhUewYIECBAgAABAgQIECBAgAABAgQIECBAoKwCEtVl5XdxAgQIECBAgAABAgQIECBAgAAB&#13;&#10;AgQIEJCo9gwQIECAAAECBAgQIECAAAECBAgQIECAQFkFJKrLyu/iBAgQIECAAAECBAgQIECAAAEC&#13;&#10;BAgQICBR7RkgQIAAAQIECBAgQIAAAQIECBAgQIAAgbIKSFSXld/FCRAgQIAAAQIECBAgQIAAAQIE&#13;&#10;CBAgQECi2jNAgAABAgQIECBAgAABAgQIECBAgAABAmUVkKguK7+LEyBAgAABAgQIECBAgAABAgQI&#13;&#10;ECBAgIBEtWeAAAECBAgQIECAAAECBAgQIECAAAECBMoqIFFdVn4XJ0CAAAECBAgQIECAAAECBAgQ&#13;&#10;IECAAAGJas8AAQIECBAgQIAAAQIECBAgQIAAAQIECJRVQKK6rPwuToAAAQIECBAgQIAAAQIECBAg&#13;&#10;QIAAAQIS1Z4BAgQIECBAgAABAgQIECBAgAABAgQIECirgER1WfldnAABAgQIECBAgAABAgQIECBA&#13;&#10;gAABAgQkqj0DBAgQIECAAAECBAgQIECAAAECBAgQIFBWAYnqsvK7OAECBAgQIECAAAECBAgQIECA&#13;&#10;AAECBAhIVHsGCBAgQIAAAQIECBAgQIAAAQIECBAgQKCsAhLVZeV3cQIECBAgQIAAAQIECBAgQIAA&#13;&#10;AQIECBCQqPYMECBAgAABAgQIECBAgAABAgQIECBAgEBZBSSqy8rv4gQIECBAgAABAgQIECBAgAAB&#13;&#10;AgQIECAgUe0ZIECAAAECBAgQIECAAAECBAgQIECAAIGyCkhUl5XfxQkQIECAAAECBAgQIECAAAEC&#13;&#10;BAgQIEBAotozQIAAAQIECBAgQIAAAQIECBAgQIAAAQJlFZCoLiu/ixMgQIAAAQIECBAgQIAAAQIE&#13;&#10;CBAgQIBA3XbrjmzGQIAAAQIECBAgQIAAAQIECBAgQIAAAQIEyiWgorpc8q5LgAABAgQIECBAgAAB&#13;&#10;AgQIECBAgAABAiHwv4ivBySDRwxWAAAAAElFTkSuQmCCUEsDBAoAAAAAAAAAIQCjBvCPlO8AAJTv&#13;&#10;AAAUAAAAZHJzL21lZGlhL2ltYWdlMi5wbmeJUE5HDQoaCgAAAA1JSERSAAAFpAAAA2MIBgAAAFXn&#13;&#10;HZIAAAwoaUNDUElDQyBQcm9maWxlAABIiZVXB1hTyRaeW5KQkNACEZASehOlV6mhRRCQKtgISSCh&#13;&#10;hJAQROzIogJrQcWCFV0VUXQtgCw27GVR7P1hQUVZFws21LxJAujq99773vm+ufe/Z86c859zZ+ab&#13;&#10;AUAzliMW56BaAOSKCiRx4cHM8SmpTNJDgAAcMIAFIHO4UnFQbGwUgDL4/qe8uw6toVxxVPj6uf+/&#13;&#10;ijaPL+UCgMRCnM6TcnMh3g8A7sEVSwoAIPRAvcXUAjHERMgS6EogQYgtFThThb0UOF2Fo5Q2CXEs&#13;&#10;iNMAUKNyOJJMADQUvJiF3EzoR6MSYicRTyiCuBVif66Aw4P4M8QjcnPzINa0hdg2/Ts/mf/wmT7k&#13;&#10;k8PJHMKqXJSiFiKUinM40/7Pcvxvyc2RDcawgI0qkETEKXJW1C07L1KBqRCfEaVHx0CsA/FVIU9p&#13;&#10;r8BPBLKIxAH7D1wpC9YM/meAUnmckEiIjSA2F+VERw3o/TOEYWyIYe3RBGEBO0E1FuVJ8uIG/KNF&#13;&#10;fGlo/CDmSJSxFDblsuzEoAGf6wV89qDPlmJBQrKKJ3qpUJgUDbEGxHel2fGRAzbPiwWs6EEbiSxO&#13;&#10;wRn+cwxkSMLiVDaYZa50MC/MRyBkRw/gqAJBQoRqLDaZy1Fy04c4iy8dHzXIk8cPCVXlhZXwRYkD&#13;&#10;/LEqcUFw3ID9FnFO7IA91srPCVfozSFulxbGD47tLYCTTZUvDsQFsQkqbrhuFmdMrIoDbg+iAAuE&#13;&#10;ACaQwZYO8kAWELb3NPXAL1VPGOAACcgEfOA4oBkckazsEcFnPCgGf0HEB9KhccHKXj4ohPovQ1rV&#13;&#10;0xFkKHsLlSOywROIc0EkyIHfMuUo0VC0JPAYaoQ/RedCrjmwKfp+0jE1B3XEUGIIMYIYRrTDDXF/&#13;&#10;3BePgs9A2FxwL9x7kNc3e8ITQgfhIeEaoZNwa4qwRPIDcyYYCzohx7CB7NK/zw63hl7d8WDcD/qH&#13;&#10;vnEGbggccTcYKQgPgLHdofZ7rrKhjL/VcsAX2YmMkoeRA8m2PzLQsNdwH/KiqNT3tVDxSh+qFmuo&#13;&#10;58c8WN/VjwffkT9aYguwfdhp7Bh2FmvFmgATO4I1YxewQwo8NDceK+fGYLQ4JZ9s6Ef4UzzOQExF&#13;&#10;1aRO9U7dTp8H+kABv6hAsVhYeeJpEmGmoIAZBHdrPpMt4o4cwXRxcoa7qGLvV20tbxjKPR1hnPum&#13;&#10;KykEwM9OLpe3ftNFeQOwvxkASvc3na01XM6mAJxZwJVJClU6XPEgAArQhCvFAJjAvcsWZuQCPIAv&#13;&#10;CAShYAyIAQkgBUyGdRbAeSoBU8EMMBeUgQqwBKwAa8AGsBlsB7vAXtAEWsExcAqcB5fANXAHzpUu&#13;&#10;8AL0gnegH0EQEkJD6IgBYopYIQ6IC+KF+COhSBQSh6QgaUgmIkJkyAxkHlKBVCFrkE1IHfI7chA5&#13;&#10;hpxFOpBbyAOkG3mNfEIxlIrqosaoNToK9UKD0Eg0AZ2EZqL5aDFaii5CV6G16E60ET2GnkevoZ3o&#13;&#10;C7QPA5g6xsDMMEfMC2NhMVgqloFJsFlYOVaN1WINWAv801ewTqwH+4gTcTrOxB3hfI3AE3Euno/P&#13;&#10;wivxNfh2vBE/gV/BH+C9+FcCjWBEcCD4ENiE8YRMwlRCGaGasJVwgHASrp0uwjsikcgg2hA94dpL&#13;&#10;IWYRpxMrieuIu4lHiR3ER8Q+EolkQHIg+ZFiSBxSAamMtJq0k3SEdJnURfqgpq5mquaiFqaWqiZS&#13;&#10;K1GrVtuhdljtstpTtX6yFtmK7EOOIfPI08iLyVvILeSL5C5yP0WbYkPxoyRQsihzKasoDZSTlLuU&#13;&#10;N+rq6ubq3urj1IXqc9RXqe9RP6P+QP0jVYdqT2VRJ1Jl1EXUbdSj1FvUNzQazZoWSEulFdAW0epo&#13;&#10;x2n3aR806BojNdgaPI3ZGjUajRqXNV5qkjWtNIM0J2sWa1Zr7tO8qNmjRday1mJpcbRmadVoHdS6&#13;&#10;odWnTdd21o7RztWu1N6hfVb7mQ5Jx1onVIenU6qzWee4ziM6Rregs+hc+jz6FvpJepcuUddGl62b&#13;&#10;pVuhu0u3XbdXT0fPTS9Jr0ivRu+QXicDY1gz2IwcxmLGXsZ1xqdhxsOChvGHLRzWMOzysPf6w/UD&#13;&#10;9fn65fq79a/pfzJgGoQaZBssNWgyuGeIG9objjOcarje8KRhz3Dd4b7DucPLh+8dftsINbI3ijOa&#13;&#10;brTZ6IJRn7GJcbix2Hi18XHjHhOGSaBJlslyk8Mm3aZ0U39Toely0yOmz5l6zCBmDnMV8wSz18zI&#13;&#10;LMJMZrbJrN2s39zGPNG8xHy3+T0LioWXRYbFcos2i15LU8uxljMs6y1vW5GtvKwEViutTlu9t7ax&#13;&#10;Traeb91k/cxG34ZtU2xTb3PXlmYbYJtvW2t71Y5o52WXbbfO7pI9au9uL7Cvsb/ogDp4OAgd1jl0&#13;&#10;jCCM8B4hGlE74oYj1THIsdCx3vHBSMbIqJElI5tGvhxlOSp11NJRp0d9dXJ3ynHa4nTHWcd5jHOJ&#13;&#10;c4vzaxd7F65LjctVV5prmOts12bXV24Obny39W433enuY93nu7e5f/Hw9JB4NHh0e1p6pnmu9bzh&#13;&#10;pesV61Xpdcab4B3sPdu71fujj4dPgc9en799HX2zfXf4PhttM5o/esvoR37mfhy/TX6d/kz/NP+N&#13;&#10;/p0BZgGcgNqAh4EWgbzArYFPg+yCsoJ2Br0MdgqWBB8Ifs/yYc1kHQ3BQsJDykPaQ3VCE0PXhN4P&#13;&#10;Mw/LDKsP6w13D58efjSCEBEZsTTiBtuYzWXXsXvHeI6ZOeZEJDUyPnJN5MMo+yhJVMtYdOyYscvG&#13;&#10;3o22ihZFN8WAGHbMsph7sTax+bF/jCOOix1XM+5JnHPcjLjT8fT4KfE74t8lBCcsTriTaJsoS2xL&#13;&#10;0kyamFSX9D45JLkquXP8qPEzx59PMUwRpjSnklKTUrem9k0InbBiQtdE94llE69PsplUNOnsZMPJ&#13;&#10;OZMPTdGcwpmyL42Qlpy2I+0zJ4ZTy+lLZ6evTe/lsrgruS94gbzlvG6+H7+K/zTDL6Mq41mmX+ay&#13;&#10;zG5BgKBa0CNkCdcIX2VFZG3Iep8dk70tW56TnLM7Vy03LfegSEeULTqRZ5JXlNchdhCXiTvzffJX&#13;&#10;5PdKIiVbpYh0krS5QBcesi/IbGW/yB4U+hfWFH6YmjR1X5F2kajowjT7aQunPS0OK/5tOj6dO71t&#13;&#10;htmMuTMezAyauWkWMit9Vttsi9mls7vmhM/ZPpcyN3vunyVOJVUlb+clz2spNS6dU/rol/Bf6ss0&#13;&#10;yiRlN+b7zt+wAF8gXNC+0HXh6oVfy3nl5yqcKqorPldyK8/96vzrql/lizIWtS/2WLx+CXGJaMn1&#13;&#10;pQFLt1dpVxVXPVo2dlnjcuby8uVvV0xZcbbarXrDSspK2crOVVGrmldbrl6y+vMawZprNcE1u9ca&#13;&#10;rV249v063rrL6wPXN2ww3lCx4dNG4cabm8I3NdZa11ZvJm4u3PxkS9KW0795/Va31XBrxdYv20Tb&#13;&#10;OrfHbT9R51lXt8Nox+J6tF5W371z4s5Lu0J2NTc4NmzazdhdsQfske15/nva79f3Ru5t2+e1r2G/&#13;&#10;1f61B+gHyhuRxmmNvU2Cps7mlOaOg2MOtrX4thz4Y+Qf21rNWmsO6R1afJhyuPSw/Ejxkb6j4qM9&#13;&#10;xzKPPWqb0nbn+PjjV0+MO9F+MvLkmVNhp46fDjp95IzfmdazPmcPnvM613Te43zjBfcLB/50//NA&#13;&#10;u0d740XPi82XvC+1dIzuOHw54PKxKyFXTl1lXz1/Lfpax/XE6zdvTLzReZN389mtnFuvbhfe7r8z&#13;&#10;5y7hbvk9rXvV943u1/7L7l+7Oz06Dz0IeXDhYfzDO4+4j148lj7+3FX6hPak+qnp07pnLs9au8O6&#13;&#10;Lz2f8LzrhfhFf0/ZX9p/rX1p+3L/34F/X+gd39v1SvJK/rryjcGbbW/d3rb1xfbdf5f7rv99+QeD&#13;&#10;D9s/en08/Sn509P+qZ9Jn1d9sfvS8jXy6115rlwu5kg4yqMABhuakQHA620A0FIAoF+C54cJqruZ&#13;&#10;UhDVfVKJwH/CqvubUjwAaIAvxTGcdRSAPbBZw0YLBEBxBE8IBKir61AbEGmGq4vKFxXeWAgf5PI3&#13;&#10;xgCQWgD4IpHL+9fJ5V+2QLK3ADiar7oTKkRxB92o9HGZkSUGP8i/ARd1cFoEA+9WAAAACXBIWXMA&#13;&#10;ABYlAAAWJQFJUiTwAAACB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MTgwMDwvZXhpZjpQaXhlbFlEaW1lbnNpb24+CiAgICAgICAgIDxleGlmOlBpeGVs&#13;&#10;WERpbWVuc2lvbj4yODgwPC9leGlmOlBpeGVsWERpbWVuc2lvbj4KICAgICAgICAgPHRpZmY6T3Jp&#13;&#10;ZW50YXRpb24+MTwvdGlmZjpPcmllbnRhdGlvbj4KICAgICAgPC9yZGY6RGVzY3JpcHRpb24+CiAg&#13;&#10;IDwvcmRmOlJERj4KPC94OnhtcG1ldGE+CuLLlD4AAEAASURBVHgB7Nx3gB1lvf/xOWV7Te/JppAO&#13;&#10;hAQSek/oiKAUA6j3wlV/qAhioaiASBFBULxivSBNOgIqhBp66C0JIYSE9J7t9ZRf/H5mNuzZbLad&#13;&#10;nWx23vwx3/NMecprnjkbZr/7hM447cRkNBpx/vNfQ0PcIhsEEEAAAQQQQAABBBBAAAEEEEAAAQQQ&#13;&#10;QAABBNItEE53hdSHAAIIIIAAAggggAACCCCAAAIIIIAAAggggMD2BKLhcNipr49t7xj7EEAAAQQQ&#13;&#10;QAABBBBAAAEEEEAAAQQQQAABBBBImwAZ0mmjpCIEEEAAAQQQQAABBBBAAAEEEEAAAQQQQACBHQlE&#13;&#10;44mEk0wmd3QOxxBAAAEEEEAAAQQQQAABBBBAAAEEEEAAAQQQ6LQAGdKdJqQCBBBAAAEEEEAAAQQQ&#13;&#10;QAABBBBAAAEEEEAAgbYIROOxxNbz0pMh7WVaV1bVWNu1NXUWG2JaozqxNRv7P//9Z93q//yXEY1a&#13;&#10;zMnNspiXm20xFErve3L6ZaxsEEAAAQQQQAABBBBAAAEEEEAAAQQQQACBnSqQ3je/O3UoNI4AAggg&#13;&#10;gAACCCCAAAIIIIAAAggggAACCCDQnQWiyaSyljvTyeqaWru8vKzK4pGjB1o8rERxdHGBlQuylBFd&#13;&#10;UaeM6U9KK23/c0vXWHz207UWC4vyLebkKHPaCh3YeP0qc/s1avQoq2XUyBKLxcW9LGZlZVqsq6u3&#13;&#10;WFpaavHTpUstLl3yqcWiHt4vGyQbBJyIGVTV6S8cYvV6Lnrnan880rnnEmAEEEAAAQQQQAABBBBA&#13;&#10;AAEEEEAAgeAKkCEd3HvPyBFAAAEEEEAAAQQQQAABBBBAAAEEEEAAAV8FQqd88ZgOLyBdUVFtnS1w&#13;&#10;16D+2cETrDwyR5nQyViDBpOIKybdpkIhlcPKuAxFM6y8tFqZ01e8uNDKle55+fm5Or+NW69fSUfv&#13;&#10;2w899BC7Mi9P9cRS1rT21pgOue15a1xH3TWuK6uU+T33+ResnnBIWeU9pV9tZG12WiyhTNkt65Xh&#13;&#10;XqXb54zup/3xrLxm13Rkh1/tdKRvPesaPY/ldfqLgcI+/Wx4I4f3thj5+FWLS+v0XO2qmdLxpPrf&#13;&#10;0KDM71x9XTmJsPuhZ91URoMAAggggAACCCCAAAIIIIAAAgh0KwG9melWXaIzCCCAAAIIIIAAAggg&#13;&#10;gAACCCCAAAIIIIAAAj1RIHTySe3PkK6p0dqyuW4G9M2HjjOb/Lj2O3E3Vba9YhF3jemwMjTPf/5j&#13;&#10;q6EmUxnUOdnKvG2pWq9fsbgysWfOOsJOTSaU0RyPu5naLVXQwv5IxM3kDiuze86Tz9qZGRkq76r9&#13;&#10;amG4bd69qbzYzv3CDy+w+MUhayw+ePWNFt8o1X1o6GCmdCyp+11WkdOl7VjlPmziSc2jiiqtuV5f&#13;&#10;pTXU6xr0lwQJ9w8InJB+T5SZoeehMF/XFeW6Gf4hldPd5VhS9W/epDXcv/OH71sT0zOVSTzvF9+z&#13;&#10;8kPrNO9jWTov3f3oqvpq4tlWdcXGzRYLBykDfFDDBiuXud87iRCZ0l11D6gXAQQQQAABBBBAAAEE&#13;&#10;EEAAAQQQIEOaOYAAAggggAACCCCAAAIIIIAAAggggAACCCDgi0DUWz+5La1551ZUKLPz6gNG2WW5&#13;&#10;NWUWEx3NjE5pPM/NlL506hA7cv4rSy1muZnS3lrP3mVev8rdfh1xxGF2qKFemZ0dzYz26vfWnPYy&#13;&#10;pffbbx879Oyzcy3uav3yxtXZGM8ba1VMH63MU8cZaeUZE5Q5+9zzykTNylTqr5cA3NZ26xqUidvV&#13;&#10;7bS1Px09r6ZBmd6VZVpzvWT/mVbVMQdPtbj7mAEWC7zE3AY9X2uWfmT733pZ8+zfcxdZObdQfzEQ&#13;&#10;z0zPGt1W6daN9xy1dp+8vzjwzveu766xPqHM74rKgdbFi2+/wuLEUKnFJy79scXnKty/pEizq1XO&#13;&#10;BgEEEEAAAQQQQAABBBBAAAEEEEDABMiQZiIggAACCCCAAAIIIIAAAggggAACCCCAAAII+CLQrgzp&#13;&#10;quoa69QhA5UBOyyiNaPjNVoT1+txjbuG8/JqrSU9rkAZnd5xLy6q0Nq5w3OVGpoTUUasd3xEttYO&#13;&#10;PniAMhzfrFA7ubleRq7O9Po1dOhQ25GVpYzUejdD2quvs9HLtM52+zV0yGCrcssWZQJ3tF/PPvtc&#13;&#10;h7p2+OGH2XXt7VeHGtvORaHqN23v//5F9+fg/uut/NJcZZ5m52qN6fWblEHv3Q9vje/GKsPeGsma&#13;&#10;B70LNb+yo5pf1VU7bicvT/OkLqnfr5RVaJ7WVVVYE/XufPTaC7trgudlq91+xWqvwdH1CUf7yyo1&#13;&#10;3+ory5vW467xXJyned2rUJnKMXe/105lveZpXXS47fr6NedYPHyQO89Ll1r5rVd0/9dU6HnJKh5o&#13;&#10;+0dP2tvi8V9344lvWfnPv/yrxUXu+Ly1nOsT6seWNZ/Z8Xp3PKP7uc9Dpsa52W2nqnyLnRfO0PGh&#13;&#10;/Zs+V3awyUa500s3yiXp6C8QsnN03wYX6T40ROTS2f6M7K/x1CZV75YtGzUu97lu6zxKqttOwpF7&#13;&#10;ytfM1jqVGb1kveZbKKK15se43zvlyUJrt6Ou3jg21bmZ8pvWWH1J16mkv56f+tD2vyftZDYIIIAA&#13;&#10;AggggAACCCCAAAIIIIBADxEgQ7qH3EiGgQACCCCAAAIIIIAAAggggAACCCCAAAIIdHeBdmVI19Up&#13;&#10;o/mgPspYjLsZmk5CGYXeYD+rUsbhzxYqM/aS3Qrs0O5FyqT8oEyZoFcvVgbrFROK7PjYvJT34zGv&#13;&#10;vUw7/tJGZarm5CjT0GvP69egQcosratTBmcioX5456Ur1tWp3oGDBlmVa9autdjZfh1//HFt6uLj&#13;&#10;j//TzounrNnd1n61qZE2nJSo62tnfeGsYyxOz1TGbPH786x806fKuJ117rlWnjVRGeyDirW/8W5X&#13;&#10;KWP0rafus/Nue2yBxWhhP4uJul4WW2rnvlWaT5trFEfPPM3OP+MoZRaP7aP5s3WVZNtfu0XtffqO&#13;&#10;HP/vnjdsfzi/j8VNZRpHyWGnWvnM47Rm+NjeymBNVK6y/W8//bDFOx790GKWmyFcmdB8r21Q/8+9&#13;&#10;SuM/uEgZya/d9ic7/1/10yye+sUDLR7vZjI7jubvps/k8MJrKk86Wuefc6kyea/9wd/surVhPVel&#13;&#10;tZqPP/v75bZ/nNN0jeS/r9N1hYf/yI7f/hVl+Dsr5X7+Zc/Y/mRIz6MVbCO/Kd+42kp39NX9yE5W&#13;&#10;WXnFG09Y/Otf51gsy9T97Xx/nrX6NmeoP4efe5GV2z2P8vV9ZRc32SiD/+hf/NH2Hu0dK59rny49&#13;&#10;/06LWzLGWeyo63cvedquT4ydZfHaG46yOGS9vK+7+n4rV2RrftaRKW0ebBBAAAEEEEAAAQQQQAAB&#13;&#10;BBBAoGcKNL4T7JnDY1QIIIAAAggggAACCCCAAAIIIIAAAggggAAC3UWgXRnSsZgyUEuiionaao3D&#13;&#10;W6TVHdVuBVr79acHjrc9V774kcXTBiqT8961uv6SA5R5uFtMa8MmapRx6VbjOCGt+VqSoQzHWEyZ&#13;&#10;2MmU9rx+5ebqvIYG1Z96XmO9nfwQCilDOi9PmaDp6teWLcqgbWv3vHa989vaL+/8ro6JuNbenbT3&#13;&#10;GGtqiJeo7CjzvbZBGcfZecrsnXbS+XZen6qLLf7y+U0Wk44ycq2wnc3aGtUz/sxL7ehPjvDOV8Zp&#13;&#10;+VplNFcXDLHjA3spM3jilBIrR+540+LaMmUQj/jSj6185bH9LTZuEqovnK969j7p23ZowuBbLf7o&#13;&#10;929brHTXkh55pjJ6Dy7SvP3othvs+N0NX7H4q/+ZaDHT0RrkC99QRnTG5L1s/5gRen4K773Ayldu&#13;&#10;7G3xpjP3t3j2kf+yeMUTen6cSImVW9yo+y0e9g60dFqWmxmdqHf/8iBTz/mw6afYpT/po/t6wc+V&#13;&#10;2ZzMHOlVuf3YUkONZ+uEeEztdHgePat55ESGNtb8+Q+JqjIrltarvcQGlRNaSvzzp27/cyvjSCb1&#13;&#10;PdZ3T2Xsl2S51QxTxvu03sqQftbNzE9m6HsytbGko/2lZZV2qLZa378hd0304nx1OC9HGfobKjSf&#13;&#10;4w2KQ92/TKhz165OrZ8yAggggAACCCCAAAIIIIAAAggg4IcAGdJ+KNMGAggggAACCCCAAAIIIIAA&#13;&#10;AggggAACCCCAgNOuDGkvMTkvXmt0ibqa7RPW6/i43Ho7ftZkZZT+7t0VVj5nd5Un1ay2cry6Yvv1&#13;&#10;uHvz3YzThJuhmpr57PXLTah2GhqUqZla6WuvvZ66q03lffedvt3zsrKU8tvZfnmVp64J7e1vKbZ0&#13;&#10;fmv9aqm+9u5vJTF0O9VpPsz7hTKhr1+gzOZ9vnudnfujGcpwLzlwspXDT2ot32QrmarxfGWezm7M&#13;&#10;jNb9f//WS6yeq+cq8zzvQGVe/+W80Sl9U8ZvIndP23/2Mf3d46pnwf9dbuWr5qy1mLfPf1u84UJl&#13;&#10;KhdO/5KVZz6oDOm7Nw2z8vEHKEPc2fyUlW9/RfPlmOu8zGitif7sVT+147fOVz+mXnKLlX+8u4Wt&#13;&#10;S1+rH+tefMJ2LPjKNy1Omq4M6ozHXrBya07eGtpurdsJLd1Rtf/29crUvuYtZeYWTjvH6vj1D1yH&#13;&#10;0TOtfMSg5yze5SYmb6chd1dL7XlXtHS8nfNoTkvzSGtsz7n6h9bgX5cpkz0S0e/p+hVrDfCQvs68&#13;&#10;Tm0nttRPnRoO676uffrvtuOhvgdZHLzxZYtPr1O7ybx8Kzf7fmvMjLbDzh6n/8A+nHdUicXw+gUW&#13;&#10;n3/0UYsPvajv2ZGnXWTlb4z8xOKdv3vA4ip3zXErsEEAAQQQQAABBBBAAAEEEEAAAQR8FiBD2mdw&#13;&#10;mkMAAQQQQAABBBBAAAEEEEAAAQQQQAABBIIqsDVDuu1DD7kpyOX1WqO5KKnMP6eFSj5YrwzEO1Yp&#13;&#10;A/obU4ZbY/fMX2lx+GBlBu6hJWKbd8Rtr8xtL+y+Pk9tzutXdbVSGb1M6dRMw8OPOLx5G23YU16m&#13;&#10;NWW9U732qqrUXmf75dWbuia0t7+lmHp+W/vVUn3+7deaugVZmnyffrBOTc8oUczvYzHPvd9aYVmH&#13;&#10;mm51fXSwMo4bVwhOKCN0zhtuZnSB1l5ueu22UjKheRwerJTkEeqe47j1/Osl9W9QX/Vr3fvP2cWv&#13;&#10;lysz+MjCvlaePEoZrhmO1kYf6a4VXPPWO3Z8VcYIi2N7WXCcusX24eUlWuM3w10r3T3aLCTrlHK8&#13;&#10;plKHJuV5TnJoLSE59blp3oC7xxt/4wmqv8FdO3pIL41zw4KX7IwPauRwQI76M3aQMsGdVjrU8f54&#13;&#10;HWvjPAq15qOJNrxYsS6aaw3UuYtI62qvzeax1XE4qrcgvtwufvgPv7MYdTP/i/PlGXNc+JQGy2p1&#13;&#10;Yubup9l133Ezo7O9rvTX/D/6HC96B9y4br592FihcrI45ThFBBBAAAEEEEAAAQQQQAABBBBAwEcB&#13;&#10;vSnxsUGaQgABBBBAAAEEEEAAAQQQQAABBBBAAAEEEAimQLvWkPbWVl1SqTVl98r0MqTd6BourlGm&#13;&#10;37Wro7bnkn1GWJwYUoreyL1VvvqNZbb/ssHKuN4tJyU10F07ekm1jkciWnM4NfPZ61d5udbkzc9X&#13;&#10;ynXqeVs2t5xrax1p48bLRK6oUKpqJKIMxtT22tovr9l4XBnjXrm1mHp+W/vVWr1tPp5yu1Kva+Ww&#13;&#10;4/U3Vpcy7pA8t2W6p9bslTXPvHrc/NKtB9Vy0t2RcFNYW//tSys9dutJupms29rz+qMYzimwD1oR&#13;&#10;23GqNlVZOekOKPW6hNvfprU0LyUdzf8cha0Vay3nOi9F18303jYKPX+ZGWox5J3XvOqme7ZV0HS/&#13;&#10;V3KPJ9z7lNEIqwNuN5yET/3x7n/L88gT1/fUtuG5Ll7/427/I4oh7y9A0jwOr/2kW7/3veHt95gd&#13;&#10;d54lE/r+K+qj7921az60U5667rcWX4rubvHok4+3eOy+JRYLyj6wePdvnrQYz9F4vfZsJxsEEEAA&#13;&#10;AQQQQAABBBBAAAEEEEDAZwHvVYzPzdIcAggggAACCCCAAAIIIIAAAggggAACCCCAQNAE2pUhnZGh&#13;&#10;jMsXS5WxN2WAm9OXktk7rEBrol4xY5h5jqxaZTFWpQzm8XmFVr5ixkiLA0tXWEzWu4vjWmnrJqqM&#13;&#10;vhfdJZy99lMz/Lz9a9ettytH5Y6wmJpB7FXb2ehlRK9z2/Pa72y/3nnn3XZ1LRbTffAuamu/vPM7&#13;&#10;G5tndHa2xtTrW2tBxxvWfWwXrnWmWBwW3s3isQcPsTj/aWXG9+vv5Szb7sZNyF0EPL5amafLnWl2&#13;&#10;bLfwGIvHHjjA4lVz1lrM2+eLFvfRNN76WYslz1+m+ZsI19hxrQztOFkFWkw6WbXa9q90p/mo/KFW&#13;&#10;ntBHGeEL1yhT3EvMtYNbN16meLjvWNs1yh1GzTufWrnKzaQNx/V8rVdCtjM+T8/huIl97bz6RWss&#13;&#10;tryRZ8vqOrKyTCMbNutYq2ovd61sx9Fa2x+srLf9kS7vT8sjaXrE/QuOBt0X9w88HCdDN7BkhJyW&#13;&#10;f6J5knTv3/Ai3ZeKTo7Dy4Quj+j78Iv/8xXr3uBNr1i8/5E3LUZz1Y8Gby1pN3O+MFvu61+60877&#13;&#10;8Rxlxg8pUqp8tG6Z7f/nrddafPg37syL6Pt6UKF+7xjz1ihva6a81cYGAQQQQAABBBBAAAEEEEAA&#13;&#10;AQQQSK8AGdLp9aQ2BBBAAAEEEEAAAQQQQAABBBBAAAEEEEAAgRYEot76ui0cb7I7M1MZd69WKHP5&#13;&#10;eHet6BJ3zVXHTe3MrFMKaEnpUrs+XuOmbLq1xcu32KeSBmVSJupqrZxMuGsJu2tHL63W+/JXq5Sp&#13;&#10;mF+gjMDUPnv9Kt2ieiv79bH6srLczNQ0ZQR6a9VWVyvTcssWpW4XFORaex3t137772fXt3dTVlpq&#13;&#10;l7S3X+1tp6vO926LZlPLrbScsasrQ5tet4vvfe04ixftqzXEJ519hZVvO7vlunXErafifSve8eRG&#13;&#10;i1cepcziiV//hZXv/qrbk3DTHte+87Adf3KVMnGTuZr3693E3AnjxtnxvrE5Fh9/RpnEB39Bmden&#13;&#10;XvY9HZ+nDN2BY5r+nmi3E8+y4xcW7mtxkLPB4j/+qXYKcnR+Va3qfe4tPX8HH6yM2yGn/tzOv/NE&#13;&#10;PWfx7Gwrt32TaafOuPjXFu+I6foc7W6spuKVB+3z3I1a6zic7Kr+NDZpH1qfR+79TSjD/dVF+suC&#13;&#10;vSfr+2zcOb+yeu44Qz4Z0SVWvvHbN1lcm9T3Ukddk0ndn0Ezz7D6Ttlf30+OM8LKpa+9Z3HOJn2v&#13;&#10;JKI5Vt620bxzE+23ptzr+0Z50o6T6cg7s9BLVfeiatC37NbPHtS2ivmEAAIIIIAAAggggAACCCCA&#13;&#10;AAII+C7Q9M2X783TIAIIIIAAAggggAACCCCAAAIIIIAAAggggEBQBNq1hrSHkulmHt+4TpmGVw1U&#13;&#10;hl6B46aExpRRGI815uZ5lzaJcXdN6cad7mK5FUllRN+wThmMWdleKqYyBVtK9MvK0nlLlihzdMxu&#13;&#10;o63qsJtxnbrGc2O7rXzwMpATbga4V392tjK2t6YeWg0d7demjVqDuJVuNDvc2X41q7CdOzTqdl70&#13;&#10;udNbv771M/5TXb9sZQS/feuVVvs1S5UpfdS0EVYuDun45niJlfcerwxqJ675GXfva688tffJXVqL&#13;&#10;94otp9r5Zx2jNaVHuWsKO9XKtH33uUfs+O0PvGUxmq/MVadqsZWfWqDnY8LkY6x82l4vWrz54Rst&#13;&#10;Xh9W6vbZsyZZ+fCj1H7ZsgVWXlS9m8Vx45VBv9emj6z8+K//YvHJtcroTWYrEzo3V8/L4ttvsON/&#13;&#10;Ssy2eMoBYyz2djOjw25GbeWGNbZ/yburLSbcv3QIOfJa+PZS2z98whCLA4uaZkY3bFlm+9985h8W&#13;&#10;73xcGeYZeXLITXauP3F9DTje14o1sp2N1LZzIGVXUa7OnPe/v7Mjw771FYtH797PYnaexle7Vn/R&#13;&#10;kZWrzOredbquo67eODa+p3mybNYsa2/IepXf3Ohm1rtrPnf0e8oqZYMAAggggAACCCCAAAIIIIAA&#13;&#10;Agh0cwEypLv5DaJ7CCCAAAIIIIAAAggggAACCCCAAAIIIIBATxEIzZp5SFsTDJuNub5OmdGFMa19&#13;&#10;en6fCjtnVFT7Gy9oKXXYzYj2zvs0pgznmzcp47MsQxmLWZna753XWvT6FU9oaEOHKsPTW1Pau76l&#13;&#10;TEQv89g7r65OmbQrV660XWE3c7On9MsbZ3tj3FEmbNXm9Xapd9eHFOr3HFXRvra/peO1UV1fUa81&#13;&#10;b+srN9n5oYiAB7lr4laHNB9aqqc8VGjXhXPctXc3rbVyWcyd2qFeVt7//KssXjhD7SYW/tHK37p2&#13;&#10;nsWMPF1fl1Tme1Wt7nuiTqv1xtw/AHDceZuXpXEW5Kj/DW4mfk1c/U0U72P1/vzaky2OTK6yOOeW&#13;&#10;/7X4t9eUmewm4DYu8Rt216hOuvPXe0DDYbXXW93funiwPnjHrdKtm7jj9r/S7Xd9nR3adp67prLb&#13;&#10;jrcWdH6u6mtwNJ6qynK7Lh7TnY1743cbCrn9yXcfz1zXP5byXHe2P/WtzLO2zqM69/7UxzW+2mqt&#13;&#10;AR9rUCa75+M5Dy5UhndNWAPs7DjKG9x54s7zpOs3qFD114bUnstLQAABBBBAAAEEEEAAAQQQQAAB&#13;&#10;BHqkABnSPfK2MigEEEAAAQQQQAABBBBAAAEEEEAAAQQQQKD7CYRmHtnxDGlvODF3zej6OmVizshU&#13;&#10;ZuZ+WVrjdlSmMiwLQkqxrEjqPfiSemVyvlqrTOjXG5ShmeGuBZ0R7VzGoNcvL8M5z80AzS9QBmtO&#13;&#10;jtoNuynPiYTWvq6uUb8rK7SWbnW1xpOZpf721H5593PXiZofFVXKqD7wJ7+yrp+3m+ZZrZshnMjV&#13;&#10;/c5t/PWL1gh+6Zc/tvPv+1j3tzbDSz3urIAykMvrNF8Kxh5pFV70Pa0lPU7TzklsXmr735n/mcW1&#13;&#10;ZfpLg0SG+tt3gOKaB5XJ/fxaPUe1UTcTvLPd5HoEEEAAAQQQQAABBBBAAAEEEEAAAQR8Fmh8Redz&#13;&#10;uzSHAAIIIIAAAggggAACCCCAAAIIIIAAAgggEDCBaEvrKLfHIRLRe+2cXKV+vtmgzNB5lcrwTCS8&#13;&#10;xWe9VVqVQeqt1RqJKsM1O0fRW8O5s33z+pWbq7Vb6xq0JnD1+g02vLb2K8ddI7in96s997w7nOvN&#13;&#10;pqSbMRxa86l1a/3gYRb752v+OY7WCC5bPt/2z33kXov/WqAM+ERWnpU7O9+sEtVk24JMzbeqj+dY&#13;&#10;+fJvv2px2uGHWzxsxkSLY/c9VPv12DhOUpnQlRuVOb0pU89XwtGI09dPa5YNAggggAACCCCAAAII&#13;&#10;IIAAAggggAACvgmQIe0bNQ0hgAACCCCAAAIIIIAAAggggAACCCCAAALBFggdcfhBXqJpsCUYPQII&#13;&#10;IIAAAggggAACCCCAAAIIIIAAAggggECXCpAh3aW8VI4AAggggAACCCCAAAIIIIAAAggggAACCCDg&#13;&#10;CaRlDWmvMiICCCCAAAIIIIAAAggggAACCCCAAAIIIIAAAi0JkCHdkgz7EUAAAQQQQAABBBBAAAEE&#13;&#10;EEAAAQQQQAABBNIqQIZ0WjmpDAEEEEAAAQQQQAABBBBAAAEEEEAAAQQQQKAlATKkW5JhPwIIIIAA&#13;&#10;AggggAACCCCAAAIIIIAAAggggEBaBciQTisnlSGAAAIIIIAAAggggAACCCCAAAIIIIAAAgi0JECG&#13;&#10;dEsy7EcAAQQQQAABBBBAAAEEEEAAAQQQQAABBBBIq8DWDOm01kdlCCCAAAIIIIAAAggggAACCCCA&#13;&#10;AAIIIIAAAghsV4AM6e2ysBMBBBBAAAEEEEAAAQQQQAABBBBAAAEEEEAg3QLRsjfXp7tO6kMAAQQQ&#13;&#10;QAABBBBAAAEEEEAAAQQQQAABBBBAoJkAGdLNSNiBAAIIIIAAAggggAACCCCAAAIIIIAAAggg0BUC&#13;&#10;0ZmzTuuKeqkTAQQQQAABBBBAAAEEEEAAAQQQQAABBBBAIMACT825t9noyZBuRsIOBBBAAAEEEEAA&#13;&#10;AQQQQAABBBBAAAEEEEAAga4Q4IV0V6hSJwIIIIAAAggggAACCCCAAAIIIIAAAggggEAzAV5INyNh&#13;&#10;BwIIIIAAAggggAACCCCAAAIIIIAAAggggEBXCES7otKdXmc427ow/ITpFsfHF1h89vGNFmO2ZYMA&#13;&#10;AggggAACCCCAAAIIIIAAAggggAACCCDgpwAZ0n5q0xYCCCCAAAIIIIAAAggggAACCCCAAAIIIBBg&#13;&#10;gZ6ZIR3KsFtaPLq/xX4bPrbI2/cAz/RODT1iV+fvMdni/rNKLA7oo3kWitdbuWLFCotv3vWuxRWV&#13;&#10;SYuOE7KYPXFvi8fPHmyx7LFnLD7zWqXFhG3ZdFYglF1gVQwYlW+x9tO1FktrvfvRWgvcr9aEOI4A&#13;&#10;AggggAACCCCAAAIIIIAAAgh0VIB3tB2V4zoEEEAAAQQQQAABBBBAAAEEEEAAAQQQQACBdglEnXCO&#13;&#10;M3L2YXbR/hNzLSof9D8flVFYt2G97V86932L77xdZrGhrQmHdjYbBHZNgVDvEuv4wafvZjF/wYcW&#13;&#10;X3h4k8XakP7QILdYv98pa5aJq4zbjF5Fdn5uWJnVTv9MK+uofWSTBoHIkIlWy2FnFVv84MZ1Ftub&#13;&#10;Ic39SsPNoAoEEEAAAQQQQAABBBBAAAEEEEAgRYAM6RQQiggggAACCCCAAAIIIIAAAggggAACCCCA&#13;&#10;AAJdI7A1tTPi5PRWZnR4xXvWypx/bLAYy8ix2GvyBIvTv6RM6ryGJ6z8/Pu1FkmUNgY2PVQgUtzH&#13;&#10;RlYU0lrPC57SmuSfrWvrqs86r+LVuVbPI0v1XNWvK7dyvIe67brD4n7tuveOniOAAAIIIIAAAggg&#13;&#10;gAACCCCAQHcXIEO6u98h+ocAAggggAACCCCAAAIIIIAAAggggAACCPQQAS1+6w4mWV1hnzavKrVY&#13;&#10;7yhuXK79mWOOtv1Tp/e1mPnBSot1bop0uNdIKx9yzh4Wh/bWWrneGrkNm7QW9eIn37Lj73xQZbFZ&#13;&#10;hmhIq1jnTxhnx6ceWmJx6DBlcnudTlQrw3TZP1604y+/X2Ox9YxtvYfP3WNvO//YMwZb3PLIMxaf&#13;&#10;n6fxev1K27iieVb/8CP3sjh1xkCLhdkWHCdebx8q1yhDfdGD86w8f21KJm5YFww6ZIodn3bAEIu9&#13;&#10;8yQdL9Paxp8+/bbtf+Mtrfkdax3Gzm/3Jl33K5pvTY+YqXHt5flkafzVK1bY8fmPKZP/oxXyahyW&#13;&#10;6zLshOl23l4Te1ksKvTmoc6sW7ta9TyqeTh/aUo9mf3s+EEXH2JxpHd/rOQ4e37vZPu0p1v21lpf&#13;&#10;fdujtufpRQ0WQ8WjLB77o6kWlWdtH21T//4LFh+4R89FbNuh7X/q7PyJFlu9075/pMXRi561+OAj&#13;&#10;my02zvd+4618woX6y4iK/3vMys9+3LSHofz+tn/SLK2tPXy0RlhcrLWxo96vuxJ6Lpfd+ZSd/+LC&#13;&#10;pt6dfr5auV9TL9T90l2wLtim/KknLT76rJ73ZNrvVzeZz9uGzCcEEEAAAQQQQAABBBBAAAEEEEBg&#13;&#10;pwt4r4x2ekfoAAIIIIAAAggggAACCCCAAAIIIIAAAggggEDPFvCSjVsZpTJUY40plMrE9TKfvYuT&#13;&#10;VRvt4ydPvmHxozKtMR2LaM3cgQcqR3GvM2bY8YpVz1lctNnLcdX78bxp+9n+E05RBnH9oo+t/M59&#13;&#10;qr+8SudHC1Wvs6ppxqWdvN2Nm3m91zQ7evSXVf+Wx9SPua8rU9IbpldFp8cVUsbokC8cblUeurcy&#13;&#10;aJf+WxnQb6xW/yMDR9nx/Y5TvwYUyqMxQzqkTN8BJxxm582cVmfxo8dftvjGBt2Rot0nWnmfUw6y&#13;&#10;GNqiTNBXl6hdT9sOdmqTpvvl+XzxUOvNIXupn0v++aqV39jsjvsA5STv880C2x++aa7F+RvcO+b6&#13;&#10;9BqtzN3ias2blx5aZ+fVZSpjddhhysCe+lXb7ZRd/5p9WOHOK6dBGcNv3SK3hSPV7lGnFNp5H98u&#13;&#10;78WN81ai9aVNM4iT5crofv5GzdsMN8N57NkHWD262+rDDreeT2fnzw4baf/BcNEgu2j8PpqvNa8q&#13;&#10;c/3VxXqOatw/nYjk6v7FVm5//nX6+erg/YpV6i80vOch7feru8zn9t9arkAAAQQQQAABBBBAAAEE&#13;&#10;EEAAAQS6TEBvFLuseipGAAEEEEAAAQQQQAABBBBAAAEEEEAAAQQQQEACO8yQDmUqA7nPnpPt7N0H&#13;&#10;K5dw4z+UQeqtHe1hJuuVGbnifUVvvxc3btFivCUTlHE6tJ+aX7RZmZNOVh87dcqxyrgMf6xM63//&#13;&#10;7TPbX52ylLJXb6sxrAzN3gcrM/XQo7SW84r7tIbua+9WWhWpmdFevZ0dV6hoqFW1595ZFkv//bzF&#13;&#10;l1+QkzescJnWPK51M6TtpM9tQkXDrDR1ujKuV9yt/r8xX5nSXqbnus9Ub8aoo+38PWeo3jeWaK1i&#13;&#10;V/tzNXfwY5ruV6hY45oyVfNj8+PPWYdefVkZrJ7P6qVaizj3BwfZ8cmHaFyLHlAGctP85K1Lcm/W&#13;&#10;eFcuUoZ0vaO4dosyrIeeV2L1lAxU5vyKJW4NSc2E6k1yrC+WWMLR/hp3f+kGr2dWTfNNQtdVbXDF&#13;&#10;I7pDte28AemaP807mK49yvDf/O5Sq3Dpcjm1tfbOPl9Od7tf3W0+t/VGcB4CCCCAAAIIIIAAAggg&#13;&#10;gAACCCDggwAZ0j4g0wQCCCCAAAIIIIAAAggggAACCCCAAAIIIICA4zTJkA6PO9BMTr8mlabWdqx9&#13;&#10;4RWLL73edO1V7+xwoTKbJx+nNYzH7FZkh/KU+OrUVylzMsvRe/D6DK153Hh9UV/72C9HmaTr31hj&#13;&#10;5Q5nRrsVR8bvY59mjVe9q+5/wsqvvKuMW+11T95O6Oy4In3cNY2daqv9o0+aZv5up8nt7or06Wf7&#13;&#10;i92M74wzT7DyWds9+3M763Ot4HE3tDbgz126o4/hNN2vqOtT5Mjlo08131Lzj5O1W6w7y9doAKOG&#13;&#10;9rZyTlgZ0spn3lGPdSxRXmYfqt3pn5vdvX8vk67507rMzjmjs8/Xzul1y60yn1u24QgCCCCAAAII&#13;&#10;IIAAAggggAACCCDQvd/EcX8QQAABBBBAAAEEEEAAAQQQQAABBBBAAAEEeoxAkwzp5PJ3bWBPPLLB&#13;&#10;Yn291iau3qKM1YbUlFWPIaI1eSd8VRnWU/JX2ZG3Hnzf4trNWps30me4lQ+YPda7smlMydwNpZSb&#13;&#10;ntz2UnKN1qBeGiqxi0adqIzpiWtftfKC1VrUt1lzaRpXKKxM8JAjwESiaWa4daINm1BIvz8IObof&#13;&#10;i+98ya5a2MpaxskGZYLXNBtgGxrd0Skp9aXrfu2oybQcS+g+NHa/Y7cjLV1pSyXpmj+NbXkDj3jz&#13;&#10;qfGIvx/S9Hz52+lu2NouNp+7oSBdQgABBBBAAAEEEEAAAQQQQAABHwXIkPYRm6YQQAABBBBAAAEE&#13;&#10;EEAAAQQQQAABBBBAAIEgCzTNkK6pNIuyNVpjt76tMhnKkB48UBeUPvGBfVg4X/V5idWh8kLbr/ze&#13;&#10;5pUnyjfZzo01Slkdvs8AK+cuXGGxo2tJJ7YoY3vefUusnk1fOdjiPt88wGLoVmUaz1+tTG4vgdRJ&#13;&#10;07jiZaXWTpUz2OLAYVlqd63WlG5sz/a2vIltWm8Hy5whFvsP1JWvzy+3slbobvn6dB9J1/2KbVJG&#13;&#10;vjeuQaO06Hh4TdO1tkPZvWwIwwdpftQt3GzlGm+CRdI9wjTXl1RHGzTNnIxcPX6t/VYoXfPHSeiJ&#13;&#10;rlTCvJPdP98GmBnSGtyxtk7EdLGk6flq1p2YnoS4owmRndHsjLbt6OD9Csx8bpsiZyGAAAIIIIAA&#13;&#10;AggggAACCCCAAAJNBFp7F9bkZAoIIIAAAggggAACCCCAAAIIIIAAAggggAACCHRUoEmGdEcrcWLK&#13;&#10;hF6nREtnyr4Trapxmz61uKFcmaHhoiIrKz/YcdxEzW3N1qmC9+YoE3jEF2bYsWPPVmbs/HeVSVte&#13;&#10;rVTOcG6uHc+pXG1x8SfKvW4p0TNUp0zlhXc+b+cnzz7c4vRzplus+e1rFpdscVNu0zSuxMblVu+C&#13;&#10;pRMs7vuF/S3OiCy0uLJCt6F44jArK4/ccSqstG2TLFWm+Nuvj7edM488VDFf9Sz6WJnS9Y5SQvP6&#13;&#10;KW5+famdt7G2JRk73P5Nuu5XqXzefVvjOuI4rUW+X2iB9emzzfLpv/8eVh6Vrczot+YqugnH7e+/&#13;&#10;31cktCb75jXKVA5N0XzYY2/dl7X1Odaj3No1Fj/5WE9IuuaPk9DzseY9PQfOMfLc73DN94+W6Xh4&#13;&#10;gJ435ak3n4dpY0vT85Xan3ipvkfKkyV2aMyscRY3vbrFYkOWvjfy6uS8eJHrbEc/t+no/QrKfP4c&#13;&#10;FR8RQAABBBBAAAEEEEAAAQQQQACBtgqE23oi5yGAAAIIIIAAAggggAACCCCAAAIIIIAAAggg0BmB&#13;&#10;NGVIK5d3/h3zrC9ZX1CG9B6zD1XZe+2dUC5r3WZlMK6scDORG0egcsW8V2zPY1XKmJ166AgrTz1t&#13;&#10;rEVvqeCku+b16he09vQSN0O61bWUG5RJvOhutVN0/sFW7/5nKpNy863KON7SkKZxJbQW8uK7XrR2&#13;&#10;Mk+aYnHyF/azONaRS9U6ZdDazq2bpKO1kr2yk1Rm7Zp/PGO7ntqsDNcp+02y8kH7ejJyrF2tzOPX&#13;&#10;3/MypBtrStOHNN0vd1yrHn7O+jW3eprFabNmWBydoQzi2lXKEH/zj+/a/oUb1L4VdomN7vP6OW9Z&#13;&#10;bz/qN9XihFO0lvnEmNYUX/O0O5/dDGknXfPHkVf5K69au3ML97a49yH6C4EjjrTi1omnflav018k&#13;&#10;bKiQv3s0fSGWpucrpUfJMs2TVx/qZ0cOOlrfRwd9zX2eGvQ8rnKdP3EzpFOq2Vrs4P0KzHxuLsYe&#13;&#10;BBBAAAEEEEAAAQQQQAABBBBAoDUB71Vxa+dxHAEEEEAAAQQQQAABBBBAAAEEEEAAAQQQQACBTgmE&#13;&#10;fnDSpV2U/tipfgXy4ugIZcye/M1BNv6lv3vC4hsrW835DqQXg24qwPxp6kEJAQQQQAABBBBAAAEE&#13;&#10;EEAAAQQQQGDnCjw1595mHSBDuhkJOxBAAAEEEEAAAQQQQAABBBBAAAEEEEAAAQS6QiA9a0h3Rc96&#13;&#10;Up2hDBtN3+kjLfaqLrNYUak1fcMFvaw88kgdzy79xMrL1pMZbRBB3zB/gj4DGD8CCCCAAAIIIIAA&#13;&#10;AggggAACCCDQYwTIkO4xt5KBIIAAAggggAACCCCAAAIIIIAAAggggAAC3VuADGk/7k8o01opGlVi&#13;&#10;cerkQotZ3q8DEnVWLl38scW5jy2wuLHeApugCzB/gj4DGD8CCCCAAAIIIIAAAggggAACCCDQYwS8&#13;&#10;V6I9ZkAMBAEEEEAAAQQQQAABBBBAAAEEEEAAAQQQQKB7CpAh7cd9SVRZK0vumaPoR5u00XMEmD89&#13;&#10;514yEgQQQAABBBBAAAEEEEAAAQQQQCDgAmRIB3wCMHwEEEAAAQQQQAABBBBAAAEEEEAAAQQQQMAv&#13;&#10;AV5I+yVNOwgggAACCCCAAAIIIIAAAggggAACCCCAQMAFeCEd8AnA8BFAAAEEEEAAAQQQQAABBBBA&#13;&#10;AAEEEEAAAb8EeCHtlzTtIIAAAggggAACCCCAAAIIIIAAAggggAACARfghXTAJwDDRwABBBBAAAEE&#13;&#10;EEAAAQQQQAABBBBAAAEE/BLghbRf0rSDAAIIIIAAAggggAACCCCAAAIIIIAAAggEXIAX0gGfAAwf&#13;&#10;AQQQQAABBBBAAAEEEEAAAQQQQAABBBDwS4AX0n5J0w4CCCCAAAIIIIAAAggggAACCCCAAAIIIBBw&#13;&#10;AV5IB3wCMHwEEEAAAQQQQAABBBBAAAEEEEAAAQQQQMAvAV5I+yVNOwgggAACCCCAAAIIIIAAAggg&#13;&#10;gAACCCCAQMAFeCEd8AnA8BFAAAEEEEAAAQQQQAABBBBAAAEEEEAAAb8EeCHtlzTtIIAAAggggAAC&#13;&#10;CCCAAAIIIIAAAggggAACARfghXTAJwDDRwABBBBAAAEEEEAAAQQQQAABBBBAAAEE/BLghbRf0rSD&#13;&#10;AAIIIIAAAggggAACCCCAAAIIIIAAAggEXIAX0gGfAAwfAQQQQAABBBBAAAEEEEAAAQQQQAABBBDw&#13;&#10;S4AX0n5J0w4CCCCAAAIIIIAAAggggAACCCCAAAIIIBBwAV5IB3wCMHwEEEAAAQQQQAABBBBAAAEE&#13;&#10;EEAAAQQQQMAvAV5I+yVNOwgggAACCCCAAAIIIIAAAggggAACCCCAQMAFeCEd8AnA8BFAAAEEEEAA&#13;&#10;AQQQQAABBBBAAAEEEEAAAb8EeCHtlzTtIIAAAggggAACCCCAAAIIIIAAAggggAACARfghXTAJwDD&#13;&#10;RwABBBBAAAEEEEAAAQQQQAABBBBAAAEE/BLghbRf0rSDAAIIIIAAAggggAACCCCAAAIIIIAAAggE&#13;&#10;XIAX0gGfAAwfAQQQQAABBBBAAAEEEEAAAQQQQAABBBDwS4AX0n5J0w4CCCCAAAIIIIAAAggggAAC&#13;&#10;CCCAAAIIIBBwAV5IB3wCMHwEEEAAAQQQQAABBBBAAAEEEEAAAQQQQMAvAV5I+yVNOwgggAACCCCA&#13;&#10;AAIIIIAAAggggAACCCCAQMAFeCEd8AnA8BFAAAEEEEAAAQQQQAABBBBAAAEEEEAAAb8EeCHtlzTt&#13;&#10;IIAAAggggAACCCCAAAIIIIAAAggggAACARfghXTAJwDDRwABBBBAAAEEEEAAAQQQQAABBBBAAAEE&#13;&#10;/BLghbRf0rSDAAIIIIAAAggggAACCCCAAAIIIIAAAggEXIAX0gGfAAwfAQQQQAABBBBAAAEEEEAA&#13;&#10;AQQQQAABBBDwS4AX0n5J0w4CCCCAAAIIIIAAAggggAACCCCAAAIIIBBwAV5IB3wCMHwEEEAAAQQQ&#13;&#10;QAABBBBAAAEEEEAAAQQQQMAvAV5I+yVNOwgggAACCCCAAAIIIIAAAggggAACCCCAQMAFeCEd8AnA&#13;&#10;8BFAAAEEEEAAAQQQQAABBBBAAAEEEEAAAb8EeCHtlzTtIIAAAggggAACCCCAAAIIIIAAAggggAAC&#13;&#10;ARfghXTAJwDDRwABBBBAAAEEEEAAAQQQQAABBBBAAAEE/BLghbRf0rSDAAIIIIAAAggggAACCCCA&#13;&#10;AAIIIIAAAggEXIAX0gGfAAwfAQQQQAABBBBAAAEEEEAAAQQQQAABBBDwS4AX0n5J0w4CCCCAAAII&#13;&#10;IIAAAggggAACCCCAAAIIIBBwAV5IB3wCMHwEEEAAAQQQQAABBBBAAAEEEEAAAQQQQMAvAV5I+yVN&#13;&#10;OwgggAACCCCAAAIIIIAAAggggAACCCCAQMAFeCEd8AnA8BFAAAEEEEAAAQQQQAABBBBAAAEEEEAA&#13;&#10;Ab8EeCHtlzTtIIAAAggggAACCCCAAAIIIIAAAggggAACARfghXTAJwDDRwABBBBAAAEEEEAAAQQQ&#13;&#10;QAABBBBAAAEE/BLghbRf0rSDAAIIIIAAAggggAACCCCAAAIIIIAAAggEXIAX0gGfAAwfAQQQQAAB&#13;&#10;BBBAAAEEEEAAAQQQQAABBBDwS4AX0n5J0w4CCCCAAAIIIIAAAggggAACCCCAAAIIIBBwAV5IB3wC&#13;&#10;MHwEEEAAAQQQQAABBBBAAAEEEEAAAQQQQMAvAV5I+yVNOwgggAACCCCAAAIIIIAAAggggAACCCCA&#13;&#10;QMAFeCEd8AnA8BFAAAEEEEAAAQQQQAABBBBAAAEEEEAAAb8EeCHtlzTtIIAAAggggAACCCCAAAII&#13;&#10;IIAAAggggAACARfghXTAJwDDRwABBBBAAAEEEEAAAQQQQAABBBBAAAEE/BLghbRf0rSDAAIIIIAA&#13;&#10;AggggAACCCCAAAIIIIAAAggEXIAX0gGfAAwfAQQQQAABBBBAAAEEEEAAAQQQQAABBBDwS4AX0n5J&#13;&#10;0w4CCCCAAAIIIIAAAggggAACCCCAAAIIIBBwAV5IB3wCMHwEEEAAAQQQQAABBBBAAAEEEEAAAQQQ&#13;&#10;QMAvAV5I+yVNOwgggAACCCCAAAIIIIAAAggggAACCCCAQMAFeCEd8AnA8BFAAAEEEEAAAQQQQAAB&#13;&#10;BBBAAAEEEEAAAb8EeCHtlzTtIIAAAggggAACCCCAAAIIIIAAAggggAACARfghXTAJwDDRwABBBBA&#13;&#10;AAEEEEAAAQQQQAABBBBAAAEE/BLghbRf0rSDAAIIIIAAAggggAACCCCAAAIIIIAAAggEXIAX0gGf&#13;&#10;AAwfAQQQQAABBBBAAAEEEEAAAQQQQAABBBDwS4AX0n5J0w4CCCCAAAIIIIAAAggggAACCCCAAAII&#13;&#10;IBBwAV5IB3wCMHwEEEAAAQQQQAABBBBAAAEEEEAAAQQQQMAvAV5I+yVNOwgggAACCCCAAAIIIIAA&#13;&#10;AggggAACCCCAQMAFeCEd8AnA8BFAAAEEEEAAAQQQQAABBBBAAAEEEEAAAb8EeCHtlzTtIIAAAggg&#13;&#10;gAACCCCAAAIIIIAAAggggAACARfghXTAJwDDRwABBBBAAAEEEEAAAQQQQAABBBBAAAEE/BLghbRf&#13;&#10;0rSDAAIIIIAAAggggAACCCCAAAIIIIAAAggEXIAX0gGfAAwfAQQQQAABBBBAAAEEEEAAAQQQQAAB&#13;&#10;BBDwS4AX0n5J0w4CCCCAAAIIIIAAAggggAACCCCAAAIIIBBwAV5IB3wCMHwEEEAAAQQQQAABBBBA&#13;&#10;AAEEEEAAAQQQQMAvAV5I+yVNOwgggAACCCCAAAIIIIAAAggggAACCCCAQMAFeCEd8AnA8BFAAAEE&#13;&#10;EEAAAQQQQAABBBBAAAEEEEAAAb8EeCHtlzTtIIAAAggggAACCCCAAAIIIIAAAggggAACARfghXTA&#13;&#10;JwDDRwABBBBAAAEEEEAAAQQQQAABBBBAAAEE/BLghbRf0rSDAAIIIIAAAggggAACCCCAAAIIIIAA&#13;&#10;AggEXIAX0gGfAAwfAQQQQAABBBBAAAEEEEAAAQQQQAABBBDwS4AX0n5J0w4CCCCAAAIIIIAAAggg&#13;&#10;gAACCCCAAAIIIBBwAV5IB3wCMHwEEEAAAQQQQAABBBBAAAEEEEAAAQQQQMAvAV5I+yVNOwgggAAC&#13;&#10;CCCAAAIIIIAAAggggAACCCCAQMAFeCEd8AnA8BFAAAEEEEAAAQQQQAABBBBAAAEEEEAAAb8EeCHt&#13;&#10;lzTtIIAAAggggAACCCCAAAIIIIAAAggggAACARfghXTAJwDDRwABBBBAAAEEEEAAAQQQQAABBBBA&#13;&#10;AAEE/BLghbRf0rSDAAIIIIAAAggggAACCCCAAAIIIIAAAggEXIAX0gGfAAwfAQQQQAABBBBAAAEE&#13;&#10;EEAAAQQQQAABBBDwS4AX0n5J0w4CCCCAAAIIIIAAAggggAACCCCAAAIIIBBwAV5IB3wCMHwEEEAA&#13;&#10;AQQQQAABBBBAAAEEEEAAAQQQQMAvAV5I+yVNOwgggAACCCCAAAIIIIAAAggggAACCCCAQMAFeCEd&#13;&#10;8AnA8BFAAAEEEEAAAQQQQAABBBBAAAEEEEAAAb8EeCHtlzTtIIAAAggggAACCCCAAAIIIIAAAggg&#13;&#10;gAACARfghXTAJwDDRwABBBBAAAEEEEAAAQQQQAABBBBAAAEE/BLghbRf0rSDAAIIIIAAAggggAAC&#13;&#10;CCCAAAIIIIAAAggEXIAX0gGfAAwfAQQQQAABBBBAAAEEEEAAAQQQQAABBBDwS4AX0n5J0w4CCCCA&#13;&#10;AAIIIIAAAggggAACCCCAAAIIIBBwAV5IB3wCMHwEEEAAAQQQQAABBBBAAAEEEEAAAQQQQMAvAV5I&#13;&#10;+yVNOwgggAACCCCAAAIIIIAAAggggAACCCCAQMAFeCEd8AnA8BFAAAEEEEAAAQQQQAABBBBAAAEE&#13;&#10;EEAAAb8EeCHtlzTtIIAAAggggAACCCCAAAIIIIAAAggggAACARfghXTAJwDDRwABBBBAAAEEEEAA&#13;&#10;AQQQQAABBBBAAAEE/BLghbRf0rSDAAIIIIAAAggggAACCCCAAAIIIIAAAggEXIAX0gGfAAwfAQQQ&#13;&#10;QAABBBBAAAEEEEAAAQQQQAABBBDwS4AX0n5J0w4CCCCAAAIIIIAAAggggAACCCCAAAIIIBBwAV5I&#13;&#10;B3wCMHwEEEAAAQQQQAABBBBAAAEEEEAAAQQQQMAvAV5I+yVNOwgggAACCCCAAAIIIIAAAggggAAC&#13;&#10;CCCAQMAFeCEd8AnA8BFAAAEEEEAAAQQQQAABBBBAAAEEEEAAAb8EeCHtlzTtIIAAAggggAACCCCA&#13;&#10;AAIIIIAAAggggAACARfghXTAJwDDRwABBBBAAAEEEEAAAQQQQAABBBBAAAEE/BLghbRf0rSDAAII&#13;&#10;IIAAAggggAACCCCAAAIIIIAAAggEXIAX0gGfAAwfAQQQQAABBBBAAAEEEEAAAQQQQAABBBDwS4AX&#13;&#10;0n5J0w4CCCCAAAIIIIAAAggggAACCCCAAAIIIBBwAV5IB3wCMHwEEEAAAQQQQAABBBBAAAEEEEAA&#13;&#10;AQQQQMAvAV5I+yVNOwgggAACCCCAAAIIIIAAAggggAACCCCAQMAFeCEd8AnA8BFAAAEEEEAAAQQQ&#13;&#10;QAABBBBAAAEEEEAAAb8EeCHtlzTtIIAAAggggAACCCCAAAIIIIAAAggggAACARfghXTAJwDDRwAB&#13;&#10;BBBAAAEEEEAAAQQQQAABBBBAAAEE/BLghbRf0rSDAAIIIIAAAggggAACCCCAAAIIIIAAAggEXIAX&#13;&#10;0gGfAAwfAQQQQAABBBBAAAEEEEAAAQQQQAABBBDwS4AX0n5J0w4CCCCAAAIIIIAAAggggAACCCCA&#13;&#10;AAIIIBBwAV5IB3wCMHwEEEAAAQQQQAABBBBAAAEEEEAAAQQQQMAvAV5I+yVNOwgggAACCCCAAAII&#13;&#10;IIAAAggggAACCCCAQMAFeCEd8AnA8BFAAAEEEEAAAQQQQAABBBBAAAEEEEAAAb8EeCHtlzTtIIAA&#13;&#10;AggggAACCCCAAAIIIIAAAggggAACARfghXTAJwDDRwABBBBAAAEEEEAAAQQQQAABBBBAAAEE/BLg&#13;&#10;hbRf0rSDAAIIIIAAAggggAACCCCAAAIIIIAAAggEXIAX0gGfAAwfAQQQQAABBBBAAAEEEEAAAQQQ&#13;&#10;QAABBBDwS4AX0n5J0w4CCCCAAAIIIIAAAggggAACCCCAAAIIIBBwAV5IB3wCMHwEEEAAAQQQQAAB&#13;&#10;BBBAAAEEEEAAAQQQQMAvAV5I+yVNOwgggAACCCCAAAIIIIAAAggggAACCCCAQMAFeCEd8AnA8BFA&#13;&#10;AAEEEEAAAQQQQAABBBBAAAEEEEAAAb8EeCHtlzTtIIAAAggggAACCCCAAAIIIIAAAggggAACARfg&#13;&#10;hXTAJwDDRwABBBBAAAEEEEAAAQQQQAABBBBAAAEE/BLghbRf0rSDAAIIIIAAAggggAACCCCAAAII&#13;&#10;IIAAAggEXIAX0gGfAAwfAQQQQAABBBBAAAEEEEAAAQQQQAABBBDwSyDqV0O0gwACCCDQdoGzr/lS&#13;&#10;20/mzMAIzD7rGzbWu+74Q2DGzEARQAABBHZ9AX5+7fr3cFcYwd8ufmBX6CZ9RAABBBDYKkCGNNMA&#13;&#10;AQQQQAABBBBAAAEEEEAAAQQQQAABBBBAwBcBXkj7wkwjCCCAAAIIIIAAAggggAACCCCAAAIIIIAA&#13;&#10;AryQZg4ggAACCCCAAAIIIIAAAggggAACCCCAAAII+CLAC2lfmGkEAQQQQAABBBBAAAEEEEAAAQQQ&#13;&#10;QAABBBBAgBfSzAEEEEAAAQQQQAABBBBAAAEEEEAAAQQQQAABXwSivrRCIwgggAACCCCAQHcVqFxm&#13;&#10;PUvMW2ExNP0AxYL2/t6+3q5L/vs3FhtuelTl5RUWnYwii6E9jrEYvekHFsN9vXYSOu+Zn1qsP/8F&#13;&#10;i6FL7rKY8ZVhOs62mwlw37vZDdlxdzr9vPOc7hiYowgggAACCCCAQOsC3v8BtX4mZyCAAAIIIIAA&#13;&#10;AggggAACCCCAAAIIIIAAAggg0AkBMqQ7gcelCCCAAAII9GiB+HobXuL8r1qMPbPWYrJx0Pq9dmjU&#13;&#10;dNsTPucxUqnMAABAAElEQVRCi5GTdrMYCjWe2L0/fHir9S/27UUWI//aV7G9GdIrH1Y931dGs3PE&#13;&#10;d60cvWJPi6GEmym9JqZys/qVeZlctcSOJ+Pu+Z+WWdlxdtUMaXfGLH3axhG74U8W43MXa1yxLIuh&#13;&#10;cXIPf0uZ49Gjhuh4d99y37v7HWrav04/7z31OW3KRAkBBBBAAAEEEOhKATKku1KXuhFAAAEEEEAA&#13;&#10;AQQQQAABBBBAAAEEEEAAAQQaBciQbqTgAwIIIIAAAgg0FXDXxl3hZkbv8X07nPHTaTqtdqPiHGW8&#13;&#10;NlzyNSsns/5hMePYvjoelO3q92ykieRwi9Hzz7QYGZPRRgH9syw0+492fubeylB3dhvdxuu76Wmf&#13;&#10;3mMdqz/5eovJYVpDO3LVeVYOF9Zo/7uvWkxUbcvBtx3dfcN97+53KM3966HPaZqVqA4BBBBAAAEE&#13;&#10;ENiRABnSO9LhGAIIIIAAAggggAACCCCAAAIIIIAAAggggEDaBMiQThslFSGAAAIIINDDBYpLbICh&#13;&#10;SRMUveHuOcI+RV/5gsXYfe9YTB4z02LjWtJ1K60c/+01in9/RedVuRmHexxt5cglWkM4smehlZtt&#13;&#10;yj+wXfGrrlV8coHFpBK6HSeab+XQ3l+zmHHrf6uspYodp/pNKzcceq5Fb2lnK2zdxI7Vmtha6dnb&#13;&#10;6zih7z5khcxvjdTO1uo5IbWeiF0XvvV5ixmHqJ/Omvut3HD41Ra1Qq19tE3oWDdj+oZ9tu3c3qfV&#13;&#10;ykxvOOFyO5o84fcWM36qtZlDXhrC0jttf/1Jv7XoXHivxcyvlqicrm18ndWUuPImi8lep1rMuPvH&#13;&#10;FsMFKYuMH+befzu6nU1n5098g1WauPpSi7Gn3XmzvsptzF0TfexhVo5cdpniPsXucTd0t/vu9a5u&#13;&#10;lX1K3KLnK3bvy1ZOVrgnZBTZh9C4vS1GfqH5FhmbqRPqPrIYO+YMi4lD/mYx82e767i3XfpX+1R/&#13;&#10;7B8shv74rMWMg/K8MxQ3vW4xdrPmW/I1PbeJ1aU6HndPjwywD+Hfah5mHKZ+ukcdZ9Uj9rHh67+y&#13;&#10;mFjh3S+dERo+wz6EL/ypxehRg3XA27Z2v9r6vKfrOfX61V3ms9cfIgIIIIAAAggg4KOA978mPjZJ&#13;&#10;UwgggAACCCCAAAIIIIAAAggggAACCCCAAAJBFFBKUhBHzpgRQAABBBBAID0CITfDMsOtLp6yBnBC&#13;&#10;GZGJy79mJ8QeVeZz+EfKeIwOq7T9ib/doOOzl1l0Hv2Lxcgot36n2srJ675rMfbceIvRa5WpGR6S&#13;&#10;reOlqxU39LcYSv3XTs5kXXe/Mp6Tb6ofDZcttf2R39+kOMy70M3k7TPU9jdu2l2PmwcwOLexCvvQ&#13;&#10;X5nBGf+cZsVk/UqL8fPOt5iwbRs2g0+wkzJ+9YbF+v+nTPPYtAe0f2a5xfhFGl9yyo+snDm7xGLa&#13;&#10;N5tesypj8xoshi4+y2KzzOjWGk7X/EkoszbxqnySxWdby9Er3Qzy2uVWTtx6vcXYtzSPQ0+pHO7l&#13;&#10;3r/udt8TZer3lV+12PCQ5lf4omutHJ2o5835WPMgdu2LOn+d7ktjhrTtTeNmrdvO/a9YpaHZF1mM&#13;&#10;HlCicp7rWap5GZqcb/ubbXrtabsiF/xCcWAfndKw1mLytqstxi7QfA7Nuc3KkaH6iwSn3ferhec9&#13;&#10;Xc9pd5vPpsUGAQQQQAABBBDwV8D9l6C/jdIaAggggAACCCCAAAIIIIAAAggggAACCCCAQPAEvNSf&#13;&#10;4I2cESOAAAK7sMDss76xC/eervcYgRqtEZx8/Dc2pNhCZSSGfzrZyo1rR69+Uscf2aT9F99mMePs&#13;&#10;phnH4b21lqwz61t2PP7nDy1Grp5q0UkqozO51l0Ut9dY2x/aT2vihor1e/aQs4fOb2kbytZ1I0Yq&#13;&#10;rilQdLTIdMjbP9JL+W6honTVE1H7zii3Hw1uvoC35nULzTff7V536MV2KPp1rdnbcOkFVo69oAzz&#13;&#10;+DKtuZvx+Mm2v1kGefOKO7Zn3cd2XdLRmsDhSW5ma3trW5Om+ZPSbmioHMKH7GdHQo5ieMhyK8e/&#13;&#10;rDW5E4tqrRze181s7273fe1T6u9D7vN1kf6yIOO/R9j+xs3Ahfp47UuNu/z54K4JffxJ1lxkip6/&#13;&#10;Nredq+c0fIzituv0PeMM2Wi74s/dYDGxpMZiZKibcd3d7ld3m8/bQH35xL9ffGHusY3cdccfeuzY&#13;&#10;GBgCCCAQNAH3/1yCNmzGiwACCCCAAAIIIIAAAggggAACCCCAAAIIIOC3ABnSfovTHgIIIJBGATJF&#13;&#10;0oi5C1S10zPLXviOKdVPSMXqazvC/60MxeiXBzc5Ibn8TSsnnSEWI9O1tnOTk/5TKJhou8Lj9fvy&#13;&#10;+IfzrZyMKUM6FNVauOEffl/nnfNLiw37/9ti6LgTLUZO/7KOTx2g/e6SsFYIwiaUp/F/91cWoy+e&#13;&#10;ajH2uDLYQ1fdquOD3DV2rZT+TTLsttfJqtM2f9raj/672ZlhR2tOJytjbb1y55y3/HVrN+EMshjd&#13;&#10;X3HndKYLWl2vNahj1/5e43zZzbyv1IMd6q2M66Tj3qe6Nq+63gWdbb3KoM9n/t3S+hzhjOYCO/3f&#13;&#10;P827xB4EEEAAgU4KkCHdSUAuRwABBBBAAAEEEEAAAQQQQAABBBBAAAEEEGibABnSbXPiLAQQQAAB&#13;&#10;BBCY8iMzyLjcXbM5p1gmQ5QhHWo14TbZSUM31XncGerHM0daTD79uMX4w48onqk1dGMH/9DKmTef&#13;&#10;bjGUvaumSnfMLbnqNRt3Qksib/0ct3LywacVTzjTYijTQto3oT4lqt8ps5j8uFRtTMtRbPe2Yw7t&#13;&#10;bsbN7PauS+60hNu2jTcZ1311HPcBbPU59EaWGt3nw0tXadjJmeENy6yD8W+ep7jpCIvRq7QmeniY&#13;&#10;5lFyuf5CInb+HXZ8523adr+29a+952+7sl2fus18blevORkBBBBAAAEEeriA90/OHj5MhocAAggg&#13;&#10;gAACCCCAAAIIIIAAAggggAACCCCwswXIkN7Zd4D2EUAAAQQQ2FUECodaT0Pjxii2sd+h4dPc85+2&#13;&#10;mHx9va4cr/oaq6lYYB8THyklNXTYJCuHWvrXSmY/HT/26xajx37VovO61k6u/+qvrRx75TiLGYdr&#13;&#10;DWqd9LltppexW2s7kzU+ZS5+rgtNPoYzrOhlLidLq5scbrVQ8Y6dEj9P40/ud4WVM7+9zmLstBst&#13;&#10;NvxJme6Z5423cto3ffexKsNu9bG/3mPl5InKcA3ltS1jPW3zpyHtI0xvhR2876GBE6wfIed5i4n3&#13;&#10;N1uMjB1osc0bd432kPuYJJcotT6Z2MuqCPmdxlL7mbWb0JLRTuj751s5MnNYkyGF+i+zsjebWn16&#13;&#10;0/W8d/R+pev7sLvP5yZ3iQICCCCAAAIIINBUwO9/WjZtnRICCCCAAAIIIIAAAggggAACCCCAAAII&#13;&#10;IIBAYARayjkKDAADRQABBBBAAIEuFhh0tDUQPenPFhuu+47FWOJbFsPDqiwm71BGb7xidytHz1G0&#13;&#10;wn82yQr7mLhZ5yX6zLByeOIQi05E9TivLLJy0sm1GCpSxrFO2s52yBSdF3bXoL75diuHZytD26la&#13;&#10;beVk3kEWIwcPsNhlm0gvqzo0oUhNPP5Hi7EHlQMazt1o5WS+25+D+uu8RJnFxPVa6ztedYKVM645&#13;&#10;3mKoV8xi9PtzLdZff4nF+GF3W4xMzLaYtk1UGfCRy85SO2dqjd/62VusHP36kRZDfZTTmvzkHSsn&#13;&#10;M9TvyGw3Ez9d88dq78abjt73kmNsUJF93Hly5QVWjtWfYzHcXxn2yWe01rKXQexlFDeKRLQWfPi4&#13;&#10;cdr1q5tUz+/1/ESm9dH+xQsttliPzur8NkvzJ1yiqmJ3/8E+xEecbDHU3138fI33vOu8Vrfpet47&#13;&#10;er+CMp9bvRGcgAACCCCAAAJBFiBDOsh3n7EjgAACCCCAAAIIIIAAAggggAACCCCAAAI+CpAh7SM2&#13;&#10;TSGAAAIIIBBIgXCxDTt8+W0WM4qvshi72c3krXV/Pz5JmdSRO35oxyOjUjKbE/W234lrDerE7y+1&#13;&#10;cnxLXPu97UBlVod/qAzP6F453pHtxwFuBveVb9nxhhtvVfyG1rJ2spWBHf72nrY/7GZIN8sw3X7t&#13;&#10;HdirzO7w+T+xayOf/sJi/LLvKWZqbeDwt/ewcvggraXtvKt+x+5XvyN/vlDHe3n5B8ooDc3+me2P&#13;&#10;PHiqxdjlD+q8u2dbbHHNbjvano0rNE39zrhHjvEb77RK4j9+3GJjpu0A3bfQfx2lRrwD6Zo/7en6&#13;&#10;Tjm3vfddmfGhiFwjN/9evb78Wouxn19kMe5o/ofGKPPecdz70mwC63kLnXWDXZex/nLV8+dLLTbc&#13;&#10;YmHr5V59021HuF8X/e9E5iirP3LLNRaTV2p+x8//p8pK+HeciPt8D5ui8/u20p+0Pe8dvF+Bmc92&#13;&#10;O9gggAACCCCAAALbFfD+D2W7B9mJAAIIIIAAAggggAACCCCAAAIIIIAAAggggEC6BEI/OOlSL/8k&#13;&#10;XXVSDwIIIIBAJwXOvuZLO6xh9lnfsON33aE1NXd4Mgd7jAD3vcfcSgaCgP8C7+gvE+q+8qK1Hbnv&#13;&#10;UYvR3bP87wstBk6An1+Bu+VpHXBb58/fLn4gre1SGQIIIIBAegSemnNvs4rIkG5Gwg4EEEAAAQQQ&#13;&#10;QAABBBBAAAEEEEAAAQQQQACBrhBoZZG1rmiSOhFAAAEEEEAAAQQQQCAtAslKqyZx38Oqrmi0Yl83&#13;&#10;83nDfB3/rXt88BlWDo8hM1pQbBFAAAEEEEAAAQT8FiBD2m9x2kMAAQQQQAABBBBAAAEEEEAAAQQQ&#13;&#10;QAABBAIqQIZ0QG88w0YAAQQQQAABBBDoAQLxMg1i3iMWY3M+tZiMu2OL9rIP4QPOtphxyTdVznGP&#13;&#10;ExBAAAEEEEAAAQQQ8FmADGmfwWkOAQQQQAABBBBAAAEEEEAAAQQQQAABBBAIqgAZ0kG984wbAQQQ&#13;&#10;QGCXE7jrjj/scn2mwwgg0MUC0SHWQPjGBy1mdnFzVI9ARwT4+dURNa5pr8CTK59q7yXbPf+ooTO3&#13;&#10;u5+dCCCAAALpEyBDOn2W1IQAAggggAACCCCAAAIIIIAAAggggAACCCCwAwFeSO8Ah0MIIIAAAggg&#13;&#10;gAACCCCAAAIIIIAAAggggAAC6RPghXT6LKkJAQQQQAABBBBAAAEEEEAAAQQQQAABBBBAYAcCvJDe&#13;&#10;AQ6HEEAAAQQQQAABBBBAAAEEEEAAAQQQQAABBNInwAvp9FlSEwIIIIAAAggggAACCCCAAAIIIIAA&#13;&#10;AggggMAOBKI7OMYhBBBAAAEEENgFBZKb5lqvL/ve3RaXpYwhZ98Lbc8t542zmJ1yvKuLiZq11sRH&#13;&#10;CzZYLJgwyeKwXH5P3tX2Hau/wS5bP+9hi3++/1WLC9ZVW0xG8ywOGD3d4pnfOc3i1KKQxZ67SdjQ&#13;&#10;yt+63eKlv3nf4qCzLrH4wyP7WWzpH9vd/Tm1zvfITWfnc+fue48k7cJBdf7nBferC28PVSOAAAII&#13;&#10;INBhAf7Pr8N0XIgAAggggAACCCCAAAIIIIAAAggggAACCCDQHoGWkjbaUwfnIoAAAggERiBpI61b&#13;&#10;9abFB+953OLzHyjjtSqhjMjcAcq8PfDks+z47P37WuSHjjF0+SZUvLe18d1rxlisa1Am8nM3/97K&#13;&#10;L3Z5D3bcQP2nmjc33rTCTjzxlxMskiG9Y7eddTSx4WVr+pbfPWNx49QvWvzOf422WJiosbh5U9zi&#13;&#10;4Nyenhltw9y60fdhzcbVGn/CzRhfXWnlpKMMae/s1Njdn9PU/vaUcufnc+fue09x9Gscnf95wf3y&#13;&#10;617RDgIIIIAAAu0RIEO6PVqciwACCCCAAAIIIIAAAggggAACCCCAAAIIINBhAZLVOkzHhQgggEDw&#13;&#10;BOpXP22Dvu4nD1j8ZOD+Fk//9hkWR+fWW1z3yXyLK7MyLEZsy8Y3gYi7pu9QRSemO1CU6VsPaKgH&#13;&#10;CdRvXGKjWZ3sb/HYLx9pccaQoP8zUs/VgJkXmMcN40ot5gwdbFHffvZx+xue0+27dPHezs/nTt73&#13;&#10;Lh4f1acKcL9SRSgjgAACCCDQHQTIkO4Od4E+IIAAAggggAACCCCAAAIIIIAAAggggAACARAIempL&#13;&#10;AG4xQ0QAAQTSIJDYYpW8dtvDFhflH2Lx0suUGT0xZc3YcZP22HGj8TI7/sHj91q8Z87bFj8r11qP&#13;&#10;Gb1HW/mgk2dbnH3wEIvZ3tK0CV3/5h1/sf33vfWZxTVbai0mHP2+tWDYnlY+7uwzLR4/Pt+iV40V&#13;&#10;/rPpbH/cipLlH9mnx+9XJvnrC5ZaedVGrSlbl3BPDPeyDzO+9xOL39lLmcxev+IbtWbvb665z46/&#13;&#10;vd4bl67PGaA1lw899Szbcdr0PhZbzcjU5f5vaz+2Nn93/g0WX9FSu439uPeH59lnzYbG3c7AU66w&#13;&#10;wnUnDbQY3vKKxZ+ff7vF8pMvt3jdSYMsNv6jJrHZyk/97GKLt0W/avGWnyijv5fjzp+//dH23/P6&#13;&#10;ZxbXVjRYdBylkvcdN93KJ84+xeJhI3MtNvttfprmj9t454O7ZvjrD95jdd37jP5iYW2tMgWLR+9j&#13;&#10;+0888zSLM8ekjKuV+/Xgj3W/HmzsqUT2+P6NtudHU3Iaj6TjQ8Pyf1o11//6SYvzN9ZZzOo/3uKM&#13;&#10;3eIWP5i32GJl0WSLp5x/rsXjR2ZbTNfzldw01+q77Ht3W1xm222bnH0vtMIt52ktfbW+7Xi3/5TU&#13;&#10;c7D+HXnf+6i+j95ZoudK+o4TyVcm+L5fO9+G9M0ZxRYbn4/OzsN0fc+naT6n/b43bDSvNx5yn9Nn&#13;&#10;P7TyGu/7MaqfC/2HjbX9R557jsXjhrnfdA3LrXz3D35h8aUpP7Z409dGWtS3mOPE1jxh5Yt/qLX7&#13;&#10;B/zgV1a+aI+mM7Pb/Pxq5X619edFJN3PaXeZz3b3Prdxf969/Ltrbeet7+jfOUf96AdWnj1O38fe&#13;&#10;99/nruQjAggggAACO1Wg8d+MO7UXNI4AAggggAACCCCAAAIIIIAAAggggAACCCDQ4wUak4l6/EgZ&#13;&#10;IAIIIIBAhwUSZQvt2mcWKhNx+JkzrTw+JTO61QaSNXbKwjuvs3jtC4UWZ535bYtnD1aG9Op5yuS6&#13;&#10;48832f543ystnjvJzfRJqJ6V8xfZ/lX56s+3/muilQvq11t86x/3Wvy7EnOdwTf+j5WnFbi/j01X&#13;&#10;f6zWrZlomz6wT3OeV0Zq4cxTrXzu7srwLXZTvOsqlQKXPXL7mUvhfGWIH3Lqf9n1s3rLKSumTPX5&#13;&#10;/1Zm5n23/MmO97/hhzqvXzf9PXNWifVv9pVXWDzmo/ssXvnnNRYPv1AZt0cMUAav4yiXK6Owrx1v&#13;&#10;3FukjNP9httu5/a3lXldeuIg29G38bausPI7q3TekJPlWejxxNz5s+ATO2Ftr6MtfudbEyzm1qpf&#13;&#10;bz72gJX/eoXKddcq8/XYge4/n9I8f6yxzmwSlXb1u//3S4s3v5xr8eCvfNPi2f3d5+/J+638t5+v&#13;&#10;sxi75vsWjxucYdHp4P3K6ZOl69O8jZUusxoXbx5g8bQf6bkqev5WK//xdWXqnnHBd6ycfEz7771t&#13;&#10;npX3+9khFr350dnnK9RLGeYXXDfW6q2LbbD49K9/Z/FF2+6KG32/b3xBfpf8+UMbRO4Ufb+e9s0x&#13;&#10;Vh5YoCeytlTfR6ESZfJ6j5eTrnmYru/5NM3ntN33RJU5vnfbdRZvekHPzf6nn2vls0r03DaseMHK&#13;&#10;f75L92HhlpiVGzOkrZS+Tbf5+dXB+9Xs50W6ntPuNp9Tb3n9Rtvz7of6y59Eg+K7Hyme7mZI8z/9&#13;&#10;qXCUEUAAAQR2tkDjvx13dkdoHwEEEEAAAQQQQAABBBBAAAEEEEAAAQQQQKBnC/DL0p59fxkdAggg&#13;&#10;kBaBeKkyTjc5yoTbvUQZu+39rWZy85vWn78/qwyxad+92MpnTSuw6NU3fowyIWsW/MT2P/TcMp03&#13;&#10;SRmsOVbatsnsp/3Tpky0nTmO4sR+66z89k9fsfjqcq2NOm2SMtK6qj+O6zRq/wOs3f3GZFps6yaU&#13;&#10;PdBOnTpDcdt1Wht0VD9lPs17R5mu767Sqq6z+qXKbLtyp34KafzFAzSe7I3KAIy6azUXD9T+IYNa&#13;&#10;+WdJWGvU7nngUA3nntctLig72OLBvZRZXb/qPSt/2tDb4oGTtMa28jptV5NNZt+xVt5z9/EWcxzF&#13;&#10;yeN1XeVFynx99DGtCX7EubvZeZldNJ+bdK4dhYTbnwdeLLerSs5U5vw5R/Wzsjf+Pcb1svKW7+sv&#13;&#10;EB57fJmVj/gfjSs7XffLak3fJhnR986I0ernqCplxofeK7JGRo6dZHHQ/tp/7wMrrewmljp93cew&#13;&#10;089XWPO372BFJ6Z5V5SRvrHulJpql1izD9yjjNz4Hl+38hUX7Guxl/cF3Urn0jYPU9rp6Pe8k675&#13;&#10;nKb7ntj8lo3sgRf0nA47/Uorf/M4/dzzntNY7+W2v8DNkE7h6MKifs7vtJ9f3e5+6d8tnf5eTblj&#13;&#10;HZ7PKfU42aNsz+nfOtlir8X6XppxZH8rt/JTNbU2yggggAACCPgm0MZ/WvrWHxpCAAEEEEAAAQQQ&#13;&#10;QAABBBBAAAEEEEAAAQQQ6KEC/NK0h95YhoUAAgikUyDpKGfL+y2m8gG310Kt7XzvJmU+/7bqy1a+&#13;&#10;/uL9Leas+8jiqoTO++Smi6x8lm13sMnWWqV1CZ3T1jzgSLEyaXs5aq+0Vmukei3Vpas/HoxXcSdj&#13;&#10;fMt8q+Gxux6z+NyHyvTcXKOKcwuU6lnpaDw5DVp7u5PN7gKXax722/sg6+uou++1OPdDZRoedJAy&#13;&#10;w9Z/oLWlK4qUMTt9SMf+uRMuGG3171eiGzzv02VW3hJXhm5xN5s/desWWf/WOH0tzpqgjHIv49J2&#13;&#10;bt2EckfYx31GaFwvLV1m5VJ3XANTL7Cj3W8Tbnzu3C8GR89BqPGAyqlPB8/X9u9lbPNiO7C4SrC7&#13;&#10;Hbq7lduaGe3VmrZ56FXYSmzte76Vy30/XL9ePwdXO72t7ZmTd/wXHL53sJMN9rTnq/vPZ/186zPl&#13;&#10;KLtzX5nSyRvI5QgggAACCPgk0PhPeZ/aoxkEEEAAAQQQQAABBBBAAAEEEEAAAQQQQACBgAp0LGUo&#13;&#10;oFgMGwEEEAiqQEax1mQtdqqM4LMVislxWot5W8a0chHjNcpIrqlTBq+XoZhMKpMx6WjN18O/9x2r&#13;&#10;7+hW1g4OZer8Qu/XqF5CZGs3xM2U9C5zm2+8Km39aayxkx9ia62Cf9/wG4v3l0+1ePo5p1ic3F/e&#13;&#10;Detet/IffvOUxaBtwr33siHPGn+fxT8+ozWjN+07wcofvr3RYv7kfSwOc9cOtkK7NprZITfz1gte&#13;&#10;Fd1u/ngdczvqPXeNu3vaB/f5jjRmRLcyQN+er11VPmW+h7d9s7ci28JhOXS5Rivf8y10rgt2t22k&#13;&#10;ybh+gCXcvzyKhtt2XfMO6/54tykRa/rztvn5XbzHt+crXeNor7vOb+9V7e5tt5nP7e45FyCAAAII&#13;&#10;INAuAe//0dt1EScjgAACCCCAAAIIIIAAAggggAACCCCAAAIIINBeATKk2yvG+QgggEAABUKFY23U&#13;&#10;+5do8Hc88bx9WHLgFy2OyW5bJl3WgHF2/mDnbYsfLdfvRc+epgzsDNvr36a79cepX2eD/2CFDIae&#13;&#10;drJ9OHbvfha9pX2TxcqkLtRprW9DujLTraC+us6u6fJMrxZ6FspQynLUqbczKtSdFs7ezu6wRj71&#13;&#10;eGWQZ1//jJ00d2HM4rsrtZb01DNHWLmta443a6l2le16b5WkciYOs3KR69jd5k/WAD2ng9zn64OF&#13;&#10;pdbfLw9PmT/Vn9n+Nz5TpmbBXiVWLvYmmJW6/yZv2oXWydv/4PVV49GK896+z8Wuer7C+ud0tvsF&#13;&#10;VlepCa181c+139rHnfycRnuPth6OytN8f/P5+Vbespf+0qCta0mnbR7qcW5Nbecd7+B9z+g93Prc&#13;&#10;x9FfdsxfUmHlU4b1tti2n6ZbT43kqR4Fp2LVeitXJ8ZYzPI77aiLnq9O/7wwja2bDt6v7j+f9U2z&#13;&#10;+T39HHxysX7iTT/mABv56Dy/J4IHTkQAAQQQQGDHAvyE2rEPRxFAAAEEEEAAAQQQQAABBBBAAAEE&#13;&#10;EEAAAQTSJECGdJogqQYBBBDo0QKRvja8Q86aafHpnz9p8RfX1Fg87Vit6TuiQJmBH5cqU9HRksd2&#13;&#10;zn824d7KtDv1sCds37UP/criNeXHWjxij8EW851qixtXq/6Sww6y8ujcNueO2fmtbbpbf5wMZbKO&#13;&#10;H6SeP/D0Y/bh6YEa/5he+rEd27TC9pe7Ayx2Y4shkm+Hhg7+/+zdeWAU9f3/8dnNDQkEzAEB5BaQ&#13;&#10;S0AR+YriQUShVvFA5fAo9fhaEbVSUWvrVdRWq/zwpq1KuUHLFywiKIKCReWwiKhUBZFT7jPn7o++&#13;&#10;3rsBEnKQ7G52s89/5rWfmdmZzzw+s3GZvPPRBqRwhfnPWmyVkC1ddqQ9dTppv94dbM7uYP3WOj7d&#13;&#10;Kviy3It1voXT7X5q3qeZ2rVydih/SuyoPL9zPeWRAl67D2q3zdb6C9IeV8585S1lYYrdZ4ObJ6pd&#13;&#10;3iLvK/OYMfeAdm2XZhVn3y2Yofb7ezKVl17SQllUcR2m9/OVvf6pfv5x4ljlOM/PlN0zbG73r9+1&#13;&#10;6/roYHOtv66/ZcW09JbIXATr8+VOkUfTplaq6lkyW+23Ftp92j5xj9o7kzoqe3eyT+yR+1mrD1e8&#13;&#10;VvPnNNEqpAdcaX/J8unr49Sxh55Zr+zf0yrwGyTbT4aC/VaLXuLnhu9zUePvw0qOe2zD7vK8pO3b&#13;&#10;yr+8/qLybwUXK7vWs/+Oblj2idr29zCOYz+FtMoWvr8U6XhWE2tPts/1uJl2Z2W3sb8kKdhg42d1&#13;&#10;2Mc5zlGHrNLLIH2+qv7fC99VVXK8YsL9fs75Vhc46QUb/yX29clZFtda65/4eQMl/+j33QcEAggg&#13;&#10;gEDYCATr35phc4F0BAEEEEAAAQQQQAABBBBAAAEEEEAAAQQQQCA8BPhlaXiMA71AAAEEwlzAKv2S&#13;&#10;TrlC/fzdgzbX5aSp89SeOnaR0uq6HCe+jlU6dz7DKnOKpph2WQVhx+tHaf9RGdOV0+bNVL4wP1/p&#13;&#10;OPafp7pNrZLs+p5na32gK6Qdd5j1J66hrrP/iGHK/a9ZhfSbY5Za2wp3D5eaW6VzSkYrre/in9RY&#13;&#10;reMtrKb31IGDtPHcLZOVM196wXaOs/HseLlVAJ/tq5C2mZ6Pd7yqrXPVswrmX9z0jQ70wlS7zuf/&#13;&#10;ZBXbTrxV5HceYBWb55aokPadP94qA7MHWEXnnFe+1oa0fr2VFSyQdhyXVUb/e+Zf9b45+6wfCZnt&#13;&#10;1f7ZXYOVVzQrJhJu94/bKmxPu3Gk+js8eYJy8vRXlYvy7HNcp7l9rgY9OFDr+2ZFydfBoH2+7PPY&#13;&#10;5kq7T7I3TZTrO+OeV84p9vnqVVqFtFPdn1O7DxpccLv6/YeUOcopsz9WTnrRft77f0q7a2dofcd+&#13;&#10;zZVFPzei5j6s5Li77efbecPvlNuBv9nP41m+ydDf8/1pUVoj+zxrp8OLklVEvvHKvlW7DN/1unLi&#13;&#10;bPs59tSbvne6rJ+pjdpoRetgTRYfpM9XwP574XM94c9puN/Pvv9entbe/rLp45W+/w60tXaJv8Tw&#13;&#10;3RYEAggggAAC1S1Q8rtNdfeI8yOAAAIIIIAAAggggAACCCCAAAIIIIAAAgjUSAHXvZc94CtHqpHX&#13;&#10;x0UhgAACESkwdPSVZfZ70JBbtH3C+JfL3I+NCESDQO63U3WZIx9fq+w7+j7lxZml1IYV2Kys/7j/&#13;&#10;d9pvZsPhyhfusopoq1PVKhYIIIBAtQjkrv27zjvikVXKng8/phzSIq5a+sNJEahOgYp+7/XvV9W+&#13;&#10;XtS4T1UPwfsRQAABBI4SmPfulKNa9pIK6RIkrEAAAQQQQAABBBBAAAEEEEAAAQQQQAABBBAIhoBN&#13;&#10;PhaMI3NMBBBAAAEEEEAggAKeg1bZ/N3mXB3Vs9fmoH7ntQ/sLL3vUvbOKKUy2vZiiQACCFSfgPeQ&#13;&#10;zv3dgo+U62rb/3OhQapVPhfsXq/1S2YsVu5NO095ViMqowXBAgEEEEAAAQRqhAAV0jViGLkIBBBA&#13;&#10;AAEEEEAAAQQQQAABBBBAAAEEEEAg/AWokA7/MaKHCCCAAAIIIHBYIHfdO3J4dvTHyl3uOspW512v&#13;&#10;HHVta2WSS8ECAQQQCD8BzwH1acOXVgE95dPNau/3+Loak6IXjTv2UQ4f/DNlywTfdgIBBBBAAAEE&#13;&#10;EKgBAlRI14BB5BIQQAABBBBAAAEEEEAAAQQQQAABBBBAAIFIEKBCOhJGiT4igAACCCCAgJN06g1S&#13;&#10;GDveUo3KLGIb6F2XPfWyZWWOwXsQQACBygjEpOld5/7q95aVOQbvQQABBBBAAAEEIlyACu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xEZKR+knAggggAACCCAQHQL5usxt&#13;&#10;S99Sjpv2sfLLrQeV3tjaysyW3ZWD7xio7FrXpXQcj3LvsteVD4z5t7LhkPuVIy9MV/IlUAxVXngO&#13;&#10;bdExvvryJ2VKu/bKJrUqWvfBeFV5EDgAAggggAACCCCAQEQJVPSbckRdFJ1FAAEEEEAAAQQQQAAB&#13;&#10;BBBAAAEEEEAAAQQQCD8BimPCb0zoEQIIIIAAAlUS8O76SO9/aPh45eZutyifHt5VWdf/62jvPrUX&#13;&#10;PzJSOb7RPcrnhrVSJmjJItQCnp8W65Rjn39Pub3r5co7bmqprOM5pNy5o1CZVctfGa3m4YVXLw5t&#13;&#10;36Tc6fFVVm/ar7bXsQppNVhUWSDvu9k6xjPPblBe+lQ7ZcUrpBmvKg8CB0AAAQQQQAABBBCIKAH/&#13;&#10;P0kjqtN0FgEEEEAAAQQQQAABBBBAAAEEEEAAAQQQQCDyBKiQjrwxo8cIIIAAAgickMChZZO1/5tr&#13;&#10;T1Xe0CZRWbyu9oQOys5BE8jb/q2OvcmbobzkqguVZzaq6Ne2GO2f2ecu5dNtdiuTGmcp47RkET4C&#13;&#10;jFf4jAU9QQABBBBAAAEEEAiFABXSoVDmHAgggAACCCCAAAIIIIAAAggggAACCCCAAAJORUttoEIA&#13;&#10;AQQQQACBSBNwWyV08xYe9fyDNz5QZj/cV9nICjP1usxF/k/a/MmMScop761WbsmxA6S2PEPtSwcP&#13;&#10;VPZpVUsZtN96e/N1/G0r5iqn/J/Nubzi251q52rpODHJVhHc44Y7tebWM1OVRf2q6nV59uh4n43/&#13;&#10;i3LqsvXKzbtylB7HzpTSpLPa/YYOVvZvm6wsqlDP+Ubt5+98WrnEpnzW6/8uZtx3u17PKFpjx+10&#13;&#10;zzNa85vTkpTeHQuVD46YqFyn5ZFFUo+71Rh7exul3R1Htpd4lb9dqz590zfu73+h9mZ//2Jrq53R&#13;&#10;5BTlhb8cpuzXxPf1Mv8HtSfe+7jyo9PuUz57Q3NlvJaOU7D5Hb0aNdLmYs68909q/7rTsT307v1K&#13;&#10;62dPm6/85MvvlRu329zYuXabO467ntafOeK3yju6WD/93oXb7X4ZM3qqti/f5h8vNZ2kTJsDuvfV&#13;&#10;Q7RiYPeTlEWV5eWM15SRNl5T7HBFywZXPKzXT17WQBkT8PH6Scet9Oc0UPdz0RXzAgEEEEAAAQQQ&#13;&#10;QACB4wsU/Zvs+JtZiwACCCCAAAIIIIAAAggggAACCCCAAAIIIIBAYASokA6MI0dBAAEEEEAgDAUS&#13;&#10;1KeWP7tCedLLVuk6aVlPte/p7q8ZLaXrHqs8Xfm3p7TDc4ut8vmc625Ve2jGIeWaudOUbzy6VVkw&#13;&#10;+h5lv6yimlK1q74o1CG2L3pJef84q9itdVoftQfe2krZIMUqt3N271Lb1cwqZIt+Cx+o6/LY9f+4&#13;&#10;+mudZ2Oy9eO2m05VOyVvm3LZTKuVnWwF0E7WMzdrfbcUX48Smqk96BGroL34q6lqPzJus/L8u63i&#13;&#10;9oJMf0m7jVvSSTa+2unwwlXPKtXvetIqlnMLrGJ2/p+f1y4f+ncsLz0HtMfnrz2pfHaRnafnNb9U&#13;&#10;e0gzuw/yNyxSe9wEG4c1uwrULqqQVitwi4Idq3Swdz9YrazT52rlLztaxXFqornk7rcS7sTmSdpe&#13;&#10;/C53J7fU+nOvvkmZXb+OMqHA7pfVcyaqPXXsq8qMp0fafulVG6+4Omk6TtEoBmy8AvQ5DdT9rKtk&#13;&#10;gQACCCCAAAIIIIBA6QK+b9al78AWBBBAAAEEEEAAAQQQQAABBBBAAAEEEEAAAQQCIUCFdCAUOQYC&#13;&#10;CCCAAAJhLOCu21G9u/oSm3P5/mnvqb2+ywVl9tqz8zNtn/7hXmWzwVYpOuyidLX9lZ6d2ticvbvu&#13;&#10;eVbrZ81ep7zg5tbKY2cC1qrKLXK+1fumT7KK3MJON6r98F09lPUq+Gv2YF1XfHo79aPbaVYhneRY&#13;&#10;npq+VeuXP7RE+fEPNgd2t/a+CmdXvNanZlqlb+J2q0COdXzrG9j6Rg3L+drmtvelZVk6BVYbXDdO&#13;&#10;h6/wwrNzmfadvsjGvck1j6h9a79MpX/cC+r/oHaKr0JajZAsrOK9Rc//0dnOamVOFT21K9E8u55p&#13;&#10;eeR9zfWyRbrNDb50xTS1V260Wcmz063i2gm78QrO57TS9/MRUF4hgAACCCCAAAIIIHBcgQr+0+24&#13;&#10;72UlAggggAACCCCAAAIIIIAAAggggAACCCCAAAIVFiin1KbCx2FHBBBAAAEEEAhbASuRzbpwgHp4&#13;&#10;xtxxyhkruittWbLzuVttbuTNjs19m90uVTv5K2T973DVaqqXZzS133N/9P06tXcXWoV0g+Jv8L/x&#13;&#10;BLNg51q9Y+0BO0/r3lb5XdHKaP/pAnZd/gOWkzGpjbVHPSdHuTvH5sIu523Vtjlv21c69yanvrJP&#13;&#10;h5OUARrGarsu/4kLd9kc1LMmzNKqBV/8qNxpU4I7tVKs4nq/Y+OUlO/1vzUsk/s5LIeFTiGAAAII&#13;&#10;IIAAAgiUIUCFdBk4bEIAAQQQQAABBBBAAAEEEEAAAQQQQAABBBAInAAV0oGz5EgIIIAAAgiEtYCr&#13;&#10;dhv177LsusrfzvxYeXK53wasQrT660RtTmSX4+uJ29qVRw/Rdbnt9//+KgCvp/I9rto7KzaC3kLr&#13;&#10;oMexmuhYd8XeV7JvNj7+YfIUWMVxZY9W8vgnuKZgi94w5+kxyml7uyqvGXaFskOGzemdv/UTtV8e&#13;&#10;M09ZfYsTlbL9T/RdJ3x9YXM/n3DPeQMCCCCAAAIIIIBAmAj4/20UJt2hGwgggAACCCCAAAIIIIAA&#13;&#10;AggggAACCCCAAAI1VaDcmqiaeuFcFwIIIIAAAtEn4JtL+vyf6dJPnfOa8r1cX8nuyceKJGSeohUN&#13;&#10;neXKVWt2K686OV3pn1PYe3C92p+ut+OkdGmmdqp/B7Wqvoit31IHaVHbakA/+8DmAt7V5Qytr+hc&#13;&#10;0gG7roKqX1NQj+C2r3mJNuxO7v5cna68Gazj6tuNcJLzufZf/e0+5RVNbE7pCtelx9TW+06ycPZt&#13;&#10;3Kb2QU8rZUKoyyLytuq8qzYonMYDB+jFJacXu59TrZK6ju1W7tIVZ3NOxzp52nefMZf7vhI7VHK8&#13;&#10;ouZ+LgHGCgQQQAABBBBAAIFIFQj1PwUi1Yl+I4AAAggggAACCCCAAAIIIIAAAggggAACCFRRgArp&#13;&#10;KgLydgQQQAABBCJNwF2no7p8+dlWuvq7d63yOaXYhbjrW+Xxlb3+qS1/nDhWOc5jFdbdM3LU/vrd&#13;&#10;GcqPDjZXXtffMlGtAC4SrUJ6wJU2F/anr4/TwR96xiq0+/e0iu4Gyfb79oL9u7R9T51Oyt4dbO7s&#13;&#10;sLuuABIdcyi3jWjTpjbOniWztfmthVbj3D5xj9o7kzoqe3dKVcY27K68pO3byr+8/qLybwUXK7vW&#13;&#10;sxLgDctsrmWrJ3acTG09auG2GuOOZzWxlZPtPhk300rns9vY9oINNn5Wh32c4xx1yCq9jLNK6LYN&#13;&#10;7SjT58/Si/kNeilb1bOvxQU7rIR6r+9kpuJrHCfi063iO8u9WFsXTp+rbN6nmbJWzg7lT4nmfH7n&#13;&#10;emqbgl7aopLjFRNun9OjLomXCCCAAAIIIIAAAggcT4AK6eOpsA4BBBBAAAEEEEAAAQQQQAABBBBA&#13;&#10;AAEEEEAg4AJUSAeclAMigAACCCAQ7gIJ6mDz7Iss352i3F682+5krTntxpHK4ckTlJOnv6pclGeV&#13;&#10;tnWaW0XtoAcHan3frGB9vbDjNrjgdp3nDylzlFNmf6yc9OI8Zb6WjuOunaFXHfs1V57tq5COD7vr&#13;&#10;8nU44GHj3ObKwTpy9qaJynfGPa+cE2dzQne8vIXavXwV0jHuNLXPG36n8sDfJitnvf6y8j3HjpvW&#13;&#10;yO4PrTy8KFnl4Buv7Fu1y/Bdrysnzv6r8qk3FY7jsuOlNmqjFa0DPfm47zROnJVG9x8xTGv2v2YV&#13;&#10;0m+OWWpt/+TabutPSkYrre9St0Qts/+ISlc9+0uCX9z0jdovTLXjPv8nm+vciTfPzgNaavu5pVVI&#13;&#10;+1xPfLzC7XN6DA8NBBBAAAEEEEAAAQRKCJT8t0OJXViBAAIIIIAAAggggAACCCCAAAIIIIAAAggg&#13;&#10;gEDVBVz3XvaAr3yj6gfjCAgggAACgREYOvrKMg80aMgt2j5hvFUslrkzGxFAAIEgCOSu/buOOuKR&#13;&#10;VcqeDz+mHNIiLghn45AIIIAAAtEqUNHvvf79qup0UeM+VT0E70cAAQQQOEpgnu8vco9adZy/rjx6&#13;&#10;K68RQAABBBBAAAEEEEAAAQQQQAABBBBAAAEEEAiQQGyAjsNhEEAAAQQQQAABBGqCgPeQruK7BR8p&#13;&#10;19XOUjZItcrngt3r1V4yY7Fyb9p5yrMaURktCBYIIIAAAggggAACCCBQpgBzSJfJw0YEEEAAAQQQ&#13;&#10;QAABBBBAAAEEEEAAAQQQQACBQAlQIR0oSY6DAAIIIIAAAgjUBAHPAV3Fhi+tAnrKp5vV3u/xXVxM&#13;&#10;il407thHOXzwz5QtE3zbCQQQQAABBBBAAAEEEECgDAEqpMvAYRMCCCCAAAIIIIAAAggggAACCCCA&#13;&#10;AAIIIIBA4ASokA6cJUdCAAEEEEAgLARy23UJi37QicgW6OHrvj9LXM3S92zVuEeVeSV2YAUCCESL&#13;&#10;QMKaFdFyqVwnAggggAACCARAgArpACByCAQQQAABBBBAAAEEEEAAAQQQQAABBBBAAIHyBXggXb4R&#13;&#10;eyCAAAIIIIAAAggggAACCCCAAAIIIIAAAggEQIAH0gFA5BAIIIAAAggggAACCCCAAAIIIIAAAggg&#13;&#10;gAAC5QvwQLp8I/ZAAAEEEEAAAQQQQAABBBBAAAEEEEAAAQQQCIAAD6QDgMghEEAAAQQQQAABBBBA&#13;&#10;AAEEEEAAAQQQQAABBMoXiC1/F/ZAAAEEEEAAAQQCKJDcTAdzn9lE6f1kseU+j5JFgARqnLOvjuKC&#13;&#10;RwQU/9w5Su8fBinzJ244Mbga53Nil8/eCCCAAAIIIIAAAghUlwAV0tUlz3kRQAABBBBAAAEEEEAA&#13;&#10;AQQQQAABBBBAAIEoE6BCOsoGnMtFAAEEEIgGgXhdpGv4DGX8bY3LvujCf2l7/lm3KT37yt69yls7&#13;&#10;3KpDxI5toyy8xM5fSIV0lWmPOUC4OCe1ULdifn2f5c/PULpq+3p7cIteeBfb/Vrw4F/V9uwtXjFv&#13;&#10;dRSuRi3t/TEpdoAWdS2dE6yQDhcfX+8JBBBAAAEEEEAAAQSiRYAK6WgZaa4TAQQQQAABBBBAAAEE&#13;&#10;EEAAAQQQQAABBBCoZgEqpKt5ADg9AggggAACgRfI1yG9E25X5s21UlT3FU+rHXvtJmXB0CeVnn37&#13;&#10;lc4BC5YIBEYgSYdx3/uSMvZqK733PHWP2gWrdtlpGlilvLt9rtrenOKV0bab4xTY9gk3K/M+y7AN&#13;&#10;a7/170AigAACCCCAAAIIIIBABAhQIR0Bg0QXEUAAAQQQQAABBBBAAAEEEEAAAQQQQACBmiBAhXRN&#13;&#10;GEWuAQEEEEAAgWMEvNba8YPSu8P+c+/ZlmPrC/ba+m/WWpZWGR2Tru3u+x9Xxl54qtKV4Z/81ypZ&#13;&#10;vd8s0PrCxx6z/HS3smhR63S9jPvgVaXbN/Wvf3vsPz/Ry+JfSrxjBmh93ovf+3e1jPX1a9i9ascM&#13;&#10;uUDpru/7PfuWz9X2jLV+579p1+n4WOwgh5cnddfL2DsHK109OirdWalKJ8bCKdyqF547BirzF+zx&#13;&#10;bQ+Qj+80TlWvK9DO/n5VNmOtgtnV3Zyc9x/SkQresDnDjwzHCq33zCnlRA2v0oa49+9XFq+m8P7T&#13;&#10;VzF9z6elHMC3OtA+VR2vsnvLVgQQQAABBBBAAAEEaqxA8e/0NfZCuTAEEEAAAQQQQAABBBBAAAEE&#13;&#10;EEAAAQQQQACB6hUoXoxUvb3h7AgggAACCCAQPgJu39zTZ52hPrl2v6EseMhX4Zp4struW+9Vxr7o&#13;&#10;Unr7WNuzyzcX8KEv7H1XWcWz6/Rfqx33WHNl4W0jLDfYHMGOv5R5x49aX7RwJeule9RryrgBO5WF&#13;&#10;o+9U5n1n53f3vUXtmMdeVMZuvExZ8C/fXNlqHV406KVX7qt6Kr0T/qQsWLzO2gd8/U+tY+0vir0/&#13;&#10;UD6Buq5AOetqA7AotDmivWsP2MF62Pi7T7aK6MIfbM7ocs+07R3tkt9vmdIV31gZ8/xzygpXVwTK&#13;&#10;J1Djpd6zQAABBBBAAAEEEEAg+gQq/B0++mi4YgQQQAABBBBAAAEEEEAAAQQQQAABBBBAAIFAClAh&#13;&#10;HUhNjoUAAggggEANFvD+uFRX51n4sdLrWHo2WqV0zLSfa727TaLt96+DSsdrc1d719tc0N6G+3zv&#13;&#10;twrZovXf59v+pS0bXKQtMQPrKj0jbO7ngvlWiet/W+HK9fbyzJnK2IHtlYX/sv4fmbvY/w7fnNCz&#13;&#10;/2H7rfTNte3fXMGstE+gritQzhW83nJ389pc5Z6Hh2vXwqeeUMbOfVcZM2eqrX9jiuXK7coSi0K7&#13;&#10;X5zvfPdNnK9yvYIF1kXHC5RPoMarqGO8QAABBBBAAAEEEEAgugSokI6u8eZqEUAAAQQQQAABBBBA&#13;&#10;AAEEEEAAAQQQQACBahOgQrra6DkxAggggAACNURg21pdiMexOaddyUH6etG0u87jivGd5/+9r3ZC&#13;&#10;eYwHG9ge/l/D+wpsy3tbwLaX5xOp11VRoN3LtWfBzRcrC0/xzd193RC1YycNU8bMe1yZP3K60lfQ&#13;&#10;rNdhtajp4xVW2HQGAQQQQAABBBBAoCYK+P9pVhOvjWtCAAEEEEAAAQQQQAABBBBAAAEEEEAAAQQQ&#13;&#10;CCOBIJUwhdEV0hUEEEAAAQQQCK6Ap/CY47uC9Otul+/ALucnnc9zxx3KgvLmns6x/b2hroz2q5Tj&#13;&#10;E7HX5b++CqfdJ95vPtA7Cn+/0HL6zcr4aaOUcZd+pMybukVZ/sJV/i4B3CN6xiuAaBwKAQQQQAAB&#13;&#10;BBBAAIGjBIL0T8ajzsBLBBBAAAEEEEAAAQQQQAABBBBAAAEEEEAAAQQOC1AhzW2AAAIIIIAAAqEV&#13;&#10;yDvkO1+i0pVUsQpX7w+fan+vc6G9r42VPHvnf+c7XmRG0K6rks6hU/Taqf6zWOn56Val+5Q0XxdK&#13;&#10;qZD25Gu7N892c6XW8u1/glFJn6CN1wl2n90RQAABBBBAAAEEEIhUASqkI3Xk6DcCCCCAAAIIIIAA&#13;&#10;AggggAACCCCAAAIIIBBhAlRIR9iA0V0EEEAAAQTKF/BVHJ/URLu60mor3RlWkezE1rH1p7S23Ldf&#13;&#10;6Xy3WRn0uZY3rvSd5zJlzJ3XKz0TViud2llK14EPlYWLttr6zXOVBVNvUsb96i+WJ72qLPzwW6Xj&#13;&#10;pChdLSy9U2eo7dnnq8j17RU2EazrqqxzoGBiG+pI7vuGKV3/WaL0frPNzuBKtfUX/VLpTj9g2z/+&#13;&#10;0baXtizcZfut2WN79Lc5qGOvsPH1HLQKa9d+3/3zoe98xY9XWZ9gjVfx/tFGAAEEEEAAAQQQQKCG&#13;&#10;ClAhXUMHlstCAAEEEEAAAQQQQAABBBBAAAEEEEAAAQTCTYAK6XAbEfqDAAIIIIBAlQXidATXoOeV&#13;&#10;8bc1LnZEq1yNnTjV1hf+S5l/1m1K775iuwe6ufUdHbHgoW7KuLtt7uC4l32/J8/ZqPWesZ9b+iqk&#13;&#10;vR6riPU8Oljr8zfcrYwZdLsy7toEpePY5MLeNXPULpj9lq3fV+jbHmYRrOuqrHOgeNwxdqS8k5Qx&#13;&#10;tzysdDWwin3/abwbluul52GrdC5YsNu/qZQ8aPs/96iysMUDypjHnrXMs7mnPWP/bfv5KqRL1MdX&#13;&#10;1idY46XeskAAAQQQQAABBBBAoOYLUCFd88eYK0QAAQQQQAABBBBAAAEEEEAAAQQQQAABBMJCwHXv&#13;&#10;ZQ+UKBgJi57RCQQQQCCKBYaOvrLMqx805BZtnzD+5TL3Y2N0CuS26xKdpyn7vQAAQABJREFUF85V&#13;&#10;I4AAAghUi0DCmhXVcl5OGh0CFf3e69+vqioXNe5T1UPwfgQQQACBowTmvTvlqJa9pEK6BAkrEEAA&#13;&#10;AQQQQAABBBBAAAEEEEAAAQQQQAABBIIhwAPpYKhyTAQQQAABBBBAAAEEEEAAAQQQQAABBBBAAIES&#13;&#10;AjyQLkHCCgQQQAABBBBAAAEEEEAAAQQQQAABBBBAAIFgCPBAOhiqHBMBBBBAAAEEEEAAAQQQQAAB&#13;&#10;BBBAAAEEEECghAAPpEuQsAIBBBBAAAEEEEAAAQQQQAABBBBAAAEEEEAgGAKxwTgox0QAAQQQQACB&#13;&#10;6hNIWLOi+k7OmRFAAAEEEEAAAQQQQAABBBAoQ4AK6TJw2IQAAggggAACCCCAAAIIIIAAAggggAAC&#13;&#10;CCAQOAEeSAfOkiMhgAACCCCAAAIIIIAAAggggAACCCCAAAIIlCHAA+kycNiEAAIIIIAAAggggAAC&#13;&#10;CCCAAAIIIIAAAgggEDgB5pAOnCVHQgABBBBAAAEEEKjpAp4DusKv581W/ss5W3ndRY2UcVqyqHEC&#13;&#10;jHuNG1IuCAEEEEAAAQSqT4AK6eqz58wIIIAAAggggAACCCCAAAIIIIAAAggggEBUCVAhHVXDzcUi&#13;&#10;gAACCCBQ/QKeQ1vUia++/EmZ0q69skktfk8eyNGpec4e8exd9rrygTH/VjYccr9y5IXpyop+ua20&#13;&#10;j2efzrPmvfeVHzTsoLyaCmk5hPuCcS97hCrtU/Zh2YoAAggggAACCBwjwL/8juGggQACCCCAAAII&#13;&#10;IIAAAggggAACCCCAAAIIIBAsgYoWkQTr/BwXAQQQQAABBAIukK8j/jjjYeVv/mGVyKWext1Om379&#13;&#10;4ghll1ql7hmQDXnf2dy7zzy7Qce79Ck7PxXSAeEtOkjNc/bq2g5t36Tc6Tmo9G7ab+lYhbQaFVjU&#13;&#10;PJ8KXDS7OIx72TcBPmX7sBUBBBBAAAEEAiNAhXRgHDkKAggggAACCCCAAAIIIIAAAggggAACCCCA&#13;&#10;QDkCVEiXA8RmBBBAAAEEIk/A/vOeeeFwdf2JM3KU2xa9qHxmfpryxgeuUZ5SK0mZnqhggUCYCsSo&#13;&#10;X5l97lI+3Wa3MqlxljJOSxYIIIAAAggggAACCCAQ7gJUSIf7CNE/BBBAAAEEEEAAAQQQQAABBBBA&#13;&#10;AAEEEECghghQIV1DBpLLQAABBBBA4IiASy/j6mYom9QttHZqvO0SY5NEZzZppPbJpVVGe/Zo+2fj&#13;&#10;/6Kcumy9cvMuq7j2OPZ77ZQmnbW+39DByv5tk5XWi8Mvc75R+/k7n1Yusal/9fq/iykjb9frKUVr&#13;&#10;7EWDK2wO7Ccva6AVRV9aCq1fq2bbOya9u1zb1++1OYbj6rdUu9eAQcpB59h1JhZ1SKsd796v9GL2&#13;&#10;tPnKT778Xrlxu81JnOux/Rx3Pb04c8RvlXd0qa10BcrHdxqnqtcVaGd/v0447f7497O/1juf2neD&#13;&#10;8sUHT1emFBsHrTy8KNj0tl7+ZtSnyt5Pmnf/uI/UfnDEROU6LY8sknrcrcbY29soS7udA34f+rqQ&#13;&#10;t9I+H3fecEBrDhTa5yLZ97nof/0Qre/Xxu6bYFWDeA7Y/Tv3jUk63+xP1yt325TyjhNjfwmR1vYi&#13;&#10;rb/nnouVJ/tKy/N/MP8//nmu1q/enqtMyGirPLN1oXLV0rXK/XU7KK+485fK/s1N3j+8hdsXa/2Y&#13;&#10;0VOVy7f5f26o6SRlttOL3lebz8DuJ6ldvNK9yp/TIH0uqjzu+T/pej+ZYeM15b3Vam/Jsb8ESG15&#13;&#10;htqXDh6o7NPKfm4Xv3+qOu7B+lyo0ywQQAABBBBAAIFSBIp/pyllN1YjgAACCCCAAAIIIIAAAggg&#13;&#10;gAACCCCAAAIIIFA1gaJio6odhncjgAACCCCAQI0T8BzSJf24+mvlxuQ+yttuOlWZkrdNuWymVSpP&#13;&#10;tgJoJ+uZm7W+W4rv994JzdQe9MjDyou/sorJR8ZtVvv8u29XXpBplYGOYzWWcXVsrmv/Wsdr/Vnz&#13;&#10;9ye1/xOL6iizB/9KOTTLKqQ3LZ2t9vhxzyoL0x5R/rJ9ktJfwVmwY5Xa735glYl1+lxt+3W0iuxU&#13;&#10;X0l17n4r6U5sfuz7nUD5BOq6AuUshaos7OtlSkaKDuLaskt5wFdxXttXCb5tt90fJ6Xbfp59220/&#13;&#10;t7Uzkm3kXbWsUvSuJ0/R9twCqyyd/+fn1f5QywosguWTYZXfAwd2UifSXTuVK/7h+1w8M1Htk58Z&#13;&#10;puxc238HqhmAhVUyr504Vsf6+4omyitusbm2O6bFq12wf4dy8+5UZb2iD5aaTsHudXqxdmemcuBv&#13;&#10;7PNQ94OX1H7lE5ur+9q77lDbO8vWT3ltqdpn/e5cZZrvY+9Obqn2uVffpMyub5/XhAK7H1bPMZep&#13;&#10;Y1/V9oynR9p+6b4DqHW4cr6qn9NwG3fPfl3Zyr89pXxucS3lOdfdqhya4fs5N3ea2m88ulVZMPoe&#13;&#10;Zb8sfw15YMbdCZaPessCAQQQQAABBBA4vsCx3/iOvw9rEUAAAQQQQAABBBBAAAEEEEAAAQQQQAAB&#13;&#10;BBCosgAV0lUm5AAIIIAAAghEh0B8ejtdaLfTTlUmOZanplsF3/KHlmj9xz/YpLXd2icYjCtemZpp&#13;&#10;lceJ260iMNbxrW9g6xs1LPtriXfnZzrO5PcPKLsNH6Uc0s0qav2/ZW/byio8D335W21/c8E626+9&#13;&#10;9T9JraMXtdVo0fN/lGe1sn4dvUdFXlfWJ2DXFSDnilxr2fvYSKRm2bh4F2/T7vsLrUTa9f5zat8z&#13;&#10;xSp1R4yxCve2e6xCOqe23Q8n+YfBbfdLWpalU2AVxnX9haJld+bI1iD5xGfZHOo9T2+vc/nvr3b1&#13;&#10;Nqn96e+WKpdsyFN2buv7XKgVgIW3QAfZt9Mq+Z2Uxmq3a99G2TrZX5HdwtZrWfrCG2OVzE1bttZO&#13;&#10;LQ40VLo+r6tsfopdZ8Oetn7K9B+1fpd1w/EVZDuuRBvHrmdaaic7gpYt0m0u+KUrrBJ45Uar+M1O&#13;&#10;9wseeYe9quTnNMzG3eP7OTb9w726rGaDrTJ82EXpavsL1zu1sbnrd91jf+kxa/Y6bb/gZhuXxECN&#13;&#10;e5B81FkWCCCAAAIIIIBAKQL+f7uVspnVCCCAAAIIIIAAAggggAACCCCAAAIIIIAAAggERqDsUqTA&#13;&#10;nIOjIIAAAggggEANFohJtYrMek6OrnJ3TmFQrjZ361c67kaPnec/z/5a7SHlnS3R5qzN9c1hnBTi&#13;&#10;X8eX5xOp11U6uwEnZVqletJBq5DedWi33rL+XzZ3+OHJgdVe8p1VvGdtsopZp/4ZWl8vwr+lxtbz&#13;&#10;fy4+0PXsOBCcz4XjssrxjtdepfN0eWqK8rH//UTZ+qyeyvPOtzmezzrFKm/j/YXT2lr6wl30efF9&#13;&#10;gBybq91VtMHatjxynMJdq9WYNWGWcsEXVkm906ZIdmqlWAn8fsdckvKLH+HIsSLpVXnjnrv1a13O&#13;&#10;ZidNmd3O/lLAXxntv1ZXraZ6eUZTG4CPvl+n9u5Cq5BuEBPccff3g0QAAQQQQAABBIIhUPQVMxgH&#13;&#10;55gIIIAAAggggAACCCCAAAIIIIAAAggggAACCPgFIrz2xH8ZJAIIIIAAAghUm4CvUtL/W26vv5Ay&#13;&#10;wB3y+g7sdWwu2/NH3KEz9C1n7mlXvO1fx9/BAPer3MOV4xOx11XOhcef1Fx7pHkXKn9Yv1L57+1W&#13;&#10;4Xn5uTvVfu/DtcqN3n3KxMY2N3FyhccrPCtrvW6reXX7KoqD9blwHCt1Tjj5fPnd8+duym+Xfaxc&#13;&#10;9OFi5WuPzVFO6jxQ+cDw85RNyiuV9t2/MUUV0Xpb6YuCLdo25+kxyml7uyqvGXaFskOGzaGdv9Uq&#13;&#10;uF8eM0/ra8qi4uNu923l794gj3tNGRCuAwEEEEAAAQTCUqDCX/XDsvd0CgEEEEAAAQQQQAABBBBA&#13;&#10;AAEEEEAAAQQQQCBiBKiQjpihoqMIIIAAAgjUDAFXnM0dG+vk6YL25VbsuhIy22jHLGe58qsf7Pfq&#13;&#10;Q7tZRW1cxQ4TdnsF67oq6xwoIHcdm0O5sW8O7+XvLtChd7e6Unlh9nrlv/7wT+X7CXY/pF9uc+va&#13;&#10;XaJNxy7c9vU10TfgufvtBjrRGZqr2+fYiwpcyxVnfxHQqkdfHbRVj2zlwDXTlKP+MEM56YseypFd&#13;&#10;bS5iNY6zqN3tbq19/WX/RvsTCJuZ3b/uqMzbqsaqDbau8cABenHJ6elK/1zJ3lSrpK5ju4VsWd3j&#13;&#10;npB5iq61oe/n2Ko1Nrf6VScX8zlon49P15t3Spdmel+qH7CYWKDGvbp9il0WTQQQQAABBBCooQJU&#13;&#10;SNfQgeWyEEAAAQQQQAABBBBAAAEEEEAAAQQQQACBcBOgQjrcRoT+IIAAAgggUGUBm5U0f89POtKW&#13;&#10;PTnKbbutAtUpPKj21g0blXVrJSnTG9ZXJgX519Xx6a10niy3zW27cPpctZv3aaaslbND+VNiR+X5&#13;&#10;nespY+qfobz6vHeUT7z5J+XovZcoL+iUpUx27Pq2bzqkdrPzeilb1rI5V9UIo4U7SNdVaedA2cRb&#13;&#10;xWe7DKtgXvL5AR25131W6Z7aqIHa59Z7Wzn5R6vszW6SrHapo+VO0famTWsrPUtmK99aaO9on7hH&#13;&#10;7Z1Jdv/07pSqdvHC0mr3Ua8CsPDa/f7l9Bk62Od12io7NLNK89ox9vnf/IWVLO93bA7n1NrFRQLQ&#13;&#10;l/8eIs7GvW1DO970+bP0Yn4D+xy2qmf//CjYYf3Za7s5Nkq+RhCjusfd/3m/spf9ZcAfJ47V1Y7z&#13;&#10;/EzZPcPG6+t3bTw/Othc66/rb5notwnSuFe3j//ySAQQQAABBBCo2QJB/idnzcbj6hBAAAEEEEAA&#13;&#10;AQQQQAABBBBAAAEEEEAAAQQqLkCFdMWt2BMBBBBAAIEIEShQP7fOH6O87x9WKX2k8zv18m+PPGKr&#13;&#10;3O2Uv35xhLJL2VPK2nuqsHTVO0Pv/sVN3yhfmGoVlM//ySq7nXir7Ow8oKW2n+uvkHZbRWzH60dp&#13;&#10;/aiM6cpp82bacebnKx3Hvt7Ubdpd7et7nq0M1wppJ0jXVWlnn2KVw22Vzs1O8dW+7rVxv6i1r8Yz&#13;&#10;xip1/6dvK51q6ms2a3T7BuV9PbX3tblysN6XvWmi8p1xzyvnxFmlf8fLW6jdq5QK6Wr3Ue8CsPDa&#13;&#10;5z3Ps1sHWzHzr8rZ+2zuYf8ZEupbhe3p1/6vVl3b2hz92wOWcVYa3X/EMB1y/2v2+X5zzFJr+yf7&#13;&#10;dtv5UzJs/LvUDVLFdrELq/Zx930uTrtxpHo2PHmCcvL0V5WL8qzSv05z+/k16MGBWt83q9jnIkjj&#13;&#10;Xu0+uloWCCCAAAIIIFDTBaiQrukjzPUhgAACCCCAAAIIIIAAAggggAACCCCAAAJhIuC697IHfOVI&#13;&#10;YdIjuoEAAggg4AwdfWWZCoOG3KLtE8a/XOZ+bEQAAQQQQAABBBBAIJIFKvq9179fVa/1osZ9qnoI&#13;&#10;3o8AAgggcJTAvHenHNWyl1RIlyBhBQIIIIAAAggggAACCCCAAAIIIIAAAggggEAwBHggHQxVjokA&#13;&#10;AggggAACCCCAAAIIIIAAAggggAACCCBQQoAH0iVIWIEAAggggAACCCCAAAIIIIAAAggggAACCCAQ&#13;&#10;DAEeSAdDlWMigAACCCCAAAIIIIAAAggggAACCCCAAAIIlBDggXQJElYggAACCCCAAAIIIIAAAggg&#13;&#10;gAACCCCAAAIIBEOAB9LBUOWYCCCAAAIIIIAAAggggAACCCCAAAIIIIAAAiUEeCBdgoQVCCCAAAII&#13;&#10;IIAAAggggAACCCCAAAIIIIAAAsEQ4IF0MFQ5JgIIIIAAAggggAACCCCAAAIIIIAAAggggEAJAR5I&#13;&#10;lyBhBQIIIIAAAggggAACCCCAAAIIIIAAAggggEAwBHggHQxVjokAAggggAACCCCAAAIIIIAAAggg&#13;&#10;gAACCCBQQoAH0iVIWIEAAggggAACCCCAAAIIIIAAAggggAACCCAQDIHYYByUYyKAAAIIIIAAAqUJ&#13;&#10;eA5t0aavvvxJmdKuvbJJrdD8nty7Y6HO9+CIicp1Wh5ZJPW4W42xt7dRJh7ZdMyrQB3nyEE9erl3&#13;&#10;2evKB8b8W9lwyP3KkRemKyv65a26ndVZFhUWYLwqTMWOCCCAAAIIIIAAAhEuEJp/+UU4Et1HAAEE&#13;&#10;EEAAAQQQQAABBBBAAAEEEEAAAQQQqLpARYtsqn4mjoAAAggggAACIRXw5m7W+T6aPEn55kdfK7fl&#13;&#10;WDdcifX1olmHXsqhw/oqT6kd3N9X5303W+d55tkNykufaqcMVYW0K/V0nW/46FbK3Hyr1F7w3Itq&#13;&#10;f6hl+YtAHefImbx6eWj7JuVOz0Gld9N+S8cqpNWowKK6nSvQRXY5SoDxOgqDlwgggAACCCCAAAI1&#13;&#10;WiC4/+Ks0XRcHAIIIIAAAggggAACCCCAAAIIIIAAAggggMCJCFAhfSJa7IsAAggggEBECOSql2sn&#13;&#10;/Vn50oJaynOuu1V5c4sUZcFOq1Be832c2inxUfJ76pjaut7MxpZOQYzadeMVFV8E6jhFZ7R+ZPa5&#13;&#10;S2uebrNbmdQ4S2mjVLQzLxBAAAEEEEAAAQQQQACBiBSIkn95RuTY0GkEEEAAAQQQQAABBBBAAAEE&#13;&#10;EEAAAQQQQKBGCVAhXaOGk4tBAAEEEEDgsEChVdZ+/dUecSR0vVE59CKbqzmpCMnmUO54ZtGK474o&#13;&#10;3L5Y68eMnqpc7puE2uPbOynTjtv76iFaM7D7Scqiit6cb9R+/s6nlUtsamS9/u9iysjb9XpK0Rp7&#13;&#10;0eCKh/XiycsaKIu+tBTada2abe+Y9O5ybV+/1+ZgjqvfUu1eAwYpB53TSJnoUoTdwrtjofr04IiJ&#13;&#10;ynXFepjU426tGXt7G2Vise1FzRru7DnwvS517hs2J/rsT9ervTvfJxBjd3Za24u04p57Llae7LsR&#13;&#10;PbuWqP3ona8r9w74vfLJyxoqi+4vz0615/1ulPK12OuVY3/bU1nPV85R1f44YTZe+T+8rev745/n&#13;&#10;Kldvt7+0SMhoq/aZrQuVq5auVe6v20F5xZ2/VPZvbndmmH7M1EcWCCCAAAIIIIAAAuEhQIV0eIwD&#13;&#10;vUAAAQQQQAABBBBAAAEEEEAAAQQQQAABBGq8QFExSI2/Ui4QAQQQQACBaBFw2xzRTRpbxWLu6g91&#13;&#10;5cu2WkX0/2RayWhFKxndyVZxfO7VN+k42fXrKBMKdilXz7HK3qljX1U74+mRtl+67/feCc3UHvTI&#13;&#10;w8qLv7JK60fGbVb7/LutQvqCTJtD2XGsZ3F10rTdv9bxHlJ7zd+fVD6xyPqRPfhXag/NsgrpTUtn&#13;&#10;qz1+3LPKwrRHlL9sbxW0Fb1uvSkEC1e9M3SWu548RZlb8JNy/p+fV9ro6WXZixrrbJW6ayeO1fX/&#13;&#10;fUUT5RW32FzbHdPi1S7Yv0O5eXeqsl7RjaOm465rFeZnnWzt15db5f7uSxtqRZrvdvUe2qD2io22&#13;&#10;X6MBLfWijm+74wSmP06YjVfB7nW6zrU7M5UDf3O1su4HLylf+cTmMr/2rjvU9s6y9VNeW6r2Wb87&#13;&#10;V+l3VIMFAggggAACCCCAAALHESj6an2cbaxCAAEEEEAAAQQQQAABBBBAAAEEEEAAAQQQQCBgAlRI&#13;&#10;B4ySAyGAAAIIIBAmAq5a6kinG6xy+KoXrXL5xV9b5fKcM3tre9++lj1a1VXbN9WuXh+9cCXaHM5d&#13;&#10;z7Q8sq25XrZItzmdl66YpvbKjVZBmp1uFcmOyypYUzPt/YnbrX+xjm99A1vfqGHZX0u8Oz/T8Se/&#13;&#10;f0DZbfgo5ZBuVhHu/y1721ZW4Xnoy99q+5sL1tl+7dspfb3S67BYuM0jLcvSKbAa7rqlDUhpna6p&#13;&#10;zt4CXfG+nQftylMaK9u1t4rn1sn+mvcWtt72Krl0W+V057Pt/c6kT7TPl3vOUZ5Tz46Tt/Fztb/L&#13;&#10;r688u73NiV5UcB2o/oTZeOliDy+8MfaXB01bttaqFgesgtz1uf2caH5Ke61v2NPWT5n+o9q7bJgc&#13;&#10;X8G61rFAAAEEEEAAAQQQQOB4Av5/ux1vG+sQQAABBBBAAAEEEEAAAQQQQAABBBBAAAEEEAiYQNml&#13;&#10;SAE7DQdCAAEEEEAAgVALuJOtwvGye5/QqS/csEq5aP485cSH/6mcevog5X23WaVoIytc1rr/Lgp3&#13;&#10;rdbrWRNmKRd8YRWRO21KZ6dWir1hv1Oo7Un5NpezGgFc5G79Skfb6MlR/ufZXyuHlHeORJvrOtdj&#13;&#10;Oybx6/gyxcLO2Vfx3/Haq9TvLk9NUT72v1bh3Pqsnmqfd77NYXzWKfXUjvcXTqv134XVOKef3ktr&#13;&#10;Wky04yz8Yq/avXpZhfq2VTa39L66VgncvVGxr8sB649OW+VFoMYroZSeuIs+L74PkGOfb1fRBmsH&#13;&#10;51NfSqdYjQACCCCAAAIIIBDRAkVfMSP6Kug8AggggAACCCCAAAIIIIAAAggggAACCCCAQNgLFCv5&#13;&#10;CPv+0kEEEEAAAQQQOGEB+/1zcpPOeuclN3ZSnt/7beXvH5qkfHVxB+XvzrO5c10FW9Se8/QY5bS9&#13;&#10;XZXXDLtC2SHDairzt1ql6stjrPJaG4Ow8HqtQtPr2Fy254+4Q2fpW87c0654279OxP4aPrS1p+Hn&#13;&#10;bKXOCSefr/G+58/dlN8u+1i56MPFytcem6Oc1Hmg8oHh5ymbFCuVdtfvovXZbacqX3nP5oze0cPm&#13;&#10;GP9i+XatT+5whu/9iqMWge3PUQeu1MtAjZfN/H6cLvgqoWOKKqKPsw+rEEAAAQQQQAABBBA4AYGI&#13;&#10;/afZCVwjuyKAAAIIIIAAAggggAACCCCAAAIIIIAAAgiEgQAV0mEwCHQBAQQQQACB0ApYhWdiI5sj&#13;&#10;t12qzQ39yYY96kaBYxXScXlb1V61wXrXeOAAvbjk9HSlzcjrON5Uq6SuY7uVu3TF2ZzTsU6e9t1X&#13;&#10;amnmsYdKyGyjFVnOcuVXP9jv1Yd2a6h23LG7V7zlsiuJ911Q3kHr0AnXJQfqOG77epbou6Dc/dYf&#13;&#10;m6H7BC4r3Jwr3vUy93TFWcV7qx59tV+rHtnKgWumKUf9YYZy0hc9lCO72tzQavx34bY7tWt/q/hP&#13;&#10;/ON72rRwTYFy5Y+2f9fBTdVO0rL0RZX74zt02H0ufP2q3e1uvXr9Zb+B/aXCLn+TRAABBBBAAAEE&#13;&#10;EEDgBAWokD5BMHZHAAEEEEAAAQQQQAABBBBAAAEEEEAAAQQQqJwAFdKVc+NdCCCAAAIIhK9A4U71&#13;&#10;bfGEfyo3+yqh2zZJVTvRu1/5w6c2h/QHuxPV7tz+2MpnJ87aba0A2Zk+3yqp5zfopf1b1bOvEQU7&#13;&#10;rIR6r9Y6jp3F1zhOxKe30tost839u3D6XLWb92mmrJWzQ/lTYkfl+Z3rKWPqn6G8+rx3lE+8+Sfl&#13;&#10;6L2XKC/olKVMdg4qt286pGx2nvW3ZS2rDNfKoxcxyWo1zrI5sQtX2PFnLbYa6ZYuu7I9dTppv94d&#13;&#10;rEK3xG/1A3Ucd4rO07RpbaVnyWzlWwut/+0TrZJ9Z5L59O5k4v6Kde18eBF2zv6OnWh6bTy/nD5D&#13;&#10;7/y8Tltlh2ZpytoxOcrNX9h9uN+xcUytXVxEux1emGPttlZZfUHa49ow85W3lIUpdp8Nbm6fC/+7&#13;&#10;ijLg/bEj15jxKoLiBQIIIIAAAggggAACxxco8W+p4+/GWgQQQAABBBBAAAEEEEAAAQQQQAABBBBA&#13;&#10;AAEEqiZAhXTV/Hg3AggggAAC4SfgsdmGXXFWSbvy/15TH/+x0ypJ/XMjJ2W01vr/ucHmiL2ui1UK&#13;&#10;F/22Os5Ko/uPGKb99r9mFdJvjllqbTvN4Tl5rSI1JcMqn7vULa0yVW9zXPWsAvUXN32jFS9MteM+&#13;&#10;/ydfz+Kt8rXzgJbafq6/QtptFcMdrx+l9aMypiunzZtpx5mfr3Qc+3pTt2l3ta/vebay1Appx2YJ&#13;&#10;PnXgIO137pbJypkvvaB04uorO17eQnm2r0LaZsK2XWwZqOOYZ5srB+uw2ZsmKt8Z97xyTrH+9Cql&#13;&#10;Qjr8nE3phJdem9s5z7Nbb10x86/K2ftsLmP/8RLqN9fL06/9X+W1rc3Rv71ExjfRquwBbZRzXvla&#13;&#10;mdavt7K0AmknSP2pMeMlPRYIIIAAAggggAACCJQuUPRvztJ3YQsCCCCAAAIIIIAAAggggAACCCCA&#13;&#10;AAIIIIAAAlUXcN172QP+QqmqH40jIIAAAggERGDo6CvLPM6gIbdo+4TxL5e5HxsRQAABBMoWyP12&#13;&#10;qnYY+fhaZd/R9ykvziy70r/so7IVAQQQQCBQAhX93uvfr6rnvahxn6oegvcjgAACCBwlMO/dKUe1&#13;&#10;7CUV0iVIWIEAAggggAACCCCAAAIIIIAAAggggAACCCAQDAHmkA6GKsdEAAEEEEAAAQQQCCsBz8Et&#13;&#10;6s93m3OVnr02h/k7r31g/ex9l7J3BpXRBsISAQQQQAABBBBAAIHgCFAhHRxXjooAAggggAACCCCA&#13;&#10;AAIIIIAAAggggAACCCBQTIAK6WIgNBFAAAEEEEAAAQRqnkDuund0Uc+O/li5y11H2eq865Wjrm2t&#13;&#10;THIpWCCAAAIIIIAAAggggECQBKiQDhIsh0UAAQQQQAABBBBAAAEEEEAAAQQQQAABBBA4VoAK6WM9&#13;&#10;aCGAAAIIIIAAAgjUQIGkU2/QVY0db6kGCwQQQAABBBBAAAEEEAi5ABXSISfnhAgggAACCCCAAAII&#13;&#10;IIAAAggggAACCCCAQHQK8EA6Osedq0YAAQQQQAABBBBAAAEEEEAAAQQQQAABBEIuwAPpkJNzQgQQ&#13;&#10;QAABBBBAAAEEEEAAAQQQQAABBBBAIDoFeCAdnePOVSOAAAIIIIAAAggggAACCCCAAAIIIIAAAiEX&#13;&#10;4IF0yMk5IQIIIIAAAggggAACCCCAAAIIIIAAAgggEJ0CsdF52Vw1AggggAACCESrgHfHQl36gyMm&#13;&#10;KtcVg0jqcbfWjL29jTKx2Paa3sSnpo8w14cAAggggAACCCCAQPUKUCFdvf6cHQEEEEAAAQQQQAAB&#13;&#10;BBBAAAEEEEAAAQQQiBoBKqSjZqi5UAQQQACB6BEo1KVumf2I8p6ZjZT3/7+ble2jreRXV31k4Uo9&#13;&#10;XY3ho1spc/N/Ui547kXlh1pG7wKf6B17rhwBBBBAAAEEEEAAgVAIUCEdCmXOgQACCCCAAAIIIIAA&#13;&#10;AggggAACCCCAAAIIIOBQIc1NgAACCCCAAALRJRBTW9eb2djSKYhRu258dDGUerX4lErDBgQQQAAB&#13;&#10;BBBAAAEEEKi6ABXSVTfkCAgggAACCCCAAAIIIIAAAggggAACCCCAAAIVEKBCugJI7IIAAggggEBU&#13;&#10;C/jmWP5kxiQxTHlvtXJLjlUWp7Y8Q+1LBw9U9mlVS1nit97efK3ftmKucsr/LVau+HanMldLx4lJ&#13;&#10;ztKrHjfcqbz1zFSl/3iF2+19Y0ZP1frl23KUHi0dJymznV71vnqIcmD3k5Rxvu1hG1V19uzRpX02&#13;&#10;/i/KqcvWKzfv8vuYYEqTzlrfb+hgZf+2yUqXloFbeHYt0cEevfN15d4Bv1c+eVlDZdGXUI+N/7zf&#13;&#10;jdL612KvV479bU9lPf/Aq8UCAQQQQAABBBBAAAEEIl2Ar/iRPoL0HwEEEEAAAQQQQAABBBBAAAEE&#13;&#10;EEAAAQQQiBCBouKUCOkv3UQAAQQQQACBUAl49utMK//2lPK5xVb5fM51t6o9NOOQcs3caco3Ht2q&#13;&#10;LBh9j7Jflr8muVDt7YteUt4/7gtlrdP6KAfe2krZIMUqrnN271Lb1czmeC7+23N3ckttP/fqm5TZ&#13;&#10;9esoEwrsfavnTFR76thXlRlPj7T90osfSaurfxEoZ4+Nx4+rv9Y1bUw239tuOlXtlLxtymUzpygn&#13;&#10;P61wsp65WS+6pQTWx123jY571sl2nteXf6MXuy+1Cuk03+m8hzZo/YqNtl+jATa+dQLbHTs4SwQQ&#13;&#10;QAABBBBAAAEEEKh2Ab7qV/sQ0AEEEEAAAQQQQAABBBBAAAEEEEAAAQQQQCA6BKiQjo5x5ioRQAAB&#13;&#10;BBA4YQHPzs/0nukf7lU2G2yVxsMuSlfb6pkdp1ObemrvuudZ5azZ65QX3NxamZjzrXL6JKuMLux0&#13;&#10;o9oP39VDeaJzBLsSG+h9Xc+0VEOL5lq2SLe5lJeusMrtlRtztT47PenIrmH0KmDOxa4pPt3m0u52&#13;&#10;mlVIJzmWp6ZbJfvyh2yO549/sLm9u7VPKHaEKjbdNvd357Mb24EmfaL8cs85ynPq2azVeRs/V/u7&#13;&#10;/PrKs9vbnN/++0srWSCAAAIIIIAAAggggECNEaBCusYMJReCAAIIIIAAAggggAACCCCAAAIIIIAA&#13;&#10;AgiEtwAV0uE9PvQOAQQQQACBahPI3WpzEW920tSH7HZW8Vq8ctVVq6m2n9HUfs/90ffr1N5daBXS&#13;&#10;aTvXqr32gG1v3buj2idaGa03HV4U7lqtl7MmzFIu+OJH5U6bQtmplRKv9n7H5q5OyveqHa6LQDkX&#13;&#10;rxcv7XpjUq1iuZ6To11255hTaftXfr3dKemn99IhWky0uasXfmEV97161dL6batsbul9ddur3b0R&#13;&#10;X08rb847EUAAAQQQQAABBBAIfwEqpMN/jOghAggggAACCCCAAAIIIIAAAggggAACCCBQIwQoQakR&#13;&#10;w8hFIIAAAgggEEwBqzCufJ2xzRXscnxHcFv7hHtcsEVvmfP0GOW0vV2V1wy7Qtkhw+ZAzt9qcxW/&#13;&#10;PGae1kfOoqrOFbxSt9Uj+KsSvJ4Kvq+Su7nrd9E7s9tOVb7yns0ZvaOHzXH9xfLtWp/c4QxlEytw&#13;&#10;12sWCCCAAAIIIIAAAgggUPME/P8WqXlXxhUhgAACCCCAAAIIIIAAAggggAACCCCAAAIIhJUAFdJh&#13;&#10;NRx0BgEEEEAAgfARSMg8RZ1p6CxXrlqzW3nVyelK/1zS3oPr1f50vZXapnRppnaqb4fY+i3VblHb&#13;&#10;KoA/+8DmgN7VxSpiKzyXdN5WHWfVBoXTeOAAvbjk9GL9SbVK6jq2W/lLl3U03tffvIO5ek/lK8LL&#13;&#10;P+XRewTK2Sk4+qgBfF1VH7eNRNf+VtGe+Mf31LmFa6zDK3+0uaS7Dm6q9UkB7DqHQgABBBBAAAEE&#13;&#10;EEAAgfAToEI6/MaEHiGAAAIIIIAAAggggAACCCCAAAIIIIAAAjVSgArpGjmsXBQCCCCAAAJHCRQe&#13;&#10;VGPrjxuVKaXM0etKsErWBhkp2i+uvlUwX9nrn2r/ceJY5TjPz5TdM3KUX787Q/nRwebK6/pbJqp1&#13;&#10;eJFoFdIDrmyjNZ++Pk750DNWWd2/p1ViN0i235MX7N+l7XvqdFL27lBX6Y6zSui2DdV0ps+fpRfz&#13;&#10;G/RStqpnX2sKdlgJ9V7bzUn1ZakRk6xNjbNsDurCFe+oPWux1Ui3dNmRSvSn1AOe2AZ3oJxP7LQV&#13;&#10;37vKPi6dq3bbbOUFaY8rZ77ylrIwxe6zwc2L7hitZ4EAAggggAACCCCAAAI1U4AK6Zo5rlwVAggg&#13;&#10;gAACCCCAAAIIIIAAAggggAACCCAQdgJUSIfdkNAhBBBAAAEEAiyQv0YH/MvDj5R94Mz+2v7kaKuA&#13;&#10;bhxnlcOn3ThS64cnT1BOnv6qclGeVb7Wad5d7UEPDlT2zSr+9cLaDS64Xdv/kDJHOWX2x8pJL85T&#13;&#10;5mvpOO7aGXrVsZ9VWp/tq5COj7PS6P4jhmn7/tesQvrNMUutXeg/gFU6p2S00ooudX2TQ/s2lwyb&#13;&#10;tfjUgYO06dwtk5UzX3rBdo2rr+x4eQtlUX9sa9WX7kA5V70rxz9CgHzim+jw2QOsUn7OK1+rndav&#13;&#10;t5ICaTGwQAABBBBAAAEEEECgxgtQIV3jh5gLRAABBBBAAAEEEEAAAQQQQAABBBBAAAEEwkPAde9l&#13;&#10;D4TqfyIfHldMLxBAAIEIEBg6+soyezloyC3aPmH8y2Xux0YEEEAg3ARyv52qLo18fK2y7+j7lBdn&#13;&#10;llfJHm5XQn8QQAABBEIhUNHvvf79qtqnixr3qeoheD8CCCCAwFEC896dclTLXlIhXYKEFQgggAAC&#13;&#10;CCCAAAIIIIAAAggggAACCCCAAALBECg+yWMwzsExEUAAAQQQQAABBKJMwHNwi674u825Ss/eb5Tv&#13;&#10;vPaB0ul9l7J3BpXRBsISAQQQQAABBBBAAIHoEKBCOjrGmatEAAEEEEAAAQQQQAABBBBAAAEEEEAA&#13;&#10;AQSqXYAK6WofAjqAAAIIIIAAAgjUPIHcde/oop4d/bFyl7uOstV51ytHXdtameRSsEAAAQQQQAAB&#13;&#10;BBBAAIEoEaBCOkoGmstEAAEEEEAAAQQQQAABBBBAAAEEEEAAAQSqW4AK6eoeAc6PAAIIIIAAAgjU&#13;&#10;QIGkU2/QVY0db6kGCwQQQAABBBBAAAEEEIh6ASqko/4WAAABBBBAAAEEEEAAAQQQQAABBBBAAAEE&#13;&#10;EAiNAA+kQ+PMWRBAAAEEEEAAAQQQQAABBBBAAAEEEEAAgagX4IF01N8CACCAAAIIIIAAAggggAAC&#13;&#10;CCCAAAIIIIAAAqER4IF0aJw5CwIIIIAAAggggAACCCCAAAIIIIAAAgggEPUCPJCO+lsAAAQQQAAB&#13;&#10;BBBAAAEEEEAAAQQQQAABBBBAIDQCPJAOjTNnQQABBBBAAAEEEEAAAQQQQAABBBBAAAEEol6AB9JR&#13;&#10;fwsAgAACCCCAAAIIIIAAAggggAACCCCAAAIIhEaAB9KhceYsCCCAAAIIIIAAAggggAACCCCAAAII&#13;&#10;IIBA1AvwQDrqbwEAEEAAAQQQQAABBBBAAAEEEEAAAQQQQACB0AjwQDo0zpwFAQQQQAABBBBAAAEE&#13;&#10;EEAAAQQQQAABBBCIegEeSEf9LQAAAggggAACCCCAAAIIIIAAAggggAACCCAQGgEeSIfGmbMggAAC&#13;&#10;CCCAAAIIIIAAAggggAACCCCAAAJRL8AD6ai/BQBAAAEEEEAAAQQQQAABBBBAAAEEEEAAAQRCI8AD&#13;&#10;6dA4cxYEEEAAAQQQQAABBBBAAAEEEEAAAQQQQCDqBXggHfW3AAAIIIAAAggggAACCCCAAAIIIIAA&#13;&#10;AggggEBoBHggHRpnzoIAAggggAACCCCAAAIIIIAAAggggAACCES9AA+ko/4WAAABBBBAAAEEEEAA&#13;&#10;AQQQQAABBBBAAAEEEAiNAA+kQ+PMWRBAAAEEEEAAAQQQQAABBBBAAAEEEEAAgagX4IF01N8CACCA&#13;&#10;AAIIIIAAAggggAACCCCAAAIIIIAAAqER4IF0aJw5CwIIIIAAAggggAACCCCAAAIIIIAAAgggEPUC&#13;&#10;PJCO+lsAAAQQQAABBBBAAAEEEEAAAQQQQAABBBBAIDQCPJAOjTNnQQABBBBAAAEEEEAAAQQQQAAB&#13;&#10;BBBAAAEEol6AB9JRfwsAgAACCCCAAAIIIIAAAggggAACCCCAAAIIhEaAB9KhceYsCCCAAAIIIIAA&#13;&#10;AggggAACCCCAAAIIIIBA1AvwQDrqbwEAEEAAAQQQQAABBBBAAAEEEEAAAQQQQACB0AjwQDo0zpwF&#13;&#10;AQQQQAABBBBAAAEEEEAAAQQQQAABBBCIegEeSEf9LQAAAggggAACCCCAAAIIIIAAAggggAACCCAQ&#13;&#10;GgEeSIfGmbMggAACCCCAAAIIIIAAAggggAACCCCAAAJRL8AD6ai/BQBAAAEEEEAAAQQQQAABBBBA&#13;&#10;AAEEEEAAAQRCI8AD6dA4cxYEEEAAAQQQQAABBBBAAAEEEEAAAQQQQCDqBXggHfW3AAAIIIAAAggg&#13;&#10;gAACCCCAAAIIIIAAAggggEBoBHggHRpnzoIAAggggAACCCCAAAIIIIAAAggggAACCES9AA+ko/4W&#13;&#10;AAABBBBAAAEEEEAAAQQQQAABBBBAAAEEEAiNAA+kQ+PMWRBAAAEEEEAAAQQQQAABBBBAAAEEEEAA&#13;&#10;gagX4IF01N8CACCAAAIIIIAAAggggAACCCCAAAIIIIAAAqER4IF0aJw5CwIIIIAAAggggAACCCCA&#13;&#10;AAIIIIAAAgggEPUCPJCO+lsAAAQQQAABBBBAAAEEEEAAAQQQQAABBBBAIDQCPJAOjTNnQQABBBBA&#13;&#10;AAEEEEAAAQQQQAABBBBAAAEEol6AB9JRfwsAgAACCCCAAAIIIIAAAggggAACCCCAAAIIhEaAB9Kh&#13;&#10;ceYsCCCAAAIIIIAAAggggAACCCCAAAIIIIBA1AvwQDrqbwEAEEAAAQQQQAABBBBAAAEEEEAAAQQQ&#13;&#10;QACB0AjwQDo0zpwFAQQQQAABBBBAAAEEEEAAAQQQQAABBBCIegEeSEf9LQAAAggggAACCCCAAAII&#13;&#10;IIAAAggggAACCCAQGgEeSIfGmbMggAACCCCAAAIIIIAAAggggAACCCCAAAJRL8AD6ai/BQBAAAEE&#13;&#10;EEAAAQQQQAABBBBAAAEEEEAAAQRCI8AD6dA4cxYEEEAAAQQQQAABBBBAAAEEEEAAAQQQQCDqBXgg&#13;&#10;HfW3AAAIIIAAAggggAACCCCAAAIIIIAAAggggEBoBHggHRpnzoIAAggggAACCCCAAAIIIIAAAggg&#13;&#10;gAACCES9AA+ko/4WAAABBBBAAAEEEEAAAQQQQAABBBBAAAEEEAiNAA+kQ+PMWRBAAAEEEEAAAQQQ&#13;&#10;QAABBBBAAAEEEEAAgagX4IF01N8CACCAAAIIIIAAAggggAACCCCAAAIIIIAAAqER4IF0aJw5CwII&#13;&#10;IIAAAggggAACCCCAAAIIIIAAAgggEPUCPJCO+lsAAAQQQAABBBBAAAEEEEAAAQQQQAABBBBAIDQC&#13;&#10;PJAOjTNnQQABBBBAAAEEEEAAAQQQQAABBBBAAAEEol6AB9JRfwsAgAACCCCAAAIIIIAAAggggAAC&#13;&#10;CCCAAAIIhEaAB9KhceYsCCCAAAIIIIAAAggggAACCCCAAAIIIIBA1AvwQDrqbwEAEEAAAQQQQAAB&#13;&#10;BBBAAAEEEEAAAQQQQACB0AjwQDo0zpwFAQQQQAABBBBAAAEEEEAAAQQQQAABBBCIegEeSEf9LQAA&#13;&#10;AggggAACCCCAAAIIIIAAAggggAACCCAQGgEeSIfGmbMggAACCCCAAAIIIIAAAggggAACCCCAAAJR&#13;&#10;L8AD6ai/BQBAAAEEEEAAAQQQQAABBBBAAAEEEEAAAQRCI8AD6dA4cxYEEEAAAQQQQAABBBBAAAEE&#13;&#10;EEAAAQQQQCDqBXggHfW3AAAIIIAAAggggAACCCCAAAIIIIAAAggggEBoBHggHRpnzoIAAggggAAC&#13;&#10;CCCAAAIIIIAAAggggAACCES9AA+ko/4WAAABBBBAAAEEEEAAAQQQQAABBBBAAAEEEAiNAA+kQ+PM&#13;&#10;WRBAAAEEEEAAAQQQQAABBBBAAAEEEEAAgagX4IF01N8CACCAAAIIIIAAAggggAACCCCAAAIIIIAA&#13;&#10;AqER4IF0aJw5CwIIIIAAAggggAACCCCAAAIIIIAAAgggEPUCPJCO+lsAAAQQQAABBBBAAAEEEEAA&#13;&#10;AQQQQAABBBBAIDQCPJAOjTNnQQABBBBAAAEEEEAAAQQQQAABBBBAAAEEol6AB9JRfwsAgAACCCCA&#13;&#10;AAIIIIAAAggggAACCCCAAAIIhEYgNjSn4SwIIIAAAgggELUCnj269E/H/1U5N+ZnynsHt1ImaMkC&#13;&#10;AQQQQAABBBBAAAEEEEAgGgSokI6GUeYaEUAAAQQQQAABBBBAAAEEEEAAAQQQQACBMBCgQjoMBoEu&#13;&#10;IIAAAgggUKMFPId0eRtXf6X8tmG20lOjL5qLQwABBIIn4N2xUAd/cMRE5bpip0rqcbfWjL29jTKx&#13;&#10;2HaaCCCAAAIIIIBAdQpQIV2d+pwbAQQQQAABBBBAAAEEEEAAAQQQQAABBBCIIgEqpKNosLlUBBBA&#13;&#10;AAEEKiPgzd2kt300ZbJyxsKvlT/luZQpTbsp+1070LJ9HSW/9RYDCwSiVMCr687bvFz51pS3lR+s&#13;&#10;3KjcWxinrHtyO+U5P7efH1d0T1Pbtuoli+MIuFJP19rho20u/tz8n9Re8NyLyg+P8x5WIYAAAggg&#13;&#10;gAAC4SLAvxXDZSToBwIIIIAAAggggAACCCCAAAIIIIAAAgggUMMFqJCu4QPM5SGAAAIIIFBpAc8e&#13;&#10;vfWTF59SvrSqkbLfDSOU3dJylN/MtcrpyU/8We3cx0Ypr2war2SBAALRJ5C/aYEu+skHpyi/yeiu&#13;&#10;vGLYZcrmtXOVW9d+qdyQYxXVVMuIo/xFTG3tk9nY0imIUbsuP3bLt2MPBBBAAAEEEKh2Ab7zVfsQ&#13;&#10;0AEEEEAAAQQQQAABBBBAAAEEEEAAAQQQQCA6BKiQjo5x5ioRQAABBBAoKeCxCsUtXyzVts8LOyov&#13;&#10;7FJP6d2yRDljWYGyw203K6/pWVfp/612m5a2/557R2v9P9/6SnnRnZ2UKVqWtSjUxp1LX1f+duzn&#13;&#10;yqY33q+86/xMZVyBzZG6dP43aqecfoayXZqVBNqM1lrFAgEEgiVQzs+NGM8unfnj12cov0rprXzw&#13;&#10;oWuU7WoV+6R2sc+xNh5nUbh9sdaOGT1VuXyb/WWGx7dvUqbNQd376iFaM7D7ScqiOah9f+nx2fi/&#13;&#10;aP3UZeuVm3f5j2M/yVKadNb6fkMHK/u3TVYW663jePO1ftuKucop/2f9W/HtTrXtp6rjxCRnqd3j&#13;&#10;hjuVt56ZqvT/3HQK7S9QVs22CvJJ79pc2+v3WqV4XP2W2r/XgEHKQefYX6gkluiQNld+wc/Vytvx&#13;&#10;TgQQQAABBBCotEDRd6JKH4E3IoAAAggggAACCCCAAAIIIIAAAggggAACCCBQAQEqpCuAxC4IIIAA&#13;&#10;AgjUBAHvwS26jJUL5yvffscq+9bsTFS7VX+rwDvntLpq536/SrnRaazs185qnUv8NjveVwnYpY72&#13;&#10;m/PJSuXmfF+FdIk3aPPhha/ScPEbWvHoK18omw4ZqbzzPF9ltFqO48nZpldffWgVhe9OmKh2Zqdz&#13;&#10;lH0vPl957qnpyoRSz6vNLBBAoAICFf+5YX8pkbBnjY763pf2lxUnD75Q7TbFK6MrcO7/7uJOtkrh&#13;&#10;c6++Se/Irm8/ZxIKdqm9eo79HJg69lW1M562nx/Z6b4fAJ5DWv/j6q+VG5P7KG+76VRlSp79XFk2&#13;&#10;036uTH5aq52sZ+wvQrql+H+Q2F9ybF/0kna4f5z9vKp1mh1v4K2ttL5Bis3lnLPb+udqZnM8+4/i&#13;&#10;eK0/a/7+pPZ/YpFdT/bgX6k9NMsqpDctna32+HHPKgvTHlH+sn2SMlCF0vxcFScLBBBAAAEEEAix&#13;&#10;QNF3oxCfl9MhgAACCCCAAAIIIIAAAggggAACCCCAAAIIRJkAFdJRNuBcLgIIIIBANAjY7KoHNvxb&#13;&#10;F/v+3HnKdxb+R7mnfmvluRdaBeCQ3lbJ3NRX2ec4Vtm486d92s9JsMrpk5JK+z22fZ2o09A3W/T+&#13;&#10;7XrfXiuAdpwEO0zR0ntQL797+3nls1OtQrHbLTZn9C96WoVzXNEb7IU7ub1eXP/4M8qff7tcuWDe&#13;&#10;+8q3nnxQOT6trfL8vla52Pccq4RsWGr/tTsLBKJcoKo/N4wvf9cGvdjhWGVwx2ZWAVzaT4/y0F2J&#13;&#10;DbRL1zMtj+zfXC9bpNtczEtXTFN75UabxTk73SqJj+xvr+LT2+lFt9Ps50KSY3lq+latX/7QEuXH&#13;&#10;P9gPsG7tfT/Acr7V+umTrDK6sNONaj98Vw9lvQpeoHfnZ9p/8vsHlN2Gj1IO6XbsX6C0bWV/IXLo&#13;&#10;y99q+5sL1tl+7a3/x7867XJCC36unhAXOyOAAAIIIIBAgAQq+NUpQGfjMAgggAACCCCAAAIIIIAA&#13;&#10;AggggAACCCCAAAJRK0CFdNQOPReOAAIIIFBTBfI32Nyjv73/bV3i1nqnKa+59zFlnw5WgZxYTb+W&#13;&#10;zlvxN/XjDytsrtXOtzyi9i09bQ7a8udGta8vqS27632X+/KyoTZH9vK5U7T+1b//P+X8RVcpn3n0&#13;&#10;/7dz9zF71eUdwO8+fbHYN0oqbxZWKA6nwgTUSAdaQCxCtzB06kKALDNDt/mSTA24TP+QDP9wSMCo&#13;&#10;GDUyRrDKyBiOgkUk8XVqfMneNDiNImwsQ4ThtC1Q9frdT0160p5qz6kX1/P55/n1Pvd5fvd1fa48&#13;&#10;J+235zkvivWQX1Pf8eG+EEgqMNR1Y8e89nM9+2PW//O8Z5DHHvy3OOGW62+J9VP/+v1Yf9AexTx5&#13;&#10;8rJF8fqRSXvG8wHb2zOY4+Av8WX+gavj7JWTn8T6w5+0/Wa3ePQHd8cf7/5R6+xp649r5882Onti&#13;&#10;z7r1/m/EGfc+3j7nW1e+MV5f0PN9k8XtmdRb243sk+F/4cN1tW8E3idAgAABAgSGE/gl/wo13Afb&#13;&#10;iQABAgQIECBAgAABAgQIECBAgAABAgTmlkD7r/C51bNuCRAgQIBAaYH5B7VnLZ956r9Hnzd/+mux&#13;&#10;fvSD7dnN/7PhjHj94he2Z0cfsWTX/59ur5esWtqctv4w1gd+PL01r3NrdXvm9MP/NX3m9NI1cf7y&#13;&#10;3fwtY+bIk+P9k3e0Z7V+9toPx+tbV78m1rPXLI61/87K6ed+p/V35/RZ0ls+/Z/x/f+3sj0r+/TT&#13;&#10;fzNeL+/fMM7zhcBcFNj360ZTW7iiPft4xeRHceC797R1x7HtWcx7/WP4aPuNh81/c1Xs87GHT4z1&#13;&#10;la96aazPOrjtt/3+L8bra67aEuuv/GWmXfdmr4Y7ppe7X+zXKp83md6BPbPXnfxii5/9acd04x2T&#13;&#10;FXH89De8NtazDtvNBXP63fMWtfOXzxY4PT784ro6vKkdCRAgQIAAgV0FRv8rza4f6DUBAgQIECBA&#13;&#10;gAABAgQIECBAgAABAgQIzE2BPf9X/Nw00TUBAgQIEHhCC8wsWRv1v+RPLol1w/n3xvqVO++I9Z82&#13;&#10;vzfWS25YEuvRJ6+P9awNp8X6/LXLYl16VHtG6uGTW+P15/6j3QF96rp2p97O/9Xedl+8/4WvPRzr&#13;&#10;omN+O9bD2qNdJ9NHu8axn39ZsKrd6fhHr1kfx46++opYr3v71bE+/levi3Xjml3uqNz+UBz/5ufu&#13;&#10;jHXzJ+6K9Uvf2xrrqme8INaNf3FhrOuPPzTW4Z+1Gtv6QqCUwFDXjfkrnh4u645sPH93a/t5/dYp&#13;&#10;7c7mpy3eyzuLt90fG/zLPW2f1a84L/5w9nOeEmt7UvXP7jg+sN1JvbydNtrXBQe16+rRS9od0l++&#13;&#10;qz3b+sETnhufuXLnBXHPJTzpkGPjhMMnX4n1G99r33jhSYfF64V7/vbdvzt9dveiKcy2/2/Xxd4n&#13;&#10;aruu7t7UOwQIECBAgMBoAnv5V6fRPt/GBAgQIECAAAECBAgQIECAAAECBAgQIDBHBNwhPUcGrU0C&#13;&#10;BAgQmLsCM0ueGs0/53cvaus5L4/13q9/JtbbNt8V69/f2e7cO3FtWw847Hfi+Hkn3R7ruz/0/lg3&#13;&#10;Pb4x1pNW/TjWb96+KdbND7Q7ks99/W/F62V9N0IuPiLOO+v1b4515l2Xx3rtOz4Y64rLLo71Bava&#13;&#10;LX87tn03Xt/2D+3Owq0nnhuvL3ndulifeciTYvW/7cHgC4F9EviVrxvzV8Xnrr/wzFg/eVl7tvNl&#13;&#10;b2+/YfHSl7TfkDhqekvzQ/feHed9e8HJsb7yzHa9WrSw3Qn99Hbj8OTGO26J9+849NRYj1nZ/hnz&#13;&#10;6AP3xOv2+xmTyYHxaoQvi9sd0ue9rF0fv3TtB+JD3npFuy5tXNeeVX/o0nYFevSRB+P9h5YfH+v6&#13;&#10;Z01/s+Sgdkf1y0+7LY6/46Z3xnr5w2fHesbxh8e6dNKe+f+/97Xr7JrTWt9rn7ybC+v89sz/1Ye3&#13;&#10;6+BjX2373/LZdo/02nlNaNd65rmuhrcvBAgQIECAwP4V8G+2/evt0wgQIECAAAECBAgQIECAAAEC&#13;&#10;BAgQIDBnBdwhPWdHr3ECBAgQmLMCMwdE6089od3B+MfTdcf0YaM777+baXf0Pf/V7Q7mbTfcEN93&#13;&#10;04eujPXj29uZy454drz+gzf/Yay/d9Tsw6PjZf+XRe0WyBf9+Z/Gufe95V2xvv/K22Nd89Z25+CR&#13;&#10;S9ozrV97RbvjcGZnof0f4QwCBPZRYG+vG5P2g3nAse2Z0W97W7tjetOm9gz7f7zmC1FIu+93Mlm0&#13;&#10;8qh4/dxz2p3Dj80+9Hhhuy5sfMOr4v1HPtzukL7pqn9urx+LZTKZaXcELzv4mDhwworpQ5Snbw+3&#13;&#10;tH82HXrGn8WWf71sc6ybPv75WG94b1tn2Y8AACDcSURBVLsTfPv0A2eWHBx/Ou6c1t8p0zukF820&#13;&#10;Z/cfd9Gl8f6lB98Y68e23Bzre+6Y3aF93orfeF4cv2jdKbHu9g7pSbuuP+MV58d5L/zvj8R68/ve&#13;&#10;E+tk4UGxHvf7R8e6sx7X1ebjKwECBAgQILBfBdwhvV+5fRgBAgQIECBAgAABAgQIECBAgAABAgTm&#13;&#10;rsC8N537l7P3IcxdBZ0TIEAgmcCFl79sjxWdf8HF8f71112zx/O8SYAAAQIECBAgQOCJLLC3f++d&#13;&#10;PW9fe92wuv0G2b7u4/sJECBAoAls+cSmDoU7pDskDhAgQIAAAQIECBAgQIAAAQIECBAgQIDAGAIC&#13;&#10;6TFU7UmAAAECBAgQIECAAAECBAgQIECAAAECHQGBdIfEAQIECBAgQIAAAQIECBAgQIAAAQIECBAY&#13;&#10;Q0AgPYaqPQkQIECAAAECBAgQIECAAAECBAgQIECgIyCQ7pA4QIAAAQIECBAgQIAAAQIECBAgQIAA&#13;&#10;AQJjCAikx1C1JwECBAgQIECAAAECBAgQIECAAAECBAh0BATSHRIHCBAgQIAAAQIECBAgQIAAAQIE&#13;&#10;CBAgQGAMAYH0GKr2JECAAAECBAgQIECAAAECBAgQIECAAIGOgEC6Q+IAAQIECBAgQIAAAQIECBAg&#13;&#10;QIAAAQIECIwhIJAeQ9WeBAgQIECAAAECBAgQIECAAAECBAgQINAREEh3SBwgQIAAAQIECBAgQIAA&#13;&#10;AQIECBAgQIAAgTEEBNJjqNqTAAECBAgQIECAAAECBAgQIECAAAECBDoCAukOiQMECBAgQIAAAQIE&#13;&#10;CBAgQIAAAQIECBAgMIaAQHoMVXsSIECAAAECBAgQIECAAAECBAgQIECAQEdAIN0hcYAAAQIECBAg&#13;&#10;QIAAAQIECBAgQIAAAQIExhAQSI+hak8CBAgQIECAAAECBAgQIECAAAECBAgQ6AgIpDskDhAgQIAA&#13;&#10;AQIECBAgQIAAAQIECBAgQIDAGAIC6TFU7UmAAAECBAgQIECAAAECBAgQIECAAAECHQGBdIfEAQIE&#13;&#10;CBAgQIAAAQIECBAgQIAAAQIECBAYQ0AgPYaqPQkQIECAAAECBAgQIECAAAECBAgQIECgIyCQ7pA4&#13;&#10;QIAAAQIECBAgQIAAAQIECBAgQIAAAQJjCAikx1C1JwECBAgQIECAAAECBAgQIECAAAECBAh0BATS&#13;&#10;HRIHCBAgQIAAAQIECBAgQIAAAQIECBAgQGAMAYH0GKr2JECAAAECBAgQIECAAAECBAgQIECAAIGO&#13;&#10;gEC6Q+IAAQIECBAgQIAAAQIECBAgQIAAAQIECIwhIJAeQ9WeBAgQIECAAAECBAgQIECAAAECBAgQ&#13;&#10;INAREEh3SBwgQIAAAQIECBAgQIAAAQIECBAgQIAAgTEEBNJjqNqTAAECBAgQIECAAAECBAgQIECA&#13;&#10;AAECBDoCAukOiQMECBAgQIAAAQIECBAgQIAAAQIECBAgMIaAQHoMVXsSIECAAAECBAgQIECAAAEC&#13;&#10;BAgQIECAQEdAIN0hcYAAAQIECBAgQIAAAQIECBAgQIAAAQIExhAQSI+hak8CBAgQIECAAAECBAgQ&#13;&#10;IECAAAECBAgQ6AgIpDskDhAgQIAAAQIECBAgQIAAAQIECBAgQIDAGAIC6TFU7UmAAAECBAgQIECA&#13;&#10;AAECBAgQIECAAAECHQGBdIfEAQIECBAgQIAAAQIECBAgQIAAAQIECBAYQ0AgPYaqPQkQIECAAAEC&#13;&#10;BAgQIECAAAECBAgQIECgIyCQ7pA4QIAAAQIECBAgQIAAAQIECBAgQIAAAQJjCAikx1C1JwECBAgQ&#13;&#10;IECAAAECBAgQIECAAAECBAh0BATSHRIHCBAgQIAAAQIECBAgQIAAAQIECBAgQGAMAYH0GKr2JECA&#13;&#10;AAECBAgQIECAAAECBAgQIECAAIGOgEC6Q+IAAQIECBAgQIAAAQIECBAgQIAAAQIECIwhIJAeQ9We&#13;&#10;BAgQIECAAAECBAgQIECAAAECBAgQINAREEh3SBwgQIAAAQIECBAgQIAAAQIECBAgQIAAgTEEBNJj&#13;&#10;qNqTAAECBAgQIECAAAECBAgQIECAAAECBDoCAukOiQMECBAgQIAAAQIECBAgQIAAAQIECBAgMIaA&#13;&#10;QHoMVXsSIECAAAECBAgQIECAAAECBAgQIECAQEdAIN0hcYAAAQIECBAgQIAAAQIECBAgQIAAAQIE&#13;&#10;xhAQSI+hak8CBAgQIECAAAECBAgQIECAAAECBAgQ6AgIpDskDhAgQIAAAQIECBAgQIAAAQIECBAg&#13;&#10;QIDAGAIC6TFU7UmAAAECBAgQIECAAAECBAgQIECAAAECHQGBdIfEAQIECBAgQIAAAQIECBAgQIAA&#13;&#10;AQIECBAYQ0AgPYaqPQkQIECAAAECBAgQIECAAAECBAgQIECgIyCQ7pA4QIAAAQIECBAgQIAAAQIE&#13;&#10;CBAgQIAAAQJjCAikx1C1JwECBAgQIECAAAECBAgQIECAAAECBAh0BATSHRIHCBAgQIAAAQIECBAg&#13;&#10;QIAAAQIECBAgQGAMgQVjbGpPAgQIENg/AudfcPH++SCfQoAAAQIECBAgQIAAAQIECBAYQMAd0gMg&#13;&#10;2oIAAQIECBAgQIAAAQIECBAgQIAAAQIE+gXcId1v5AwCBAikE7j+umvS1aQgAgQIECBAgAABAgQI&#13;&#10;ECBAgECfgDuk+4S8T4AAAQIECBAgQIAAAQIECBAgQIAAAQKDCAikB2G0CQECBAgQIECAAAECBAgQ&#13;&#10;IECAAAECBAj0CQik+4S8T4AAAQIECBAgQIAAAQIECBAgQIAAAQKDCAikB2G0CQECBAgQIECAAAEC&#13;&#10;BAgQIECAAAECBAj0CQik+4S8T4AAAQIECBAgQIAAAQIECBAgQIAAAQKDCAikB2G0CQECBAgQIECA&#13;&#10;AAECBAgQIECAAAECBAj0CQik+4S8T4AAAQIECBAgQIAAAQIECBAgQIAAAQKDCAikB2G0CQECBAgQ&#13;&#10;IECAAAECBAgQIECAAAECBAj0CQik+4S8T4AAAQIECBAgQIAAAQIECBAgQIAAAQKDCAikB2G0CQEC&#13;&#10;BAgQIECAAAECBAgQIECAAAECBAj0CQik+4S8T4AAAQIECBAgQIAAAQIECBAgQIAAAQKDCAikB2G0&#13;&#10;CQECBAgQIECAAAECBAgQIECAAAECBAj0CQik+4S8T4AAAQIECBAgQIAAAQIECBAgQIAAAQKDCAik&#13;&#10;B2G0CQECBAgQIECAAAECBAgQIECAAAECBAj0CQik+4S8T4AAAQIECBAgQIAAAQIECBAgQIAAAQKD&#13;&#10;CCwYZBebECBAgMCgAn976Y2D7Hf797cMso9NCBAgQIAAAQIECBAgQIAAAQJDCLhDeghFexAgQIAA&#13;&#10;AQIECBAgQIAAAQIECBAgQIBAr4BAupfICQQIECBAgAABAgQIECBAgAABAgQIECAwhIBAeghFexAg&#13;&#10;QIAAAQIECBAgQIAAAQIECBAgQIBAr4BAupfICQQIECBAgAABAgQIECBAgAABAgQIECAwhIBAeghF&#13;&#10;exAgQIAAAQIECBAgQIAAAQIECBAgQIBAr4BAupfICQQIECBAgAABAgQIECBAgAABAgQIECAwhIBA&#13;&#10;eghFexAgQIAAAQIECBAgQIAAAQIECBAgQIBAr4BAupfICQQIECBAgAABAgQIECBAgAABAgQIECAw&#13;&#10;hIBAeghFexAgQIAAAQIECBAgQIAAAQIECBAgQIBAr4BAupfICQQIECBAgAABAgQIECBAgAABAgQI&#13;&#10;ECAwhIBAeghFexAgQIAAAQIECBAgQIAAAQIECBAgQIBAr4BAupfICQQIECBAgAABAgQIECBAgAAB&#13;&#10;AgQIECAwhIBAeghFexAgQIAAAQIECBAgQIAAAQIECBAgQIBAr4BAupfICQQIECBAgAABAgQIECBA&#13;&#10;gAABAgQIECAwhIBAeghFexAgQIAAAQIECBAgQIAAAQIECBAgQIBAr4BAupfICQQIECBAgAABAgQI&#13;&#10;ECBAgAABAgQIECAwhIBAeghFexAgQIAAAQIECBAgQIAAAQIECBAgQIBAr4BAupfICQQIECBAgAAB&#13;&#10;AgQIECBAgAABAgQIECAwhIBAeghFexAgQIAAAQIECBAgQIAAAQIECBAgQIBAr4BAupfICQQIECBA&#13;&#10;gAABAgQIECBAgAABAgQIECAwhIBAeghFexAgQIAAAQIECBAgQIAAAQIECBAgQIBAr4BAupfICQQI&#13;&#10;ECBAgAABAgQIECBAgAABAgQIECAwhIBAeghFexAgQIAAAQIECBAgQIAAAQIECBAgQIBAr4BAupfI&#13;&#10;CQQIECBAgAABAgQIECBAgAABAgQIECAwhIBAeghFexAgQIAAAQIECBAgQIAAAQIECBAgQIBAr4BA&#13;&#10;upfICQQIECBAgAABAgQIECBAgAABAgQIECAwhIBAeghFexAgQIAAAQIECBAgQIAAAQIECBAgQIBA&#13;&#10;r4BAupfICQQIECBAgAABAgQIECBAgAABAgQIECAwhIBAeghFexAgQIAAAQIECBAgQIAAAQIECBAg&#13;&#10;QIBAr4BAupfICQQIECBAgAABAgQIECBAgAABAgQIECAwhIBAeghFexAgQIAAAQIECBAgQIAAAQIE&#13;&#10;CBAgQIBAr4BAupfICQQIECBAgAABAgQIECBAgAABAgQIECAwhIBAeghFexAgQIAAAQIECBAgQIAA&#13;&#10;AQIECBAgQIBAr8CC3jOcQIAAAQJPWIENq898wtaucAIECBAgQIAAAQIECBAgQKCegDu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fwU3LQLIQmfj9EAAAAASUVORK5CYIJQSwMECgAAAAAAAAAhAB45mB91agEAdWoBABQAAABk&#13;&#10;cnMvbWVkaWEvaW1hZ2UxLnBuZ4lQTkcNChoKAAAADUlIRFIAAAWuAAADcQgGAAAADNsuywAADChp&#13;&#10;Q0NQSUNDIFByb2ZpbGUAAEiJlVcHWFPJFp5bkpCQ0AIRkBJ6E6VXqaFFEJAq2AhJIKGEkBBE7Mii&#13;&#10;AmtBxYIVXRVRdC2ALDbsZVHs/WFBRVkXCzbUvEkC6Or33vve+b65979nzpzzn3Nn5psBQDOWIxbn&#13;&#10;oFoA5IoKJHHhwczxKalM0kOAABwwgAUgc7hScVBsbBSAMvj+p7y7Dq2hXHFU+Pq5/7+KNo8v5QKA&#13;&#10;xEKczpNycyHeDwDuwRVLCgAg9EC9xdQCMcREyBLoSiBBiC0VOFOFvRQ4XYWjlDYJcSyI0wBQo3I4&#13;&#10;kkwANBS8mIXcTOhHoxJiJxFPKIK4FWJ/roDDg/gzxCNyc/Mg1rSF2Db9Oz+Z//CZPuSTw8kcwqpc&#13;&#10;lKIWIpSKczjT/s9y/G/JzZENxrCAjSqQRMQpclbULTsvUoGpEJ8RpUfHQKwD8VUhT2mvwE8EsojE&#13;&#10;AfsPXCkL1gz+Z4BSeZyQSIiNIDYX5URHDej9M4RhbIhh7dEEYQE7QTUW5Uny4gb8o0V8aWj8IOZI&#13;&#10;lLEUNuWy7MSgAZ/rBXz2oM+WYkFCsooneqlQmBQNsQbEd6XZ8ZEDNs+LBazoQRuJLE7BGf5zDGRI&#13;&#10;wuJUNphlrnQwL8xHIGRHD+CoAkFChGosNpnLUXLThziLLx0fNciTxw8JVeWFlfBFiQP8sSpxQXDc&#13;&#10;gP0WcU7sgD3Wys8JV+jNIW6XFsYPju0tgJNNlS8OxAWxCSpuuG4WZ0ysigNuD6IAC4QAJpDBlg7y&#13;&#10;QBYQtvc09cAvVU8Y4AAJyAR84DigGRyRrOwRwWc8KAZ/QcQH0qFxwcpePiiE+i9DWtXTEWQoewuV&#13;&#10;I7LBE4hzQSTIgd8y5SjRULQk8BhqhD9F50KuObAp+n7SMTUHdcRQYggxghhGtMMNcX/cF4+Cz0DY&#13;&#10;XHAv3HuQ1zd7whNCB+Eh4Rqhk3BrirBE8gNzJhgLOiHHsIHs0r/PDreGXt3xYNwP+oe+cQZuCBxx&#13;&#10;NxgpCA+Asd2h9nuusqGMv9VywBfZiYySh5EDybY/MtCw13Af8qKo1Pe1UPFKH6oWa6jnxzxY39WP&#13;&#10;B9+RP1piC7B92GnsGHYWa8WaABM7gjVjF7BDCjw0Nx4r58ZgtDgln2zoR/hTPM5ATEXVpE71Tt1O&#13;&#10;nwf6QAG/qECxWFh54mkSYaaggBkEd2s+ky3ijhzBdHFyhruoYu9XbS1vGMo9HWGc+6YrKQTAz04u&#13;&#10;l7d+00V5A7C/GQBK9zedrTVczqYAnFnAlUkKVTpc8SAACtCEK8UAmMC9yxZm5AI8gC8IBKFgDIgB&#13;&#10;CSAFTIZ1FsB5KgFTwQwwF5SBCrAErABrwAawGWwHu8Be0ARawTFwCpwHl8A1cAfOlS7wAvSCd6Af&#13;&#10;QRASQkPoiAFiilghDogL4oX4I6FIFBKHpCBpSCYiQmTIDGQeUoFUIWuQTUgd8jtyEDmGnEU6kFvI&#13;&#10;A6QbeY18QjGUiuqixqg1Ogr1QoPQSDQBnYRmovloMVqKLkJXobXoTrQRPYaeR6+hnegLtA8DmDrG&#13;&#10;wMwwR8wLY2ExWCqWgUmwWVg5Vo3VYg1YC/zTV7BOrAf7iBNxOs7EHeF8jcATcS6ej8/CK/E1+Ha8&#13;&#10;ET+BX8Ef4L34VwKNYERwIPgQ2ITxhEzCVEIZoZqwlXCAcBKunS7COyKRyCDaED3h2kshZhGnEyuJ&#13;&#10;64i7iUeJHcRHxD4SiWRAciD5kWJIHFIBqYy0mrSTdIR0mdRF+qCmrmaq5qIWppaqJlIrUatW26F2&#13;&#10;WO2y2lO1frIW2YrsQ44h88jTyIvJW8gt5IvkLnI/RZtiQ/GjJFCyKHMpqygNlJOUu5Q36urq5ure&#13;&#10;6uPUhepz1Fep71E/o/5A/SNVh2pPZVEnUmXURdRt1KPUW9Q3NBrNmhZIS6UV0BbR6mjHafdpHzTo&#13;&#10;GiM12Bo8jdkaNRqNGpc1XmqSNa00gzQnaxZrVmvu07yo2aNF1rLWYmlxtGZp1Wgd1Lqh1adN13bW&#13;&#10;jtHO1a7U3qF9VvuZDknHWidUh6dTqrNZ57jOIzpGt6Cz6Fz6PPoW+kl6ly5R10aXrZulW6G7S7dd&#13;&#10;t1dPR89NL0mvSK9G75BeJwNjWDPYjBzGYsZexnXGp2HGw4KG8YctHNYw7PKw9/rD9QP1+frl+rv1&#13;&#10;r+l/MmAahBpkGyw1aDK4Z4gb2huOM5xquN7wpGHPcN3hvsO5w8uH7x1+2wg1sjeKM5putNnoglGf&#13;&#10;sYlxuLHYeLXxceMeE4ZJoEmWyXKTwybdpnRTf1Oh6XLTI6bPmXrMIGYOcxXzBLPXzMgswkxmtsms&#13;&#10;3azf3MY80bzEfLf5PQuKhZdFhsVyizaLXktTy7GWMyzrLW9bka28rARWK61OW723trFOtp5v3WT9&#13;&#10;zEbfhm1TbFNvc9eWZhtgm29ba3vVjmjnZZdtt87ukj1q724vsK+xv+iAOng4CB3WOXSMIIzwHiEa&#13;&#10;UTvihiPVMcix0LHe8cFIxsiokSUjm0a+HGU5KnXU0lGnR311cnfKcdridMdZx3mMc4lzi/NrF3sX&#13;&#10;rkuNy1VXmmuY62zXZtdXbg5ufLf1bjfd6e5j3ee7t7l/8fD0kHg0eHR7Wnqmea71vOGl6xXrVel1&#13;&#10;xpvgHew927vV+6OPh0+Bz16fv30dfbN9d/g+G20zmj96y+hHfuZ+HL9Nfp3+TP80/43+nQFmAZyA&#13;&#10;2oCHgRaBvMCtgU+D7IKygnYGvQx2CpYEHwh+z/JhzWQdDcFCwkPKQ9pDdUITQ9eE3g8zD8sMqw/r&#13;&#10;DXcPnx5+NIIQERmxNOIG25jNZdexe8d4jpk55kQkNTI+ck3kwyj7KElUy1h07Jixy8bejbaKFkU3&#13;&#10;xYAYdsyymHuxNrH5sX+MI46LHVcz7kmcc9yMuNPx9Pgp8Tvi3yUEJyxOuJNomyhLbEvSTJqYVJf0&#13;&#10;PjkkuSq5c/yo8TPHn08xTBGmNKeSUpNSt6b2TQidsGJC10T3iWUTr0+ymVQ06exkw8k5kw9N0ZzC&#13;&#10;mbIvjZCWnLYj7TMnhlPL6Utnp69N7+WyuCu5L3iBvOW8br4fv4r/NMMvoyrjWaZf5rLMbkGAoFrQ&#13;&#10;I2QJ1whfZUVkbch6nx2TvS1bnpOcsztXLTct96BIR5QtOpFnkleU1yF2EJeJO/N98lfk90oiJVul&#13;&#10;iHSStLlAFx6yL8hsZb/IHhT6F9YUfpiaNHVfkXaRqOjCNPtpC6c9LQ4r/m06Pp07vW2G2Yy5Mx7M&#13;&#10;DJq5aRYyK31W22yL2aWzu+aEz9k+lzI3e+6fJU4lVSVv5yXPayk1Lp1T+uiX8F/qyzTKJGU35vvO&#13;&#10;37AAXyBc0L7QdeHqhV/LeeXnKpwqqis+V3Irz/3q/OuqX+WLMha1L/ZYvH4JcYloyfWlAUu3V2lX&#13;&#10;FVc9WjZ2WeNy5vLy5W9XTFlxttqtesNKykrZys5VUauaV1uuXrL68xrBmms1wTW71xqtXbj2/Tre&#13;&#10;usvrA9c3bDDeULHh00bhxpubwjc11lrXVm8mbi7c/GRL0pbTv3n9VrfVcGvF1i/bRNs6t8dtP1Hn&#13;&#10;WVe3w2jH4nq0XlbfvXPizku7QnY1Nzg2bNrN2F2xB+yR7Xn+e9rv1/dG7m3b57WvYb/V/rUH6AfK&#13;&#10;G5HGaY29TYKmzuaU5o6DYw62tfi2HPhj5B/bWs1aaw7pHVp8mHK49LD8SPGRvqPioz3HMo89apvS&#13;&#10;duf4+ONXT4w70X4y8uSZU2Gnjp8OOn3kjN+Z1rM+Zw+e8zrXdN7jfOMF9wsH/nT/80C7R3vjRc+L&#13;&#10;zZe8L7V0jO44fDng8rErIVdOXWVfPX8t+lrH9cTrN29MvNF5k3fz2a2cW69uF97uvzPnLuFu+T2t&#13;&#10;e9X3je7X/svuX7s7PToPPQh5cOFh/MM7j7iPXjyWPv7cVfqE9qT6qenTumcuz1q7w7ovPZ/wvOuF&#13;&#10;+EV/T9lf2n+tfWn7cv/fgX9f6B3f2/VK8kr+uvKNwZttb93etvXF9t1/l/uu/335B4MP2z96fTz9&#13;&#10;KfnT0/6pn0mfV32x+9LyNfLrXXmuXC7mSDjKowAGG5qRAcDrbQDQUgCgX4Lnhwmqu5lSENV9UonA&#13;&#10;f8Kq+5tSPABogC/FMZx1FIA9sFnDRgsEQHEETwgEqKvrUBsQaYari8oXFd5YCB/k8jfGAJBaAPgi&#13;&#10;kcv718nlX7ZAsrcAOJqvuhMqRHEH3aj0cZmRJQY/yL8BF3VwWgQD71YAAAAJcEhZcwAAFiUAABYl&#13;&#10;AUlSJPAAAAIG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xODAwPC9leGlmOlBpeGVsWURpbWVuc2lvbj4KICAgICAgICAgPGV4aWY6UGl4ZWxYRGltZW5z&#13;&#10;aW9uPjI4ODA8L2V4aWY6UGl4ZWxYRGltZW5zaW9uPgogICAgICAgICA8dGlmZjpPcmllbnRhdGlv&#13;&#10;bj4xPC90aWZmOk9yaWVudGF0aW9uPgogICAgICA8L3JkZjpEZXNjcmlwdGlvbj4KICAgPC9yZGY6&#13;&#10;UkRGPgo8L3g6eG1wbWV0YT4K4suUPgAAQABJREFUeAHs3XeAVNW9wPF7Z2Z7pXdYeu9IsYuCiiVG&#13;&#10;E1GxJHn6kjxjiCUmliRqjCVGo8YkakxiN/ZGEkUFsSEgYgMEpUhvC9vrlIe/37mDO8uyszN3l9md&#13;&#10;r3/c35xbzj3nc+69M8z+5mivW7cuFAwGra//ayiGQqE6252yE53jnHJDUSrZu4h2e+T+0Zad/Zzo&#13;&#10;nM8pR8bGtse7f+Tx0Zab2q5o62U/BBBAAAEEEEAAAQQQQAABBBBAoLUL/O2870sXvJZHo6098pho&#13;&#10;W/rCa2v0mLIpWp6I9Wazqc3aW9TjTHWWc5wTHb9wvc4K5wBTdupxNmtrndK+aJuKIw4P7xB53vAG&#13;&#10;l1401K6Gq9fvC/dtd1oeuV73iGy/+brRYd9XTUOvnOqd7Y1W4Byw//Y41UQbndoi929ofeR+jZZN&#13;&#10;ReH6Gmp2eAetMVx09g+viNjeSAOcw5zrMGRphc565/D6ZV0TOb6R++87Tl+F71NnQ8ipR8/79X3V&#13;&#10;9GvSOSsRAQQQQAABBBBAAAEEEEAAAQQQQAABBBBAAIFmELDXrFkTqqmpkaoXvf+uxE8+/lDirl07&#13;&#10;JNbW6nYpsEAAAQQQQAABBBBAAAEEEEAAAQQQQAABBBBAwCUBT1AzrTOr9XvoDiXlZFy7ZEs1CCCA&#13;&#10;AAIIIIAAAggggAACCCCAAAIIIIAAAi4J+PbsLrQeefgBqW7nru0SU3w+iT6fzi3i86W5dDqqQQAB&#13;&#10;BBBAAAEEEEAAAQQQQAABBBBAAAEEEEDgmwKacV2TniIrN2amk3H9TR5eI4AAAggggAACCCCAAAII&#13;&#10;IIAAAggggAACCBx8Ad+DD95vFRcVSktSTaa13x+Qspn6eu9r/cb74DeXFiCAAAIIIIAAAggggAAC&#13;&#10;CCCAAAIIIIAAAgi0LQGd+cPjMTOApPjIuG5bA0xvEEAAAQQQQAABBBBAAAEEEEAAAQQQQACB1i/g&#13;&#10;K9y1w/L5vNKTqura1t8jeoAAAggggAACCCCAAAIIIIAAAggggAACCCDQigR0xo+ATgRiBfa+8LSi&#13;&#10;1tNUBBBAAAEEEEAAAQQQQAABBBBAAAEEEEAAgSQQ8Hk8Hqumxp8EXaWLCCCAAAIIIIAAAggggAAC&#13;&#10;CCCAAAIIIIAAAq1BgIzr1jBKtBEBBBBAAAEEEEAAAQQQQAABBBBAAAEEEEgiAV8gGLRCIZ1DJIn6&#13;&#10;TVcRQAABBBBAAAEEEEAAAQQQQAABBBBAAAEEElSAjOsEHRiahQACCCCAAAIIIIAAAggggAACCCCA&#13;&#10;AAIIJKuAL+AP7u27OxnXTuZ2WXmleFZVVkus9esc2sG92d1f//f1vNpf/5fi80nMyEyTmJWZLtG2&#13;&#10;3f0+nXYJKwsEEEAAAQQQQAABBBBAAAEEEEAAAQQQQKBVCLj7DXGr6DKNRAABBBBAAAEEEEAAAQQQ&#13;&#10;QAABBBBAAAEEEEhkAV8opFnQ8TSyorJKDi8pLpd4XP+uEo8p0Ng/P0fKOWmaYV1arRnYXxaVyfr5&#13;&#10;67ZKnLd2m8TcvGyJGRmaiS2FGBZOu4pNu/r17ye19OtbIDE/v53EtLRUidXVNRKLiookrl23TuK6&#13;&#10;NWsl5rXxdkknWSBgecWgvFp/MeGv0fuifaauD3jjuy8BRgABBBBAAAEEEEAAAQQQQAABBBBAoDEB&#13;&#10;Mq4bE2I7AggggAACCCCAAAIIIIAAAggggAACCCCAQIsK2Gd8+8SYJ7guLa2QxuaYObJ/c+RQKffN&#13;&#10;0MzqkL9WOxMMaAyZU9m2lj2awWn7UqS8rkIzsa9/e6WUy8x+2dmZun+US6ddIUu/lz/66KPkyKws&#13;&#10;rccfMee2Mwe2bc7nzMHtM3Nwl5VrJvmCN9+Sejy2Zqm3lXZFyVpvN39QM2/37NCM+XIdPqt/J10f&#13;&#10;SMuqd0wsK1rqPLG0rW0do/djSbX+AiG3QyfpXt/e7SV6Vy+UuK5a76vWmnkdCGn7a2s1kzxTH1dW&#13;&#10;0GNetK1BpTcIIIAAAggggAACCCCAAAIIIIBAqxTQb3BaZdNpNAIIIIAAAggggAACCCCAAAIIIIAA&#13;&#10;AggggEBbFLBPP63pGdeVlTr3babJqL7r6MFikx3Q9VbApN42Vcxr5sD2aMbn7DdXSw2VqZqRnZGu&#13;&#10;mbwNVeu0yx/QzO5p04+VXUNBzZAOBEzmd0MVNLDe6zWZ4R7NFJ/76jzZMyVFy621XQ10N+rVhSX5&#13;&#10;su+3rrxU4rd7bJX47E13SFxSpONQG2PmtT+k411cmtGs55HKW2ARCOl1VFquc8LXlOsc79W1+suE&#13;&#10;oPlBgmXr35NSU/R+yM3W4/IyzS8GbC273WR/SOvfXahzzF9y3+Vyiompmpm86Hc/k/Jz2/W696fp&#13;&#10;fm63o7nqqwykS9Wlu3ZLzO2mGeXdandKudg8d4I2mdfNNQbUiwACCCCAAAIIIIAAAggggAACCEQr&#13;&#10;QMZ1tFLshwACCCCAAAIIIIAAAggggAACCCCAAAIIINAiAj5nfudozubsW1qqmaI3HdZPDsusLJYY&#13;&#10;jDXTOuLkWSbz+ppxPWTL7PfWSUwzmdfOXNTOYU67Sky7jj32GNlUW6OZorFmWjv1O3NiO5nXU6Yc&#13;&#10;IpvmzVsgsbW1y+lXvDGQNUiqmNhfM1ktq6+UJw3VTNz5b2pma1qqphI7CcXRnre6VjN7m/s80bYn&#13;&#10;1v0qazVzvKxY54QvOHSaVHXikeMkjhzQRWKOk+hbq/fX1nWfy/ql7+p19t8Fq6Scmau/QAikujOH&#13;&#10;uFS6d+HcR42Nk/MLBmd/5/hEjTVBzSQvLesqTbzqoeslDrOLJL5yzS8lzi81v8xw2VUqZ4EAAggg&#13;&#10;gAACCCCAAAIIIIAAAggg0CQBMq6bxMXOCCCAAAIIIIAAAggggAACCCCAAAIIIIAAAs0t0KSM6/KK&#13;&#10;SmnPUV01o7aXV+e0DlTqnL1OYyvNHNMbKnSu68E5miHqbHfiqlKd27d3pqaaZng1w9bZ3idd5zY+&#13;&#10;sotmTH5QqufJzHQyfHVPp109e/aUFWlpmuFaYzKunfrijU7mdrppV88e3aXKPXs0szjWds2bNz+m&#13;&#10;pk2deowc19R2xXSy/RxkV3wga//ydx2fIzvvkPI7CzSTNT1T58DeUagZ+c54OHOQh6v0OHM463XQ&#13;&#10;Plevr3SfXl8V5Qc+T1aWXifVIf07THGpXqfV5aVyihpzPTrn85g5y7PS9byd8vV8tZYeH7R0fXGZ&#13;&#10;Xm81ZSV16zFzUOdn6XXdLlczn/1mvXOeshq9Tqt9vWXV92++UOLUbuY6L1on5aXv6fhvLdX7JS2/&#13;&#10;q6zvP3yCxJO/b+KpS6X8wO//IXGV6Z8z13RNUNuxZ+tXsr3G9Kd/J3M/pGo/d5vzlJfskf08Kbq9&#13;&#10;Z+e695VsrLPQXOx1u9QlZOkvGtIzdNy65+k41HrVJd729O2s/akKab179uzSfpn7OtrrKKTNtoKW&#13;&#10;ukc8ZvbWqZnWa3bo9WZ7dS78Aea5UxLKlfPG6ur0o7DaZN4XbpX6QsapoLPePzX2/p+TsjMLBBBA&#13;&#10;AAEEEEAAAQQQQAABBBBAIMkEyLhOsgGnuwgggAACCCCAAAIIIIAAAggggAACCCCAQKILNCnjurpa&#13;&#10;M6SP6KAZkAGT8WkFNUPR6exX5ZrB+JuVmml79cAc2TQyTzMzPy3WzNKbvtCM2OuH5sn2QVkR36P7&#13;&#10;nfOlyvZ3dmnma0aGZi4653Pa1a2bZqpWV2tGaDCo7XD2cytWV2u9Xbt1kyq3btsmMd52nXzySVE1&#13;&#10;cc6cf8t+gYg5xaNtV1QniWKnYHVH2etb550ocWKqZuDmf7JIyneu1Qze6RddJOXpwzQjvlu+rg+P&#13;&#10;drlmoC597SnZ78GXV0j05XaSGKxuJ7Gh8zy1Wa+n3ZUa+0+bKfuffbxmKg/qoNfP3lmcZX3VHj3f&#13;&#10;2mXq+M8nlsh6T3YHiYXF2o+CY86U8rkn6Zzmg9prRmywbLOs//D15yU+8tJnEtNMxnFZUK/3qlpt&#13;&#10;/0U3av+PzNMM5/cf/Jvs/5+a8RLP/PbhEk82mdGWpddv4Vfq8Nb7Wh5+gu5/4TWaGXzLzx+W47Z5&#13;&#10;9L4qqtLr8Tf/uk7WD7bqzuH8r+16XO7UX8j2h87RXwxYm9R99rVvyPqQrfejFGShfmN+eJOUHumo&#13;&#10;45EeKpfyxiWvSPzHP+ZKLE7V8Y2/PfOkvt0p2p6pF10h5SZfR9n6vJKD6yz0FwEn/O5+WXuCs61k&#13;&#10;gby6ZvajEvekDJYYq+tPr35djg8Omi7xltuPl9hjh3rfetPTUi5N1+uzmsxr8WCBAAIIIIAAAggg&#13;&#10;gAACCCCAAALJLRD+7jC5Geg9AggggAACCCCAAAIIIIAAAggggAACCCCAQKIINCnj2u/XjNYCn8Zg&#13;&#10;VYX2w5lE1vRqYI7OTfvrw4fImhve/lzizK6aGfrkNj3+6sM0k3GgX+euDVZqBqepxrJsnZO2IEUz&#13;&#10;Jv1+zewORZzPaVdmpu5XW6v1R+4XrjfOF7atGddZWZpZ6la79uzRjNxom+ec19k/2nY5+zd3DAZ0&#13;&#10;buDhEwbIqXo4ic+WZtJX1WoGc3qWZgqPP2227Neh/CqJv3+zUGLI0gxfKexnsa1S6xly7jWy9VfH&#13;&#10;OvtrBmvJNs2QrsjpIdu7ttNM42FjCqTsfeQDiduKNSO5z3d+KeUbZnSWGF4EtT5PttYz4bSfyKah&#13;&#10;3e+V+Iu/fiixzMx13fdczRA+Mk+v288fvF22P157jsQ//O8wiamWzpG+colmWKeMGCvrB/TR+yf3&#13;&#10;yUulfMOu9hLvPPdQiecf9x+J17+i94/lLZBygwttfoObnQ0N7ZZmMq2DNeaXDKl6n/eaeIYc+qsO&#13;&#10;Oq6X/lYzpUOpfZ0q9x8bOlF4b90h4NfzxHwdzdPryPL2DNf8zRfB8mIpFtXo+YI7tRzUqc6/uev+&#13;&#10;XzfSj1BIn2MdR+svAArSTDW9NIN+fHvNuJ5nMv1DKfqcjDxZyNL1RcVlsqmqQp+/tpmzPT9bG5yV&#13;&#10;oRn/O0v1eg7UauxpfulQbebWjqyfMgIIIIAAAggggAACCCCAAAIIIJBIAmRcJ9Jo0BYEEEAAAQQQ&#13;&#10;QAABBBBAAAEEEEAAAQQQQAABq0kZ106ic1agSuiC1ZX7J6zR7YMza2T7eSM0Q/XPH22U8oUjtTy8&#13;&#10;couUAxWl+6/HrM02GaxBk/EamUnttMskaFu1tZr5GVnp++8vjlwVVXny5In73S8tTVOI422XU3nk&#13;&#10;nNXO+oZiQ/s31q6G6mvq+kYSTfdTnV4Pi36nmdW3rdBM6UN+eqvs+4tJmjFfcPgIKXte1bmGQ41k&#13;&#10;vgayNZN1VjjTWsf/k3uvlnpuWqCZ7FmHayb33y/uH9E2zSAOZo6W9eef2Nls13pW/PM6Kd84d5vE&#13;&#10;rEP+R+Ltl2nmc+7E70h52rOacf14YS8pn3yYZpxbu1+T8kPv6fVy4q1OprXO2T7vxl/L9nuXazvG&#13;&#10;XX2PlH85UsLeqbm1HdvffkVWrDjnRxKHT9SM7JSX35JyY07OHN+m1v2EhkZUz//hbZr5ffNSzfTN&#13;&#10;HX+h1PHHnxuH/tOkfGy3+RIfM4nO+zmRWdXQ+ZwjGtrexOtobkPXkc4BPvemK+WE/1ivmfFer/49&#13;&#10;r1O+zlFu6+PMadR+YkPt1F09Hh3Xba//S1Y81/EIid13vSvx9e163lBWtpTrPd/Cmday2Rp11s/l&#13;&#10;xcXHF0j07Fgh8c2XXpL43Nv6nO078wop/7DvlxIf/fMzEjebOdGlwAIBBBBAAAEEEEAAAQQQQAAB&#13;&#10;BBBIUAEyrhN0YGgWAggggAACCCCAAAIIIIAAAggggAACCCCQrAJ7M66j77ptUppLanQO6byQZhJa&#13;&#10;DVTy6Q7NaHxks2ZU/3BMbznZE8s3SezdXTMNR+kUtvUbYs5XbM7nMV+zR57OaVdFhaZGOpnXkZmL&#13;&#10;U4+dWv8cUawpKdY5b51dnfOVl+v54m2XU2/knNXO+oZi5P7Rtquh+lpuvc75m5OmF9/aT7frqScV&#13;&#10;aMzuIDHLjLfOAK2b6i71eF93zWAOz2Ac1AzTuUtMpnWOzg1d99h9pVBQr2NPd01x7qPNsyxTz3/e&#13;&#10;0fZ166jt2v7JfDl4cYlmGh+X21HKI/ppxmyKpXO39zVzGVcuXSbbN6f0kTionQTLqv5CXry7Rucg&#13;&#10;TjFzuZut9UKoWlOYt5bppuFZjpM6NJbgHHnf1D+BWeP0P7yD1l9r5rbu0U77uXPFO7LHp5XqcFiG&#13;&#10;tmdQN80stxppUOztcRoW5XVkN+ajF1rvfI3Vvkw5QbWZ5FqPds5ZPzbaD0vrzQlskIOfv+/PEn3m&#13;&#10;lwT52erptwx8xAmLq3TH1JEz5bhLTKZ1utOUznr9n3ChE50NJm5fLi92lWo5lB+xnSICCCCAAAII&#13;&#10;IIAAAggggAACCCCQgAL6jUoCNowmIYAAAggggAACCCCAAAIIIIAAAggggAACCCSnQJPmuHbmfl1T&#13;&#10;pnPejk11Mq5NNIZfVGrm4C1bfLLm6kP6SBxma8pf3wlavmnJell/bXfN4B6YEZFqaOa2XlOh271e&#13;&#10;nRM5MpPaaVdJic4ZnJ2tKdyR++3Z3XDurjQkyoWT2VxaqqmvXq9mREaeL9p2OacNBDQD3Sk3FiP3&#13;&#10;j7ZdjdUb9faI4Yo8rpHNltNef3VEv2313Jc5H1mzU9brzKnH5Kvu3ahnDpkVQZMS2/hfaRppsakn&#13;&#10;ZDJj953PaY9GT0aOvNAZuy2rvLBcyiHTocjjgqa9dWupXwpZev1naNhbsc41Xe2k/JrM8X290Psv&#13;&#10;NUXPaDv71a+67pp9FdRd75TM9qAZp5QwrG4wzbCCLdQeZ/wbvo4ccX1O7euecXHaHzDt92q0nV+U&#13;&#10;uNwP5/whU7/z3HDWO8yWuc5CQX3+5XXQ5+62rZ/JLq/d+ieJ7/hGSjzh9JMlzphcIDGn+FOJj9/9&#13;&#10;qsRAhvbXOZ+sZIEAAggggAACCCCAAAIIIIAAAggkqIDzlU2CNo9mIYAAAggggAACCCCAAAIIIIAA&#13;&#10;AggggAACCCSbQJMyrlNSNIPz7SLNABzTxeQIRmQK98rROVuvn9RLPPuWb5boL9eM6CFZuVK+flJf&#13;&#10;iV2LNkoM1ZjJe6W0d+HTDMG3zRTTzvkjMwad9du275Aj+2X2kRiZkexUG290Mqy3m/M554+3XcuW&#13;&#10;fdSkpvn9Og7OQdG2y9k/3lg/QzTeGiOPb+wMur12+2o5cJs1RmIvz0CJM47sIXH565pp36mzkwMt&#13;&#10;q8ML20xSHtiimawbrPGybaBngMQZh3eReOPcbRKzDvm2xEP0Mt77WidzXr5er9+gp1K268zVlpWW&#13;&#10;o5Ndh8q3yPpN5jLvl91TykM7aIb5yq2aee4k+srGvQsn89zTcZCs6me6UblsrZTLTWauJ6D31w5N&#13;&#10;8LaGZOl9OHhYR9mvZtVWiQ0v1LNhdd2yqVh71mv6DKlqrJnL27J0LvBPN9XIem+zt6fhntTdYn4R&#13;&#10;UqvjYn4wYlkpOoAFfdRpw5d6nYTM+PXO03EpjbMfTmZ1iVefh9/+33Oked0L35P49AsfSPRlajtq&#13;&#10;nbmuTSZ+brq673jnUdnvl3M1075Hnqbe+6rXy/p/33uLxOfvNleeV5/X3XL175N+Zw71aDPvpTYW&#13;&#10;CCCAAAIIIIAAAggggAACCCCAwMERIOP64LhzVgQQQAABBBBAAAEEEEAAAQQQQAABBBBAAIEGBHzO&#13;&#10;/L8NbK+zOjVVM/gWlmom9MlmLusCMyesZVJFU6s1pbSgaJ0cH6g0KaCmtkDJHnlVUKuZmcHqKimH&#13;&#10;gmauYzO39boK/V59YblmPmbnaIZhZJuddhXt0XrLOnWQ+tLSTKarSxmGzly6FRWaublnj6aC5+Rk&#13;&#10;yvlibdeUQ6fI8U1dFBcVySFNbVdTz9Nc+zvDoldTw2dpOANYj7QLF8vBT75/ksQrJusc58PPv17K&#13;&#10;D57fcN26xdRT+okUH3l1l8QbjtdM5WHf/52UH7/AtMRTt8VVy56X7a9u1szeUKZe9ztMou/QwYNl&#13;&#10;e0f/XIlz3tDM5CO/pZncZ177M92+SDN+uw6o+/ekgaeeJ9svy50ssZu1U+KL/9bz5GTo/uVVWu/8&#13;&#10;pXr/HXmkZvD2OPO3sv+jp+p9FkhPl3L0i1TZddJVf5T4iF+Pz9DV4WpK33tWXi/YpXMxe0LN1Z7w&#13;&#10;KeVF49eRGd+gZswvXKW/VJgwQp9ngy/8g9TzyNnqk+JbI+U7fnKnxG0hfS7F6hoK6fh0m3a21HfG&#13;&#10;ofp8sqw+Ui56/2OJcwv1uRL0ZUh530KvO5O4vzeFX583mndtWamWeqfmOqnvTtQa9Cm797UDta9i&#13;&#10;XiGAAAIIIIAAAggggAACCCCAAAIJK1D3G7KEbSYNQwABBBBAAAEEEEAAAQQQQAABBBBAAAEEEEgW&#13;&#10;gSbNce2gpJpM5ju2a+bijV014y/HMimmfs1QDPjDuX7OoXViwMx5HV5pJvMtDWmG9e3bNSMyLd1J&#13;&#10;7dTMw4YSB9PSdL81azQTdcDA/lK1x2RwR85BHT5vIy+cjOagySh36k9P1wzwvamMUkOs7SrcpXMk&#13;&#10;N9KMepvjbVe9Cpu4QnvdxIO+sXvjxze+x9fVdUrXDOMP771Bar95nWZeHz++j5Tzbd2+O1Ag5QlD&#13;&#10;NCPbCuj1GTDj2i5Lz/flYzpX8PV7zpT9zztR57zuZ+Y8tio0c/ej+S/I9oeeWSrRl62ZsFb5F1J+&#13;&#10;bYXeH0NHnCjlmWPflnjX83dIvM2jqeDnTx8u5anH6/mL16+Q8qqKgRIHD9GM/LGFn0t5zh//LvHV&#13;&#10;bZohHErXzOrMTL1fvnjodtn+t+AsiWccNkBie5Np7TEZumU7t8r6NR9tkRg0v5ywLfVa+eE6Wd97&#13;&#10;aA+JXfPqZlrX7lkv6z9440WJj87RjPWULHXIDMXXnoA+BiznsSIn2c9C1fazIWJVXqbuuegvf5Yt&#13;&#10;vX58jsQTRnaSmJ6l/avapr8QScvUTO321XpcrK5OP3Z9rNfJ+unT5Xw9dmj5g10mU9/MSR3rc0oq&#13;&#10;ZYEAAggggAACCCCAAAIIIIAAAgi0EQEyrtvIQNINBBBAAAEEEEAAAQQQQAABBBBAAAEEEECgrQjY&#13;&#10;06cdFW3CYr0+11RrpnWuX+dmnd2hVPbp59P14QMaSkU2GdbOfmv9mjF9V6FmkBanaAZkWqqud/Zr&#13;&#10;LDrtCgS1az17asaoM+e1c3xDmY1OJrOzX3W1ZuZu2rRJVnlMJmhbaZfTz6bGgKWZteW7d8ihzqj3&#13;&#10;yNW/h5T7Osr6hrZX+fT40hqdk7emrFD2t70K3M3M2Vth6/XQUD0ldq4c58kwcwMXbpNysd9c2nY7&#13;&#10;KR86+0aJl03S8wZX3i/lH9+ySGJKlh5fHdJM+vIqHfdgtc4m7Dc/KLDMdZuVpv3MydD215rM/sqA&#13;&#10;tjeYf4jU+9tbTpfYN7RZ4tx7/iLx4fc109kk9IanIPaYObRD5vp1blCPR8/XXpu/d3JjfeFsl0r3&#13;&#10;LgKWaX+ZaXdNtWzat5+Z89mcx5mrOjtT66u1tD/lZSVyXMCvIxtw+m9OZJv2ZJvbM9P4+yPu63jb&#13;&#10;U9PIdRbtdVRtxqcmoP2rqtA56v21mhnv+DjO3XM1Y7zSox2Mtx8lteY6Mdd5yPh1y9X6q2w9n+El&#13;&#10;IIAAAggggAACCCCAAAIIIIAAAkktQMZ1Ug8/nUcAAQQQQAABBBBAAAEEEEAAAQQQQAABBBJPwJ52&#13;&#10;XOwZ1053/GZO65pqzeyclKqZnlPSdA7efqmasZlja8pmaUi/L19To5mhC6s0s3pxrWZ8ppi5qlN8&#13;&#10;8WUgOu1yMqazTEZpdo5mxGZk6Hk9JoU6GNS5uSsqtd1lpTrXb0WF9ic1TdvbVtvljGfriXp9lJZr&#13;&#10;hvbhv/qDNP3igXqdVZmM42Cmjndm+M80OofxO7//pez/1God36oUJ5U5XgHNaC6p1uslZ9BxUuEV&#13;&#10;P9O5rgfrZWcFd6+T9cuWfyVxW7H+ciGYou3t2EXj1mc1M/zNbXofVflMZnm8zeR4BBBAAAEEEEAA&#13;&#10;AQQQQAABBBBAAAEEElQg/FVegraPZiGAAAIIIIAAAggggAACCCCAAAIIIIAAAggkmYCvoXmem+Lg&#13;&#10;9er33xmZmkr6Qa1mmi4q04zRYNCZHNeZRVYzUp25ZL0+zZhNz9DozDEdb9ucdmVm6tyy1bU6Z3HF&#13;&#10;jp3SvWjblWHmMG7r7WrKmCfCvs7VFDIZyPbWtdKsHd17SeycrdefZekcxsUblsv6BS88KfE/KzSj&#13;&#10;PpiWJeV4rzepRGuSZU6qXm/lq+dK+bqfLJQ4fupUicdMGiZx0OSjdb3eNpYV0szqsl2aiV2YqvdX&#13;&#10;0NIeu9dOOS0LBBBAAAEEEEAAAQQQQAABBBBAAAEEEk6AjOuEGxIahAACCCCAAAIIIIAAAggggAAC&#13;&#10;CCCAAAIIJLeAfezUI5zE1eSWoPcIIIAAAggggAACCCCAAAIIIIAAAggggAACCSFAxnVCDAONQAAB&#13;&#10;BBBAAAEEEEAAAQQQQAABBBBAAAEEEHAEXJnj2qmMiAACCCCAAAIIIIAAAggggAACCCCAAAIIIIBA&#13;&#10;vAJkXMcryPEIIIAAAggggAACCCCAAAIIIIAAAggggAACrgqQce0qJ5UhgAACCCCAAAIIIIAAAggg&#13;&#10;gAACCCCAAAIIxCtAxnW8ghyPAAIIIIAAAggggAACCCCAAAIIIIAAAggg4KoAGdeuclIZAggggAAC&#13;&#10;CCCAAAIIIIAAAggggAACCCCAQLwCZFzHK8jxCCCAAAIIIIAAAggggAACCCCAAAIIIIAAAq4K7M24&#13;&#10;drU+KkMAAQQQQAABBBBAAAEEEEAAAQQQQAABBBBAIC4BMq7j4uNgBBBAAAEEEEAAAQQQQAABBBBA&#13;&#10;AAEEEEAAAbcFfMUf7HC7TupDAAEEEEAAAQQQQAABBBBAAAEEEEAAAQQQQCBmATKuY6bjQAQQQAAB&#13;&#10;BBBAAAEEEEAAAQQQQAABBBBAAIHmEPBNmz6zOeqlTgQQQAABBBBAAAEEEEAAAQQQQAABBBBAAIEk&#13;&#10;Fnht7pMx956M65jpOBABBBBAAAEEEEAAAQQQQAABBBBAAAEEEECgOQT44ro5VKkTAQQQQAABBBBA&#13;&#10;AAEEEEAAAQQQQAABBBBAIGYBvriOmY4DEUAAAQQQQAABBBBAAAEEEEAAAQQQQAABBJpDwNcclR70&#13;&#10;Oj3p0oTep0yUOCSwQuK8Obsk+mXJAgEEEEAAAQQQQAABBBBAAAEEEEAAAQQQQCARBci4TsRRoU0I&#13;&#10;IIAAAggggAACCCCAAAIIIIAAAggggEASC7TNjGs7RYY0v39niZ12rpbIt/RJfKXH1XWvHJ09aoTE&#13;&#10;Q6cXSOzSQa8zO1Aj5dKNGyV+8NhHEjeWhSRali0xfdgEiSfP6i6x+OU3JL7xfpnEoCxZxCtgp+dI&#13;&#10;FV36ZUusWrtNYlGVMx6NnYHxakyI7QgggAACCCCAAAIIIIAAAggggEBzC/BdbnMLUz8CCCCAAAII&#13;&#10;IIAAAggggAACCCCAAAIIIIBAkwR8lifD6jvrGDno0GGZEjW/9OuXmqFYvXOHrF+34BOJyz4sllgb&#13;&#10;bQKj7M0CgdYpYLcvkIYfedZAidkrPpP41vOFEqts/eFCZr7+Hai4XmavZvCmtMuT/TM9mqltdU6V&#13;&#10;sm6VlyxcEPD2GCa1HHNevsRP79gusakZ14yXC4NBFQgggAACCCCAAAIIIIAAAggggECMAmRcxwjH&#13;&#10;YQgggAACCCCAAAIIIIAAAggggAACCCCAAALNI7A3VdRrZbTXTGvPxo/lLHNf3CnRn5Ihsd2IoRIn&#13;&#10;fkczs7NqX5Hym59USSTxWhhYtFEBb34H6VmerXNRr3hN50z/anu0s1LrfqULF0g9L6zT+6pme4mU&#13;&#10;A23UrfV2i/FqvWNHyxFAAAEEEEAAAQQQQAABBBBAoK0IkHHdVkaSfiCAAAIIIIAAAggggAACCCCA&#13;&#10;AAIIIIAAAm1EQCfnNZ0JVZTKq92biyTWWBp3bdD1qQNOkPXjJnaUmPrpJonVJuXa066vlI+6cJTE&#13;&#10;nu11Ll9nDt/aQp0r+4tXl8r2ZZ+WS6yXcWrrLNvZQwfL9nFHF0js2Uszw51GBys0Y3X9i2/L9nc/&#13;&#10;qZTYeAa4fl+fOWqC7D/j7O4S97zwhsQ3F2l/nXa51i9fltTf+7ixEsdN6ioxN12CZQVq5EXZVs14&#13;&#10;X/XsIikv3xaR2evRA7odNUa2jz+sh8T2WSodKNa5l9e+/qGsX7JU5yT3Nw4j+zd54dZ4+bLl1H2m&#13;&#10;ab/GOj5p2v+KjRtl+/KX9ZcBn29Ur3C3jEuvUybKfmOHtZOYl+tch7pn9bYtWs9Leh0uXxdRT2on&#13;&#10;2X7EVUdJ7OuMj5Qsa/TPTpdXo03ZmQt+y4MvyZrXV9VKtPP7SZzxi3ESNW9bXsqi5pO3JD7zhN4X&#13;&#10;/n2b9v8q3uvHly/1jr/8OIn9V82T+OwLuyWGr/dOQ6R8ymX6S4vSf74s5Xmr67bQzu4s64dP17m/&#13;&#10;e/fXHubn69zdPufPYkG9L9c/+prs//bKut5x31+NjNe4y3S8dBSkCbIoee1ViS/N0/s95Pp4Jcj1&#13;&#10;vK/LvEIAAQQQQAABBBBAAAEEEEAAAQRajYDz1VKraTANRQABBBBAAAEEEEAAAQQQQAABBBBAAAEE&#13;&#10;EGjbAk7yciO91IxXfzglUzN7nUxq5+BQ+S55+eWrSyR+XqxzYPu9Oqdv18M153Hs2ZNke+nm+RJX&#13;&#10;7XZyZvV79KzxU2T9KWdoRnLNqtVSXvaU1l9Srvv7crVea3PdDE7Zeb8Lk8k9drxsPeG7Wv+el7Ud&#13;&#10;CxZr5qXTTaeKuPtlawZqj29NlSqPnqAZuev+qxnVS7Zo+71d+8n2KSdpu7rkqkc449rWzOEupxwj&#13;&#10;+00bXy3x8znvSlyyU0ckb+QwKR9yxhES7T2aWbpwjZ7X0ZaNcS1cGi/H59tHS2uOGqvtXPPvhVJe&#13;&#10;stv0+zDNcT7kRzmy3nPnAonLd5oRMz7t+msmcH6FXjfvPLdd9qtO1QzYXsdoRve4C2S1VXzb+/Ji&#13;&#10;o7murFrNQF56j7qt7KvnPf6MXNlv9UPq/UX4ulXRmqK6GcmhEs0Qf/MOvW5TTMb0oPMPk3p0tLUN&#13;&#10;B1w6PvFePwc8SdM3evK6yUFDDtHrtXKhZsIv/ELvo0rzUwxvpo6ff9P+r7+4768Yx8tfpr/4cO4H&#13;&#10;18crUa7npg8tRyCAAAIIIIAAAggggAACCCCAAAIHXUC/eTzozaABCCCAAAIIIIAAAggggAACCCCA&#13;&#10;AAIIIIAAAgiowAEzru1UzWjuMHqE7D2yu+Ym7npRM1Kdua0dzFCNZlpu/ESjs96Ju/boZMEFQzWD&#13;&#10;tWcnPf2q3ZqJaaV1kF3HzNAMTs9qzdz+78NfyfqKiKmenXobjR7N+Gx/pGa6Hn28zjW98Smd4/f9&#13;&#10;j8qkishMa6feePtl5/WUqkZPSJNY9N83Jb77ljo53fIU65zMVSbjWnb6xsLO6yWlcRM1g3vj49r+&#13;&#10;Jcs189rJHN3+ldab0u8E2X/0JK13yRqdS9lof6PmGF+6NF52vvZrzDi9PnbPmS8NWviuZsQ6PlvW&#13;&#10;6VzJmT8/QraPOEr7teoZzWium++8d8rw3drfTas047rG0rhtj2Zs97y4QOop6KqZ+BvXmBpCeiVU&#13;&#10;FKpjTb6KBS1dX2nWF+10WibV1F8E9bjynUbcqyNU1cQBcOv6qd9At9boLwZ2f7ROKly3QZ2irT3e&#13;&#10;+8tKtPFKtOs52oFgPwQQQAABBBBAAAEEEEAAAQQQQCCBBMi4TqDBoCkIIIAAAggggAACCCCAAAII&#13;&#10;IIAAAggggAACllUn49oz+HAxOevmSJoqWbHtrfckvrO47tywzt6eXM2UHnGSzrE8YGCebMrSRFqr&#13;&#10;plwzMdMs/b68JkXnZA4fn9dRXnbK0MzUHUu2SjnmTGtTsXfIIfJq+hCtd/PTr0j5vY80g1fXmp33&#13;&#10;E+Ltl7eDmXPZqpDaP/+ybibxfk6531XeDp1kfb7JIE859xQpn7ffvb+xsiZTCg53bWMd/sahB3rp&#13;&#10;cWm8fMYnz1KXz9fq9RaZzxyq2iPN2bBVO9CvZ3spZ3g041rzow/UYt0WLCmWFxXm8s9MT+y/37h1&#13;&#10;/TQuc3D2iPf+OjitbvisXM8N27AFAQQQQAABBBBAAAEEEEAAAQQQiFYgsb+xi7YX7IcAAggggAAC&#13;&#10;CCCAAAIIIIAAAggggAACCCDQZgTqZFyHNnwkHXvlhZ0Sa2p07uSKPZoBWxuZAusweHXO4KEXaMb2&#13;&#10;mOzNsmXps59I3LZb5w72dugt5cNmDXKOrBsjMoHtiHLdnaMvhbbqHNnr7AI5qN+pmoE9bNtCKa/Y&#13;&#10;opMO1zudS/2yPZpZblsKGAzWzTSXRkSxsG39O4Nt6Xh88eg7ctTKRuZaDtVqZnllvQ5GcdID7RJR&#13;&#10;n1vjdaBTurItqOMQbn5sw+FKU6KpxK3rJ3wup+Ne53oKb2nZFy7dXy3b6AQ8Wyu7nhNQkCYhgAAC&#13;&#10;CCCAAAIIIIAAAggggEACCpBxnYCDQpMQQAABBBBAAAEEEEAAAQQQQAABBBBAAIFkFqibcV1ZJhbF&#13;&#10;W3UO4JpoZVI047p7Vz2g6JVP5cXK5Vqfk6htl+TKes0Xrl95sKRQVu6q1BTY3od0kXLmyo0SY53r&#13;&#10;OrhHM8AXPbVG6ik850iJh/zoMIn2vZq5vHyLZoY7CamWS/0KFBfJecqt7hK79krT827TOa/D55O1&#13;&#10;DS/8hTtkY7HVQ2Lnrnrk4uUlUtYZxBs+3u0tbo2Xv1Az/J1+deunk6J7ttadC9xObydd6N1Nr4/q&#13;&#10;lbulXOlcYF63e+hyfSFtaK1eZlZKpt5+jf31yK3rxwrqHV2mCfhWeuds6WCqrXOE+6O9EN1icen+&#13;&#10;qtccv94JAUsviPSUentEtyLG8Uqa6zk6RfZCAAEEEEAAAQQQQAABBBBAAAEEYhJo7DuzmCrlIAQQ&#13;&#10;QAABBBBAAAEEEEAAAQQQQAABBBBAAAEEYhWok3EdayWWXzOrt2vipjVm8jCpanDhWok7SzTT1JOX&#13;&#10;J2XNN7Ysk/i577TVWsHHczWzuM+3Jsm2Gedrpu3yjzQzt6RCU0M9mZmyPaNsi8QvvtRc7oYSR+1q&#13;&#10;zXxe+eibsn/o/KkSJ144UWLln96XuGaPSeF1qV/BXRuk3hXrhkqc/K1DJU7yrpS4qVSHIX9YLylr&#13;&#10;XrpllUpp3yJUpJnnHy4eIiunHXe0xmytZ9VqzbyusTTFNKuTxt2L18l+u6oakpHNTV+4NV5F6vPR&#13;&#10;h9qvY0/SudKn2CukTV/tVp/Oh46Scr90zbReukCjSWBuevtb+oigzhm/e6tmPttj9HoYNUHHZVtN&#13;&#10;hrQos2qrxC9X6x3i1vVjBfX+2Pqx3gfWieo5Zape75+v1+2eLnq/ad57/evQNTaX7q/I9gSK9DlS&#13;&#10;EiqQTQOmD5ZYuHCPxNo0fW5kVavzF6uMs2z9xiLW8UqW6/kbVLxEAAEEEEAAAQQQQAABBBBAAAEE&#13;&#10;3BbwuF0h9SGAAAIIIIAAAggggAACCCCAAAIIIIAAAgggEI+ASxnXmhu8/JFF0pa0b2nG9ahZR2vZ&#13;&#10;+Xo8qLmx1bs1I3JTqclsDvdAy6WL3pM1L5drBu64o/tIedzMQRKdqYxDZk7uLW/p3NhrTMZ1o3M9&#13;&#10;12pm8qrH9Tx5s4+Ueg89VzMzd9+rGcx7al3qV1Dnav7isbflPKmnjZE44ltTJA6y1KV8u2bkysq9&#13;&#10;i5Clczk7ZSukmbpbX3xDVr22WzNmx0wZLuUjJjsy6li1RTOZF3/sZFyHa3LphUvjZfq1+fn50q4F&#13;&#10;FeMljp8+SWL/FM1IrtqsGecf3P+RrF+5U88vhVax0HHeMXeptPbzTuMkDj1D51of5tc5z7e+bq5n&#13;&#10;k3FtuXX9WOpV8t5COe+C3AkSJxylvzg49jgp7r3wtJ0V2/UXDjtL1d9sdS/4Xbq/IloUKtbrZOFz&#13;&#10;nWTLESfo8+iI75n7qVbvx83G+UuTcR1Rzd5ijOOVNNdzfTHWIIAAAggggAACCCCAAAIIIIAAAm4J&#13;&#10;OF8pu1Uf9SCAAAIIIIAAAggggAACCCCAAAIIIIAAAgggEJeA/fPTrmmmdMq42pWUB/v6aAbu6T/q&#13;&#10;Jv1f9+dXJC7Z1GgOeVJ60em6Alw/dT0oIYAAAggggAACCCCAAAIIIIAAAggcXIHX5j4ZcwPIuI6Z&#13;&#10;jgMRQAABBBBAAAEEEEAAAQQQQAABBBBAAAEEmkPAnTmum6NlbalOO0V603FiX4ntKoollpbpnMOe&#13;&#10;nHZS7nucbk8v+lLK63eQaS0Qyb7g+kn2K4D+I4AAAggggAACCCCAAAIIIIAAAkknQMZ10g05HUYA&#13;&#10;AQQQQAABBBBAAAEEEEAAAQQQQAABBBJbgIzrlhgfO1XOktevQOK4EbkS05w/GwSrpVz0xWqJC15e&#13;&#10;IXFXjQQWyS7A9ZPsVwD9RwABBBBAAAEEEEAAAQQQQAABBJJOwPnqNOk6TocRQAABBBBAAAEEEEAA&#13;&#10;AQQQQAABBBBAAAEEElOAjOuWGJdguZxlzRNzNbbEOTlH2xHg+mk7Y0lPEEAAAQQQQAABBBBAAAEE&#13;&#10;EEAAAQSiEiDjOiomdkIAAQQQQAABBBBAAAEEEEAAAQQQQAABBBBoKQG+uG4pac6DAAIIIIAAAggg&#13;&#10;gAACCCCAAAIIIIAAAgggEJUAX1xHxcROCCCAAAIIIIAAAggggAACCCCAAAIIIIAAAi0lwBfXLSXN&#13;&#10;eRBAAAEEEEAAAQQQQAABBBBAAAEEEEAAAQSiEuCL66iY2AkBBBBAAAEEEEAAAQQQQAABBBBAAAEE&#13;&#10;EECgpQT44rqlpDkPAggggAACCCCAAAIIIIAAAggggAACCCCAQFQCfHEdFRM7IYAAAggggAACCCCA&#13;&#10;AAIIIIAAAggggAACCLSUAF9ct5Q050EAAQQQQAABBBBAAAEEEEAAAQQQQAABBBCISoAvrqNiYicE&#13;&#10;EEAAAQQQQAABBBBAAAEEEEAAAQQQQACBlhLgi+uWkuY8CCCAAAIIIIAAAggggAACCCCAAAIIIIAA&#13;&#10;AlEJ8MV1VEzshAACCCCAAAIIIIAAAggggAACCCCAAAIIINBSAnxx3VLSnAcBBBBAAAEEEEAAAQQQ&#13;&#10;QAABBBBAAAEEEEAgKgG+uI6KiZ0QQAABBBBAAAEEEEAAAQQQQAABBBBAAAEEWkqAL65bSprzIIAA&#13;&#10;AggggAACCCCAAAIIIIAAAggggAACCEQlwBfXUTGxEwIIIIAAAggggAACCCCAAAIIIIAAAggggEBL&#13;&#10;CfDFdUtJcx4EEEAAAQQQQAABBBBAAAEEEEAAAQQQQACBqAT44joqJnZCAAEEEEAAAQQQQAABBBBA&#13;&#10;AAEEEEAAAQQQaCkBvrhuKWnOgwACCCCAAAIIIIAAAggggAACCCCAAAIIIBCVAF9cR8XETggggAAC&#13;&#10;CCCAAAIIIIAAAggggAACCCCAAAItJcAX1y0lzXkQQAABBBBAAAEEEEAAAQQQQAABBBBAAAEEohLg&#13;&#10;i+uomNgJAQQQQAABBBBAAAEEEEAAAQQQQAABBBBAoKUE+OK6paQ5DwIIIIAAAggggAACCCCAAAII&#13;&#10;IIAAAggggEBUAnxxHRUTOyGAAAIIIIAAAggggAACCCCAAAIIIIAAAgi0lABfXLeUNOdBAAEEEEAA&#13;&#10;AQQQQAABBBBAAAEEEEAAAQQQiEqAL66jYmInBBBAAAEEEEAAAQQQQAABBBBAAAEEEEAAgZYS4Ivr&#13;&#10;lpLmPAgggAACCCCAAAIIIIAAAggggAACCCCAAAJRCfDFdVRM7IQAAggggAACCCCAAAIIIIAAAggg&#13;&#10;gAACCCDQUgJ8cd1S0pwHAQQQQAABBBBAAAEEEEAAAQQQQAABBBBAICoBvriOiomdEEAAAQQQQAAB&#13;&#10;BBBAAAEEEEAAAQQQQAABBFpKgC+uW0qa8yCAAAIIIIAAAggggAACCCCAAAIIIIAAAghEJcAX11Ex&#13;&#10;sRMCCCCAAAIIIIAAAggggAACCCCAAAIIIIBASwnwxXVLSXMeBBBAAAEEEEAAAQQQQAABBBBAAAEE&#13;&#10;EEAAgagE+OI6KiZ2QgABBBBAAAEEEEAAAQQQQAABBBBAAAEEEGgpAV9LnSia85x/83ei2Y19EEAA&#13;&#10;AQQQSEqBWef9UPr92CP3JWX/6TQCCCCAQOsU4P2rdY4brUYAAQQQaFmBh696pmVP2ArORsZ1Kxgk&#13;&#10;mogAAggggAACCCCAAAIIIIAAAggggAACCCSTAF9cJ9No01cEEEAAAQQQQAABBBBAAAEEEEAAAQQQ&#13;&#10;QKAVCPDFdSsYJJqIAAIIIIAAAggggAACCCCAAAIIIIAAAggkkwBfXCfTaNNXBBBAAAEEEEAAAQQQ&#13;&#10;QAABBBBAAAEEEECgFQjwxXUrGCSaiAACCCCAAAIIIIAAAggggAACCCCAAAIIJJOAL5k6S18RQAAB&#13;&#10;BBBAAIF6AmXrZVVw0UaJ9sTDNOY09e/7NXJc6L93S6y98yUtbyiVaKXkSbRHnSjRd+fPJXo6OucJ&#13;&#10;6n5v/Fpizey3JNpXPyYx5Zxeup1lggkw7gk2IAduTtz3O/fpgYHZigACCCCAAAIIuCfg/EvJvRqp&#13;&#10;CQEEEEAAAQQQQAABBBBAAAEEEEAAAQQQQACBOATIuI4Dj0MRQAABBBBo0wKBHdK94OwLJPrf2CYx&#13;&#10;FO60/v3b7jdR1nguvEyi97SBEm07vGNiv/jsXmmf/yerJHr/M1ljUzOuNz2v9VyuGdLWsT+Vsu/6&#13;&#10;0RLtoMm83urXcr36NZMztHmNbA8FzP5ri6VsWa0149pcMetel374b/+bxMCCL7Rf/jSJ9mB19/xY&#13;&#10;M9F9x/fQ7Ym+ZNwTfYTqti/u+72t3qd1mSghgAACCCCAAAKJIEDGdSKMAm1AAAEEEEAAAQQQQAAB&#13;&#10;BBBAAAEEEEAAAQQQCAuQcR2m4AUCCCCAAAII1BUwc/duNJnWoy6XzSm/Hq+7Ve3SOFczaGuv/p6U&#13;&#10;Q2kvSkyZ0VG3J8tyy8fS02Cot0Tf7HMlegekRCmgH8vsWffL/qkTNOPdGtg/yuMTdLe1T0jDak6/&#13;&#10;TWKol87x7b3xYil7cit1/UcLJQbL9+X0y4pEXzDuiT5CLrevjd6nLitRHQIIIIAAAggg4IYAGddu&#13;&#10;KFIHAggggAACCCCAAAIIIIAAAggggAACCCCAgGsCZFy7RklFCCCAAAIItHGB/ALpoD18qEanu6P7&#13;&#10;yCvfe9+S6H9qmcTQidMkhue6rt4k5cCfbtb4r/d0v3KTwTjqBCl7r9Y5jr2jc6Vcb1HyqawK3HiL&#13;&#10;xldXSAxpgrhl+bKlbE/4nsSUe/9HyzqVsmVVfCDl2qMvkuhMPS2FvQv/DJ2zW2eidtZalv3T56SQ&#13;&#10;+uO+urKxek6JrMcrx3nufVNiylHaTmvr01KunXqTRJ1BV17Kwp5hMrBvP2Tfyv292qKZ7rWnXCdb&#13;&#10;Q6f8VWLKr3XuaNtJV1j3qKyvOe1PEq3LnpSYekGBlt1aBrZLTcEb7pQYanemxJTHfynRkxMxCfox&#13;&#10;Zvxl634W8V4/gZ1SafCmayT6XzfXzY5yczIzZ/ugY6TsvfZajYfkm+0mJNq4O62r3iyvgvfo/eV/&#13;&#10;8l0ph0rNDil58sIePEGi93d6vXkHpeoO1Z9L9J94tsTgUQ9LTP3NSN3uLNf9Q17VzLhPon3/PIkp&#13;&#10;R2Q5e2gsXCzRf5deb6H39b4NbinS7QGzu7eLvPD8Sa/DlGO0nWarZW1+QV7Wfv8PEoMbnfHSPeze&#13;&#10;k+SF57JfS/Qd3103OMvGxiva+92t+9RpV6Jcz057iAgggAACCCCAQAIKOP+EScCm0SQEEEAAAQQQ&#13;&#10;QAABBBBAAAEEEEAAAQQQQACBZBTQFKdk7Dl9RgABBBBAAAF3BGyTsZliqgtEzFEc1AzL4HXfkx38&#13;&#10;L2kmtecXmkHp61Um64MP367bZ62XaL30d4nefqZ+q0LKoVt/KtE/f4hE3y2a+enpka7bi7Zo3NlZ&#13;&#10;oh35aSdjhB73tGZQhz7QdtReu07We/96p8ZezoEmM7hDT1kfXjS5HpMv0D0zXIW86KyZxin/Hi/F&#13;&#10;UM0miYGLZ0sMyjKKRfdTZKeUPyyRWPN/mrnuH/+Mrp9WIjFwhfYvNOYXUk6dVSDR9UXh+1Klf1Gt&#13;&#10;RPuq8yTWy7Ru7MRuXT9BzdQNLlSfUP75cmbfDSYjvWqDlIP33ibR/2O9ju3XtOxpZ8Yv0cY9WKzt&#13;&#10;vuECibXP6fXlueIWKfuG6f1mrdbrwH/L27r/dh2XcMa1rHVxsc2c5+n3pFJ71hUSfYcVaDnLeBbp&#13;&#10;dWmPyJb19RbtRssq76W/09i1g+5Su01i6MGbJPov1evZnvuglL099RcOVpPHq4H73a37NNGuZ9Fi&#13;&#10;gQACCCCAAAIIJKaA+cSYmI2jVQgggAACCCCAAAIIIIAAAggggAACCCCAAALJJ+CkErWKns8674et&#13;&#10;op00EgEEEEAAgaQQqNQ5jENz7pbu+ldqhqPn1yOkHJ7besuruv2FQl1/1YMSU86vm8HsmaBz3VrT&#13;&#10;fyzbAw98JtF70ziJVkgzREPbzKS97QbJenuKztlr5+vf421rlO7f0NJO1+P69NW4NUejpZNg2876&#13;&#10;vk4KeQMVuVWPV89v9TPtqDV5Bc6c3A2cvv5qc9zRV8km3/d1TuHaay6Vsv8tzVgPrNc5gVPmnC7r&#13;&#10;62Wk1684tjXbV8txIUvnLPYMN5myTa1tq0vXT8R57Z7q4DlqimyxLY2eHhukHPiuzhkeXFUlZc9k&#13;&#10;kymfaOO+7TVt73Pm/rpCf6mQ8j99ZH140XWlvrzlnfCqlnlh5qw++TQ5nXeM3n9RnztT71PPiRr3&#13;&#10;HafPGavHLlkVmH+7xOCaSoneniaDO9HGK9Gu532gLfKKf8+1CDMnQQABBBBIUIHHHrkvQVuWuM0y&#13;&#10;/8JJ3AbSMgQQQAABBBBAAAEEEEAAAQQQQAABBBBAAIHkEmhVGdfO0PAXCkeCiAACCCCQTAIHPVPt&#13;&#10;rUuEu2ZopHpHWeH5H8149H23e50dQhs+kHLI6iHRO1Hnnq6z09eFnGGyyjNE/64e+Gy5lEN+zbi2&#13;&#10;fTpXr+fKy3W/C38vsfbQ/0q0TzpVoves7+r2cV10vZmyVgrJsLCztP8//YNE39tnSvTP0Yx4+8Z7&#13;&#10;dXs3MwewlNxfhDzmfHFW7dr1E207Og+UPT2WzokdKvNHe+TB2W/DYjlv0Oom0XeoxoPTmGY46w6d&#13;&#10;I9t/y1+1n++aTP4yvbHt9prBHbLMOFVHPSt8MzS28SqT/Xrm33GNXyPsgQACCCDQ9gQO+r/jWjEp&#13;&#10;GdetePBoOgIIIIAAAggggAACCCCAAAIIIIAAAggg0BYFWmXGdVscCPqEAAIIIIBAwguM+YU0MeU6&#13;&#10;M6d0Rr42uYdmXNuNJvCG4uyiSZ0efLa2443jJIZenyMx8PwLGs/VOX79R14p5dS7zpJop7fW1OvY&#13;&#10;3EKb35d+B3XK5r2vA1IOPfu6xlPOlWinSnB9YXco0PqtYomh1UV6jvEZGpu8jM2hyacxmeLOcaGD&#13;&#10;lsAbXX9DAR1XyzI3YKP3odOzyGjuDyetpfYgZ5rXrpcGBn50scbCYyX6btQ52z299DoKbdBfXPhn&#13;&#10;PyLbD94iuvHa176m7r/vyCa9SpjruUmtZmcEEEAAAQQQQEAEnI+mcCCAAAIIIIAAAggggAACCCCA&#13;&#10;AAIIIIAAAgggkBACZFwnxDDQCAQQQAABBFqBQG5PaaQ9eIDGKJts9x5v9n9dYmjxDj1yiNYXrqZ0&#13;&#10;hbwMfq4prvYxw6VsN/RpJbWTbp/xfYm+GRdItBbr3M41F/xRyv73TpKYMlXnyNadvrFMdTKAq2Rl&#13;&#10;qLKFMiG/0YQ6Lz0pUnQyoUNFFXU2N1ooXSa7BC7W/oemXC/l1J9sl+ifeYfE2r9p5nzqxUOk7Pqi&#13;&#10;4yFSpcdU7//HE1IOnaoZs3ZWdBnwrl0/ta730N0KYxx3u+tQaYdtvSkx+Mluid5BXSVGvTBzyNvm&#13;&#10;Ngmt0VT9UHCsVGG3dLpL1Vdy3qBOaW3Zl8+Wsndarzpdsjuvl7JzNTV697p1v8c6Xm49DxP9eq4z&#13;&#10;ShQQQAABBBBAAIHYBFr6I2hsreQoBBBAAAEEEEAAAQQQQAABBBBAAAEEEEAAgaQRaCiHKWkA6CgC&#13;&#10;CCCAAAIINLNAtxPkBL7THpBYe+slEv3BH0v09CqXGHpEM4QDpSOl7LtQoxS+XoRK5WXwLt0v2FlQ&#13;&#10;GagAAEAASURBVGGSlD3Deki0vFqP9d4qKYesTIl2nmYw6077WfYYo/t5zBzZdz0kZc8szfi2yrdI&#13;&#10;OZR1hETvkV0kNtvC206qtofm6Snm3C/R/6zmlHoyd0k5lG3ac0Rn3S9YLDF4m85FHig/RcopN58s&#13;&#10;0W7nl+i7fIHEmtuulhg45nGJ3mHpEl1b+DSj3nvteXqec3UO4ppZe6Ts+/5xEu0OmiMb+nKZlEMp&#13;&#10;2m7vLJPZ79b1I7Un8CLWcS84UTrlPcRcJzdcKmV/zYUSPZ01Yz/0hs4F7WQkOxnKYRGvzlXvOWmw&#13;&#10;rvrDnVrPX/X+8Y7voOu/WCmxwXp0r/iXaXr9eAq0Kv/j98mLQJ/TJdqdzeTsW537XfdrdOnW/R7r&#13;&#10;eCXL9dzoQLADAggggAACCCDQuAAZ140bsQcCCCCAAAIIIIAAAggggAACCCCAAAIIIIBACwqQcd2C&#13;&#10;2JwKAQQQQACBpBTw5Eu3Pdc9KDEl/0aJ/rtMZnCV+Tv6cM3M9j5ypWz39ovIlA7WyHoroHNkB/96&#13;&#10;jZQDewK63ll21Uxtz5WaMeobm+Fs2X/sYjLCb1gq22vvuFfjD3WubStdM7o9Pxkt6z0m47pexur+&#13;&#10;a49hrWaKe2b/So71rv2dxMC1P9OYqnMXe34ySsqeI3Sub+sjbbf/aW2394HLdHs7J09BM1TtWb+R&#13;&#10;9d5nz5Tov+5Z3e/xWRIbnFNctjZlYYTGa7tTnlDHwB2PSiWBX86RGM7c7aLjZv/geD2Js8Gt66cp&#13;&#10;TT8o+zZ13DXT3vaqq/euv2qrr7tFov+3V0gMWHr92wM0k9+yzLjUu4D1frPPu12OS9lxndbzwDUS&#13;&#10;a++RsPdwp76JssLTqZn+OZHaT+r33nOzxNANen0HZv9by/oDAsvymvu71xjdv2Mj7XHtfo9xvJLm&#13;&#10;epbhYIEAAggggAACCMQl4PxLJq5KOBgBBBBAAAEEEEAAAQQQQAABBBBAAAEEEEAAAbcE7J+fdo2T&#13;&#10;z+JWnTHXc/7N3zngsbPO+6Fsf+wRnePugDuzEQEEEEAAgTYmwPtgGxtQuoNASwos0186VJ/ztpzV&#13;&#10;+9RLEn0j01qyFZwrSQV4/0rSgafbCCCAAAIiEO374MNXPdMmxV6b+2TM/SLjOmY6DkQAAQQQQAAB&#13;&#10;BBBAAAEEEEAAAQQQQAABBBBoDoFGJoFrjlNSJwIIIIAAAggggAACCLgiECqTaoJPPa/V5fXX2NFk&#13;&#10;Uu9crtv/ZLZ3P1vKngFkWisUSwQQQAABBBBAAIFEFSDjOlFHhnYhgAACCCCAAAIIIIAAAggggAAC&#13;&#10;CCCAAAJJKkDGdZIOPN1GAAEEEEAAAQQQaAMCgWLtxKIXJPrnrpUYCpi++drJC89h50tMufpHWs4w&#13;&#10;2wkIIIAAAggggAACCCSoABnXCTowNAsBBBBAAAEEEEAAAQQQQAABBBBAAAEEEEhWATKuk3Xk6TcC&#13;&#10;CCCAQKsTeOyR+1pdm2kwAgg0s4Cvh5zAc8ezElOb+XRUj0AsArx/xaLGMQgggAACySbw6qbXXOny&#13;&#10;8T2nuVJPIlRCxnUijAJtQAABBBBAAAEEEEAAAQQQQAABBBBAAAEEEAgL8MV1mIIXCCCAAAIIIIAA&#13;&#10;AggggAACCCCAAAIIIIAAAokgwBfXiTAKtAEBBBBAAAEEEEAAAQQQQAABBBBAAAEEEEAgLMAX12EK&#13;&#10;XiCAAAIIIIAAAggggAACCCCAAAIIIIAAAggkggBfXCfCKNAGBBBAAAEEEEAAAQQQQAABBBBAAAEE&#13;&#10;EEAAgbAAX1yHKXiBAAIIIIAAAggggAACCCCAAAIIIIAAAgggkAgCfHGdCKNAGxBAAAEEEEAAAQQQ&#13;&#10;QAABBBBAAAEEEEAAAQTCAnxxHabgBQIIIIAAAggggAACCCCAAAIIIIAAAggggEAiCPDFdSKMAm1A&#13;&#10;AAEEEEAAAQQQQAABBBBAAAEEEEAAAQQQCAvwxXWYghcIIIAAAggggAACCCCAAAIIIIAAAggggAAC&#13;&#10;iSDAF9eJMAq0AQEEEEAAAQQQQAABBBBAAAEEEEAAAQQQQCAswBfXYQpeIIAAAggggAACCCCAAAII&#13;&#10;IIAAAggggAACCCSCAF9cJ8Io0AYEEEAAAQQQQAABBBBAAAEEEEAAAQQQQACBsABfXIcpeIEAAggg&#13;&#10;gAACCCCAAAIIIIAAAggggAACCCCQCAJ8cZ0Io0AbEEAAAQQQQAABBBBAAAEEEEAAAQQQQAABBMIC&#13;&#10;fHEdpuAFAggggAACCCCAAAIIIIAAAggggAACCCCAQCII8MV1IowCbUAAAQQQQAABBBBAAAEEEEAA&#13;&#10;AQQQQAABBBAIC/DFdZiCFwgggAACCCCAAAIIIIAAAggggAACCCCAAAKJIMAX14kwCrQBAQQQQAAB&#13;&#10;BBBAAAEEEEAAAQQQQAABBBBAICzAF9dhCl4ggAACCCCAAAIIIIAAAggggAACCCCAAAIIJIIAX1wn&#13;&#10;wijQBgQQQAABBBBAAAEEEEAAAQQQQAABBBBAAIGwAF9chyl4gQACCCCAAAIIIIAAAggggAACCCCA&#13;&#10;AAIIIJAIAnxxnQijQBsQQAABBBBAAAEEEEAAAQQQQAABBBBAAAEEwgJ8cR2m4AUCCCCAAAIIIIAA&#13;&#10;AggggAACCCCAAAIIIIBAIgjwxXUijAJtQAABBBBAAAEEEEAAAQQQQAABBBBAAAEEEAgL8MV1mIIX&#13;&#10;CCCAAAIIIIAAAggggAACCCCAAAIIIIAAAokgwBfXiTAKtAEBBBBAAAEEEEAAAQQQQAABBBBAAAEE&#13;&#10;EEAgLMAX12EKXiCAAAIIIIAAAggggAACCCCAAAIIIIAAAggkggBfXCfCKNAGBBBAAAEEEEAAAQQQ&#13;&#10;QAABBBBAAAEEEEAAgbAAX1yHKXiBAAIIIIAAAggggAACCCCAAAIIIIAAAgggkAgCfHGdCKNAGxBA&#13;&#10;AAEEEEAAAQQQQAABBBBAAAEEEEAAAQTCAnxxHabgBQIIIIAAAggggAACCCCAAAIIIIAAAggggEAi&#13;&#10;CPDFdSKMAm1AAAEEEEAAAQQQQAABBBBAAAEEEEAAAQQQCAv4wq94gQACCCCAAAIIIIAAAggggAAC&#13;&#10;CCCAAAIIIOCawGOP3OdaXclWERnXyTbi9BcBBBBAAAEEEEAAAQQQQAABBBBAAAEEEEhwAb64TvAB&#13;&#10;onkIIIAAAggggAACCCCAAAIIIIAAAggggECyCfDFdbKNOP1FAAEEEEAAAQQQQAABBBBAAAEEEEAA&#13;&#10;AQQSXIA5rhN8gGgeAgi0MoFguTR41WtzJL5vHS7xnON7SEyRJQsEEEAAAQQQQACBhBfgc92Bh8j4&#13;&#10;rH79v7LfImuKxLOm87n3wHBsRQABBBCIVoCM62il2A8BBBBAAAEEEEAAAQQQQAABBBBAAAEEEECg&#13;&#10;RQTIuG4B5lDhAjnLtT97XOL6iHNmTL5M1txz8WCJ6RHbKSa3QLJcP8HKbTLQn6/YKTFn6HCJvTIP&#13;&#10;zt/XYm5PsFTavfKNeRLf7DZC4plkXIuD+4ugVFmy9CGJ19z9icRu510t8crjOkls6M0uWe4vQWCB&#13;&#10;wEEXqJUW7Fj0vMQHnl4occX2CokhX5bELv0nSjz3kpkSx+XZEi0rvvvdVEKIUiDm98Fw/YxXmOIA&#13;&#10;L+J3PkDlbAoLxOyc4J/rYu5XWCbOF8ZnxeuvSUXzug2V+J02lnF90J3jHKbWcjjOrWWkaCcCLStw&#13;&#10;cL4Ratk+cjYEEEAAAQQQQAABBBBAAAEEEEAAAQQQQACBViTQUBJaK+pCMzY1WCSVv3v3rRIfWLpb&#13;&#10;Yk34lJoBlN19iKw59OTvSjzzcJ3TK8MkCNn5E2T9T28eILG6VjNK59/1Vym/LUsWCOxfIFmun5q1&#13;&#10;Oif0HXduFIhTf68ZGwcr4zrR2rP/q4O1lhUShMpdWyTuDprMzS1lUg5ZmnHdkFSy3F8N9Z/1CLSk&#13;&#10;QHDnu3K6e/78hsRd474t8ZIf9JeYG6yUuLswILF7ppNpLcW9i/jud6cWYnQC8b8PMl7RSMfvHM1Z&#13;&#10;2KetOrfVfiXaFYtzy4wIzi3jzFkQaG0CZFy3thGjvQgggAACCCCAAAIIIIAAAggggAACCCCAQBsX&#13;&#10;IOP6gAOsczGW7NBM69r+mlF97QWD5KjUmmKJXy35t8SH79fM7F0pv5XyZZPzJNpeM2djT42W3yvr&#13;&#10;81IlsEDgwAJcPwf2YWuSC+jztMu0S8Xh9sH6S5mMnt2lnNKYDvdXY0JsR8A1gZpda6SuLaHOEmd8&#13;&#10;9ziJk3pE+3E0zvvdtZ5QUXQCjFd0TuyFAAIIIIAAAggg0JAAGdcNybAeAQQQQAABBBBAAAEEEEAA&#13;&#10;AQQQQAABBBBA4KAIRJviclAal2gn9WR3lSYV9O0tMcM0sP+ALvKq8rNfSfzX/C8llk0aLzEncopG&#13;&#10;WRvHIqCZ3p/OeVIqeWLuhxK/KtG5BFPa95fyEafPkjjrSJ1zOz2iHYFdOtfk3Tc/Jft9uKNKov4/&#13;&#10;4C0ro4vOMXz0mefJ+pkTO0iMzGAMlq+T9a8+/ITEOUu+klikCeuW5VWpjkOOl/WXX36ixN6RFbnU&#13;&#10;L6nchUVb7ZfllnNIB3jHsldF+8mX9HpatkZ/oVBtxsCbrZmvk783W9b8aFK+RE/Vaol/nn27xPd0&#13;&#10;amJ5/fXiySsvltd6lYdXW13PuF4Kt56m96NrD7Fmak/NR3+X9s7+XrnE8oD+vTC712gpn3yB3l8n&#13;&#10;DdZfZNT7a6Jb4yVni31Ru0F/WXLbH3W8l+/SEU7rrHP8TxoYkMo/XfSFxLK8ERLPmH2RxJP7pkt0&#13;&#10;HkPxPn9ChQukvmt/9rjE9bLct8iYfJkU7rl4sEQ9+77tif4q0Z4/oZLPhWzO069LXLxCn/ubd+lc&#13;&#10;4tXOG4ennWyf9LNfSbxkbKbEssV3S/zJn7ZKnHbDbyWe2zfyjUAfBB/f9UvZ/vv1R0v83e9Pl1jg&#13;&#10;7O7SfRF7v/R+da5naZwbi3ifq04bzP9LY/Gz+r785BvLZcu2Ks2Aze9/iJRPPXemxGkDdJzCz5+g&#13;&#10;fs744BF9fj219CvZb+se53OC7pljnmMnnX+ubD95SLbEsEsjz9Vnf6nP+WflqK8XWu+oy++QNb8Y&#13;&#10;o58fXL/fa3dJ/UueMz7zPpPyVud9yKfj27mX/sLuuIsulO0n9TLvOLUbpPz4z38n8Z0xer3e+b2+&#13;&#10;UnZ+UOff+oqUr7pS/x8OXX7+BylfMaruE8mt6zDe56rVyHhF+77sdfv5nCjXs4yeCwuXnD173pPG&#13;&#10;/Hb2QxJLTr9O4q2ndZMY/nwU1M9lr/3mKln/oO8Ciff86lCJ7Sxzvz98v5SfWKz3+7ZS54O8XtEd&#13;&#10;B0+U7afOOkPiMX0jnhuydu/CpeezU13M0SXnsKNpSLyf6xLlPo3sV8zOEQfWrHpO1lx/yZ8lbizS&#13;&#10;z4fpXYZLefosfb84Y2x7Kddrh0vXT9yfo5rp+pFOx7Bw+3O4a/dpvOPlsnPc4x7D2OzvkKBbz2fn&#13;&#10;g1m874MJ+rllf3asQ2B/As6tsL9trEMAAQQQQAABBBBAAAEEEEAAAQQQQAABBBBAoMUF6v2Rs8Vb&#13;&#10;0BZOaCtjmtEMBTTz2fWuhSqlypWP3irxlrdyJU4/9ycSz++u592ySDN7HnngTlkf6HiDxIuGa+aS&#13;&#10;kwnlydbM7KPO/IHW017rS/PvkfLy/z4u8al7/iax8+1X6n6dnL93aMblF4/fI+sfXdZL4hk/vFTi&#13;&#10;yI6aoeEvK5Ty1iLNtG2nCV+yThYu92tfxbG+aqP9cs1ZMyd2vXWvAF/9gGaqZY6ZJuWZPxogsWuO&#13;&#10;DnRVkV5PdoFmsDlXj5VWIPvNuuF6iSd+rpn/NzygGZlTL9NMvGO7OBeMXrkpuR1lf2etFNxYNFd7&#13;&#10;Ok+Q1s2cOUpiJ3u3xGUvaC75v+7Q+6z3HRfK+tFZ5g51bbyk2rgX/qL1UscXu/UXJjN/caaU897U&#13;&#10;6+D+xZpZf/all8j60Mu6/skHF0l5ym+OktjRXADxPn/sdpoxeumtg6Teav9Oia//UTN83pZSa1wk&#13;&#10;5vPHX/ipYM59c7nE3Gk6/heN7CrlfPOTnuqyCimn93Xeb/R6zho8SdYP9PxT4rKPdLzO6qvXjXn7&#13;&#10;tKyqDbL93ZXq0O6wsVLu4WRau3xfxN4vaZaLC5eeq8EyadNH//y9xLve1YzII8/5kZTP72w+R7z6&#13;&#10;tJQf/u12if6bL5d4UncDHdT9Ni1fJes3Z+vz/cc/GCblnJodEpe+aJ5j+sMZq/sd/yvrx+eYGz3G&#13;&#10;52pGhzSpx1m4dr8Hy6XKjx+8VeKdb+l5Dj3rIimfV6BetRvfkvIDj+n728o9fimHM66l5N7Cresw&#13;&#10;3ueqW+/L7o1Xgl3Pbg15jPdF5OcfO2+wtGiK/hDUeujD1VIuOrWbROf9NlS5UcrLNkuwepzeX17k&#13;&#10;mtvU8pv7fcWXsn5buxMkXvLjoRIzq/Rz2QcvPyPlf1yv5epb9JdNM7o6/wAyzxeX/p0iJ4tn4ZJz&#13;&#10;vSbE+rnOVJQo92m9frm1IqTP0REn/0BqnNlZ39/WzNP3nefvuEvW27+9VuKZzk+pXHt/d+lzVHNd&#13;&#10;PzE6u/Y53HbpPnVrvFxzdmncYxyfyMM8bj2f3fpcF9nAOMtufW6JsxkcnkQCzkeWJOoyXUUAAQQQ&#13;&#10;QAABBBBAAAEEEEAAAQQQQAABBBBIZIFwklMiNzJR2xaq1kzSNQuflya+8JX+HWDgBX2l7CROutX+&#13;&#10;0O4PpKp/zdOMofE/vUrK543Pkej8FWKIM+f2il/J+ufmr9f9hmvmRIaULMtO10y5cZM0mtV7g7a/&#13;&#10;Xyed827RMv0L+Ueb9S+Z0zuZGkKagVS6WzPsrJyeUsXQ4ZoBMjDbZI5a/XT9vhPUeeV2v+pUHkuh&#13;&#10;jfbLNeeqNaL6zBOaiRYY9X0pX3/pZIntnAuxMXs7VfbI76LXX/ouzdDwWWZ9V13fo1sLPaaaqT2p&#13;&#10;3UdLPw+dMFyic/8NbbdFykt+s0jiextrJI4ekibRtfGS2txbhLz6y4w+/QdKpf3Ku0m0P86T2HeQ&#13;&#10;9rPbobr+yWc2yXqTsGiZH2LE//zx6PXSsbtGy6/Pm7wUOV3rXST88ydLbPsdepjEKQP0fm0M3JMz&#13;&#10;VHY5cqCO032LPpHyzlM049q5zSvXvCvrl5Xr3JdHH95Lys6wNt99EVu/pHFuLFx6rgbN54Rn3i6R&#13;&#10;VhWce6XEC4/vJNH5pcqowe2kvOdy/WXWy3PWS/nY/9X7uu4MzJaV2knHb/yYYbJfhqVxWKftUv7w&#13;&#10;1+9JXLhB58QdP1yfY5Zbz1WX7vfg7qXSzmfeUp9eZ90g5R+d1EWi4+Nvv0HKOSbjWgotsojvOoz7&#13;&#10;c13CjZd+7k2Y69mta8A1Z/0l4+jD9fO39cRiaeGK4iMlHtlOn7c1mz+W8tpafa4ePryDlJ3rXQrf&#13;&#10;WKR2HCSl0SOHSMywNI4YoseVXfFnWf/Sy+skHnuRPjdSXf53ilQez8It54g2xPq5zqkmYe5Tp0Eu&#13;&#10;x9QhmrF/xvH6eTDD1D92qF5/xZf/QdbM/Y/+e+KU/9PrK92t68elz1GuvX+57Bvv5/AOpe58n+Da&#13;&#10;eLl1n7o17m6Nl8ed53Nzfa5zq5uWFd/nFvfaQU1tXSDar5jaugP9QwABBBBAAAEEEEAAAQQQQAAB&#13;&#10;BBBAAAEEEEgQgRZKZUyQ3sbZjMDHf5IaLjwvsiLNNBx60o9lw/8doxkJbv9VoHr751L/5mCVxC/v&#13;&#10;vEJivebI2m8s0vdIoTqo6zJMwwJ7lsuKlx97WeL8zzQzcrdOfWVl5mgmXZkVkO0ZtTqHttayd2lr&#13;&#10;puPIs78rq8b+/kmJN/6fZnwMnHKolI+ZqnPbThmkGV6pmgAi275euN2vcMWxvmij/XLLOWX3FyL7&#13;&#10;RbleSAOPHinlqDOtYx2XNnacr51mSLWz3pSeFZbrfeZ0063xcu53p163oyf8oDMPGEufE3Z4g5Yj&#13;&#10;nh5W3M8ftzuSKPW10eeP5dFfBo0+TjOrfH9eKOJLdh4n8dSu+ouD1fM/kXJF1+kSj+pV92NKa7kv&#13;&#10;pPFNWPhdeq5Wb18lZ91qdZQ4fahm/ERmVtqZfWT7IX30Bn5n3XopFwU0c1J/7yKrDrjw5jvPMf1c&#13;&#10;UlRV9zl2wIMPwsaaHZ/LWbdYmvk3bYR+Xov0OQhNc+WUbe25yvXc2GWhV26nCUfIjv0e18/hCz4r&#13;&#10;kfIRR+jn9B2frpZyaZ5mwE7sUfe52thZnO2enP7yckqBPjcWrV0v5T3muZHv8r9TnPO2ltjY5zqn&#13;&#10;H23tPnX61WhM7yG7jO6p/xCct2GjlIsD+rnAdu36ceffp432J0F2CH/ctqL7HO7W5yj3xsslSJc+&#13;&#10;P7vUmr3VuPN8bun3Qff6T00IuCsQ/srB3WqpDQEEEEAAAQQQQAABBBBAAAEEEEAAAQQQQACB2ARi&#13;&#10;+5N7bOdq9Ud5BpwlffjV93Xut6y0bCm376QZ182d2RgK6V9SQ5aeb+rPLpHzn+BMDtqAsJ2q++/7&#13;&#10;v4dvkz3/e/vdEp8uGSfxrAvPkDiis85NWbtdM6fvu/s1WV9/oX8xT+s9VTZd/sfxEtcs1Uy6t95+&#13;&#10;V8oP3vhfiU+Mninxmp8eI7GXSb12rV9SqxuLttkvt5yDlvrYJrPW8mjZDflkqiPk0b/Ee4yjub3D&#13;&#10;BG6NV7jC5nphUj28+1I+Dnwmv1vPnwOfxnKuz8Z2S7jtbfP5Y1n6d/LcEfp+MSZd50hd8N52GYET&#13;&#10;j9sq8ZUPqyX2nTlRYveITymt5r6Q1jdl4fZzdf+/dGhKi6La19z3ThZE5HMsqjpc2SnyNx37rzQU&#13;&#10;0M9RQZMJ5fNEd1z92nS8nLe/oF8zzWOtrX79TVzTYs/VJrarwd2bKqX7N/WoBk/f0IaEuZ4bauD+&#13;&#10;13vaj5UN04c8JfH+N3RO68LJQ6X82Ye7JGaPOERiL/1Bpbxu2iLiORUxIG33+RydUmOf66xWd59G&#13;&#10;1+8m72XrdWT+ORE+3L3rR+uP99+n4YYl+osmfg53y7nare8lXPNNzHF37/kc7/ug+iTM5xbXxp2K&#13;&#10;kkXA+bdGsvSXfiKAAAIIIIAAAggggAACCCCAAAIIIIAAAggkuEBELlOCt/YgN8/O6iQt6NVb5+jK&#13;&#10;iLU9tmZapmqwaio0wywicaFe7WldBsu67taHEj/foH93OH98Nymn1DuigRU1muH26Ubd3nPm6fJi&#13;&#10;xgTtn2mWFcrXzMjcBqqJXG2naGb3gMknyKYBk3WO0pkrn5byVTc9K/GJzyZLvHKczkHmWr+kVvcX&#13;&#10;Cdevg3z9eNr3F+R+WXrFfvDmcinvGauZPLHOdW2naAqQz9K5bkv1tnB/QKOs8WC3J9HvC4cxa/xl&#13;&#10;8vKh+5w1mtG4xylGxmZ6/lgefTtLNw/C6jK9gJo8426M91dkN90qJ9zzJ86O2dn6PjZjir6z3PDm&#13;&#10;fKlxcdoGiZ/aIyReMlnnHo7863pruS+ayuRz6bma1kV/EdbNfE74dGWRNOW7vSPe3yu+kvVLvtL7&#13;&#10;NWdsgZTznQ8Afikm7iLG+z2lfW/pUwdLM1KXrymV8hm92kvUfKQouu3N0no0WKWbd0i5IjhAYlrk&#13;&#10;hRtFlXHt0kzPVdfeB2Mcr2S5nuN29ujzdNzJ+gvK9NvekMtpwUq9kT/apJ+3x53bR9bH/O+Xqs1y&#13;&#10;/Meb9fNfxrBeUs4zz41Efz7H7Sy9jWOR6PdpHF2L5tBQ+TrZbfF6874zrkDKzvtOqlv/zo1oTKyf&#13;&#10;oyKqsQ769RPZIFNu6udwt+5Tt+qJ7JZbzm6Ne2T7mlyO8/ns2vugnWCfW5oMyQHJLtDSH62T3Zv+&#13;&#10;I4AAAggggAACCCCAAAIIIIAAAggggAACCDQiQMZ1I0DNstmrc2P37J4m1QeWvSLx5Xc1g6G/XSLl&#13;&#10;4txREo8eoZnMnvaa0XrmMbr/Lc/9QbbfXDJD4rGjukvMtiok7tpSKbHgmCMk9s80uUQpmnk1RBO1&#13;&#10;rWdef1m2v95V9xvQTi8Lf+FGWa+tsax8KX1jEdLzrHhGM6k/zh0iG0cUdJSY5a2SuPUzrafM0v7m&#13;&#10;ZzkpXVqXa/3S6uJfJnq/Dvb1k95fjE//jmZOLnnoASn/+g7N4Dv5UM3465qtfxfzl2nubb3rOWKk&#13;&#10;Ujtpplp3j86NvuCZV2WPvtMKJGZWFUrcmT5S4tTR7STWvZpklSuLg92ehLsvXFHdW4lbz5/I9nhy&#13;&#10;ZE2fPppREHxvjpSfX6DPveHpxVLenaHXz9Gj9IlW7/qJ9f6KbE+s5UR//sTar/Bx+j7Q/4SjZU33&#13;&#10;+S9J/MuTukP+cT+XF6Pz9v939TZ7X7j1XDWfE75zxH/E8bbH75H4QPAUiRM76/vyqrnPSvmdir4S&#13;&#10;zzlZY7qUWsEixvvd103nTp8x5N/Syb8/9FeJ//SfKHFcO/2lxsali6WsvzuzrC5S+sbCZFCNnKIZ&#13;&#10;p9a/1POBF/WJMn2wZsD6N+r7ouZ176eeb1QZ18tmeq669j4Y43h5k+R6jt9Z3+eyhugvHY/t+Du5&#13;&#10;nF68/3mJgRz998O5faO7w2s+139nPPtquRw/tGNA4tr5ep3PK9Y74tQZ/WR9OIPbrX+nSK3uL+J3&#13;&#10;jrNNiX6fxtk95/CaXavl5Uef6Pt4ZuVWKS/9j16P71bq+82syPcdt64flz5HOf1x4kG/fpyGxBnd&#13;&#10;+hzlVj2R3YnZuZnGPbJ9TS/H93x2nOP+XJdon1uaDskRSS6w/38ZJjkK3UcAAQQQQAABBBBAAAEE&#13;&#10;EEAAAQQQQAABBBA4eAJkXB8Ue81NGDZzlpz9qG3/kvjivX/R1qS0lzjy25rJcLjJuE71aCbhyAuu&#13;&#10;ku1XdX5G4tOvvSjxL6/XSrQsHda8PppZdMGhh8v6fRnXmmp98s8ulPVlD2rG9XN3L9KyJlZYlkcz&#13;&#10;43I6D5D1Y51J7KS0dxHSufNqgjqH5rIX/yFb5pTq3GXObmnt9S/rE87+P1l19kCt19luudWvcIX/&#13;&#10;z96dB0ZVnf8fv0nIBgkkGEhICLIvsoMLoMgim0utRSpaFpevVqsVcaNaW1uprUoVLT9w+ZZWLcou&#13;&#10;lUqLAm4o8BUEXBGlWIQKsgVkTSCZ+eHnuRMkkG3mTjJJ3v/cZ85dzj3ndc7cmcw8cxPig4jvVyXP&#13;&#10;H3d+ZVxwi6D/kLxQcdaCFYoznlqsGJiN0XUaqtzxYpsHhfNZa48volItI+h/rrNMjSdn27yc8qj9&#13;&#10;EsGJs0z+zkMt47tPmDOuK709kfa8OD5UoT2K9ej6c1Ir7LrSZthIbRm0dbriq1OnKC4scl3tXVzG&#13;&#10;tRPk8+uk9gS5IuKvP0H2q8hhtdxf+Azt9C9tmfxRluKlQ+w6UWxeYHV9Xnh1XY22X3R1uXacPMck&#13;&#10;vag4c+6fFZcescyfus3s/cGIXw3X+iGZVe3tYJDP92h7Hek35jb1++Cz9v7rFfcm/a+7vwxLyzJH&#13;&#10;7XRscXKWh3llDLpJu4zZ87zi9AX2PmjCPPfIKGtnSlYbrWgVuJmru9mzEKbrqnevg8GOV82Yz545&#13;&#10;x9kvAAYNtfm28H8/1xRLu7ivYhkTrh0nyjKtP3Lf1y/cb+/D4tPbq54f3G6vs5c3jVO5cBHh12fP&#13;&#10;nAs7XM4HEf88LWd/ArtH2/umrHb2+p32f4u0ZfIfLXP/2E/tVD6ttb3uXHP/MJUvKPq649X88ep9&#13;&#10;VKB/bqz0+VOkPUEXvXL2qp4iHQnaOUzjXqR5wReDvT579r4uwt63BC/JkTVU4OT34jUUgm4jgAAC&#13;&#10;CCCAAAIIIIAAAggggAACCCCAAAIIRIZA1N2X3eemM1Z+g0Y/ZN/AFteSEaNu1KYXpz1T3C6sRwAB&#13;&#10;BBBAAAEEEEAgaIG8DS/o2LHjP1bs9cCDiqOaW+Zg0BVzIAIVIJC3cbbOMu73GxSHPHSP4oXpJ/1X&#13;&#10;B2tN/jeKL//yN4rzG41RfPJ2y7C2fFrblSUCCCCAQPAC5b4+B38qjqzCAoHPPUPtwuDGA0OtwtPj&#13;&#10;Fy+aFXR9ZFwHTceBCCCAAAIIIIAAAggggAACCCCAAAIIIIAAAuEQsJvdhKNm6kQAAQQQQAABBBBA&#13;&#10;IFIE/IfVki/ffFdxU51MxYwUy6TO3/uVystfWqa4L62fYs8sMq0FwSKiBHyHLFP6y215apdvn/2P&#13;&#10;kFefe8va2fd2xb4Ni8m0tr1YIoAAAgh4LMD12WNQqqvxAmRc1/gpAAACCCCAAAIIIIAAAggggAAC&#13;&#10;CCCAAAIIIBBZAmRcR9Z40BoEEEAAAQQQQACBcAj4DqrWLesso3rWqm0qH/C5J4tJ1oPGHQcqjhn5&#13;&#10;A8UW8e52AgIRJJC36VW15omHVijuia6r2LLf1Yr3XtVKMTFKgQUCCCCAQAUJcH2uIGhOU2MEyLiu&#13;&#10;MUNNRxFAAAEEEEAAAQQQQAABBBBAAAEEEEAAgaohQMZ11RgnWokAAggggAACCCAQikBMmo7u8/Pf&#13;&#10;WgylLo5FoJIFEs+4Ri2YPM2iCsEsamXoqMsmPGMxmDo4BgEEEECgUMCz63NhjTxAoGYLkHFds8ef&#13;&#10;3iOAAAIIIIAAAggggAACCCCAAAIIIIAAAhEnwAfXETckNAgBBBBAAAEEEEAAAQQQQAABBBBAAAEE&#13;&#10;EKjZAnxwXbPHn94jgAACCCCAAAIIIIAAAggggAACCCCAAAIRJ8A9riNuSCKnQb6DG9WYJfPfV/Sf&#13;&#10;N1RxcJPYyGkkLUEAAQQQQAABBBBAAAEEEEAAAQQQQACBaidAxnW1G1I6hAACCCCAAAIIIIAAAggg&#13;&#10;gAACCCCAAAIIVG0BMq6r9viFtfW+fRtU/+KF7yimd/ihIhnXYWWncgQQQAABBBBAAAEEEEAAAQQQ&#13;&#10;QAABBGq8ABnXNX4KAIAAAggggAACCCCAAAIIIIAAAggggAACCESWAB9cR9Z40BoEEEAAAQQQQAAB&#13;&#10;BBBAAAEEEEAAAQQQQKDGC/DBdY2fAgAggAACCCCAAAIIIIAAAggggAACCCCAAAKRJcAH15E1HrQG&#13;&#10;AQQQQAABBBBAAAEEEEAAAQQQQAABBBCo8QJ8cF3jpwAACCCAAAIIIIAAAggggAACCCCAAAIIIIBA&#13;&#10;ZAnUiqzmRFhrfN+qQe9P+4vi7NVfKW7bk6voc+xz/+TszipfPHqk4iVtkxSjtPzeosDq+3jBLK2c&#13;&#10;sWiN4lf7/Iqx9Vso9h46QnHE+VmKCUUr8qge3+HNqv+NaS8qzlu2SfFbX5xiWnY9xb1aOk66G4sG&#13;&#10;38H/aNVrf5uhuGCVOe096u4Zk6gHaW0HK95554WKTWLd7QQEEEAAAQQQQAABBBBAAAEEEEAAAQQQ&#13;&#10;QOB7AmRcfw+DhwgggAACCCCAAAIIIIAAAggggAACCCCAAAKVL0DGdUlj4Dusrf/99HPFr5MGKv7s&#13;&#10;ujMUk4/sUFw93zKoZz6mopM58ad60D3Z/V7Ab/V89sIjWv/w0rqKg0b+XHF0pmVcb31vgcrTpj6h&#13;&#10;WJA2XvGG9paxHOVVPW4m+XtPW4Of/bCBztN/xE2K3esfUty0cpHiS1sUTrHI07oN0ycrvrA2W/Hy&#13;&#10;G29X7Jhmmdv5B3arvG1vimJqjAILBBBAAAEEEEAAAQQQQAABBBBAAAEEEEDglAJkXJ+ShZUIIIAA&#13;&#10;AggggAACCCCAAAIIIIAAAggggAAClSVAxnU55OMatNPe3btYxnWiY/GMBtu1fs39yxVXbLabO3dv&#13;&#10;H6+yP+d9xZlvHFTsPuZexVHdkxUD3x60bWl3kT687tdaP+/NTbZfeztvgkf1xO1cpXr/scYyplte&#13;&#10;e7PK1/Wvrxi4pXaHrP0qL1thmeAqfH/hz1dpf45laDvJjVVu176NYqukQE3Nbb2WLBBAAAEEEEAA&#13;&#10;AQQQQAABBBBAAAEEEEAAgZIFAp+ZlrwXWxFAAAEEEEAAAQQQQAABBBBAAAEEEEAAAQQQqCABMq49&#13;&#10;gI5JsUzjVCdXte3NLTih1rzt61X+2mfb//3EXSqPOmGvUxQS9mhlns+2RXlUj7Pz36pwu3Oa4pCW&#13;&#10;lvkdyI+2s5VhGVVbO3W86seKXSfMUnzw5pWKrXr2UuzXv49iz9apinHlPpEOY4EAAggggAACCCCA&#13;&#10;AAIIIIAAAggggAACNUSAjOsaMtB0EwEEEEAAAQQQQAABBBBAAAEEEEAAAQQQqCoCZFx7MVLR9vl/&#13;&#10;4FsAv5shHaja767wO/W0qv/YWxWHNCqZPyrO9q/rVpznVT1RlvIc5fjVDp8TbAq0HRffpL/qufPx&#13;&#10;7oobV69QXPrOMsXnHlyoOKPzcMX7xvRTzCb1Wg4sEEAAAQQQQAABBBBAAAEEEEAAAQQQQOBEgcBn&#13;&#10;rSeupYQAAggggAACCCCAAAIIIIAAAggggAACCCCAQCUJlJzyW0mNqm6njU9voy5lOmsU12+27wtG&#13;&#10;d2+kcmwZOxyuetZ+tEstGNYkQzHYSREVaxniLXsMUT0tewxSHP7ZHMV7//CS4oxPeiiO62b3yFbh&#13;&#10;hIXdIzznw9e19rUNiYpnX3iuYos6fN9yAhcFBBBAAAEEEEAAAQQQQAABBBBAAAEEqpkAnwBWswGl&#13;&#10;OwgggAACCCCAAAIIIIAAAggggAACCCCAQFUXCDa5tqr3u0LbH13/LJ3vin6vKj4871HFh/ZdpHhB&#13;&#10;p0zFJOeQ4q6thxWb9uut2KK23Uva63qG9f6n6p8w63HFSXk/VOzTKkXR+Waz4n4rOeluLAx+a++6&#13;&#10;uZZJ/WHdttrUoWmaYp2YXMVtn2xRPODEK6bUiVEsdpG7UZtmPGn1LrfTOKtjW2n9wz8MLTO82POy&#13;&#10;AQEEEEAAAQQQQAABBBBAAAEEEEAAAQQiQoCM64gYBhqBAAIIIIAAAggggAACCCCAAAIIIIAAAggg&#13;&#10;EBAg4zogEc4YXUe1d7z6XsV7G85VnLN4vuKTS44qOo4NR73Tz1b56l7nKQYyrh2P6+l87T2q//b6&#13;&#10;MxXnLJ6mOPFln6Lj2N23UzItk7p1SpFMaX++9jvi26u4dv5fFRfsDxxv1cTXb6YHZ151s+JVrSzz&#13;&#10;2raeYhlnGdtd2ts9s1d8kKSdurS1cpFWnKICViGAAAIIIIAAAggggAACCCCAAAIIIIBAVRYg47oq&#13;&#10;jx5tRwABBBBAAAEEEEAAAQQQQAABBBBAAAEEqqFA1N2X3eePlH6NfmhYiU0ZMepGbX9x2jMl7sdG&#13;&#10;BBBAAAEEEEAAAQQQQAABBBBAAAEEEECgqggEPvcMtb2DGw8MtQpPj1+8aFbQ9ZFxHTQdByKAAAII&#13;&#10;IIAAAggggAACCCCAAAIIIIAAAgiEQ4APrsOhSp0IIIAAAggggAACCCCAAAIIIIAAAggggAACQQvw&#13;&#10;wXXQdByIAAIIIIAAAggggAACCCCAAAIIIIAAAgggEA4BPrgOhyp1IoAAAggggAACCCCAAAIIIIAA&#13;&#10;AggggAACCAQtwAfXQdNxIAIIIIAAAggggAACCCCAAAIIIIAAAggggEA4BPjgOhyq1IkAAggggAAC&#13;&#10;CCCAAAIIIIAAAggggAACCCAQtAAfXAdNx4EIIIAAAggggAACCCCAAAIIIIAAAggggAAC4RDgg+tw&#13;&#10;qFInAggggAACCCCAAAIIIIAAAggggAACCCCAQNACfHAdNB0HIoAAAggggAACCCCAAAIIIIAAAggg&#13;&#10;gAACCIRDgA+uw6FKnQgggAACCCCAAAIIIIAAAggggAACCCCAAAJBC/DBddB0HIgAAggggAACCCCA&#13;&#10;AAIIIIAAAggggAACCCAQDgE+uA6HKnUigAACCCCAAAIIIIAAAggggAACCCCAAAIIBC3AB9dB03Eg&#13;&#10;AggggAACCCCAAAIIIIAAAggggAACCCCAQDgE+OA6HKrUiQACCCCAAAIIIIAAAggggAACCCCAAAII&#13;&#10;IBC0AB9cB03HgQgggAACCCCAAAIIIIAAAggggAACCCCAAALhEOCD63CoUicCCCCAAAIIIIAAAggg&#13;&#10;gAACCCCAAAIIIIBA0AJ8cB00HQcigAACCCCAAAIIIIAAAggggAACCCCAAAIIhEOAD67DoUqdCCCA&#13;&#10;AAIIIIAAAggggAACCCCAAAIIIIAAAkEL8MF10HQciAACCCCAAAIIIIAAAggggAACCCCAAAIIIBAO&#13;&#10;AT64DocqdSKAAAIIIIAAAggggAACCCCAAAIIIIAAAggELcAH10HTcSACCCCAAAIIIIAAAggggAAC&#13;&#10;CCCAAAIIIIBAOAT44DocqtSJAAIIIIAAAggggAACCCCAAAIIIIAAAgggELQAH1wHTceBCCCAAAII&#13;&#10;IIAAAggggAACCCCAAAIIIIAAAuEQ4IPrcKhSJwIIIIAAAggggAACCCCAAAIIIIAAAggggEDQAnxw&#13;&#10;HTQdByKAAAIIIIAAAggggAACCCCAAAIIIIAAAgiEQ4APrsOhSp0IIIAAAggggAACCCCAAAIIIIAA&#13;&#10;AggggAACQQvwwXXQdByIAAIIIIAAAggggAACCCCAAAIIIIAAAgggEA4BPrgOhyp1IoAAAggggAAC&#13;&#10;CCCAAAIIIIAAAggggAACCAQtwAfXQdNxIAIIIIAAAggggAACCCCAAAIIIIAAAggggEA4BPjgOhyq&#13;&#10;1IkAAggggAACCCCAAAIIIIAAAggggAACCCAQtAAfXAdNx4EIIIAAAggggAACCCCAAAIIIIAAAggg&#13;&#10;gAAC4RDgg+twqFInAggggAACCCCAAAIIIIAAAggggAACCCCAQNACfHAdNB0HIoAAAggggAACCCCA&#13;&#10;AAIIIIAAAggggAACCIRDgA+uw6FKnQgggAACCCCAAAIIIIAAAggggAACCCCAAAJBC/DBddB0HIgA&#13;&#10;AggggAACCCCAAAIIIIAAAggggAACCCAQDgE+uA6HKnUigAACCCCAAAIIIIAAAggggAACCCCAAAII&#13;&#10;BC3AB9dB03EgAggggAACCCCAAAIIIIAAAggggAACCCCAQDgE+OA6HKrUiQACCCCAAAIIIIAAAggg&#13;&#10;gAACCCCAAAIIIBC0AB9cB03HgQgggAACCCCAAAIIIIAAAggggAACCCCAAALhEOCD63CoUicCCCCA&#13;&#10;AAIIIIAAAggggAACCCCAAAIIIIBA0AJ8cB00HQcigAACCCCAAAIIIIAAAggggAACCCCAAAIIhEOA&#13;&#10;D67DoUqdCCCAAAIIIIAAAggggAACCCCAAAIIIIAAAkEL8MF10HQciAACCCCAAAIIIIAAAggggAAC&#13;&#10;CCCAAAIIIBAOAT64DocqdSKAAAIIIIAAAggggAACCCCAAAIIIIAAAggELcAH10HTcSACCCCAAAII&#13;&#10;IIAAAggggAACCCCAAAIIIIBAOARqhaNS6kSgegkcVXd2vPd3xalzViiu235I0V+rjmJ6i7MVR946&#13;&#10;XLFbvShFx/Ep7lv9vOJ9kz5SbDTql4rjBjRQ5MkohpAXvsPfqI7163YqJrdrr5hdu6zf0zFeIQ8C&#13;&#10;FSCAAAIIIIAAAggggAACCCCAAAIhCpT1k5wQT8PhCCCAAAIIIIAAAggggAACCCCAAAIIIIAAAgiU&#13;&#10;TYAkz7I5hbSXf8+7Ov7+MdMUt3W/UfGxMd0U6wW+PvDvV3nZ+HGK07LuVPzT9S0V47VkUdECvp3L&#13;&#10;dMrJU15X3NXtR4q3XtdCsa7vsGLO7gLFzNqBTGsVjy38enB411bFHJ+bqb31gMp+xzKuVWARssCR&#13;&#10;LxeojolPbFG8dEI7xbJnXDNeIQ8CFSCAAAIIIIAAAggggAACCCCAAAIhCgQ+Mg2xGg5HAAEEEEAA&#13;&#10;AQQQQAABBBBAAAEEEEAAAQQQQMAbATKuvXEsVy2HV8/U/vM2nKF4TZsExaJ5uuWqlJ3DJnBk10bV&#13;&#10;vdXfUPGiHw9QPCerrE+fGO2fPvB2xcfa7FVMbJypGKsli8gRYLwiZyxoCQIIIIAAAggggAACCCCA&#13;&#10;AAII1FQBMq5r6sjTbwQQQAABBBBAAAEEEEAAAQQQQAABBBBAIEIFypoyGqHNr2LNirbM6mbNfWr4&#13;&#10;W397S3HQA0MUsyzRU49LXBzdqc0rX5qhOOv1TxW/ybUKUlqcpfKlI4crDmxZWzFs31L4j6r+HWtf&#13;&#10;U5z1D7sn9NqNOSrnaek4MUmWYdzjmtu05qZzUhQL2xVqv3zfqr73p/1FcfbqrxS37clV9Dl2puTs&#13;&#10;zipfPHqk4iVtkxQLM95zv1B5ym2PKS63W1Lr8XeLl+65RY9fKlxj9Xa6c6LW/KJLoqJ/99uKvxo7&#13;&#10;XXGTlscXiT3uUGHyLW0UbXYc337So6O7tGrVPHfc3/hE5W2B9tWqo3LD7NaKA264XvHibPdpfnSz&#13;&#10;ytPv/r3iu13uUXzimmaKcVo6Tv62V/Xo3nF2r+j0ux9V+a5OJ7bQv2+91i+Ys0Rx5br/KH69y+7d&#13;&#10;nWfT3HGiU7X+nLG/Vry1q7Uz4F2wy+bLpIdma/uaHYHxUtFJTLd7VPe9YpRWDD/7NMXCTPVSxmvW&#13;&#10;OBuvWVZd4TLj8gf0+JHLMhRjPB+vnao36OepV/O5sMfuA589L5dNeVgrnl5r83/wL+5WeUQbm7+B&#13;&#10;8Sl6OGUEEEAAAQQQQAABBBBAAAEEEECgIgQKPzOsiJNxDgQQQAABBBBAAAEEEEAAAQQQQAABBBBA&#13;&#10;AAEEShMg47o0IU+3x6u2Fj+4XPG0ZyxzdsbqXirfeXYpOY4+y2T94NkJ2v9PyyyT+vyf3KTy6IaH&#13;&#10;FT97bY7i3363XTH/oTsVL84szFFVOfRFgarYtfRpxV9OtQzg2l0Gqjz8ppaKGcmWCZ67d4/KUU0t&#13;&#10;47bwWxOv+uWz/v/30891nq+TrB0/u+4MlZOP7FBcPd9yb2daQrWTOfGnWt892W1RfFOVR4y3jNwL&#13;&#10;189WefzUbYr977AM3gvSAynyNm6Jp9n4aqdji6hUy3y//RHLgM7LtwzcJY9P0S7vBHYsLfoOao8P&#13;&#10;n3tE8Ymldp5eV96g8qimNg+Oblmq8tQXbRw+25OvcmHGtUreLfJ3f6zKFr31qWLdgVco3tDRMphT&#13;&#10;Eswl74ClhCc0O3Umb3RSCx3X54rrFAfVr6sYn2/z5dOF01WePfnPig0fG2f7NQhtvGLrpqmewlH0&#13;&#10;bLw8ep56NZ/Vy+8tjljm/gef2C8UfEctfrDe4pVuxjUvDt8z4yECCCCAAAIIIIAAAggggAACCFS4&#13;&#10;gPvJT4WflxMigAACCCCAAAIIIIAAAggggAACCCCAAAIIIHBKAZLqTskS3pXR9TrqBFdcZPeE/uWc&#13;&#10;11X+qusFJZ7Yl/O+ts99Z59i05GWeXr94AYqBzJHO7WxewrvufMJrX9lwSbFC37aSvHEOxVrVXCL&#13;&#10;3I06bu4My/At6HStyg/c3kMxtYxfi4SrX3EN2qkd3btYxnWiY/GMBtu1fs39yxVXbLZ7dHdv72ZM&#13;&#10;R8VpfUq6ZQ4n7LKM5lqOuz7D1mc1KuXpE23HpWVadPItA7lerKov88KXs1r7zl1q45595XiVb7o4&#13;&#10;XTEw7vn1N6uc7GZcq1AhC8ugb97rXJ2tZ0tzKuupoxLMs9s5Fo8f10wPmzewTOD31s5R+YOv7a7p&#13;&#10;gxpYBrcTceMVnudp0PP5OKg9SmiueOXPhiqmbrD5ec6AhiqXMqutDpYIIIAAAggggAACCCCAAAII&#13;&#10;IIBAmAXK+NFimFtB9QgggAACCCCAAAIIIIAAAggggAACCCCAAAIIuAIk11XKVLCU28wBlvF41mtT&#13;&#10;1YqX1p6taMuTG5a33e7dvM2xe/MOapeinQIZt4EjomqfrodnnW7fS7z7n00q7y2wjOuMogcEDixn&#13;&#10;zM/ZoCM2HLTztOprmeRlzbQOnM6zfgUqLCXGpDTWHqlOruLeXLtXdymHVdrmIzvW69xbnfqKAzuc&#13;&#10;pujRMFZavwInLthj98h+5cVXtOrNT/6rmGO3LHdqJ1sG9wHHxinxqD9waETGyJ/Pdtk/rctg+f2k&#13;&#10;S0Qy0igEEEAAAQQQQAABBBBAAAEEEKjhAmRc1/AJQPcRQAABBBBAAAEEEEAAAQQQQAABBBBAAIFI&#13;&#10;EyDjuhJHJKpOG539skH1FH89f4Vik1JHxTJOKz/v1O7ZHOW4LYm2cvCkFdSvaPu+JvCtjd8XfItD&#13;&#10;O7JsI+gvsAb6HMuxrhVdtuNObpuNT2CYfPmWwRxsbSfXX841+d/ogIWPTVKcs6+b4pXXX67YoaHd&#13;&#10;c/zo9pUqPzNpsWLlLcorZfuX96hy9y9i5nO5W84BCCCAAAIIIIAAAggggAACCCCAQLECgc/uit2B&#13;&#10;DQgggAACCCCAAAIIIIAAAggggAACCCCAAAIIVKRAqbm9FdmYmncu917X/X+grp+x8DnF1/PcFOAm&#13;&#10;J4rEp7fWikbOGsWPP9ur+OMmDRQD9zz2H/pK5VVfWT3JXZuqnBLYQaXQF7Xqt1AlzetYTun7b9m9&#13;&#10;ivd0PUvry3qva8/6lR96n8JaQ7Q93RJs2J28A3k6XWl32I6tbxPhNOdD7f/pxv2Kl2fbPa/LnOce&#13;&#10;U0fHnWbB2f/1DpUP+Voqxlf011hHtuu8H29RcBoPH6oHF51ZZD6nWGZ2Xdut1GVUrN0Tu5ZzRPvu&#13;&#10;N+ZSjztphyDHK/Lns824nA9fV5df25CoePaF5yq2qFPRE+EkeVYggAACCCCAAAIIIIAAAggggAAC&#13;&#10;Dp9QMAkQQAABBBBAAAEEEEAAAQQQQAABBBBAAAEEIkqAjOsIGI7ouh3Vih+dZ6mwv1lkmdTJRdoW&#13;&#10;Xd8ymYf1/pe2/HH6ZMWpPsvYPrthrsqfL3pJ8d1DzRR/conFBJU8XCRYxvXQYXav7lXPT1Xl90+0&#13;&#10;jO9LelmGeEaSfT+Sf2CPtn9bt5Ni3w52b++I65eHRCdUFW0jevrpNs6+5Qu0+e9vW850+4RvVc5J&#13;&#10;7KjYt1OKYq1GZyte1Pafin95/inFZ/MvVOyWainFW1bbvaAtP9lx0rX1e4toy1nu2DPbVs60eTJ1&#13;&#10;vqXiD2pj2/O32PhZXvcp6vlelSE9jLXM6raNrJa5S17RgyUZvRVbptrlKX+3pWTvc09mKm7hFCGu&#13;&#10;gWWQZ0Yv09a3576m2GxgU8XaubsVdyaYc//OqSqbgh7aIsjxiom05+n3uqSHuRsVZjxp47/8kO2w&#13;&#10;OraVHjz8wwxFXhzMhSUCCCCAAAIIIIAAAggggAACCFSOABnXlePOWRFAAAEEEEAAAQQQQAABBBBA&#13;&#10;AAEEEEAAAQSKESCprhiYil0dr9M1GzTY4qJZiruKNiI6SWu6XDtOcUzSi4oz5/5ZcekRy9yt28wy&#13;&#10;dEf8arjWD8kM1zBbvRkX3KLz/CF5oeKsBSsUZzy1WPGolo4TXaehHnW8uJnieW7GdVzE9cttsOfB&#13;&#10;xrnNsJGqedDW6YqvTp2iuDDW7lnd8UfNVe7tZlzHRKep3G/MbYoHn52p+Mrzzyi+7li9aVk2P7Ty&#13;&#10;2OLkb6Xc8Rp0k3YZs+d5xekL/qo4YZ6C40RZfSlZbbSildc3R3dP48RaqvUlY6/XmgPPWcb1vEnv&#13;&#10;WbnA3THa2pPcsKVWdK13Um60u6OFqFT7ZcL/XPeFVjw52+qd8qjdi92JM8/OQ1toe5/iMq5d1/KP&#13;&#10;V6Q9T0/gcQL979LefvGw4gO3vW2tXLJukbooIoAAAggggAACCCCAAAIIIIAAAmESOPmzrTCdiGoR&#13;&#10;QAABBBBAAAEEEEAAAQQQQAABBBBAAAEEECiLQNTdl93npiGWZffw7jP6oWElnmDEqBu1/cVplmla&#13;&#10;4s5sRKCGCeRteEE9Hjv+Y8VeDzyoOKp5bA2ToLsIIIAAAggggAACCCCAAAIIIIBA1RIIfO4ZaqsH&#13;&#10;Nx4YahWeHr/YvbNEMJWScR2MGscggAACCCCAAAIIIIAAAggggAACCCCAAAIIhE2gVthqpmIEEPBG&#13;&#10;wH9Y9Xz55ruKm+pkKmakWCZ1/t6vVF7+0jLFfWn9FHtmkWktCBYIIIAAAggggAACCCCAAAIIIIAA&#13;&#10;AlVOgIzrKjdkNBgBBBBAAAEEEEAAAQQQQAABBBBAAAEEEKjeAmRcV+/xpXfVQcB3UL3Yss4yqmet&#13;&#10;2qbyAZ/buZhkPWjccaDimJE/UGwR724nIIAAAggggAACCCCAAAIIIIAAAgggUMUEyLiuYgNGcxFA&#13;&#10;AAEEEEAAAQQQQAABBBBAAAEEEEAAgeouQMZ1dR9h+lf1BWLS1Ic+P/+txarfI3qAAAIIIIAAAggg&#13;&#10;gAACCCCAAAIIIIBAiQJkXJfIw0YEEEAAAQQQQAABBBBAAAEEEEAAAQQQQACBihbgg+uKFud8CCCA&#13;&#10;AAIIIIAAAggggAACCCCAAAIIIIAAAiUK8MF1iTxsRAABBBDo+3oiAABAAElEQVRAAAEEEEAAAQQQ&#13;&#10;QAABBBBAAAEEEKhoAe5xXdHikXA+30G14vPFCxT/zzlP8SeDsxRjtWRRmoDv4EbtsmT++4r+84Yq&#13;&#10;Dm7isaA7Xl8sWaj633N6Kl45iPESBPNZDCwQQKASBLj+VAI6p0QAAQQQQCDMAry+hxm4fNVX2N/d&#13;&#10;5WsWeyOAQAUJkHFdQdCcBgEEEEAAAQQQQAABBBBAAAEEEEAAAQQQQKBsAmRcl82peu3l26/+fPb6&#13;&#10;G4pvNeqgeEUVz7j2735b/fjV2OmKm7Q8vkjscYcKk29po5hwfFNQj3z7Nui4xQvfUUzv8ENF7zOu&#13;&#10;bbzWLVms+t9o1E5xGBnXcnCq6Xy2zlX/pe/wN+rk+nU7FZPbtVfMrl21vlet6OtP9Z8ZFdvDoOch&#13;&#10;15+KHSjOViaBoOdzmWpnp+MCR/Vwx3t/V5w6Z4Xiuu2HFP216iimtzhbceStwxW71YtSdByf4r7V&#13;&#10;zyveN+kjxUajfqk4bkADRf5YE0PIi9CfF4xXyINQlSrg9T2iRqvC/u6OqF7TGAQQCAhUrU8GAq0m&#13;&#10;IoAAAggggAACCCCAAAIIIIAAAggggAACCFRbAb7Er4JD68/bpla/O3OG4rx3P1fckWudiUqorwdN&#13;&#10;O/RWHH39EMXWdar39xRRKWeqn2MeaqmYd9QyON/801MqW160HrJAAIEIETjypd1rf+ITW9SiSyfY&#13;&#10;LwqqWsY1158ImVBBNqO6zMMgu89h1UyA+VwxA+rbuUwnmjzldcVd3X6keOt1LRTr+g4r5uwuUMys&#13;&#10;Hci0VvHYwq8Hh3dtVczxuZnaWw+o7Hcs41oFFiELhP68YLxCHgQqQAABBBBAIAiB6v1JZhAgHIIA&#13;&#10;AggggAACCCCAAAIIIIAAAggggAACCCBQuQJkXFeufznPnqf9N8x4XPHpN2srnv+TmxR/2jxZMT/H&#13;&#10;Mhc/+0+syslxNeT7iRj3XoKNLTr5Mep/vTgFFggggED4BLj+hM+WmhFAAIEIFDiya6NatdXfUPGi&#13;&#10;Hw9QPCerrH9e2fvU9IG367jH2uxVTGycqWjv4vWQRUQIMF4RMQw0AgEEEECgxgnUkE80a9y40mEE&#13;&#10;EEAAAQQQQAABBBBAAAEEEEAAAQQQQKDKCpQ1JaDKdrBaNbzAMjE+X/+tuhXf7VrF0YPtnrCJhZ1t&#13;&#10;qUcdzylcUeKDIx/8Rdtvu+ag4sEC+z4jKbuzypdcPUrx4jaWyXzStx3uvaRXvmT33J71+qfa/5tc&#13;&#10;y0xIaXGWypeOtP+mPrClZYoX1nN0s7ZPv/v3iu92uUfxiWuaKQYSpvO3varyvePsnrjpdz+q8l2d&#13;&#10;EhS9XvgOW7vemPaiqp63bJPitz5rUVp2PZVtVBwnXaXwL458Pk8neeDWKYpb9tq9ExPS26s8aMRI&#13;&#10;xcu72r3OT3qSF9j8+XjBLO03Y9Eaxa/22b37Yuu3ULn30BGKI87PUkwoemtGrfVg4T+qSnasfU1x&#13;&#10;1j+WKa7dmKNovzNwnJgky0Dqcc1tWn/TOSmKhfNIJcep9PnstsN38D969Nrf7HmxYNVXKu+17h7r&#13;&#10;kD1j09oO1vo777xQsUnRFKtQx8tn4/3+NHuez15t7di2x26K73NMMNl9vl882ubPJW2T1B7Phz33&#13;&#10;C9U75bbHFJfbLT31+LvFrHG36LHNzsLVTsblD6jwyGUZioXzOtTrz/FTRNajUMfd7U3BLns+TXpo&#13;&#10;ttascf8Zgs/dnpjeTo/6XmHX+eFnn6ZyrHvv1f0rJ6n88/+3TXHg+N8pjmxWdKLaQH74J7t+T9jU&#13;&#10;V/v9fsJQxaaB3T3qlyoNZeH1PHTbEvL1J1J8ArahXp89fn3371uvli2Ys0Rx5Tq7zn69y+4JnBeY&#13;&#10;2NGp2n7O2F8r3trV3r8Ermde1eOEOl5eXZ/DNJ+FF8oi1PkTOHeo1/kKcn7pHnv9einQbvf1tdOd&#13;&#10;E7XmF13sdd+/+22VfzV2uuImLY8vEnvcocLkW9oolvou9+gu7bdqnr3fmPXGJypvC7y+1rL53zC7&#13;&#10;tdYPuOF6xYuz3VfSCH2eBv/6pe45jkfPixjPx2unGhj0301ezWeXKeTg1fzxul9eXX9coFBf30Oe&#13;&#10;z177hHrdCEycUF8H3Xoi9e/uQDeJCCBQuQJFP/Op3NZwdgQQQAABBBBAAAEEEEAAAQQQQAABBBBA&#13;&#10;AIEaL1CYtFbjJaoCQLTdwzq7seVe5H36jlq9entLxXPTLaUtkFFU5i41PFO7Dh/eSbFBlGW6rn3Z&#13;&#10;ch5nTrSMkCYTLUOjcx33DD7LcPrg2Qk67k/LTrzn9uiG9t/UP3ttjrb/7XfbFfMfulPx4sxACp6K&#13;&#10;kbNwv9F+72nLCH32wwZqW/8Rdi/x7vUthWXTykVa/9KWCm6635w7XHKdTjy8oWVcb3zDnP8+8U9a&#13;&#10;H/W7XyleEUh19Lvj8cIjWv/w0rqKg0b+XHF0pmVcb31vgcrTpj6hWJA2XvGG9pYpVO75paNPtbB2&#13;&#10;71r6tDb+cqplCNXuMlDl4TfZvM5IjlE5d+8exaimljlU7LdulT6f3XvRT5+s9r6wNlvx8htvV+yY&#13;&#10;Zhn7+Qd2q7xtr2WOp1o3tU4Lr8bLZ+P+308/V7VfJ5nvz647Q+XkIzsUV893n+827Z3MiT/V+u7J&#13;&#10;xUpre7kX8U11yIjxDyheuH624vipltHb/45bVL4gPQBiMy62bprWB9Y61fX649W4S8txopNa6FGf&#13;&#10;K+x6Mai+Pe/j8+359OlCu77Pnvxn7dfwsXGKgxrYuNdpc47KraKfVVz7wU7FK5vZLyAK30Tkbtb6&#13;&#10;ZZ/Z/E89t6vKWYHLvMf9UuWhLLyah0XbEOz1J9J8nDBdn4t6lbOcv/tjHbHoLftlV92BV6h8Q0f7&#13;&#10;JUaK+9OgvAP2Op3Q7NSvWyHX49V4eXV9Dtd8Luf4HN/do/nj1XW+kp0TT4s/TnPsUVSq/RLx9kda&#13;&#10;a31evl1Xlzxuv6R754S9Syj4Dmrjh8/Z+7onltp5el15g9aPamrvF49uWary1BftfdZne/JVLsy4&#13;&#10;Vsm7RcjPL7cpob5+OR49L7wbrwPqWch/N3k1n70bcm9q8qxfHl1/ivYq2Nd3t56Q57NXPl5dNzx7&#13;&#10;HfxWQhH7d3fReUAZAQQqRcD+Mq2UU3NSBBBAAAEEEEAAAQQQQAABBBBAAAEEEEAAAQROFihMljp5&#13;&#10;E2siTiDKMic6XWMZsj9+yjLknrrLMuQWntNXTR4yxGKPlnYP5kDCW3H9icvsrE29zmyvaPlJjtMu&#13;&#10;davKq37znuLyLUcUO7e1jA5fzvsqz31nn2LTkdaO6wc3UDmQGdmpTarKe+60DN5XFmxS+YKftlIs&#13;&#10;9d592qviFgU7V+lk/1hjmYMtr71Z5ev611cMZBx3yNqv8rIVCxQrahHXdohOdfngE8eraztr37d3&#13;&#10;Pqrti/61UfEHN7dVTHDHa+YblqHTfcy9Wj+qu2XyB77FatsyXesPr/u14rw3N9l+7dspBuaHCqEs&#13;&#10;cq19c2dYBlBBp2tV2wO391BMDTSonOeo9Pnst0ym/TmW8eckN1YP2rVvo9gqKTCDmtv6YvrnD9N4&#13;&#10;xTWwceze5QydOdGxeEaD7SqvuX+54orNdjPu7u1PzBQrprllXx0Vp31T0i1DMmFXbZVrOe76DFuf&#13;&#10;1ajkl6fqev3xetyjEsyz2zkWjw9UMz1s3sDNdFk7R+UPvrbr3qAG9kyPTrb5cn4rm7fPvPeR9tv5&#13;&#10;A8u4DgzT4Y3LtH7tQbsO9T0vW+XA64/X/VLloSw8modFmxDs9SfifMJ0fS7qFXy5jg5t3utcxZ4t&#13;&#10;7fpR/vqCqydc4xX09TlM87n8nu4RHs2fcF3nK9052l730jItOvl2fa0XuGCWEd6Xs1p7zl26TzH7&#13;&#10;yvGKN11s7+MC78Pz62/W+mQ341qFClkE9/wKNC3U1y/Hq+eFZ+MVnr+bgp7PAegIjUH3y6PrT1GW&#13;&#10;YF/fA/WEPJ8DFbkxWB+vrhtevQ7GRfjf3UXYKSKAQCUJBPnRUCW1ltMigAACCCCAAAIIIIAAAggg&#13;&#10;gAACCCCAAAIIVHuBklPaqn33q2YHo5MsU/myux9WBwZssXs+Ll2yWOXpD/xLcfaZIxTv+dn5ilnl&#13;&#10;TEiqlWqZoqnOWzp+98ECxcAib/vnerjNSVMc1M7u1RvI8AjsF1X7dD0863T7nuTd/2xSeW+B9aNo&#13;&#10;HmDguMqKR3b+W6fe7pymOKSlZSQH8mQrq12lnjchS7t0bmwtfWPzFpW/LbCM66jt61X+2per+O8n&#13;&#10;7lIcpWUJiwS7F26ez/ZJ9OjrrvycDapww0GrsFXfjioHm2ldQg+0qcLmc4xlUHW86sc6b9cJsxQf&#13;&#10;vHmlYquevRT79e+j2LO1/SIhrsgEy/NqvHSW0hcxKYHnu82PvbknPt9Lr6Fi9/Ds+lP0glWx3Tjp&#13;&#10;bJ6Nu/s8Ldjzqc7xyouvKL75yX8Vc+zW507tZHthOODe0zjxqN3rvrBh7v9W6DzAriO1pqzQplU7&#13;&#10;ByhemmG/xPniTcvEPpQxSOv7ZJ/49sLrfhW2r4o8KP36U7Ovz1VkGAub6dl8Lqyx5AdV7frs1eu7&#13;&#10;Z9f5knkLt1Y15yM77Lqx1bFfugzsYO9bI+xlrdC3vA9Cfv0q7wnDvD/z2Rvg0p6nXl1/ytra0l7f&#13;&#10;A/VU1Hwuzcer64ZXr4NOVf27OzCwRAQQqBABjz6CqpC2chIEEEAAAQQQQAABBBBAAAEEEEAAAQQQ&#13;&#10;QACBGiBwYkpUDehw9eqife+QlG33qL7o2k7qXv++/1T87f0zFP+8rIPib/pZRkaRxE5tO9XCH205&#13;&#10;G9GOZeD53Yzbk/d1t5+8oYxrrEXRbsN8+ZbpWSTvr4x1ebBblDUkyu23zymrmAfn9qIKt/1Fm+13&#13;&#10;B9Dv2L3P+4+9VWcbErhJbTHnjoqz/et6/jXXic5OYAIU045QV1f0fI5v0l9NvvPx7oobV1um6tJ3&#13;&#10;lqn83IMLFWd0Hq5435h+itlu6rVn41Xs81anO76ItgEODHPxz/fjh0TGo1CvP5HRi0ArPBv3/G9U&#13;&#10;5cLHJinO2ddN8crrL1fs0NDuXX50u/0S4JlJ9osdbTxhYTOibgebz10Spmjr28vtnugXDtim8qvu&#13;&#10;/wRoNvxslTOLvLvwrF8ntK3qFEq7/kSej1fXZ6sncHmv9Nd3j6aMZ+NVba/PXs2fwIBV0HU+Yl4H&#13;&#10;y/YO2F9gE8jn2Pv1WtFlOy6gejxG2PPUs9ev4z0M76Pyule3+VzB86fU56nX15+SZ09pr+9ORc/n&#13;&#10;Uny8um549TqYV9X/7i55erAVAQQ8Egh8RuFRdVSDAAIIIIAAAggggAACCCCAAAIIIIAAAggggEBo&#13;&#10;AkVyokKrjKMrW8C+YU7Iaq+GtEuxe5qu3PKtyvnuPfDK+U/Li+1UfHprbWvkrFH8+LO9ij9u0kAx&#13;&#10;cI89/6GvVF71lWWGJHdtqnJKYIco+6/jp1lw9n+9Q9sP+Voqxgf79UqUnSDOPc+RQ3mqr7S8iPj0&#13;&#10;Ntov0+3X2o92qTysSYZipD5p/Af/o/at3OQ6d2uqcsA5rki/1m822NHdG2k/r+aFKivDolb9Ftqr&#13;&#10;eR0bkfffsnvx7ul6ltaH617XxTXNs/lc5ARRsZax3rLHEG1p2cPuATz8szkq3/uHlxRnfNJDcVw3&#13;&#10;u0d20XlY2eOlxoVhERVr91iu5di9kvfb07TUM4VrvEo9cVl38Oj6E/S4H7GM6I+3WIMbDx+qBxed&#13;&#10;WeT6nGKZ2XVL6VdUkl0XL+ppe45/600dsTJ+s+LHUfbLnlt7nKZy0ct2pM/nYOdhKWxl3hxpPp5d&#13;&#10;n2PC9PpeZtnw7Bhp41W0l5U9n72aP55d5/OLCkVYOdreWSa4b8TyDtgLYWn/aSK2fhN15DTnQ8VP&#13;&#10;N+5XvDy7fL+wdCLteerx61dgtD17XgQ5XtV2PkfY/PHq+hOYNyHHMM3nYNvl1XXDq9fBovV493e3&#13;&#10;XUFzPnxdVK9tSFQ8+8JzFVvUKfpONVhRjkMAgYoQ4BlbEcqcAwEEEEAAAQQQQAABBBBAAAEEEEAA&#13;&#10;AQQQQKDMApGaPFrmDtSoHQty1N1lL/5LcZubWd02O0XlBP8Bxc2r/qn41t4Exc7tT8yw00oPFtH1&#13;&#10;LTN2WG9rzx+nT1atU30/UDy7Ya7i54sso/TdQ81U/sklFq11x1ZFWwZfx57Z2u7MtP2nzrdU6UFt&#13;&#10;bHv+FsvctnwSx0m3vYtfxiRpW+NMu5drwdpXVX5lmWX4tojap/K3dTsp9u1gmbHH+2WOE2Y9ru2T&#13;&#10;8n6o2KeVeTvfWKZhmdujo0NfHNn1hSr54CP73qn2YbvH7Op//V3rlx023xFFnd3xuqKfOTw871Ht&#13;&#10;/9C+ixQv6JSpmOQcUty19bBi0369FVvUjlL0bJFgGddDh1km56rnp6rq+yfaOF/SyzL6M5Ksn/kH&#13;&#10;9mj7SePlUYOOj3uI89lvfuvm2jz+sG5btbBD0zTFOjH2vNj2iaXCHnBsfqbUsfke6E6gPREzXoGG&#13;&#10;eRzjGtgvKzKj7d7fb899TWdoNrCpYu3c3Yo7Ezoq9u+cqhjj1fVHtYVhEeL1J+Rxj7Xrflv7QYUz&#13;&#10;d8kr6uSSDHs+t0y1l//83TYP7WroOO7V7RQgNk9bDOmrbZlv/kPxyVm2a8qAu/Wgc71Tfx8e6fM5&#13;&#10;6Hlo3Q95GXE+Xl2fw/X6HrJ4aBVE3HgV6U5lz2fHq/kT6df5Iu5BF6OTdejpp9svFHzLF6j897ft&#13;&#10;fVf7BPvlZE6ivQ727WRX6lqNztZ+F7W196t/ef4plZ/Nv1CxW6plbm9ZvVJl+33NKd4/R9rz1PPX&#13;&#10;L3Xf8ex5EeR4Rfz7FmMq/zLS5o9X15/yS5z6iDDN51OfrPS1Xl03vHodDNQzrLfHf3fnbhTGjCdf&#13;&#10;Ulxuf545q2NbqfzwDzMU+TBMDCwQiHiBU/+FGfHNpoEIIIAAAggggAACCCCAAAIIIIAAAggggAAC&#13;&#10;1VWAL5mq0sj6CtTaqFjLvPjgH8+p/HKOZXBaHrHjJDa0bxLPveYObf9JV8s89vxbimirt8u143Se&#13;&#10;MUkvKs6c+2fFpUcsU6RuM8sIGfGr4Vo/JLPotLNyxqCbrJ49zytOX/BXxQnzFBwnys1MzbIM3VaB&#13;&#10;mze7m08Odi+rM4aP0KY+38xUnP/0k7ZrbH3Fjj9qrniem3EdF20ZL52vvUfrb69vx81ZPE3liS/b&#13;&#10;PaQdJ1bllMy2iq1LbY92K/8i2vqR1a6Zjk37v0WKk//4qluXteO01uZ8zf3DtP6Cos5uvzpefa+2&#13;&#10;39twruKcxfMVn1xyVNFxbDzqnW71Xd3rPK33POPaPU/GBbeo/j8kL1SctWCF4oynFisGWhVdp6HK&#13;&#10;HS82h8Lx0loPFl7NZ7/dTPOIb68atXa+zeMF+wPzxtoaX9/6ceZVN2vFVa1sfhf2JOLGq7Blnj6I&#13;&#10;Sj1L9f3PdfZLgidnW2bwlEfdK1qcZap3HtpC+/UJZFx7NV6e9ub7lYV2/Qn5eRprqdaXjL1ejTrw&#13;&#10;nLnOm/Sele3l5NgvXmzeJTdsqfVd652Y+f/9Hn33uJabsT2007+0afJHWYqXDrH5nKDSKRYRPp+D&#13;&#10;noen6GpQqyLOx31dDvn67Nbj+et7UMreHRRx43Vi1yp9Pnv1+h7x1/kT3YMv2XW4zbCRqmLQ1umK&#13;&#10;r06doriwyPvV3m7GdUy0vT72G3Ob9jv4rL1ffeX5Z1R+3f1FV1qWvV/XymOLk/8eiLDnaZhev7x7&#13;&#10;XgQ7Xl793RQYyUiJETZ/vLr+eMUbpvkcdPO8um549Tro1uP5393u3w9d2tcT1YoP3OdfWyuX/G43&#13;&#10;aF0ORACBMAmc/N4lTCeiWgQQQAABBBBAAAEEEEAAAQQQQAABBBBAAAEEyiIQdfdl9wUSdcuyf1j3&#13;&#10;Gf2QZYoWd5IRo27UphenWSZBcfuxHgEEEEAAAQQQQAABBBCo6QJ5G14QwdjxHyv2euBBxVHN7Rd7&#13;&#10;Nd2H/iOAwMkCXDdONmENAhUlEPjcM9TzDW48MNQqPD1+8aJZQddHxnXQdByIAAIIIIAAAggggAAC&#13;&#10;CCCAAAIIIIAAAgggEA4BuylVOGqmTgQQQAABBBBAAAEEEEAAAe8F/IdV55dvvqu4qU6mYkaKZVLn&#13;&#10;7/1K5eUvLVPcl9ZPsWcWmdaCYIFATRTgulETR50+I1DlBci4rvJDSAcQQAABBBBAAAEEEEAAAQQQ&#13;&#10;QAABBBBAAIHqJUDGdfUaT3qDAAIIIIAAAggggAAC1V3Ad1A93LLOMqpnrdqm8gGf2/GYZD1o3HGg&#13;&#10;4piRP1BsEe9uJyCAQM0T4LpR88acHiNQDQTIuK4Gg0gXEEAAAQQQQAABBBBAAAEEEEAAAQQQQACB&#13;&#10;6iRAxnV1Gk36ggACCCCAAAIIIIAAAtVfICZNfezz899arP49pocIIBCqANeNUAU5HgEEKkGAjOtK&#13;&#10;QOeUCCCAAAIIIIAAAggggAACCCCAAAIIIIAAAsUL8MF18TZsQQABBBBAAAEEEEAAAQQQQAABBBBA&#13;&#10;AAEEEKgEAT64rgR0TokAAggggAACCCCAAAIIIIAAAggggAACCCBQvAAfXBdvwxYEEEAAAQQQQAAB&#13;&#10;BBBAAAEEEEAAAQQQQACBShDgg+tKQOeUCCCAAAIIIIAAAggggAACCCCAAAIIIIAAAsUL1Cp+E1tq&#13;&#10;ioDv8Dfq6vp1OxWT27VXzK7N9xpezoHq5+wTz77VzyveN+kjxUajfqk4bkADxbJeZKqfj7rPAgEE&#13;&#10;EEAAAQQQQAABBBBAAAEEEEAgCAE+mQwCjUMQQAABBBBAAAEEEEAAAQQQQAABBBBAAAEEwidQ1mTI&#13;&#10;8LWgRtR8VL3870sPKP7iZctsLrbr0e206a6nxip2rV3snp5sOPLlAtUz8YktipdOsPOTce0Jb2El&#13;&#10;1c/Zr74d3rVVMcd3SNG/9YBFxzKuVSjDovr5lKHT7IIAAggggAACCCCAAAIIIIAAAgggcEoBMq5P&#13;&#10;ycJKBBBAAAEEEEAAAQQQQAABBBBAAAEEEEAAgcoSIOO6QuSNOX3AGJ3t4bNyFXcsfUpx4pI0xWvv&#13;&#10;u1Kxde1ExQYJCiwQiFCBGLUrfeDtio+12auY2DhTMVZLFggggAACCCCAAAIIIIAAAggggAACCJRf&#13;&#10;gIzr8ptxBAIIIIAAAggggAACCCCAAAIIIIAAAggggEAYBci4DiPu8aqj9DC2XkPF7HoFVk6Js11i&#13;&#10;7CbW6dlZKjcpLtPa9622vz/tL4qzV3+luG2PZXD7HPseIjm7s9ZfPHqk4iVtkxStFcce5n6h8pTb&#13;&#10;HlNcbrcm1uPvFrPG3aLHswrX2IOMy+0e3Y9clqEVhZOnwNr18QI7YsaiNdr+1T67B3Js/RYq9x46&#13;&#10;QnHE+dbPhMIGabXj37deDxbMWaK4ct1/FL/eZfdMzvPZfk50qh6cM/bXird2raMY5ZWPexon1H55&#13;&#10;7RxoV4jRd9BcX/vbDNW0YJXNo712K3bHibGM/7S2g7X9zjsvVGziplD7d7+t8q/GTlfcpOXxRWKP&#13;&#10;O1SYfEsbxeKmc6TOw8Ke+HL0cNmUhxWfXmvPo8G/uFvlEW3Mqcg0LjycBwgggAACCCCAAAIIIIAA&#13;&#10;AggggAACwQuQcR28HUcigAACCCCAAAIIIIAAAggggAACCCCAAAIIhEGgMGk2DHVTpdcCvsOq8b+f&#13;&#10;fq74ddJAxZ9dd4Zi8pEdiqvnW+bzTEuodjIn/lTruye731PEN1V5xPgHFC9cP1tx/NRtiv3vsIzr&#13;&#10;C9LtHsaOYzmlsXXtXtyBtY7f2vPZC4/ouIeX1lUcNPLniqMzLeN663sLVJ429QnFgrTxije0PzFj&#13;&#10;NX/3x1q/6K1PFesOvML262gZ3iluinbeAUsRT2h24vGOVz5e9csrZyl4schTJRumT1Z8YW224uU3&#13;&#10;2j2qO6bFqZx/YLfitr0piqmFA66iE5V6lh7c/khrxbz8nYpLHp+i+I6WZVh45ePVeBVt8pFdWvPB&#13;&#10;J/aLAt9Rix+st3ilm3HNRbQoHGUEEEAAAQQQQAABBBBAAAEEEEAgdAEyrkM3pAYEEEAAAQQQQAAB&#13;&#10;BBBAAAEEEEAAAQQQQAABDwVIFvQQs6KrimvQTqfs3sUyrhMdi2c02K71a+5frrhis928uHv7eGti&#13;&#10;lGXWpqRbJnPCrtpaX8tx12fY+qxGJU8Pf877Om7mGwcVu4+5V3FU92TFwLcibVumq3x4nd2Tet6b&#13;&#10;m2y/9tZ+y5vWKndh96xu3utclXu2tHZ9f4+yPA7Wx7N+eeRclr6WaR9/vnbbn+Pe1Dy5scrt2tu9&#13;&#10;qFslBe7W3NzWF1dptM2XtEyLTr4dV8+9B3Zxh5203iMfz8araAMTzOHKnw3VltQN1t9zBjRUueRn&#13;&#10;R9HKKCOAAAIIIIAAAggggAACCCCAAAIIlEcg8NlieY5hXwQQQAABBBBAAAEEEEAAAQQQQAABBBBA&#13;&#10;AAEEwiZA0mDYaCuv4pgUy6RNdXLViL25BWFpTN729ar3a5+d599P3KXyqNLOlrBHe+T5bMfECv76&#13;&#10;pDSfqtqv0tidKMsY7njVj7Vr1wmzFB+8eaViq569FPv176PYs3WqYlwgEVulyFuEb7zs8nhal8Hq&#13;&#10;9E+6RF7faRECCCCAAAIIIIAAAggggAACCCBQXQUq+CPD6spIvxBAAAEEEEAAAQQQQAABBBBAAAEE&#13;&#10;EEAAAQS8EiDj2ivJSKon2r6PCHwr4Xczm71uot+t2O/UU9X9x96qOKSUe2NHxdn+dQMN9LphpdVX&#13;&#10;ik+V7Vdp/XYsdTq+SX/teefj3RU3rl6huPSdZYrPPbhQcUbn4Yr3jemnmF3m1Gu/9q+oRfUdr4oS&#13;&#10;5DwIIIAAAggggAACCCCAAAIIIIBA5AlU1keHkSdBixBAAAEEEEAAAQQQQAABBBBAAAEEEEAAAQQi&#13;&#10;QoCM64gYhsptRFRsnBpQyzmiuD+vbO2JT2+jHTOdNYrrN9v3IKO7N1I5tmzVRNxe4epXsM7hAoqK&#13;&#10;tcz3lj2G6BQtewxSHP7ZHMV7//CS4oxPeiiO62b3yFbh+4tou4wkuAOed8AmUHnvrB6sT7jGy3Gs&#13;&#10;Bzkfvq7evrYhUfHsC89VbFGH7/2+Pw14jAACCCCAAAIIIIAAAggggAACCHgpwCcvXmpSFwIIIIAA&#13;&#10;AggggAACCCCAAAIIIIAAAggggEDIAmRch0xYlgrsnr9Hv92pnb/5Nldxx17LcHYKDqm8fcvXivVq&#13;&#10;W2Zng0b1VU4M89cLcQ1a6jyZ0XaP47fnvqZys4FNFWvn7lbcmdBRsX/nVMWY+mcpXtHvVcWH5z2q&#13;&#10;+NC+ixQv6JSpmORY/3ZtPaxy0369FVvUtnsuqxBBi+gw9StoZ69s/DYO6+ZaJvWHdduq5g5N0xTr&#13;&#10;xNi83PbJFpUPOPGKKXViFItdRCdr0+mn11H0LV+g+Pe3bXzbJ3yrck6izZ++nVJULlpr0D5hGi8n&#13;&#10;d6PaOeNJ81pufM7q2FZa//APMxS5iIqBBQIIIIAAAggggAACCCCAAAIIIOCpQJg/EvW0rVSGAAII&#13;&#10;IIAAAggggAACCCCAAAIIIIAAAgggUAMESBaskEHO11m2L5mkeM/Llnl9/NQ5evjs+PG2Krqd4l1P&#13;&#10;jVXsWsythW3n0JdRqZY5/T/XfaHKnpz9iuKURy1T3ImzjNzOQ1tofZ9AxnW0Zdh2vPperb+34VzF&#13;&#10;OYvnKz655Kii49g0q3f62Spf3es8xUjNuHbC1K+gnV3FkIPf5uER315VtXb+XxUX7PedUHV8/WYq&#13;&#10;n3nVzYpXtbLM6xN2OqFg29sMG6m1g7ZOV3x16hTFhbH2y4GOP2qucu9iMq6D9gnTeAXmfZf2di/w&#13;&#10;FR8kqf1d2lq5aMa4NrJAAAEEEEAAAQQQQAABBBBAAAEEEPBEgIxrTxipBAEEEEAAAQQQQAABBBBA&#13;&#10;AAEEEEAAAQQQQMArgai7L7vPTav1qsrg6xn90LASDx4x6kZtf3HaMyXux0YEEEAAAQQQQAABBBBA&#13;&#10;AAEEEEAAAQQQQKCqCAQ+9wy1vYMbDwy1Ck+PX7xoVtD1kXEdNB0HIoAAAggggAACCCCAAAIIIIAA&#13;&#10;AggggAACCIRDgA+uw6FKnQgggAACCCCAAAIIIIAAAggggAACCCCAAAJBC/DBddB0HIgAAggggAAC&#13;&#10;CCCAAAIIIIAAAggggAACCCAQDgE+uA6HKnUigAACCCCAAAIIIIAAAggggAACCCCAAAIIBC3AB9dB&#13;&#10;03EgAggggAACCCCAAAIIIIAAAggggAACCCCAQDgE+OA6HKrUiQACCCCAAAIIIIAAAggggAACCCCA&#13;&#10;AAIIIBC0AB9cB03HgQgggAACCCCAAAIIIIAAAggggAACCCCAAALhEOCD63CoUicCCCCAAAIIIIAA&#13;&#10;AggggAACCCCAAAIIIIBA0AJ8cB00HQcigAACCCCAAAIIIIAAAggggAACCCCAAAIIhEOgVjgqpU4E&#13;&#10;EEAAgaol4Du4UQ1eMv99Rf95QxUHN4mtWh2htVVaINLmYaS1p0oPLo1HAAEEEEAAAQQQQAABBMop&#13;&#10;QMZ1OcHYHQEEEEAAAQQQQAABBBBAAAEEEEAAAQQQQCC8AmRch9e3htTuUz/3rX5e8b5JHyk2GvVL&#13;&#10;xXEDGigWN9n8u9/W9l+Nna64Scvji8Qed6gw+ZY2ignHN4X5UWj9CnPjqL4YAd/hb7Rl/bqdisnt&#13;&#10;2itm1+Z7umLItNq3b4Pi4oXvKKZ3+KEiGddiqIRFzbz+RNo8LHt7auZ4lfeJEez1OXLfJ5RXoKrs&#13;&#10;z3yuKiNFOxFAAAEEEEAAgeouwCc51X2E6R8CCCCAAAIIIIAAAggggAACCCCAAAIIIFDFBIpLgq1i&#13;&#10;3aghzfXtUUff+O09in/J+5HiY38YopgRo+AcXvdXPbjtoQ8VO94zQfHW9vG2g+dLv2o8vGurYo7v&#13;&#10;kKJ/6wGLjmVcq3CKRVTKmVo75qGWinlHLVP2zT89pbLlf57iwLCvCq1fYW8eJzilwJEvF2j9xCe2&#13;&#10;KF46oZ0iGden5GJlxApw/YnYoTllwxivU7IUWRns9Tly3ycU6WC1KTKfSxpKf942bX535gzFee9+&#13;&#10;rrgj146KSqivB0079FYcfb29T29dx80X8uj9/MFVj6r+n06yX0zZ2cuwPG2gdvr9H4cpNo3Zq7hs&#13;&#10;0iOKU1fnKB7R8rtFlB4lZbZV7HXJjxWvOC9LMdE26zELBBBAAAEEEEDAawEyrr0WpT4EEEAAAQQQ&#13;&#10;QAABBBBAAAEEEEAAAQQQQACBkATIuA6Jr4IPLtivE27b5543Z5UerNk1SPGi9KOKm5evUzzoWK7E&#13;&#10;rt2WAuJzLOPa+28rLNU7feDtOu9jbSxzI7FxpsqxWpawiKmjjemNLTr5Vl+9uBKOqZBNIfarQtrI&#13;&#10;SRBAoHoKcP2pWuPKeIV1vCL2fUJYe12JlTOfT42fp9UbZjyu+PSbtRXP/8lNij9tnqyYn7NF8bP/&#13;&#10;2Dvg5Lgi77w9ej9fu8M1Os8jv7d2+ZwClXcutV8sTlySpvK1912p2Nr94WVUnLUzPfBXoN/+fti3&#13;&#10;wzKtj7awjOpfXd1ax8Ud+Vbxq1X/VPzb/1pm9q7Y36l8R496iiRei4EFAggggAACCHgsUOSdlMe1&#13;&#10;Ux0CCCCAAAIIIIAAAggggAACCCCAAAIIIIAAAuUUCHzXXs7D2L1SBPIt4/qbPLtndPfmlnr9fx/Z&#13;&#10;va+H9LGMiGWfJah5XVpZK79xU7TzHcuICCQyF+xaph0mPTRbcY17cz77X/KOk5hu9wbue8UobR9+&#13;&#10;9mmKgQxq/+63Vf7V2OmKm7Q8vkjscYcKk29po2itOr49Uh953S/fwf+oq6/9ze6FuGDVVyrvtQQX&#13;&#10;x4lJVDmt7WDFO++8ULFJAFol7xaetafA5tvHC2apcTMWrVH8ap/dGzO2fguVew8doTji/CzFhEBK&#13;&#10;js+Of3/aX7R+9mpz2bYn8AsB+14tObuztl88eqTiJW2TFAPVOLlfqDzltscUl9st1vX4u8Wscbfo&#13;&#10;sbWycLWTcfkDKjxyWYai1xfDUJ9fjlc+bpd9hzfr0RvTXlSct2yT4rc+uyKkZdv1wX4v4Tjp2hq+&#13;&#10;hX/felW+YM4SxZXr7Hny9a4DKucFLkTRqSqfM/bXird2tV9mFI5/qPNQtR5buBlnO9a+pjWz/mHX&#13;&#10;x7UbLQPN8tmOPV2T7JckPa65TfvddE6KYuG3wCG2J/Trjz3/9q+cpHb9/P9tUxw43jLjRjYremGx&#13;&#10;J8yHf7pH+03Y1Ffx9xOGKjYN7B5iv1TZsUWkzcNQ2xP6eAVkLFa750WEXZ99e5YL+ne3Pa+4b+hv&#13;&#10;FR+5rJFi4euAz573i39zr9Y/V+tqxcm/7qWYWviEVzH4xdHNOnb63b9XfLeLPQ+fuKaZyoH3a/nb&#13;&#10;XlX53nH2PxzS77Z7G9/V6cR3VqG+vns2nz1+/XKO7lL/V82z91Gz3vhE5W2B1/ta9rrQMLu11g+4&#13;&#10;4XrFi7MLR1TlkBcF9gr5+Xp7/xLf7VpVOXpwO8XEwhO01KOO5xSuOPGBV+/nEy2junGTQPWWcR2X&#13;&#10;4s6cGMsIT8+2919NTpwugYOOvf4df/jdo+ikDK1o2swqDvSrRUt7Z3D4E3s9nvnmv7XfgXO6KyYX&#13;&#10;vjCryAIBBBBAAAEEEPBEwKu33p40hkoQQAABBBBAAAEEEEAAAQQQQAABBBBAAAEEEPA4FQHQcAr4&#13;&#10;8izDY1++ZZb0uOB0ne7VNz5V3N5sq+KniZbicVmWZQxOzzms9YEERhWOLaKTLCO2zxXXadWg+nUV&#13;&#10;4/P3KH66cLri7Ml/Vmz42DjFQQ3s+46o1LNUvv0Ry3DJy9+p8pLHpyi+o2XVW3jXL8vR3DB9shBe&#13;&#10;WJutePmNtyt2TLOMmPwDu1XettcyN1NjVAzDwqP2+G0+ffbCI2rjw0tt3gwa+XOVR2da6s7W9ywz&#13;&#10;bNrUJ7S+IG284g3tLXcnymf1/PfTz7X+66SBij+77gzF5CM7FFfPn6U40xKqncyJP1W5e7L7vVt8&#13;&#10;U5VHjH9A8cL19guC8VMt07T/Hbdo/QXpAVhLCYqta5lKgbXaycNFqM+vY6mpak3IPm7m23tPG+Cz&#13;&#10;H9ovNvqPuEn1d69vKWubVi5S+aUtHiKUUFX+7o+1ddFbdv2qO/AKlW/oaJleKW5qft4Ba19CM3fe&#13;&#10;BOr0ah669wTdtfRp1fzLqZ8o1u5i83H4TZY5l5FsMyV3r10fo5raddidhccy1jx6XoR8XbX5XafN&#13;&#10;OepHq+hnFdd+YNfnK5tZxnjhi3/uZm1f9pldH1LP7apyVqyCd/2KtHnoUXu8e70w72r3vIiw63N0&#13;&#10;vTaC7ulmqD6/5guV917aSDHNfUL7D9uFcO3XNi5ZQ1voQd3CJ7ytj5ylN6/vns1nz16/Dor4w+fs&#13;&#10;/cYTS+NV7nXlDYqjmlpG8dEtS1We+qJdvz/bk6+y5xnX0cmqN7uxpS7nffqOyqu32+vEuel24Swt&#13;&#10;8djr9/NqREUsouyVI959AfEXFEnVrog2cA4EEEAAAQQQqHECEfsWvMaNBB1GAAEEEEAAAQQQQAAB&#13;&#10;BBBAAAEEEEAAAQQQkEBh0hUekS/gO2SZfgd8Nmz1Wp+nRrf5+8uKr73qZib2vFHlRvuWKx7eaRkr&#13;&#10;duc7rdIiKsEyG7udY/H4lmZ62LyBZXi/t3aOyh98bRk9gxpY5qMTbZkuaZkWnXzLMakXyNQ7XmHV&#13;&#10;euRVv/yW8bM/x8bFSW4sh3btLeOrVVIgJ6e5rQ+3kkft8ee8r5bOfMPmVfcx96o8qrtlIgW+DWsb&#13;&#10;uBfiOrsX4rw3N9l+7dspurNIj79bxDWw9d27nOFut3hGg+0qr7nf5vOKzUdV7t7eMq+cqDiVU9Jt&#13;&#10;HifssvlYy3HXZ9j6rEYVe7kL+fmlXh1fBOtTsHOVKvnHGnv+trz2ZpWv619fMTALO2TZPfSXrbBM&#13;&#10;+eNnDvcjy1xu3utcnahnSxu30s7q2TzM3ahTzZ1hmXoFna5V+YHbeyiW9V62nrXHo+tPdLI9n85v&#13;&#10;ZSP8zHsfqT87f2AZ14Gnw+GNy7R+7UGbD33Ps1+GBC7jXvUrLsLmoWfPC4/GS4NwwqJ6PC8i7voc&#13;&#10;bb9s6nyevR47M1ZKfd235yuen2rPlyNff6jyl0fteXFee/sfH/a7ixMGKjIKHr2+h+t9XbCvX76c&#13;&#10;1fKdu3SfYvaV4xVvujhdMTAe+fU3q5zsZlyrEI5FlL2/6HSN/cLsx0/ZLxKfumuczrbwnL6KQ4ZY&#13;&#10;7NGynsqB66kKxxZev58P1Buu6M+zvz82rvi7TvHyV/ZOr9XVzVSuY0+bcJ2eehFAAAEEEECghgsE&#13;&#10;PmOq4Qx0HwEEEEAAAQQQQAABBBBAAAEEEEAAAQQQQCBSBCo2BTFSel1F2+E7ZBnQuT77viEuyTId&#13;&#10;+rax/7b++3cts+OqYWnqYdw7loviP2wZv0fcm1zXcb+uKNjzqfZ75cVXFN/85L+K7i2xndrJlvl4&#13;&#10;wL0HbOJR7mUnoLIu3Mycjlf9WEd0nTBL8cGbLcOrVc9eKvfr30exZ+tUxbhwZa541J687evVzq99&#13;&#10;uYr/fuIuxVFalrBIsIydPHceJpaw6/c3xaRYZlyqY+fbm1vw/c0R+7iinl+l+RzZ+W8ZbXcsY3BI&#13;&#10;S8uMD9c0q6gB8WoexuZsUJM3HHQzyPp2VLmsmdaB/nrVnkSvvk5278XaeUBbNbHWlBWKq3YOULw0&#13;&#10;44jiF29aJvahjEEq98k+8W2BV/1yImwe8rzQcB9fFLk+e/W8OH6CSHlk74sanNlbDWo+3V6X3/7E&#13;&#10;Mnp797aM2h0f272v99drr/3OzjrxeREpvSlsh0ev74X1VdCDUl+/dtj7ja2OZb4P7BAZme/RSa0k&#13;&#10;dNndDysO2PKx4tIlixWnP/AvxdlnjlC852eW0Z/l/qDI6/fzOomHi4IP/59qu/6kN3b2d0a7i3+m&#13;&#10;7Tf3s/Hw6mXLwy5QFQIIIIAAAghUIwHea1SjwaQrCCCAAAIIIIAAAggggAACCCCAAAIIIIBAdRCI&#13;&#10;8BSS6kDsXR8K8iwjKDfK7pZXK9r+q3mbEXfrJA9eaOsbNbRh3R1r30v48yzjOi+QMJ3/jfZf+Ngk&#13;&#10;xTn7uileef3lih0a2r2Dj263zOBnJlkGiTaWaxE4YbkOqgI7l7VfltMa36S/+nTn490VN662zMel&#13;&#10;7yxT+bkHFyrO6Dxc8b4x/RSzPU+99qY9fr+lTPsdy7zpP/ZWtXdI4Ka5Kp28iIqz/esGvi5zM69P&#13;&#10;3rPImmg7IHCYe/oiO0VQscKeX26fS/OJsnGPcmze+hwrR5BYUE3xah4GPAI+TnRwPl61p3SMsl5/&#13;&#10;7BlTt0N/VdklYYri28u3K144YJviq+69z5sNP1vlzCLvCrzqV16kzcMKa09Zx0v8IS+8Gi+vnhch&#13;&#10;dyhMFUTX76qaB7Wdrfi/r9s9rXf3aKfyJ2vsl2xJHc5SObtst97XvuVb2PUmcNnx5dsviso/a6ye&#13;&#10;8L/fKH/LSvQo5fXLX2BvFHyOZcrXivb4/CU2riwb7TqblN1ZO190bSfF/n3/qfjb+2co/nlZB8Xf&#13;&#10;9LPMcc/ez6tW7xfRLa9Upb++trVinfgkxfoN7H2cZ78M8r7p1IgAAggggAAC1VAg8FlQNewaXUIA&#13;&#10;AQQQQAABBBBAAAEEEEAAAQQQQAABBBCoigJFcquqYhdqTpt9uQfV2byoRMVAhk5MUobKzSwh4thj&#13;&#10;y9iJcTOufUftuMA9rp2jlnH38RYd5jQePlQPLjqzgaLltTiOP8Uys+vabqUvo206JVjit5N3IE/H&#13;&#10;WGtKP7xwjyhrQZzbkCOHrJ5Ky7PxqF9RsZap0rLHEHW1ZQ+7p+zwz+aofO8fXlKc8UkPxXHd7F6b&#13;&#10;KoRhEWx74tPbqDWZzhrF9Zvt+6/R3Rup7A5/GFpctiqjYi01rpZj9/Ddb9OnbAd7sdeRMD2/gmxb&#13;&#10;0fFa+5FlEg5rYteNqvoiULRfwc7D6PotJNu8jl1h3n/rU5X3dD1Lsaz3uvaqPScNc4jXn6gke75e&#13;&#10;1NOu5OPfelOnWBm/WfHjKMsEvLXHqe9V6lW/itZT2fMwbO0JcbxOGv9yrijar8p+XhRtvmfX51Df&#13;&#10;J0Tb86HbJfaLs4Q/vq6mvv1ZvuIH/7XX324jT1fZ3nUV7Y0H5Zg6quQ0C87+r3eofMjXUjE+yPSS&#13;&#10;YF/fT+pRJc/n2PpNzMexjPhPN+5X+fJsy1wO7vcxJ/XSwxXWooQsuzd6u5RXVPfKLd8q5rv36vbs&#13;&#10;/XzgDbuHPfiuqqg69vdAdpMs1Rz8/Le/AHI+tOfXaxusprMvPFf1tgj80x2VWCCAAAIIIIAAAqcW&#13;&#10;CPIt8akrYy0CCCCAAAIIIIAAAggggAACCCCAAAIIIIAAAqEKVNVku1D7XcWOt3v8HT141NrtZgoV&#13;&#10;n2jh3jOxln0vEeXe4/pIIGU51jIp2lqCrDN3iWWELMnorfpbptq0yN+9ReV9rlaKG4sN0cnadPrp&#13;&#10;ljrkW75A5b+/be1pn2AZJzmJHbW+byer8aR+xFjqeOPMeO1XsPZVxVeWWQdaRFmLvq3byerpYJnM&#13;&#10;YfsWJth++e3e4uvmWib1h3Xbqr0dmqYp1onJVdz2iTkfcKy/KXVOEtF+IS88ak90fctEvaKfjcvD&#13;&#10;8x5V0x7ad5HiBZ0yFZMc6/+urYdVbtrP5leL2uHNkYprYJlqmdF2D/G3576m8zcb2FSxdu5uxZ0J&#13;&#10;Ng/7d05V2TP1cD2/1MryLwLjNaz3P3XwhFmPK07K+6Fin1buM/ubzSpbPpvjpKsUuYtAv0Kehwkt&#13;&#10;1MmhwywzedXzU1W+f+JXipf0snt8ZiTZFSb/wB6tP+n6E67nRbDXH7Xyu4VdV1oM6as1mW/+Q/HJ&#13;&#10;WQpOyoC79aBzvVNfQb1yDtQTKfMwbO0JebxsXIJdBvoVMc+LIh3x7Poc8vsEex2q09Z++XRB2u/V&#13;&#10;0vn/+3fFgmR7nRvZLKFIDzwuuu/nOvbMtopn2vuFqfPtFWlQG8sMz99i16Nir88evb6f1LtKns+1&#13;&#10;Gtm99y9qa69ff3n+KTXx2fwLFbul2k+qtqxeqbL9TjCMr18FOTrPshf/pbjNzaxum22vown+A1q/&#13;&#10;eZW19629Nn86t2+g9TGOx+/nVWsEL3I3qnEznrR5vdzeFjqrY1tp/cM/rNq//IpgeZqGAAIIIIBA&#13;&#10;tRI49V+q1aqLdAYBBBBAAAEEEEAAAQQQQAABBBBAAAEEEECgKgmQcV2FRuvIYbtnr9+952DgHtcn&#13;&#10;d8EyiaJrWcaO78hB7VJ4j+sES7W+ZOz1Wn/gOcu4njfpPSsXuDVGW6ZeckPLYO1ar7ScVNu/zbCR&#13;&#10;qmDQ1umKr06dorgw1u5J2PFHzVXuXVzGtWP3wDtj+Ajt1+ebmYrzn35S0SlSz3luxrXd2dh28XYZ&#13;&#10;ZL/8dq/MI769as7a+X9VXLDfMm4CbYyv30wPz7zqZsWrWtn5Ats9i161J9oy6jtefa+adm/DuYpz&#13;&#10;Fs9XfHKJ+8sAxy4v9U63jKmre52n7eHOuI5KPUvn+Z/rvrD2zLb5PeVR9ycHcZbx3nmoZdr28Tzj&#13;&#10;OlzPL3Wn/At3vDpfe4+Ovb2+PZ/mLJ6m8sSXA/PR7k6ektlW61unlPZ8L39TPD3Cs3lo8zTjglvU&#13;&#10;vD8kL1SctWCF4oynFisGZnV0nYYqd7zYnreF1x/P2qPqv7cI8vrzvRq+e1jL/UXN0E7/0pbJH2Up&#13;&#10;XjrE+mF5gVp14sKrfkXaPAxbe7wZrxMHoRwlr8bLvX6H/Lwo0nTvrs8evU+Is0znQUPbqKUL//dz&#13;&#10;xbSL+yqGO+H62DNT58kYdJPimD3PK05fYO8XJsxT8dhNh21epWRZO1sVvT579frunu54qOz5bK/X&#13;&#10;/cbcpiYdfNZev155/hmVX3d/UZKWZb/UC7Q7bFk5PnuDHBVrvyD84B/P6ZQv59gv6AI/bExsaBnF&#13;&#10;515zh7b/pKu1L9rNuPbs/Xygw5Ea3fdbXdrXUwtXfGAOXdpaOcLfZUSqKu1CAAEEEECgxgmE7b1d&#13;&#10;jZOkwwgggAACCCCAAAIIIIAAAggggAACCCCAAAKeCETdfdl9gQQBTyoMpZLRDw0r8fARo27U9hen&#13;&#10;WaZFiTuzEQEEEEAAAQQQQACBUgTyNs7WHuN+v0FxyEP2C5UL08kJLYUuIjbnbXhB7Rg7/mPFXg88&#13;&#10;qDiquf2SKCIaSSMQQAABBBBAAIEyCAQ+9yzDriXuMrjxwBK3V/TGxYtmBX1KMq6DpuNABBBAAAEE&#13;&#10;EEAAAQQQQAABBBBAAAEEEEAAgXAI2M31wlEzdSKAAAIIIIAAAgggECECvkPfqCVfbstT9O2z/4Xw&#13;&#10;6nNvWQv73q7YtyGZ1gZSyUv/YTXgyzffVdxUJ1MxI8UyqfP3fqXy8peWKe5L66fYM4tMa0GwQAAB&#13;&#10;BBBAAAEEqoEAGdfVYBDpAgIIIIAAAggggAACCCCAAAIIIIAAAgggUJ0EyLiuTqNJXxBAAAEEEEAA&#13;&#10;AQROKZC36VWtf+KhFYp7ousqtux3teK9V7VSTIxSYFHZAr6DasGWdZZRPWvVNpUP+NyGxSTrQeOO&#13;&#10;AxXHjPyBYot4dzsBAQQQQAABBBBAoMoLkHFd5YeQDiCAAAIIIIAAAggggAACCCCAAAIIIIAAAtVL&#13;&#10;gIzr6jWe9AYBBBBAAAEEEEDgFAKJZ1yjtZOnWVSBReQKxKSpbX1+/luLkdtSWoYAAggggAACCCAQ&#13;&#10;JgEyrsMES7UIIIAAAggggAACCCCAAAIIIIAAAggggAACwQnwwXVwbhyFAAIIIIAAAggggAACCCCA&#13;&#10;AAIIIIAAAgggECYBPrgOEyzVIoAAAggggAACCCCAAAIIIIAAAggggAACCAQnwD2ug3PjKAQQiBQB&#13;&#10;30G15PPFCxT/zzlP8SeDsxRjtWRR7QQY92o3pHQIAQQQQAABBBBAAAEEEEAAge8LkHH9fQ0eI4AA&#13;&#10;AggggAACCCCAAAIIIIAAAggggAACCFS6ABnXlT4Eld8A3+Fv1Ij163YqJrdrr5hdm+81vByd6ufs&#13;&#10;E8++1c8r3jfpI8VGo36pOG5AA8WyXmSC9vHt13k+e/0NxbcadVC8goxrOUT6gnEveYSC9im5WrYi&#13;&#10;gAACCCCAAAIIIIAAAgggEPECfDIZ8UNEAxFAAAEEEEAAAQQQQAABBBBAAAEEEEAAgZolUNZkyJql&#13;&#10;4nlvj6rG/770gOIvXrbM5mJPE91Om+56aqxi19rF7unJhiNf2r2BJz6xRfVdOsHOT8a1J7yFlVQ/&#13;&#10;Z7/6dnjXVsUc3yFF/9YDFh3LuFahDIvq51OGTrOLw7iXPAnwKdmHrQgggAACCCCAAAIIIIAAAtVX&#13;&#10;gIzr6ju29AwBBBBAAAEEEEAAAQQQQAABBBBAAAEEEKiSAmRcV8iwGXP6gDE628Nn5SruWPqU4sQl&#13;&#10;aYrX3nelYuvaiYoNEhRYIBChAjFqV/rA2xUfa7NXMbFxpmKsliwQQAABBBBAAAEEEEAAAQQQQAAB&#13;&#10;BBAovwAZ1+U34wgEEEAAAQQQQAABBBBAAAEEEEAAAQQQQACBMAqQcR1G3ONVR+lhbL2Gitn1Cqyc&#13;&#10;Eme7xNhNrNOzs1RuUlymte9bbX9/2l8UZ6/+SnHbHsvg9jn2PURydmetv3j0SMVL2iYpWiuOPcz9&#13;&#10;QuUptz2muNxuTazH3y1mjbtFj2cVrrEHGZfbPbofuSxDKwonT4G16+MFdsSMRWu0/at9dg/k2Pr/&#13;&#10;n70zD4yiSN9/z4Rc5CCJOSCcIYEEww1yKXIoh8K6LiIROTy+6HqsgKKsrK6urLt4ovIDT3bFVYFw&#13;&#10;uSwoIiiX4AJyyS2LcsgdQggJ5Jz54fN2B5iQzGSmOjNJnn/q6be6uuqtT1VXd2beqSTC7j5oGHTY&#13;&#10;jdLPoBKHkK3Zs/fgYPHc5dANu36GHsmQPZPzbVJOs0bioPPYP0MfaxcCtajiozejedov1ZwNvyqs&#13;&#10;Mj9+ePNJXPnKuXuh7zzbERrmMA7IvJgUHf0ch3+csBHa82XhPdD/W9jPjp0JPYD0UhLc5QkYUx9N&#13;&#10;hpY1nZXPQ92Fgq1yf4y5Nxc5ucVyX4Tq98XAe0Ygf0CyzBuzvr2z5cr8XfqvWWhv8caD0CzZ8l7T&#13;&#10;/OSXFdEp/ZA/btwt0EZ6qHrhIeH/6htLkb8zIx8aGJsC7dysGLp9/T5oTp2W0DvGPAAdmCDkjeEt&#13;&#10;zliL/CmT5kA3nzTWDZhaN69uUAAAQABJREFUcFwLHPQcInzSOl0D2zFy3uP71KT7wuNxLzyF/m6Y&#13;&#10;L+OV/vVO2Mfz5JcFEYnXwb5teBq0T5Ks247zx9NxN+u+0GyZ8HvttJeg726R50K/Pz4Fe1iyzEdj&#13;&#10;viCTCQmQAAmQAAmQAAmQAAmQAAmQAAl4kYDj39xedIVNkwAJkAAJkAAJkAAJkAAJkAAJkAAJkAAJ&#13;&#10;kAAJkAAJkICmlQTNEkYVIGC7ACd/2bkXeiS0D/Th+6+FhhWchG5amA6dLQHVWvzkB2F3CNO/pwhs&#13;&#10;AnvYxBegt+yRCMyJ04/B7v3Eo9Cb4iTSUNMkBs8/XPbiNnI1u/iz+5OXUf6l1eHQvsP/AB0ZLxHX&#13;&#10;R9cvhv3x9DehxdEToQ+kXhnhV3R6O/K/WimRjuF9hki5VhLhHaGHaOfnSIh4UMKV12uq+KjqlyrO&#13;&#10;oOBJIrd5WGwYKrEcPwPN1SPYQ/TI8pNZMj+uiZFytnMZUs4qdmyojLyltkSePv5yc5zPL5JI1eVv&#13;&#10;TIO9BqkLiVl8YiWSPC2tNZyIsUik6ZZ/6/fF5JnIbzR5FLRNiOoYU4mM3jdzKur/ZEtD6B2/l73A&#13;&#10;W0UHwC7KOQ09lhUBjSy5sWBqRVkHcLAvMw6a9ke5H+qsfBf2+xtkL/Ghjz8G275I8tNnrIfd9fke&#13;&#10;0Gj9treGJsLuMeR+aN8ouV8Di2Q+7FwiXOZM/QDnY18fL+Vi9ApgXYzE9/Q+9bVxt+WgZ1s/fAX6&#13;&#10;1tra0Bvvfgg6MlZf55bOhf2vv56AFk0aBx0Qb8Skqxl3zSw+BXI/b90hv5CxFYpu3SN6lx5xzZcC&#13;&#10;DCsTEiABEiABEiABEiABEiABEiABHyBw5ScSPuAQXSABEiABEiABEiABEiABEiABEiABEiABEiAB&#13;&#10;EiABEqjZBBhcVYXHPyCmBbzv0PZaaLAmem2MRARufm4d8r87JJvqdkgNlN5aAqARcRLJHJQhEYa1&#13;&#10;ND2/ruTXr1f+9LBnfo96Zn+TC+0wegJ0RAeJ0DW+FUlJkojRC7v+jPMLVhyQcqnifzCsy5MQGE27&#13;&#10;XQ/tmiR+XV7ClWN3+SjrlyLOrvS1/DIyEhHxMi72tSdRPKdYQq4t37wFe1y6RP6OnSIR8ylnJUIz&#13;&#10;L0TmwzXGMFhlvkTHi2pFErFcxwg8Ld+ZS2dN4hMQL3u8d+uYiraM+dUi8ijsjc+vh647XABtk6Lf&#13;&#10;F7AUJPYiVHIuU34ZoIU1gN0iNRnaLNSI8G4q+UjLTux+EhndOLEZCjXNrQe1bKsDTWgu/azXTfLT&#13;&#10;5/2C/DPihqYHeGuWIBnH9p1FUUhqQNo0RiJv12+RyOKtRySCuG+MQfDSFXLk5n3qY+Nu09exeWuy&#13;&#10;0a0mwyXSfFS/GNhGIHzr5EjYZ8bJL0cWLT4A+6YHZVyCVI27SXy0IJlvdz08CH5H7pP7t/PNsbDL&#13;&#10;X+1RhAkJkAAJkAAJkAAJkAAJkAAJkAAJVCoB47PFSm2UjZEACZAACZAACZAACZAACZAACZAACZAA&#13;&#10;CZAACZAACZBAWQQYZFUWmSqc7xchEZ6RWh56kZVXbEpv8k/sQb1HbNLO/958EvYIZ60FyZ66+foe&#13;&#10;y8GV/PWJMz5VtV9lYxfAwXES+R58XiKuz1zIwiUH/yt7m1/cvBj2up8kgj7+qETgalHXIT+yiq8W&#13;&#10;tSKN+2Il+nM615z7QrNIJGuroXeinXavpENffGQDtFnXbtBevWUP6q7NJZI3wAjExtmyE2vJ/aLf&#13;&#10;QJrsJW8pOSG2pJfqKT6zE8aiTxdBV+yQyOxM2cJZqx0mIfU5mnAJLnSs4VJdVenI2bjnn9iL7hzT&#13;&#10;oqF9W8gvD4xIa6OvltqNcXhdYxmAb38+ADurWCKu6/qZO+6GH+6r3MDXtO2HKu5u635NvJIESIAE&#13;&#10;SIAESIAESIAESIAESIAEKoNAyUcgldEY2yABEiABEiABEiABEiABEiABEiABEiABEiABEiABEiAB&#13;&#10;ZwSqeAyls+7V0PN65KXxrYTdCMxUjMOuV2zXZK/d3mMfQwv9neyNbQmQ8uGGg4r9clqdEz5Vtl9O&#13;&#10;Oh5wTQJKRNtXQQ8d3Ar9IUMiRn/XIxP212v2QY/Yz0GDGsjeyaEuj5dvRurarRJDa9UjlM26LzRN&#13;&#10;QqcDG/UGv3FvdIDu3/QddPWatdAZLy6BzmqTBn1mdC9oQ2eh1/r89SuJsMZlZSdFx3FuyetToHOz&#13;&#10;20PvGnUHtGVsILTwhESEvzdlGezqkrg+7jJv3Z+9Jo97dRkQ9oMESIAESIAESIAESIAESIAESIAE&#13;&#10;XCTg8kdRLtbHYiRAAiRAAiRAAiRAAiRAAiRAAiRAAiRAAiRAAiRAAiTgEQFGXHuEr3pcbPGXvW1r&#13;&#10;aQXo0Ll81/oVGJeMgvHaZuieQ/I9yMgOEqHr71o1PlfKrH65y1kVIGu47PHcQN9jfPNXK1B1VtJg&#13;&#10;6M19D0L/+/cvoN8EynyI+Z3s/SuzBKeuTKyyjATpA56fIxOoojtIe5vPlZ1SZ1n85RcGSV36o9Kk&#13;&#10;Ln2habvnQif8fT501o4u0PHtZa9kGFdJQjo8gdyP3jNOyk8qZOd4I+8yLTgBY/thyWuQNggHt3aM&#13;&#10;gRp7OdsjJDI7XIpVWurtcQ+Ma46+1tPXse27Ze/3Oxs58Dkv98fGg8I7rF0TXBdhAHQgpmrc1fGR&#13;&#10;OzJz29fwdOm+YGinW66HJobwe2yHIaRJAiRAAiRAAiRAAiRAAiRAAiTgZQL8S9XLA8DmSYAESIAE&#13;&#10;SIAESIAESIAESIAESIAESIAESIAESIAEriTAiOsreZhkya6phWdPof7jZ/OgJ7MkolUrPg/7xOEj&#13;&#10;0Dq1JRIupl4U7GCTv14IiElCO/FW2Xt31bylsBP6NIHWzjsNPRXUCtq7TSTUL+o66JBeX0JfWvAa&#13;&#10;dFL2rdCbWsdDQzXpX8bRC7Cb9OoOTawte8LC8KHEalK/3Oasik2ARJC2iJWI6HXbclFz96clcj6i&#13;&#10;fl3YPSI/h87+RSKF+zYMhV3maFnDcL5x4xCobd1i6Ger5IrUoLOwM4Nl/vRsHQHbMVDV63zglYLE&#13;&#10;LvN917z5qGxbeAq0ZROJXA/xk/v/2A4Jgc7RZI/piBBHIgp8+bUKfxn3lHpS37zli3CwvK7ch0mR&#13;&#10;8hgoOi3+ZEsxTUZJN0wUb4+7cb8P7i6/NHh15lT0drrtN9BOsTJee7+S8fz2fALy7x4oGmSwMWnc&#13;&#10;lfHJ2w9PZ70t/Vgn01Tb5N8M+S/9Vu5/vhQYA0olARIgARIgARIgARIgARIgARLwNgGTPxL1dvfY&#13;&#10;PgmQAAmQAAmQAAmQAAmQAAmQAAmQAAmQAAmQAAmQQFUjwOCqShmxIrRyYvkU6NP/lsjrS01n4vDD&#13;&#10;iRMly9oC+uQ7Y6Htyt/yVq7xILVEXoer/+/+H6Fvz5GIzGmvSaS4FiCRom0GJeJ8DyPi2ioRtq3u&#13;&#10;mYD8CbHzoHOXLZR6lhdCNU2mWZ3GnWDf0+0GqK9GXGsm9cttzjpFj8UqkdNNmuuxtNky7v2a6TGj&#13;&#10;fhL5e33/JDQ1Z4bsap1a19kyIdclDx6O6/oenQn9cvo06BJ/+eVAq981hd29jIhrr/OBdwoSu9zv&#13;&#10;BbYsVLZl4T+hi8/J3shGC4FRErHbcegjyBraTDga55Wpv4RaDxw7ClXmzJD7e8GU9WIX6y1Zpf2w&#13;&#10;WBn/dnVMigB36JjXx12/L9reNx6ejQ79FDp73gfQ1QXyy4HwBFm/hj2bhvz+8Q73hUnjroyPvo63&#13;&#10;TZVfUny3VdaDtiliV85oAx0TEiABEiABEiABEiABEiABEiABEnCJACOuXcLEQiRAAiRAAiRAAiRA&#13;&#10;AiRAAiRAAiRAAiRAAiRAAiRAApVFwPLU7c/oYbWV1WTZ7YycNLjskxfPDBvxe5z/9OP3yi3HkyRA&#13;&#10;AiRAAiRAAiRAAiRAAiRAAiRAAiRAAiRAAiRQVQgYn3t66m+/Bn08rULp9cu+Sne7PkZcu42OF5IA&#13;&#10;CZAACZAACZAACZAACZAACZAACZAACZAACZAACZhBgB9cm0GVdZIACZAACZAACZAACZAACZAACZAA&#13;&#10;CZAACZAACZAACbhNgB9cu42OF5IACZAACZAACZAACZAACZAACZAACZAACZAACZAACZhBgB9cm0GV&#13;&#10;dZIACZAACZAACZAACZAACZAACZAACZAACZAACZAACbhNgB9cu42OF5IACZAACZAACZAACZAACZAA&#13;&#10;CZAACZAACZAACZAACZhBgB9cm0GVdZIACZAACZAACZAACZAACZAACZAACZAACZAACZAACbhNgB9c&#13;&#10;u42OF5IACZAACZAACZAACZAACZAACZAACZAACZAACZAACZhBgB9cm0GVdZIACZAACZAACZAACZAA&#13;&#10;CZAACZAACZAACZAACZAACbhNgB9cu42OF5IACZAACZAACZAACZAACZAACZAACZAACZAACZAACZhB&#13;&#10;oJYZlbJOEiABEiCBqkXAlrsfDi9f+D3UfsMgaL9G/l7piK/54xUIbJQESIAESMBzArZc1PHj8iXQ&#13;&#10;9VpX6F1960O985RD00xIgARIgARIoGwC+vNr77LFKPNf7Qbo3f34/CobGs9URwKMuK6Oo8o+kQAJ&#13;&#10;kAAJkAAJkAAJkAAJkAAJkAAJkAAJkAAJkEAVJsCI6yo8eL7jug2uZG/6CPrMlB+g9Ub8CTr+5hho&#13;&#10;WZPNfnoVzj87dib0ANJLSXCXJ2BMfTQZGnTplMlHnvXLZOdYvWkEaua427L3geiyJWugcS1/C/Va&#13;&#10;xLXL/tTM8aro9LddOI5L9uw6BQ1rkQptWLv87699d32uKIGqUp7zuaqMFP2sQgRs5+DsruXLoN/U&#13;&#10;awEdzIjrKjSInrjKddUTelX9Wnfffy7127P5o/49yjN/LvVLjjzn41gjbaUE9OfX7q+/QbUr67WE&#13;&#10;DmHEtVLMrMz3CZT/F6vv+08PSYAESIAESIAESIAESIAESIAESIAESIAESIAESIAEqhmBsoJgq1k3&#13;&#10;q0l3bGfQkW/+8jT0H/m/g77+9/7Qun4Q7cKuf+JgzKRt0FZPvwJ9LDVQCihP7ajxQsZRaKbtPNR+&#13;&#10;NEdUk4hrGFdJLBEdkTt6UhI0v1AiAle89Q5sif+8yoWmZ3nWL9PdYwMmEeC4mwTWpGo5Xq6ALfhJ&#13;&#10;9sab/OZhFL/tFYk4dBZx7bvrsyu9roplOJ/LGzV7/jGc/nb2LOiCb/dCT+bJVZagKBw0adkdOnKU&#13;&#10;vB81D9HjNBS9R+VufA31PzhFfqkirbuQXtMHhf726mBoE78s6NopL0Onb8qEFiD9NbHgKDQ+Bdpt&#13;&#10;4J3QITfI3pbBchp5TEiABMoiwHW1LDI1Id/d959LbDybP+rfozzz51K/5MhzPo410iYBEiAB9QQY&#13;&#10;ca2eKWskARIgARIgARIgARIgARIgARIgARIgARIgARIgARLwgAAjrj2AV+mXFssefcey9ZYzN+Jg&#13;&#10;c0Zf6K1xhdBD63ZBczWJ2ck4LaFINk0irtV/WyGh3nF9Hke7rydLBFFwg3jYTv9bu18IysU1ENWK&#13;&#10;pL46Acj2YuJhv7zoOZv2hADH3RN6lX8tx8tU5j67Ppvaay9Wzvl8dfj5yN436w3ouytqQ2+8+yHo&#13;&#10;g03DoEWZh6G7f5Y3j7AAhzceRe9RtVvei3Ze/pv4ZdOKYZ9aLb8Um7w8GvZ9z9wFba7/4M0SIH7G&#13;&#10;GW/fdnlvyz4pkdaFiRJR/ew9zXFdQMFZ6MGNn0P/9b5EZmf4/xX2E13qQBl4DQxMSKAMAlxXywDD&#13;&#10;bJcIeDh/lL9HeeiPS31mIRIgARLwLQIOb/S+5Ry9IQESIAESIAESIAESIAESIAESIAESIAESIAES&#13;&#10;IAESqHkEjJiPmtfzqtjjIom4Pp4ve0Z3aCqh1//9Qfa+7t9DInPW7g5C79o2k04e10O0izSJzDEC&#13;&#10;mYsz1qLAlElzoJv1TSLlfxVrWnCc7IHac8gInE/rdA3UiKBW/1+SUb3XE9X9suX+jD4t/Zfsybl4&#13;&#10;40HYWRJopWl+wbCjU/pBx427BdrIAA1LXWLP3oPKFs9dDt2wS/w7kpEDO9+YANZI2J3H/hn6WDuJ&#13;&#10;iC+J7CqW+bZ9cTrOz/pqM/Rgtuy95h+VCLv7oGHQYTfWhwaVVABT0/SIs5NbliIj/T8yL7fslwg0&#13;&#10;iWe7iClUIvi73DsG5R7qHAEt+fbNQ388H3fp97kNU+DXH/7fMWifiX+FDk9wHFDZC37bW0/j/CsH&#13;&#10;ekL/9sogaBOjuIf9QmUXE9uFQzj85uNPoQvWHoCetcmKEN1Q1gf5vYSmxeGseYmn/ng+Xlf2rdrd&#13;&#10;F3k/ooPTxrwOXSfTraTT6eMfxbHcvSXZWt07XoDx8u11oapeEmxn1qG+v475CJo96C/Ql2+vBy1p&#13;&#10;xyb3/bLnJyB/Rq17oFP/3A0aWXLDw3Q/KZT7YeZTf0Md37aV+/DNexNgG8/JomNfwp4wXvYIj3tK&#13;&#10;9jZ+srU8Zw0HPF3nlc1nm6zL33/8D7g2Z9NB6LEzeVCbJgDDGraBPWDkcOjAlFCoBellSWEGjI0L&#13;&#10;5PmV/s0O2MeM+VRLnguxDZsj/+YHRkEHNCwZUdgeJ8WyMu3dI/0LbH8fqhzZrwU0uKSBJBy16lyS&#13;&#10;ceWBqveoYImobtDIqF4irgMi9JnjJxHhcQ3ludfoyuliXHTx+Xfp8Ncja6jcd00SpGKjX4lJsiJf&#13;&#10;2CHP49kr/ocLczp3gIaVGjhku5/o/2tkw3x93L/eibqO50mkX0TidbBvG54G7ZMk/XW8PZWtq+73&#13;&#10;5KpXFuxdgPwXHpsGPZwl4xcUlwq77zC5L+5oFwXbmM0+t47Bu4vTyNP3OlXroar1R1E9XFf1CeJE&#13;&#10;PP170En1rp9WNQ8Vvf/4nV4F358dOxN6wKEnwV2eQM7UR5OhZS3zDpe5bSqbz4r4WH3tvU4n6+n7&#13;&#10;mKZqHhojrervXL2+gq3yfjfm3lzk5BbLkzdUf68beM8I5A9Ilvczx+ey4RaVBKoaAc7lqjZi9JcE&#13;&#10;SIAESIAESIAESIAESIAESIAESIAESIAESIAEqjkBI4igmnezenTPli+RRtlF8g1al5sao2NffiOR&#13;&#10;MCcSjsLeGSyhRrfXXwt7ZuYFqBFIC+NiYg2ViNgeQ+5HVt+ocGhg0RnoziXyDfOcqR/Ajn19vJSL&#13;&#10;ke87LJEScfP4y82Rn190Crr8DYlgWQOr6iXq+iWxwvtmTgWET7Y0hN7x+8ehraIDoEU5p6HHsiSC&#13;&#10;OFICmpBnRlJ0ejuq/WqlzJvwPkNgP9BKIr0i9JDo/BwJqQtKkJivkoAuu8yn3Z+8jOteWi3zpu/w&#13;&#10;P8AeGS8hZEfXS4Tix9PfRH5x9ERpJ9WoTyKcMla/i/w/TZdIvtpt+8BOe0gi5+qGCZC8LJmXliYO&#13;&#10;3yCr8sfj+SyEQpLl/mtm/RD92LJV7ou7EiRivGTRzTuE82t3yzyJvL4d7Pr+kIshVIo465FL69+V&#13;&#10;yNsPt8Wggd7DHoJ2iJJxPrDhK9jzD+vtmyWK/FF3n0pHq919EdgEHRs28QXoLXvklzUTp8svAXo/&#13;&#10;8Sjyb4ozFhyZv/7hEklq5KKQgsRaRyKSuuoRqh9tlojwrNsk4jpaHisXp71MwC1HpNH6gxJxEK6f&#13;&#10;V+CK4irUrPPK5rNN1o1fdu5FP4+Eynr68P3Xwg4rOAndtDAdOluWBS1+8oOwO4TpoG25sLfNkHX+&#13;&#10;zdWBsLvd9QB0RBOJsC08vBr29E9l/d59pgi28ohraxjqbdhAYtryd66BvemEPCeuj5OFs+Q5hbOl&#13;&#10;E9XvUaVbMCnHIk+OQP0BYi92CNVW1awtBzVt/fAV6FtrZZyNvcRHxurPpaVzcf5ffz0BLZo0Djog&#13;&#10;XsYBxsXE43XVqEi12qVfLQfej5rTYuV9ZP830q/PJr+FfMtfn4UO0X8C5avrmM9wVrb+qFnHuK66&#13;&#10;duN4+vega61UYilF7z/K5o+irivzRxUfn3uvU/M+pmi4Llaj6O9cR4diOyInLa01NMaSCd3yb/29&#13;&#10;bvJM2I0mj4K2CXH2ZoRiTEjA5wn47J+CPk+ODpIACZAACZAACZAACZAACZAACZAACZAACZAACZAA&#13;&#10;CZhCQI/dMKVuVqqYgO28RJzm2GTY6jS/AS0kf/Zv6NIv9QjZrr+HXS97HfTCKYmcku/9kIXEEiQR&#13;&#10;tu07i146k4DDpjES4b1+i0SgbD0i32T2jQmWolaJWImOF9WK5Bu9OlcG3FyqtqocqeqXXSLPzmXK&#13;&#10;uGhhDUCgRapEHjYLNb4BbSr5lc4nBC027XY9tGtSgEse2DO/R7nZ38i86jB6AuwRHSQizvg2LMXY&#13;&#10;k3PXn3F+wYoDUi61BTQ4bz903iyJ1CtufR/sFx7vAnV1L1tl/igad2uY9O/GZjK+763/Af059RuJ&#13;&#10;uK6nr7oX9q9F/pZc2UOz5w0NYRu3j6p+BZzaiHr/s1nu36T7HoF9f29p15iFLeufQ/7a7xZDzUqK&#13;&#10;VfmjaLxK97N63BeaRe7niDhZ34MyZJ2upen5dSW/vjEhS4NQm2OVX5S0uUHWQW3WBtS/6+yN0Bsj&#13;&#10;ZSYWHNkG+6dCmZ83pF4DW3UEOCpVkaha502azwExsh51aHstehusiV4bcwL25ufkPeG7Q4WwO6RK&#13;&#10;ZLUtcxPseauzoQ3vmgh9aEAc1BiPoqhDsMP0iGsYZiQWmb+t75Vf9tz5jvwS7J0nx6O1JZ17Qvv3&#13;&#10;F+2SVAe2sZ7CuJiofo8y6jVL7fny3rf/u8/QxL8PyhO22T0JsFUHUtn05/u8NTLuTYYL31H9YtCe&#13;&#10;Me6tkyNhnxknv6hatPgA7JsebAYtvdere+sqKjMhCUjpj1rv6JcKDdbbaNdC1p2z415DzldfyHvK&#13;&#10;bx5JkXI+v475GGc31x99OErE3XVM47pawrC8A4//Hiyvcm+cU/X+Y9L8cRuJKn+U8fGx9zpV72Nu&#13;&#10;D5DDhYr+znWoVQuIb4Osbh2vfH61iDyK/I3Pr4euO1wAbZMi73UwmJBAFSZgfMZUhbtA10mABEiA&#13;&#10;BEiABEiABEiABEiABEiABEiABEiABEiABKoTAUZcV6HRtJ2XCOg8m3zfEBAqETc9kzPQi799KxFG&#13;&#10;QwdHww5YI7Ex9gsS8Vugb3Idon9dUXxmJ8ot+nQRdMWOX6D6ltha7TCJzMvR92gKLjRpT0W0Wg0T&#13;&#10;PUKs1dA70bl2r6RDX3xkA7RZ127QXr17QLs2lwimACMEFrm+l+Sf2AOnjtjyoP9780noCGeuBknk&#13;&#10;WL4+D/0z9+GKfbl6BFnPVrBdjbQ2mlPlT7Cqr/H0vVjb3CwRWrWmfQdXN566GXpbXfkG/McVP8A+&#13;&#10;X7cvtEfDK5djVf3STv0P9Z/QJHK1f5JExntrmhX4mD+AoyBRNV6q7gsFXVJchTyPYjp2R71NZ8p6&#13;&#10;uGqHRHZ27y4RtSe3/4jz5+pIJEmn+lfeF4qd8ry6KrrO+0VI5HukJut4Vl7xFSwKTso6f1STCNQ+&#13;&#10;LX0j8t0aKhG9tz/1Evy9+fB26Orly6AzX/gCOqfjMOjTD0tEf315nbkYca32PQqNKEyKt/0/1Daq&#13;&#10;1ANV3u9aDHgY5x/pJeOh6rFldCH/xF4cHtPkPbJvC4moMyKtjXKW2o1xeF1j8eDbnw/AziqW8anr&#13;&#10;eIFxoa9rUH142KaBPCG/OXQY9tliPeLar5quY5U8Ls7WH1fdUVWPq+05K+fMH19dV/n3oLOR5fmr&#13;&#10;E/Cx9dDH3seKFP2de3X2pXNrRRrvdStx8nTule91pa9gDglULQKq33mrVu/pLQmQAAmQAAmQAAmQ&#13;&#10;AAmQAAmQAAmQAAmQAAmQAAmQgM8R8PFQJp/j5VWHivMlMi3PIrs21rIGwZ/kYU9BX7xF8uvFyrCe&#13;&#10;9pfvJez5EnGdbwRMFx1H+SWvT4HOzW4PvWvUHdCWsbIXUuEJiQx+b4pEMuFkhRKjwQpdVAUKu9ov&#13;&#10;idgJbNQbfRr3Rgfo/k0Sgbt6zVrYM15cAp3VJg36zOhe0IY+Gnptt0vItF2TCLDeYx+Dv/2d7JVr&#13;&#10;CZDy4frXZTZN+Fg0nadVbFRWgUSVP86bdHXcpYPhLWXc2wZNQ9Wr1p2A3nLzMeiX+p7TCWmdYMc7&#13;&#10;rMaq+pVvuZKzwR2NeiOpNH9cHS81EFSNlzE+nt4XanqlvhZrVDtU2jdlDvT9r7dBT3dpAd2xWX5B&#13;&#10;FNryOtgN9UhZGEoTuS+MZcdWJJEpFZ81Uo/563zFPSsXl1XWKX051vRlveQSe7Gs8zZNIqpqWRW3&#13;&#10;X9KSuwfieWjDNqjg1vtaQ3v3/Bz6l+dmQT9Y2xL6fC+JHFf2HoVa1SfWpLtQ6Z/vaw4NCQyFRsXI&#13;&#10;81PZL4Ocui7j7Wuj7tRtVQX055T+mlKqVt9Zx0q55maGqvXQxeadrD8u1qJpHtejeIY78cfn1tVK&#13;&#10;+3vQ1RGt5HnoqltlllM8f8psx9UT3vHHd9ZDVe9jquah1FNZ7/N2q7yvWfW/qx3f61ydRSxHAr5K&#13;&#10;wPibxVf9o18kQAIkQAIkQAIkQAIkQAIkQAIkQAIkQAIkQAIkQAI1jIBDjF8N630V664tLxce51uC&#13;&#10;oUakmF9oXdgJEphz8Vgix/z0iGtboVxn7HGtFUrk5/bDuExrkDYIB7d2jIHK93WaZo+QyOxwKeY8&#13;&#10;tcp0CpLAby0/Jx/XVHiHJYt4EKA7UnBe6vHO98gXu6CoXxZ/iZhK6tIfXJK6yN7Gabvnwp7w9/nQ&#13;&#10;WTu6QMe3lz1fYfhQEhiXDG/itc3QPYfk+6+RHerB1offqcfWqESUaRoiI/v9yp2wz7S7DurqXteq&#13;&#10;/CnlsIfjbgkVTrd2lTto4soVaGJD4CHodotEAj7W5ep7larql2M9W37IQPuDG8m6UdkPAdP88XC8&#13;&#10;So1/BTMc++Xt+8LRfYu/hC7X0mSP9XOyrDoWc257uj5b5X5oP1B+6RP06tdoc9XuIujWX2Tdaz+8&#13;&#10;MWx52jl3q8Il/EJwyTUi2rkjJ2GftyVBA938Wl/ZOu/l+ewf1Uj4aBIRv3P/Odh3NJTIZYkjQpaP&#13;&#10;JOJRUH3ZG71FxCL4teGw7GldpO/Vrew9ynhRUtx7S4i8hzVsJHstmzb/y/A7ME4ivevpz/ftu7NQ&#13;&#10;8s5GDu+H5w8if+NBicwPa9cEdoRJXFB5JST23J/RyoYDer/aN4Fdql++so6pYmLSeqjKPWX1cF29&#13;&#10;EmWBSX8PXtmK65ZJ81DZ+4+q+ePpe5RBVJE/HvPx0fXQ7fcxRfOwlqK/c43hppJATSfg5p9mNR0b&#13;&#10;+08CJEACJEACJEACJEACJEACJEACJEACJEACJEACJGAWgcoOtjOrH9W8Xon8KMwtlH7q32yWHdgi&#13;&#10;kUfWWvK9hEXf47pAAls1zV8iZ1IkQFabt1wik5bX7Y76kyJlWhSdPgw7W6cr/1teN64m1jDkNm4s&#13;&#10;IWy2dYthf7ZK/EkNksinzOBWyO/Z+ur/rV7zk9DxBvGBKFe85UvoorXSgUSLeHQ2vLXU01IimU37&#13;&#10;Fsbdftllb/Fd8ySSelt4Cvxt2SQaGuKXBz22QzjnaNLfiJCyRxYXeDmxRklE9JBeMi4vLXgNHk3K&#13;&#10;vhV6U+t4aKgm/c84egF2k14yvxJry3zQghKRP2iwRCZv/Gg67OcmSyTXwG4S+VU3VEa2KOcMzpca&#13;&#10;d1X+oPbLEnfHvaQKGc/E/j2RE7/iP9C306VAxM1P4aBNnavPXFWcjXoGd/8c7b2S/gZ0Sv5voT2a&#13;&#10;6Xf28UOwJa5S0+JgqU9M88fj8fKsr0a/fOa+cOhOQIxEEsdbZW/9VfOWokRCnybQ2nmnoaeCZH3u&#13;&#10;3SYSdqnVyOP1We7/kBT5xclN0X9DOwvf/wxaHCbry/CEINimJfpztFXXhtLEbFmnpy+UHvdNlsjw&#13;&#10;osOyHpV5X5i1znt5PteqJ3vv35oi68Y/PnoHnD4sugXaPlJC9g9v2gBbfp9l3rqhFWeinbWffgE9&#13;&#10;pkdWpzSU9SvInoP8QxvF35VZMn/apMYg309T/B6FWqtfYqxjg7sL51dnTkUnp9t+A+0UK+8te7+S&#13;&#10;++Xb8wnIv3ugqMl3rTLgBRk/oq6tP8jzt/aFY7A3fSHr0NoL0p9hZfbLgvJeX8dUEVG1Hqryx6x6&#13;&#10;uK5eSdasvwevbMV1y6R5qOz9R9X88fg9SkeqyB/P+fjIeqjqfUzVPFT1d67rdxBLkkC1JnD1T0yq&#13;&#10;dZfZORIgARIgARIgARIgARIgARIgARIgARIgARIgARIgAV8mwIhrXx4dB98KLsjepHZ9Tytjj2uH&#13;&#10;YhdN+ebTWksix2wFuShSssd1kIRaDxw7Cvk5MyTiesGU9WIXQy7u7SwRo2GxEqnXrk6p2Du9oCFS&#13;&#10;PnnwcGT0PToT+uX0adAl/rI3ZqvfNYXdvayIay0Y569NGwbtcXw2dOG7b0M1h3pu0COuA+SsCamb&#13;&#10;/bLLnq0Ftiz4tGXhP6GLz0nkl+FoYJRE9nQc+giyhjaT9ozzPqdWiahvdc8EuDYhdh507rKF0LeX&#13;&#10;678M0GR5qdNYIvfu6XYDzpdEXOvn6970KPL/HrYEmr74O+isd5ZBjdqsIbGwWw0QXiXjrswfVH9Z&#13;&#10;4ua4X1bDr4e19F8yDGotEWxTf6iPErf1l36UGaGmql96PW3uexrtPh4l99PcZR/DnvxvYz7K7uQR&#13;&#10;8SnIb15qU09ke56Y5o+a8XK7g6rGS9V94dARS+R1yPm/+yXS8O05su5Pe03/KU6A/BKkzaBElOtR&#13;&#10;VsS1qvU5QCKd+w5KRntL3t8LjR7QE2p2wPXFOxPt1O37EHT0mY+gMxfLOv3KApgXH6cyryLqi5/N&#13;&#10;HO8L09Z5b89nmQ+9Ro8BiNwPZd1Y9NF7sL/WfyEUXV9+IaXT0kyLhrDJi4nFX365tfU/M9DkvzMl&#13;&#10;Atj4QVlwbDPkX3/vE9C724l/Vj3iWtl7FGqvholVeLW9bzw6Nzr0U+jseR9AVxdYoOEJ8lwf9mwa&#13;&#10;7P7xcj/B8MXEKu+V9VvIczf6v1/By6mvyi/HLv4UEfY1zaVf9z43GPZNzvrl9XVMFWxF66Eqd0yr&#13;&#10;h+vqFWj9zfp78IpWKmCYMw/Vvf+omj+q/s5V448yPt5eD5W9j6mah3o9nv6dW4E7iEVJoDoTMO1v&#13;&#10;jOoMjX0jARIgARIgARIgARIgARIgARIgARIgARIgARIgARIwj4DlqdufMQJVzGvFxZpHTpIIh7KK&#13;&#10;Dxvxe5z69GOJ+CmrHPNJgARIgARIgAR8n0D+/jlwcvzf9kH7T5JfBtwS5+wXPr7ft5rgYf6+T9DN&#13;&#10;sRO3Q7u98CJ0RFOJYK0JDNhHEuA6xjmgkgDXVZU0WVdlE+B6WNnE2V51JGB87ulp3/o16ONpFUqv&#13;&#10;X/ZVutv1MeLabXS8kARIgARIgARIgARIgARIgARIgARIgARIgARIgARIwAwCsvmOGTWzThIgARIg&#13;&#10;ARIgARK4SMB2/jg4/HQsH2rLlr22v5yxErbW83Foz1hGWgsQL6f2C3DgpxXfQg+ExEPrRkgkdVHW&#13;&#10;Qdjr5q+FZkf3gnatz0hrgGBSLQlwHauWw1p5neK6Wnms2ZLpBLgemo6YDZAACVxGgBHXl8HgIQmQ&#13;&#10;AAmQAAmQAAmQAAmQAAmQAAmQAAmQAAmQAAmQgPcJMOLa+2NAD0iABEiABEigWhPIP/Al+vfmpO+g&#13;&#10;Z6zh0KRe90AnDG0GDbZAmHibgC0XHhzeJRHV6RuPwc6x6Y75heGgQas+0NHDfwNNDNTPU0igGhLg&#13;&#10;OlYNB7Uyu8R1tTJpsy2TCXA9NBkwqycBEriCACOur8BBgwRIgARIgARIgARIgARIgARIgARIgARI&#13;&#10;gARIgARIwNsELE/d/ozd204Y7Y+cNNg4vKoa/13z04/fu+p5ZpIACZAACZAACZAACZAACZAACZAA&#13;&#10;CZAACZAACZBAVSNgfO7pqd/9GsgvIz2tR9X1y75Kd7sqRly7jY4XkgAJkAAJkAAJkAAJkAAJkAAJ&#13;&#10;kAAJkAAJkAAJkAAJmEGAH1ybQZV1kgAJkAAJkAAJkAAJkAAJkAAJkAAJkAAJkAAJkAAJuE2AH1y7&#13;&#10;jY4XkgAJkAAJkAAJkAAJkAAJkAAJkAAJkAAJkAAJkAAJmEGglhmVsk4SIAGFBPT/Qr532WJU+l/t&#13;&#10;Bujd/epD/RU2xapIgARIgARIgARIgARIgAQUE+D7vGKgrI4ESIAESKCmEGDEdU0ZafaTBEiABEiA&#13;&#10;BEiABEiABEiABEiABEiABEiABEiABKoIAUZcV5GBqlluFqK7J9d/Bp0+9zvorhPnofZaIdC4xE7Q&#13;&#10;4Y+lQdvXsUBVJ7YLx1Hlnl2noGEtUqENa1fS9z62c2hv99ffQFfWawkdUm0irm3oT/amj6DPTPkB&#13;&#10;Wm/En6Djb46BlrVY2U+vwvlnx86EHkB6KQnu8gSMqY8mQ4MuneKRBwS8fl944PvVL/VsHl69Tuaa&#13;&#10;R8Cz8fLddcOzfpnHmzWXR6D6rYfl9bYi5zifK0KLZasGAbfv92r/Pi/j5zafqjH89JIESIAESMAL&#13;&#10;BCrpkzcv9IxNkgAJkAAJkAAJkAAJkAAJkAAJkAAJkAAJkAAJkAAJVEkCZQUxVsnO0OnqQcB2ai06&#13;&#10;MnXa19CM9r+DPnZ/IjTcdgGaeboYGl/bnEhrVH4xKfhJ9pae/OZhZN32SgtopUVcG45UW7WjZxcy&#13;&#10;jkIzbXpk/dEc2HZNIq7L6r4loiNOjZ6UBM0vlMj4FW+9A3tNWRdWkXx7vnD5Nn02PJ6/ai/0VIHM&#13;&#10;+7DGHWAPGCq/PBiQGg7b7G8lq9994dk8BHQmlUjAs/Hy3XXDs35V4gCwqcsIVL/18LLOeXTI+ewR&#13;&#10;Pl7skwR4v5c/LORTPh+eJQESIAESqDgBsz/bqLhHvIIESIAESIAESIAESIAESIAESIAESIAESIAE&#13;&#10;SIAESKBGE2DEdY0eft/sfEHGfjh21B4LvfXOm6Gd63O6+uaIeeqVHyqI6/M49PXkLGhwg3ioP9Jy&#13;&#10;Ej99z/MGolqR1FcnoJxrqsIp21l4ueGdV6Dvbq8PHXDvWGiH6Dzoj0slEnv2S2/Azn9xAnRw46oO&#13;&#10;AN2oxMTDeViJnrKpXwl4OF4+u2542C9ODhLwKQKczz41HHSGBEiABEiABEiABKogAUZcV8FBo8sk&#13;&#10;QAIkQAIkQAIkQAIkQAIkQAIkQAIkQAIkQAIkUJ0JMIS1Co5ucYbsAT1l0hx4v/mkRF7K/27XtOA4&#13;&#10;2YO555AROJ/W6RqoY+SqLfdn5C/91yzo4o0HoVmFkIsBbcE4iE7pBx037hZoI8eK9OJuS96PuHTa&#13;&#10;mNeh62SL45Lq5j/9KI7nl+TI9y2tx01Gzh/bip8lp4slUnX74nRkzfpqM/Rgtuy16B+VCLv7oGHQ&#13;&#10;YTdKJGuQsVW2E3/Sx4s/UjuqQFL3jhegL99eF1pyc9kF6MktS5Gf/h8Zvy37M2HnI72IO1QijLvc&#13;&#10;OwY5D3WOgDp+u1Sw9R/IH3NvLjS3WEqENmwDe+A9Mu4DkiUC2bi+8NDnOP/qG+LHzgxpOTA2Bfmd&#13;&#10;mxVDt6/fB82p0xJ6x5gHoAMTgqAGJk/nof30KtT37NiZ0ANILyXBXZ6AMfXRZKi0ful8dT8qOr4O&#13;&#10;XZy/qQja8uEHoXd1qwM1xjU5MRL22acmQb/4bA+035jW0LCiQ9CZT/0N+m3bp6Fv3psANeKyi459&#13;&#10;CXvCeNnTPe6p12A/2Vonr/q+KMxA/RsXyPqT/s0O2MeM+7+WzN/Yhs2Rf/MDo6ADGpbcWbA1fU/z&#13;&#10;DfP1er7eifzjeRLpF5F4Hezbhsse4H2SasM2+Cmbh3qE/Pcfy/05Z9NBtHPsTB7UpkmLYfp9OmDk&#13;&#10;cOQPTAmFGvcVjF8TVXxKKnTvgOuGe9wqepWyeag37DPPd9X+ePp8V3Wfql4PKzphHMsXKlrnFY2X&#13;&#10;svmsarwMXj6yrhruePoeZdSjSj1dN3zteWFwsWfLe9HiucuRtWGX/P1zJEP+l0q+8QeUVd6nOo/9&#13;&#10;M8o91k7eQywm3e/uvs8b/fL0/ceox9Nx10ziY/hHJQESIAESIAHjb3eSIAESIAESIAESIAESIAES&#13;&#10;IAESIAESIAESIAESIAESIAGfIOAQuuYTPtEJJwSsoRIx3GPI/SjZNyocGlh0BrpzyUzonKkfQGNf&#13;&#10;Hw/tG2N8TyGRtvtmTkX+J1saQu/4/ePQVtESg1mUcxr2sSyJ/I2UAEbkKU0Cm6C6YRNfgN6yRyLJ&#13;&#10;J04/Brv3ExLhfFOc4YDEJgZfE4jzJYn9Ag53f/Iy9KXVwqXv8D/AHhkvEddH10tE6cfT30R+cfRE&#13;&#10;6AOpErltcdMf//Bo1GN4qWkSwZyx+l3k/2n6Dmjttn2gaQ8lQeuGyRV5WTJ+liZXRkqj0OVJbEe5&#13;&#10;Pk0iamMsmbC3/FtiwGdPlvFvNFkiVNuECK+irAMoty8zTq7/4xBonZXi3/sbJOJ76OOPId++SPLT&#13;&#10;Z6yH3fX5HtBofRp5Og8tkRIJ+/jLzVFvftEp6PI3pkHXIK2JiYT+5Py8HZ0/ojWADmgRBjXu4hIy&#13;&#10;AXqkfjuZ70s2bMWpY4UyP8JKhfKWXFmxA1X3hS0X7W6bIffpm6vlPu52l0T2j2giEdGFh1ej3PRP&#13;&#10;5b7ZfUYiz0sirm05OL/1w1egb62V6268+yHYI2P19WDpXNj/+usJaNGkcdAB8f5QZfPQJu39snMv&#13;&#10;6j0SKvf5w/dfCzus4CR000L9Pn0dphY/+UEcdAjTR1YVH6ne45TrhscIXapA2TzUfOz5rsofVc93&#13;&#10;VfepqvXQpdlRmYXUzB9l81nVePnYumqMqKfvUUY9nquacfe154XBpei0vE99tXInssL7yPvvA63q&#13;&#10;wo7Qf3KZnyM/+QpKCEZ+yeuTWfe7m+/zmqL3H03V+mwWH2MAqSRAAiRAAjWeQKnPQGo8EQIgARIg&#13;&#10;ARIgARIgARIgARIgARIgARIgARIgARIgARLwKgFGXHsVv3uNW4IkQqB9Z9FLtSTgsGmM7PG8fotE&#13;&#10;Gm49IpEUfWMkgkCzS+TiuUyJLNDCJKKzRWoyrm8WasQYNIXd4lID5hxZAlBvRJz0JyhDIidraXp+&#13;&#10;XcmvX6/86WrP/B71zP5GIjo7jJ4Ae0SHKyNVU5Ik4vjCLtnDbsGKA1IuVXoarMgfLW8/6p03SyJG&#13;&#10;i1vfB/uFx7tAI9382iggXvay7tYxFfXoo6q1iDwKe+Pz66HrDhdA26RcGZlu95PI3MaJzXC+aW49&#13;&#10;qGWb7J2c0FzqrddN8tPn/YLzesCrpgfkax7PQ6uMc3S8qFYk866OBMKizZqZSMR17qlz0v1A2YP9&#13;&#10;muCyJozcF+H1ZJ5rObJ3dLZsra7pt5HnKBXdF7bMTfBl3upsaMO7JkIfGiD3pfGLhaKoQ8gP0yOu&#13;&#10;YVyW2PT7fd4aqafJ8PE4O6pfDNSop3Wy7Fl5Zpz8wmLR4gM4f9ODMv+DTJqHATGynnRoey3aC9ZE&#13;&#10;r405AXvzc+ug3x2SgeqQKvepKj6oXGHCdUMhzKtVpWoe+trzXZE/yp7vDuzdvU81ReuhgzveNxWN&#13;&#10;l6ZqPjsQcXe8fHVd9fg9yoGP26aqcdcd8JnnRSkgIchp2u16aNck+TujVDHHDJPud3ff55W9/6ga&#13;&#10;d5P4OA4DbRIgARIggZpLoKxPQmouEfacBEiABEiABEiABEiABEiABEiABEiABEiABEiABEjAqwTK&#13;&#10;D2H1qmtsvCwCxWdkj7ZFny5CkRU7JCI2U7ZY1WqHSQRBjr7HcnCh7O1cUp9FIlxbDb0TWe1eSYe+&#13;&#10;+MgGaLOu3aC9esuexl2bS8RigBGIjbO+l+Sf2AOnjtjyoP9780noCGeuBsne0sZ/FS8zsNVZPQ7n&#13;&#10;izL3IWdfrnw/1KxnK9juRlo7VF/KrBUpkfOR2kqcO50re2yXKuiQYS35+sr4t+oyXywlJ8R2mEWa&#13;&#10;x/PQwQ+aNYNAwUm5T49qUehwn5bXQI0IaVcp5J/Yi6LHtGho3xayF79jPZbajXH+usYy0b/9+QDs&#13;&#10;rGKJuK7reAHOmpf4RRj3qaxTWXlX3qeq+JjXA6m5ZHnQuG6YzbpC9fva812RP8qe7y7CdHafulhN&#13;&#10;1SumaLwqu+POxstX11WfeY8yedz5vKjYHeHsfV7d+0/1/HuwYrRZmgRIgARIoCoQKPnIqio4Sx9J&#13;&#10;gARIgARIgARIgARIgARIgARIgARIgARIgARIgASqPwFGXFelMS46Dm+XvD4FOje7PfSuUXdAW8bK&#13;&#10;HqmFJyRy+r0py5BfOpHQ6cBGvXFq3BsdoPs3fQddvWYtdMaLS6Cz2qRBnxndC9rQR0Ov7XaJ/LNr&#13;&#10;sldz77GPwd/+TvbGtgRI+XDlX+MIZ4umxypbzQ1Zt1sldNSqt6fjAINyEz0Uxu9SSEy5xTVl87D8&#13;&#10;ZjSDm7Ni1e68TMSQ6FDpWX4W9PQFPbI1yHGiyp712cfOSfnQJtDwktVd5p0x/WxFEuHrGEEvF5uf&#13;&#10;2oulHzZN5mstq6eeyPWe1lJ2zxXXrN9nxig63qfq+ZTdM4/OcN3wCF/FL3Z1Hsr97jvPdzX+KHu+&#13;&#10;Gz8QcDYATu5TZ5dX/nlV67ya8XLef1fns/OaUMLJePnculpp71Eu8tNMHneffV64yqdyy7n+Pi/3&#13;&#10;kft3k8njXrnY2BoJkAAJkEA1JmD87VyNu8iukQAJkAAJkAAJkAAJkAAJkAAJkAAJkAAJkAAJkAAJ&#13;&#10;VCUCJTF5VcnpGutrwQl0ffthIdAgbRAObu0YAzW2arVHSGR2uBRzmlr8JeI4qUt/lE3q0heatnsu&#13;&#10;dMLf50Nn7egCHd9e9kSD4UNJYFwyvInXNkP3HJLvZUZ2qAfb301fLf6yZ3gtrQA1nMt3raJaUYko&#13;&#10;2DREYiG+Xyl7k59pdx3yzdrr2jXvLpUK6fAEjI/eM/IkJE12/jbyLlOT5qFmleUoSB+o/BwBfeUO&#13;&#10;wJf5UdahRe6EAP2GKDgv9VQ8IkVaztz2NVpaui8Y2ukW+W/0iSFmfe8n9YYmyJ7o8doXaHfdbomo&#13;&#10;7t5N7teS1guO4vx/t2ZDA5LaQOvJtL0YuB4C+xoR7dyRk7DP25KggSUVwXQ5cfe+8I9qhDau0bZB&#13;&#10;d+6Xft3RMAq2xP84dyMwrjkK1dPv9+27JTL9zkYO6+H5gyi38aDM67B2TWBHGAsmrMsSVfPwsior&#13;&#10;cqiKT0XadKcs1w13qFXgGkXz0Nee7+76Y9bzvQIjUm5Rd9fDciutyEk/s9Z5Re+HiuZzRZBcXtbn&#13;&#10;1lWz3qMu77QHx+7ep2U16TPPi7IcrGC+t+93s95/VI27Oj7eeg+v4IRgcRIgARIgAdMJuPmRhel+&#13;&#10;sQESIAESIAESIAESIAESIAESIAESIAESIAESIAESIIEaSoAR11Vp4P0lkjClnjg9b/kiHCyv2x2a&#13;&#10;FCnDWXT6MGyJv9S0CCl+KbWfx/GueRJJvS08BXbLJtHQEL886LEdUk+OJntnR4SUFaKI4l5PrFES&#13;&#10;yTyk15fw5aUFr0EnZd8Kval1PDRUk/5nHL0Au0kv4ZdY++qxngExEpkab5W9v1fNW4rrEvo0gdbO&#13;&#10;Ow09FSQRsr3bRML2C0qEDhoskeAbP5oO+7nJEgE6sJtEjNYNle+PinIkxvlseGuU69nSIbIWuT6Q&#13;&#10;qJqHjl2xhiGncWOJHLOtWwz7s1UyLqlBZ2FnBgvnnq1lZpealX6yN3SDeJm3xVtkPixaKzHXiRa5&#13;&#10;M5xyztuP9ma9PR+6TqaNtsm/GeyXflsXatYiWqueRHYP6iDzbeo/30d76baB0A7RMn/3Lk2HveS0&#13;&#10;+HP7mBaww4zpbJHfXrTq2hD52mzpz/SFQq5vspwvOizzUt8pW4uT0mWm7t4Xtep1Qp23pnwO/cdH&#13;&#10;70A/LLoF2j5SIuQPb5K9+uX3I1opf4z7fXD3L3DdqzOnQqfbfgPtFJsH3fuV9Pfb8wmw7x4oGgTr&#13;&#10;KomqeXiVql3JUsXHlbYqtUxNWTdUQXV3Hvra812RP8b9rvr5rmq43F0PSz2/3HXIqmidVzRepbrh&#13;&#10;7nwuVZF7GT63rpq1HrqH5+Ivs+QFx2f+LvA1Pg5cvX2/G+uhx+8/Jo27Mj5efg93GHaaJEACJEAC&#13;&#10;XiTAiGsvwmfTJEACJEACJEACJEACJEACJEACJEACJEACJEACJEACpQmYFSxYuiXmeE7AX0KtB44d&#13;&#10;hbpyZkjE9YIp68Uu1puwSqRpWGwSMtrVcYjpsRchv8Ame8JuWfhP2IvPyR6wei1aYJREJnYc+giy&#13;&#10;hjaTeo3zPqdWidRtdc8EuDYhdh507rKF0LeXF+ouy7Sv01giP+/pdgPyy4q4tkRKJPf/3f+j1DNH&#13;&#10;uE97Td81OUAi1dsMSsT5HkbEtSbt1L3pUeT/PWwJNH3xd9BZ7yyDGl5ZQ2Jhtxog3G/QI66NrYpx&#13;&#10;0hcSVfOwVF9kfiUPHo4zfY/OhH45fRp0ib/sgdzqd01hdy8r4loLxvlr04ZBexyfDV347ttQzaGe&#13;&#10;Mjnr49o2VSLfv9sqkdxtU8R2uKukbpWpVdrp8tB41FowaxZ0wT/fhC4utEDDGraF3jl+KPS2BMcZ&#13;&#10;o8/Dvg/h/OgzH0FnLpb7/pUFMDXNIvwj6icjo1mZm0BLebfvC6vcL71Gj0FFuR/K+CzSN1n/Wv+F&#13;&#10;R3R94a17p5X6ltWqj8d9wmd06KcoOnveB9DVBcInPKET7GHPpkH7xwsPGFdNVM3Dq1buPFMVH+ct&#13;&#10;VW6JmrJuKKPq5jz0tee7Kn9Mer6rGi6310NVDhjvG56u86rGq1S/3JzPpepxM8PX1lXT1kM3+Zg2&#13;&#10;7m7642t8HLrh9ftd1fuPSeOujI+338Mdxp0mCZAACZCA9wiU+izAe66wZRIgARIgARIgARIgARIg&#13;&#10;ARIgARIgARIgARIgARIgARK4GGP31O3P6GGj3scxctLgcp0YNuL3OP/px++VW44nSYAESIAEqjaB&#13;&#10;/H2foANjJ26HdnvhReiIpv5Vu2OKvCcfRSBZDQmQAAnoBLiuciqQAAmQAAmQAAl4m4DxuaenfvRr&#13;&#10;0MfTKpRev+yrdLfrY8S12+h4IQmQAAmQAAmQAAmQAAmQAAmQAAmQAAmQAAmQAAmQgBkEnG32aUab&#13;&#10;rJMESIAESKCmErBfQM9/WvEt9EBIPLRuhERSF2UdhL1u/lpodnQvaNf6NSTSmnww3kxIgARIQBkB&#13;&#10;rqvKULIiEiABEiABEiABEqhsAoy4rmzibI8ESIAESIAESIAESIAESIAESIAESIAESIAESIAESKBc&#13;&#10;Aoy4LhcPT5IACZAACSglYMtFdYd3SUR1+sZjsHNseit+YTho0KoPdPTw30ATA/Xz1V3Ip7qPMPtH&#13;&#10;AiRQ2QS4rlY2cbZHAiRAAiRAAiRAAsoIMOJaGUpWRAIkQAIkQAIkQAIkQAIkQAIkQAIkQAIkQAIk&#13;&#10;QAIkoIIAI65VUGQdJEACJEACrhHwi0a5Hn/4i6hrV9WcUuRTc8aaPSUBEqgcAlxXK4czWyEBEiAB&#13;&#10;EiABEiABEwgw4toEqKySBEiABEiABEiABEiABEiABEiABEiABEiABEiABEjAfQL84Np9drySBEiA&#13;&#10;BEiABEiABEiABEiABEiABEiABEiABEiABEjABAL84NoEqKySBEiABEiABEiABEiABEiABEiABEiA&#13;&#10;BEiABEiABEjAfQL84Np9drySBEiABEiABEiABEiABEiABEiABEiABEiABEiABEjABAL84NoEqKyS&#13;&#10;BEiABEiABEiABEiABEiABEiABEiABEiABEiABEjAfQK13L+UV1YXArYLx9GVPbtOQcNapEIb1q6c&#13;&#10;7zXsp1ehvWfHzoQeQHopCe7yBIypjyZDgy6duuJIVT2XKrXhMHvTR9BnpvwArTfiT9DxN8dAXb2J&#13;&#10;vM0ZzjJxmQDHy2VULEgCJEACJEACJEACJEACJEACJEACJEACyglUzieTyt1mhSRAAiRAAiRAAiRA&#13;&#10;AiRAAiRAAiRAAiRAAiRAAiRAAtWVgKvBotW1/5XaL3v+MbT37exZ0AXf7oWezBM3LEFROGjSsjt0&#13;&#10;5Kj+0OYh5n6/UPDTYrQz+c3D0NteaQGtrIhrS0RHtDd6UhI0v1Aiv1e89Q7sNUidJ6rqudSSHYcX&#13;&#10;Mo5CM23nofajOaKaRFzDcCHxNmcXXGSRywhwvC6DwUMSIAESIAESIAESIAESIAESIAESIAESqGQC&#13;&#10;5n4iWsmdYXMkQAIkQAIkQAIkQAIkQAIkQAIkQAIkQAIkQAIkQAJVnwAjritlDPPRyr5Zb47BQ+4A&#13;&#10;AEAASURBVEDfXVEbeuPdD0EfbBoGLcqUiOfdP/vDDguoId8r+IWgv3ENRLUiP9h1AiCuJ6rqKWlR&#13;&#10;/Ijr8zhyXk/OggY3iIfKKJUU5gEJkAAJkAAJkAAJkAAJkAAJkAAJkAAJkAAJkIAiAjXkk1FFtFgN&#13;&#10;CZAACZAACZAACZAACZAACZAACZAACZAACZAACZCA6QQYcW064osNFEuk7t49Z9FaYPv7oCP7yV7S&#13;&#10;wSU+yB7PrTqXZFz1oDhjLfKnTJoD3axvkm3TSwfHSb09h4xATlqna6AlEcJ5P8KeNuZ16DrZuhnH&#13;&#10;vybp4x/FcXpJjhzUveMFHLx8e11oyeQpln5tXyxXzPpqM84fzJY9ov2jEmF3HzQMOuzG+tAgC8Tn&#13;&#10;EvvpVfDp2bEzoQccPAzu8gRypj6aDA1yOF9iVnPOttyf0dWl/5I92xdvPAg7q1An4CczOzqlHzLG&#13;&#10;jbsF2kifiLYz62D/dcxH0OxBf4G+fHs9aMn8smXCXvb8BOiMWvdAp/65GzRS//rNU380HxuvwkOf&#13;&#10;o3+vvrEUujNDfrkRGJsCu3OzYuj29fugOXVaQu8Y8wB0YILMzFK3mc5z7bSXUO7dLaHQfn98Cjos&#13;&#10;Wcat1HU4y4QESIAESIAESIAESIAESIAESIAESIAEKocAI64rhzNbIQESIAESIAESIAESIAESIAES&#13;&#10;IAESIAESIAESIAEScJFASVCji+VZzB0CVtnDumEDiYDM37kGtWw6IRHW18dJCKqrEY7WUIlg7jHk&#13;&#10;ftTTNyocGlh0BrpziUQKz5n6AezY18dLuRj9e4rAJrCHTXwBesseidyeOP0Y7N5PSMT1TXGyx7Om&#13;&#10;iWf+4dE4b+Rq9guwd3/yMvSl1eJH3+F/gD0yXiKuj65fDPvj6W9Ci6MnQh9I9c3ITkvkdfDv8Zeb&#13;&#10;Q/OLTkGXvzENKqOHw/KTastZIn/3zZyK/n+ypSH0jt/LXuCtogNgF+Wchh7LioBGlkwcmJq1jkSs&#13;&#10;d20k9keb5ZcAWbfVQ0a0Pl3tFw7D3nJEytUflIiDcP28pqnxR/Ox8SrKOoB+7suMg6b9cQi0zsp3&#13;&#10;oe9vkL3Whz7+GGz7IslPn7Eedtfne0ANjjB+TQoycLh1h/xSwlYoulX/RchdesQ1Hw4lxHhAAiRA&#13;&#10;AiRAAiRAAiRAAiRAAiRAAiTgBQIlH/14oW02SQIkQAIkQAIkQAIkQAIkQAIkQAIkQAIkQAIkQAIk&#13;&#10;QAKlCDCorhQSEzIstVFp63slEvnOdyQS+p0nJRJ6SeeeON+/v2iXpDqw9a2AcXx5YgmSPabbdxa9&#13;&#10;dC4Bh01jJIJy/Za5sLcekYjUvjES4axZJCI2Ik6uD8oQ/2ppen5dya9fr/zpYc/8HvXP/iYX2mH0&#13;&#10;BOiIDhJhbnwrkpIkEaMXdv0Z5xesOCDlUltAda9w7BOJVXhEx4tqRRJxXqesASnL6erK2V6EHp/L&#13;&#10;PC89D2sAbZEqEdTNQoWXpjWVfClVOrVKJHabG+R6bdYGlNl19kbojZFST8GRbbB/KoyC3pAqe7aX&#13;&#10;BHCr8sfHxgudvZjY/eSXDI0TmyGraa5EpFu2yTqR0DwV+fW6SX76vF9gn5Fh0vQAeOQhCZJxuevh&#13;&#10;QTAj98k873xzLOzy7/pL1fCIBEiABEiABEiABEiABEiABEiABEiABMwkYHy2aGYbrJsESIAESIAE&#13;&#10;SIAESIAESIAESIAESIAESIAESIAESIAEXCbA4DqXUXle0BoqEZO3P/USKrv58Hbo6uXLoDNf+AI6&#13;&#10;p+Mw6NMPS+RpfQmERt6vSfGZnThe9Oki6IodEmGZKVtOa7XD5IIcrRjngwtlr2kYCpP8E3tQ2xFb&#13;&#10;HvR/bz4JHeGsjSDZizvfJgWD+fVJucR8jrP+C4JWQ++E3+1eSYe++IhETDfr2g12r96yx3LX5pGw&#13;&#10;A4xAbFi/JhIzHdOxO3KazpR6Vu3Iht29u0QCn9wue1+fqyORxZ3qOyxbyvxBsx4nqsYrsAxPrCX3&#13;&#10;i34DaXJ/W0pOiF32XS/8rmnbDy3c3baMhphNAiRAAiRAAiRAAiRAAiRAAiRAAiRAAl4kUPIRiBd9&#13;&#10;YNMkQAIkQAIkQAIkQAIkQAIkQAIkQAIkQAIkQAIkQAIkUELAIXSxJJ8HphKQ7wtCG7ZBK7fe1xra&#13;&#10;u+fn0L88Nwv6wdqW0Od7yd6+lqLjsJe8PgU6N7s99K5Rd0BbxkqMZuEJiXx9b4pEcuOkCYndLhGf&#13;&#10;dk322u099jG00t/J3tiWACkfXmW/Nik7ltUEzJrvcZbQ6cBGvdHdcW90gO7f9B109Zq10BkvLoHO&#13;&#10;apMGfWZ0L2hDh9Bra1Q75PdNmQN9/2vZ0/p0F9kDfcfmDOSHtrxOvx5yWaLWn8sqdutQ1XjJzvRX&#13;&#10;cUGPrPYribC+ShlmkQAJkAAJkAAJkAAJkAAJkAAJkAAJkEAVJ1BlPzqs4tzpPgmQAAmQAAmQAAmQ&#13;&#10;AAmQAAmQAAmQAAmQAAmQAAmQQBkEGHFdBpjKzZaI0aD6sodviwjZu3rD4bNwo0iTiGv/ghOwtx8W&#13;&#10;7xqkDcLBrR1joLJjsKbZIyQyO1yKOU0t/rIndi2tAGXPlRnqeWVVgXHJyIjXNkP3HJLvQUZ2qAfb&#13;&#10;/8rirlsW6UmA3qGC8+JQheOcVdVjldskSO9Qfo74IzuIV6BbvsbZddfLLWnxlwj6pC79US6pS19o&#13;&#10;2u650Al/nw+dtaMLdHx72bsaxq+JVWZq+4HyC4KgV7/GqVW7i6Bbf5Hy7Yc3hh2MtOzEY3/0qn3u&#13;&#10;vtD9CunwBI4+es9gIL98OGOYTlVmbuY24bx0nxDtdMv1uDIxhN9nOkXIAiRAAiRAAiRAAiRAAiRA&#13;&#10;AiRAAiRAAqYT4CcUpiNmAyRAAiRAAiRAAiRAAiRAAiRAAiRAAiRAAiRAAiRAAhUhwIjritByt2xx&#13;&#10;Jq5c++kX0GN6ZHVKwwjYQfYc6KGNssf1yqwg2G1Sr4yk1vzFTpGAZm3econMXl63O8onRcpwFp2W&#13;&#10;kOxs5GqatKIbV5GAmCTkxltlb+JV85bCTujTBFo77zT0VFAraO82kVC/qOugQ3p9CX1pwWvQSdm3&#13;&#10;Qm9qHQ8N1c5DM45egDbpJf4m1pZIc2RenviFwmoQL3t2F2+R+hetlZjrRIv07Gx4a5Tr2VIifkt9&#13;&#10;C6OqHmsY2mncOARqW7cY+tkq8T81SCLjM4OFT8/WQtyIgEfhi4nPcTYcq6jaZTx3zZuPK7eFp0Bb&#13;&#10;NomGhvjlQY/tkHmYo8k4RoQ4EkGxi4lwDEmRSO2bov+GEwvf/wxaHCbzbHiC3BfGVSWq3B+pudqM&#13;&#10;Vwko/SBvPw5mvS3jt06GU9vk3wz5L/22LpQPB50XhQRIgARIgARIgARIgARIgARIgARIwCsESn3W&#13;&#10;5xUv2CgJkAAJkAAJkAAJkAAJkAAJkAAJkAAJkAAJkAAJkAAJ6AQYVFcZU8FWjFYs/hKZu/U/M2D/&#13;&#10;O1MiU429m4NjJeLx+ntlD9u720nkccm3C/4Saj1w7ChcnzNDIq4XTFkvtjRzcc9giXANi01Cfrs6&#13;&#10;ZUW64rRmiZSI1v+7/0dkvD1H6p32mu5ZgETSthmUiPM9jIhrq0Qgt7pnAvInxM6Dzl22UOpZXgjV&#13;&#10;NJlmdRp3gn1PtxugZUZca7Ln7rVpw1Cux/HZ0IXvvg3V/KOgrX7XFHqDHnEtO3VLEUlV1SM8kwcP&#13;&#10;R7V9j86Efjl9GnSJgz/dy4i49j3OQqnCqV32ni6wZeHSLQv/CV18TvZaNuoLjErAYcehj0CHNhOO&#13;&#10;xvlSGtAQWX0HJUOXvL8XGj2gJ7SsgGvNJH+qzXiB3mWJfj+3TZVfKny3VdaZtilil79aXFYPD0mA&#13;&#10;BEiABEiABEiABEiABEiABEiABEjARAIln4ma2AarJgESIAESIAESIAESIAESIAESIAESIAESIAES&#13;&#10;IAESIAGXCVieuv0ZI+DX5YvMKjhy0uByqx424vc4/+nH75VbjidJgASqLoH8/XPg/Pi/7YP2n/Q0&#13;&#10;9JY4xgJX3VGl5yRAAiRAAiRAAiRAAiRAAiRAAiRAAuURMD73LK+MK+f6NejjSrFKK7Psq3S322LE&#13;&#10;tdvoeCEJkAAJkAAJkAAJkAAJkAAJkAAJkAAJkAAJkAAJkIAZBLjHtRlUWScJkIBTArbzx1Hmp2P5&#13;&#10;UFu27LH+5YyVcm3Px6E9YxlpLUCYkgAJkAAJkAAJkAAJkAAJkAAJkAAJkEDNIcCI65oz1uwpCZAA&#13;&#10;CZAACZAACZAACZAACZAACZAACZAACZAACVQJAoy4rhLDRCdJoPoRyD/wJTr15qTvoGes4dCkXvdA&#13;&#10;JwxtBg22QJiQAAmQAAmQAAmQAAmQAAmQAAmQAAmQAAnUIAKMuK5Bg82ukgAJkAAJkAAJkAAJkAAJ&#13;&#10;kAAJkAAJkAAJkAAJkEBVIMCI66owSvSRBKohgeBr70Wvpn4sCoMJCZAACZAACZAACZAACZAACZAA&#13;&#10;CZAACZAACVwkwIhrTgMSIAESIAESIAESIAESIAESIAESIAESIAESIAESIAGfIsAPrn1qOOgMCZAA&#13;&#10;CZAACZAACZAACZAACZAACZAACZAACZAACZAAP7jmHCABEiABEiABEiABEiABEiABEiABEiABEiAB&#13;&#10;EiABEvApAtzj2qeGg86QAAmQAAmQQDUkYMtFp/YuWwz9r3YD9O5+9aH+SJlUOwIc92o3pOxQ5RGw&#13;&#10;5e5HY8sXfg+13zAI2q8RV8zKGwW25JQA13mniFiABEiABEjAMwKMuPaMH68mARIgARIgARIgARIg&#13;&#10;ARIgARIgARIgARIgARIgARJQTIAR14qBVoXq7KdXwc1nx86EHnBwOrjLE8iZ+mgyNMjhvGGqqseo&#13;&#10;r/qqDV3L3vQR9JkpP0DrjfgTdPzNMdCybkbf5exZv9BpJpVOwHbhONrcs+sUNKxFKrRhbe98j+lr&#13;&#10;/lT6gFSxBt0eL9s59HT3199AV9ZrCR3CiOsqNgMq6K7ycedzp4IjUKWLq3r/UVVPZcO0Ze9Dk8uW&#13;&#10;rIHGtfwttOZFXBei3wfnPA/90+ex0CffGQttVxvCxEMCfL6XD9BtPqWqra7zWfp1cv1n6PH0ud9B&#13;&#10;d504D7XXCoHGJXaCDn8sDdq+jgXKhARIgATKI+CdTyrK84jnSIAESIAESIAESIAESIAESIAESIAE&#13;&#10;SIAESIAESIAEajSBsoI8azSUKtP54pNw9fPnnoPOPOQHbfnoJOgfu4RDHb+dsER0RP7oSUnQ/EKJ&#13;&#10;vFzx1juwJa4Dh+Umquopt5FqcdKOXlzIOArNtOnfPB/NgW3XJOK6rK76LmfP+lVWf5lvLoGCn2SP&#13;&#10;4clvHkZDt73SAuqtiGtf88dc+lW/do5X1R/Dqt0DPneq9vhVzHtV7z+q6qmY9yytjoBEZPrV0v+i&#13;&#10;8ZM9vv0YqKkO8cWa+HwvH6c6PtVzPttOrQXAqdO+hma0/x30sfsToeG2C9DM08XQ+Nq8gQGCCQmQ&#13;&#10;gEsEHD/TdOkiFiIBEiABEiABEiABEiABEiABEiABEiABEiABEiABEiABswgw4tosspVQb+GRdWjl&#13;&#10;m7OtoHf3OwGdv2w7NKvT9dAox68n/PQ9phqIakUSqV0nAMVdT1TV43qLVbSk8I3r8zj8fz05Cxrc&#13;&#10;IB7q9H/D+yxnD/tVRUeTbpMACZAACXiLAJ873iLvlXZVvf+oqscrENiopsl9H1QnGDCsQWHQIMe/&#13;&#10;b4iKBKoEgeo5nwsy9oP+UbvsQX/rnTfD7lyfHzdViWlJJ0nAxwnwke/jA0T3SIAESIAESIAESIAE&#13;&#10;SIAESIAESIAESIAESIAESKCmEeBXYFVyxAvg9YEV/4XmtrgHemOvA9BV36yEfn+6K7RvTM34fqLw&#13;&#10;0Ofo76tvLIXuzMiHBsamQDs3kz21tq/fBzunTkvoHWMegA5MCIIaO24VZ8heXVMmzUH+5pN5UBtS&#13;&#10;TQuOk72Bew4ZgZy0TtdAjQjqqvpf7PXulSmq+2XL/RltLf3XLOjijQehWfLPqS8G2kiETXRKP+SP&#13;&#10;G3cLtJEBGpa6RJk/xWfh1PbF6dBZX22GHsyWPVr9oxJhdx80DDrsxvrQIGMC2uT67z/+B/LnbBIu&#13;&#10;x84Y81Du67CGbXB+wMjh0IEpoVCjGi3vR9jTxrwOXSdbrOP41yR9/KM4Fi9LsrW6d7wA4+Xb60KV&#13;&#10;PSxU+6Pv0b9hvsyf9K93wt/jeRLREpF4Hezbhst/L++TVBu2Wauip+uGpmrc0cuLiad8VI+X7lfB&#13;&#10;VpnXY+7NRU5usYxIqD6fB94j6+qAZPllUKnx8vT+0v2wZ+/B0eK5y6Ebdsl6dCRD/gdBvrHgWyNx&#13;&#10;vvPYP0Mfayd+ldxnyHU/8bXnV0lP7LIQn9wiz9X0/8hzccv+TBSRp+zFZTpUfkHU5d4xyH+ocwTU&#13;&#10;cdzcHXdlzx3V95eieVjC21cOFI27x+uhr/Bw9EPRuNsuHELN33z8KXTB2gPQszb5CWR0wzqw5Xd6&#13;&#10;mhYHy7zEd8dLVtrakfJ+Exgq79sh8ph3CsTT9zpfXZ89fn756vPd0/cWfUZ4Ou7mvT97Np+dTvjK&#13;&#10;KuBk/sx/Wv6+mF/ij7wRtB43GTl/bCt/35WcVjTuHt8XJQ7xgARIwJcIOP5N4Uu+0RcSIAESIAES&#13;&#10;IAESIAESIAESIAESIAESIAESIAESIIEaSEBZEF0NZOe9LucfRturN0nk9bWjmsAOi5PIjC5REnm8&#13;&#10;etsZ5N98s0QmVPdvKYqyDqC/+zIlJiXtj0Ng11n5LvT9DRIRNvTxx2DbF0l++oz1sLs+3wMarYOy&#13;&#10;hkpEbI8h9yO/b1Q4NLBIuO5cMhP2nKkfQGNfHy/l9Ah3S6REej7+cnPk5xedgi5/Yxp0DdKql6jr&#13;&#10;l8Tq7Zs5FRA+2dIQesfvZS/wVtEScVSUcxr5x7Ikgi/SxQibipNV5I/9Apre/cnL0JdWy7zpO/wP&#13;&#10;sEfGS8T10fWLYX88/U1ocfRE6AOpEoFg0f/79i879yL/SGgf6MP3XwsNKzgJ3bQwHTpbAqq1+MkP&#13;&#10;wu4Qpk/kwCawh02UCOpb9sgvCCZOP4b83k9IRMRNcQZYiQTxD4/GeSMXhopElT82iYjd+uEr8Oqt&#13;&#10;tbWhN979EHRkrD4OS+fC/tdfT0CLJo2DDoj3h6pOPF03NFXjroqPqvFyBB3bETlpaa2hMZZM6JZ/&#13;&#10;6/N58kzYjSaPgrYJkXmpqbq/UKumFZ3ejqOvVu6EhveR58YDreSXBhH6TyDyc+SnCkEJ+v2pX69K&#13;&#10;fO35pWnF6FrGanlO/mn6Dti128o6lPZQEuy6YbJC5GXJc9HSJAT5+uqD4ysSN8dd2XNH1f2leB5e&#13;&#10;wcirhtpx93g99CqLqzSuatz1yP/178qD+8NtMWis9zB5fnWIkvXmwIavkD//8FV8MSHL18crsElP&#13;&#10;9PrOgfJ+Eu30r1g173W+tz7L4Hv8/PK157uq9xZNzbhrZvHR792Kz2f9Ql8RN/kEXxN4ZQ+UjbtU&#13;&#10;6/F9caV3tEiABHyEQJl/W/iIf3SDBEiABEiABEiABEiABEiABEiABEiABEiABEiABEighhFw+l11&#13;&#10;DeNRJbqbf+i/8HNzXiL0/kTZm1mrJREb7dqFIX/hGokgy+x9I2wjkhhGNU7sfhLh2jixGXrZNLce&#13;&#10;1LJNItITmqfCrtdN8tPn/QL7TBFE0wN9NUuQRNy17ywqZ39NE3DYNEb2IF6/RSI6tx6Rb/j7xkhE&#13;&#10;nmaVCNDoeFGtSCIG65gT6HnJPbOPVPXLLsDPZUpkkRbWAJ63SE2GNgvVIyy1ppJvdr8U+WPP/B6e&#13;&#10;zv4mF9ph9AToiA5yXxrfFqYkyS8DLuySPXMXrDgg5VJbQPVZhONfk4AYye/Q9lr9vOi1MSdgb35u&#13;&#10;HfS7Q7InbYdUPaLBEoD8iDiZx0EZMh9raXp+XcmvX6+SHgeK/LHpnOetyUb/mgwfDx3VT9ZBI1K8&#13;&#10;dbLsTXxmnES2L1p8AOVuelDWB331RJ6KxON1w8EJd8ddGR9F4+XQLS0gvg2yunWU9diY7y0ijyJ/&#13;&#10;4/ProesOyy+L2qTIfDbr/tI0iRRu2u16tNs1Se4PGJWY+MzzK28/ej1vlkRaF7e+D/YLj3eBRhoL&#13;&#10;WQXZuDvuZj1P3b2/zJuHFQSqurjicVe9HqrubkXrUzXuAac2oun/bJb3xqT7HoF9f+8oqPH207L+&#13;&#10;Odhrv1sMNTvx9fHyi5LnRj/5s8Y5DkXvdUZDPrM+Gw6VqJvPLx97vit7b1E17ibxMYatwvPZuNBX&#13;&#10;VBEfZeNeioub90WpephBAiTgCwTc/NPDF1ynDyRAAiRAAiRAAiRAAiRAAiRAAiRAAiRAAiRAAiRA&#13;&#10;AtWRQCWF2FVHdN7ok0RSHl63DY1fSLgT2izYiM2QUN74jhKZGbzsO5zfebY7tEekUQ5mjUmsJV/P&#13;&#10;2PQ+yx7DlpITYkt6CUvxGYlYX/TpImSu2CGR2Zmyda5WO0wi8nL0vUCDCx1ruFQXj65CwCKRv62G&#13;&#10;yjxu90o6Cr34yAZos67doL1694B2bS6RswFmTWNF/uSf2AN/j9jyoP9780noCKTlJEGyR2y+Pk2N&#13;&#10;CNRyrsApvwiJVI/UpL2svGJnl1SL8/kn9qIfxzTZ67JvC9kD3Yi0Njppqd0Yh9c1loXg258PwM4q&#13;&#10;lojruo4XGBe6qZW1bjgbd1/l4wxrrUhjPq9E0dO5V85nZfdXyXPBmUfePV/ymNIq9/lVlLkPHd+X&#13;&#10;K6Ca9WwF291Ia2cUnY27s+tVn3d+fyla531sHqoe98paD1WPf1n1qVp/tFP/QxMntGug/ZPkF1lm&#13;&#10;vd6U1R/H/Oo2Xpqi9zpHTobtrfXZaL+qqbN1Xt17i4/9fVHVBqqS/VU37pXsOJsjARKoVAI+9spc&#13;&#10;qX1nYyRAAiRAAiRAAiRAAiRAAiRAAiRAAiRAAiRAAiRAAj5IgBHXPjgoZbpUeAynNm6VvZXzM6bD&#13;&#10;fvge0dLXyfcSa/fm4FT3LlfusVu6fDXN0UMi/C6FRpTf0aLjOL/k9SnQudntoXeNugPaMlb2Wi08&#13;&#10;IZHB701ZhvyKJ9U1QtvVfklsUWCj3kA37o0O0P2b5JcCq9eshT3jxSXQWW3SoM+M7gVtqDz0Wo0/&#13;&#10;drtERto12VO999jH4G9/J3tIWwKkfLjxdaIRYImry0n0eW1cpjdfzgXV7ZTMN1dnnWm9r7R1Q++B&#13;&#10;y+PuI3xcBG+3Sgi8VdP9drgPlN1fLvrj9WJee37JemjRx0Gzim0WD2fj7rxdxSuAk/ur+s5DReNe&#13;&#10;2euh8wmipISqcc+3XMnZppl7fzntfDUdL03natp7ptfWZ6cj6pMFXF/nPX1vkfvJtHH3SbrVwSlP&#13;&#10;x706MGAfSIAEyiJgfNZR1nnmkwAJkAAJkAAJkAAJkAAJkAAJkAAJkAAJkAAJkAAJkEClEmDEdaXi&#13;&#10;9qyxolPbUcH3mTHQ3zz1MLR7tMP3D/Zc5G97/zXo3HU/Q893bg0NdQzssEiEW4C+12vBefkv5xWO&#13;&#10;X1JVD7xUl4R0eAKVffSeUaeE8MmOwkbeZVpwAsb2w5LXIG0QDm7tKNx1TJo9QiKzwy+7tNxDq9xu&#13;&#10;QbIVuZafI5yv3MG13BrkpK9xVtQvi79EHCd16Y9+JnXpC03bPRc64e/zobN2dIGOby972MEwIXHX&#13;&#10;n8C4ZHgTr22G7jkk9+fIDvVg68NvgseuVWnxl73Za2kFuOCcTEPXLjahlLv+BMY1hzf1dM7bd2fB&#13;&#10;vrORw316/iDyNx6U+z6sXRPYEcaNDEtBYta64aZrZvFxd7zc7Eapy3z9/irlsIcZ3np+1YpKhOdN&#13;&#10;Q+RN4PuVO2GfaXcd1Ky9rl3Gpei543J7DgWr6zxUNu5mrYeq3n/crEfVuDvWs+WHDMywwY3qQiv9&#13;&#10;jzOzxsvhvvG26e57XVl+e2t9LssfT/O9/3w3571O1bh7m4+n4+ur15v1vuqr/aVfJEAC7hFw+MTT&#13;&#10;vUp4FQmQAAmQAAmQAAmQAAmQAAmQAAmQAAmQAAmQAAmQAAmoIlDpX+qrcrxm1SORgpnbJYLzRIh8&#13;&#10;I90uuT4w1Jctly9DUoRjS/s46KdffA89mC8R16lBlxX99dAvFBkN4qWi4i1fwl60ViKtEi3ZsM+G&#13;&#10;y/U9W0pkbKlvPVTVg9a8mPhLxGaKBMhq85YvgjPL63aHJkXKbVN0WkKyhY6mRThz2Sp7jDduHIKS&#13;&#10;tnWLoZ+tkhD41CDZuzwzuBXye7aWGksFhvoaZ3f7ZT+Pfu6aJ5HU28JTYLdsEg0N8cuDHtshnHM0&#13;&#10;mZ8RIaWIoJzHiSJ/rFESkTikl9xHLy2QXz5Myr4VLt7UOh4aqkn/M45egN2kl8yvxNqOP4nwuGdX&#13;&#10;VBAQkwQ73ip7iK+atxR2Qp8m0Np5p6GngmQe9m4TCdsk6prb/uicB3f/Av69OnMqdLrtN9BOsTJ/&#13;&#10;9n4l8+vb8wnIv3ugqOMyiJOeJGatG276ZMxD1XzcHi83++F4mdEvX72/HP2tdFvVPAxKhOuDBssv&#13;&#10;SDZ+JP9L47nJB5E/sJu8h9QNlTeBohz5DZPT9wRVQNx97ihq37x5KO9757bNhKd/eeNbaFE3+YXd&#13;&#10;X0e1gV3yvxAU9aekGlXjrmoeljimH6h6/3G3HkXPd2P+DO7+OTr2Svob0Cn5v4X2aKa/UR4/BPsc&#13;&#10;Uk2Tt3rdUClmjZdKH92pS9F7nTtNX/UaH+fsK893j99bTBp3b/MpPae8/Lwo7ZBbOZfWQx95n3er&#13;&#10;F7yIBEjAbAKlPns0u0HWTwIkQAIkQAIkQAIkQAIkQAIkQAIkQAIkQAIkQAIkQALlEZDQ0fJK8Jz3&#13;&#10;Cdgk1mLPxqPiS/1boPUCynJNhvWalKYoEDZvJ/T7I4XQ1ETHXXaDkX9t2jBoj+OzoQvffRuq+UdB&#13;&#10;W/1O6rtBj7gu3byqeqRZr6X+Emo9cOwouJAzQyKuF0xZL7axKbVVIoDDYpOQ366Os5hUKZ88eDjK&#13;&#10;9z0qEVVfTp8Ge4kD5+5lRVxrvsbZzX7Z5ZcBBbYs9H/Lwn9CF5+TCAIYF5PAKImQ7Tj0EWQNbSbt&#13;&#10;GeeVqSp/rBJR3+qeCXBtQuw86NxlC6FvL5f7UNPkPq3TuBPy7+l2A9TsiGtLpESE/9/9P4o/c2R+&#13;&#10;T3tN39U+QCLe2wySiMseJkdcu+2PVX4p0va+8ejH6NBPobPnfQBdXWCBhicI32HPpsHuHy/c/397&#13;&#10;dwKnV1UeDPx9Z5KQEBJCDCSEIAaCIPuigMoSZVURMfKJGsLSarW1WtEPCi4tojSKxSriAsVPaAoY&#13;&#10;RFuEFgQUkAKKyL4oFI0KyL5EloRkZj58znvfJO/knfWdmXvn/tvf7z733HPuuef8z3UyPfN4G4VW&#13;&#10;Hobs58YABzlEPgNerwFOo9ttOf/PV7fxDveFlr2H6T8nM/b9cMzgnyZdFnHxpTdGvOCbV0bMfpq1&#13;&#10;Tdwoytu/Lf28bv57QjRrwWGA/+604MnRxZC9h+nfvyfvSb+3PdJR+7n8i/T7xx+OTBnX3f6bc62a&#13;&#10;V+3fpUGve8vew8aJter3nwH206p1r/Wz4zEnxASPnZp+7/7elYui/OX/zH4PSr+vT5mZ/htpr275&#13;&#10;/3OGmu+QrVfj+g1zuVW/17Vq2Dl3Hvl/31v0e90QrfuI+3R7D0f634tuAxrYhSH6fXVgg3EXAQJ5&#13;&#10;FZBxndeVMS4CBAgQIECAAAECBAgQIECAAAECBAiUVKB63KGfqqVzjLzAkQsP63EQ8xd8MOrPW3Rm&#13;&#10;j+1UEiBAgAABAgQIECiiQNfSe2PY53/+KxH/e2z6/fi0k/eP8oze/gteRZy0MRMgQIBAvwX8e9Fv&#13;&#10;MjcQyL1Atu852IEeOCv93jjYflp1/5VXLB5wVzKuB0znRgIECBAgQIAAAQIECBAgQIAAAQIECBAY&#13;&#10;CoEh+tjnUAxVnwQIECBAgAABAgRGm0D6Lz8ue+iXMbH/+uGPIv7ksRkR33riGyNOl2kdDg4ECBAo&#13;&#10;r4B/L8q79mZOoLwCMq7Lu/ZmToAAAQIECBAgQIAAAQIECBAgQIAAgVwKyLjO5bIYFAECBAgQIECA&#13;&#10;QDkEqmmaLz4c8eH27SO+/3MHRNx90/ERa63i3IEAAQIEyijg34syrro5Eyi7gIzrsr8B5k+AAAEC&#13;&#10;BAgQIECAAAECBAgQIECAAIGcCci4ztmCGA4BAgQIECBAgED5BMbPOSQm/ZE55Zu7GRMgQIBA3wX8&#13;&#10;e9F3Ky0JECi+gIzr4q+hGRAgQIAAAQIECBAgQIAAAQIECBAgQGBUCdi4HlXLaTIECBAgQIAAAQIE&#13;&#10;CBAgQIAAAQIECBAovoCN6+KvoRkQIECAAAECBAgQIECAAAECBAgQIEBgVAn4xnULlrPz+Qeil6su&#13;&#10;vjli157zIh74yrEt6F0XBAgQIECAAAECBAgQIECAAAECBAgQKJeAjOtyrbfZEiBAgAABAgQIECBA&#13;&#10;gAABAgQIECBAIPcCMq5bsESdS++PXq687LqI07d7R8RWZ1x3PXlt9Pvpj50fcUkcVx0m7PHxKJzx&#13;&#10;4a0ijl9V1eSsM64v/eW5ET91+h0RN17wyYjH77dhRC9JMDgQIECAAAECBAgQIECAAAECBAgQIDBM&#13;&#10;AjKuhwnaYwgQIECAAAECBAgQIECAAAECBAgQIECgbwKSafvmlItW1SmvjXF8dOGciMtXPB7x6q9+&#13;&#10;M2LK947TPh66ot2LTzwc8anOFyJ2PfxcipWUcR0FBwIECBAgQIAAAQIECBAgQIAAAQIECAyTgIzr&#13;&#10;YYL2GAIECBAgQIAAAQIECBAgQIAAAQIECBDom4CM67455aNV+8QYx/RZKVZWtkd5/XEDHV66f/r+&#13;&#10;x0YHp231TMQJs2ZGHDvQbt1HgAABAgQIECBAgAABAgQIECBAgACBQQjIuB4EnlsJECBAgAABAgQI&#13;&#10;ECBAgAABAgQIECBAoPUCMq77YNr54u+j1U8WnRfxB9cvifhsZ0p1nrbp+lFO+cqVyvQoreXQ8Wxc&#13;&#10;vPPSxREvuOKWiL9bmr41PXbqFlHea978iPP33iTi+GqElh26nrw2+vr0x86PuKSh5wl7fDyunPHh&#13;&#10;rSKOb6ivVNJ4/3TT6VHzt1/7Y8T9T/5cxCNmN+Zqp29n3/7VE6L+1CVzI55y6ryIr8qat8ina+mv&#13;&#10;ot9Lv3dVxJvu+W3Eh55I3+5e3hnFSqVtgzjZ/WOfifiRnVMme9fTN0T5c393bsSl806K+MVDN45Y&#13;&#10;/w9N51NRvvIfT4x4zpijIp7xmTdE3MCfhcLBgQABAgQIECBAgAABAgQIECBAgEB/BWyt9VdMewIE&#13;&#10;CBAgQIAAAQIECBAgQIAAAQIECBAYUoF68uiQPqWonXemDOmff+u0mMF3bt8w4pvnfyjirlNTJvGS&#13;&#10;m66I8vf/EKH7oevFuHbvv38x4hd+OjniAUf8bcQjZ6YM5od/fmmUF539lYgd006O+IFtJ0RsVeJ1&#13;&#10;dYPXRX/HfvHVEZevfDziVf/y9YjXxbGnQxrJxK12j0Zbtn0n4q23pX7eMzt9I7v+ci37fdRff+/y&#13;&#10;iBu8ceeIm2SZ1i32WfnkndH/FdfcHXHy/u+O+IHtZ0ScUkthX/5cWr/xs9f0ra6fMs1f/8poXjn3&#13;&#10;lvvi5JlDUsb1tNqfe7peTAt+60Op3SbztoiTyf4clEAcCRAgQIAAAQIECBAgQIAAAQIECAxQwBbb&#13;&#10;AOHcRoAAAQIECBAgQIAAAQIECBAgQIAAAQJDI1BPih2a7ovda8fjv4gJ/PCWlCk855i/ifJfvHlq&#13;&#10;xCwDertN/hTl629MGdNRWO3Q9dTNUfruT56PuOtH0zeRF+w6KcrZXw+2npO+jv3iPembyz+4eknU&#13;&#10;L9j2NRFTXnCcDu7Qtm7cP21mipWVaSbrZxnQfey9bVIa195bpvvP/Pkdcefjb08Z1xvX3q4XH7g+&#13;&#10;rt/6fHKbu+emUc4eN3Q+6ZvVm7/hjfG8189J3ySPQk+HtilRu+Oes1KrC26KeM+ze0fce4M035ce&#13;&#10;uj3Kv1mR5rXntq+IcnscHQgQIECAAAECBAgQIECAAAECBAgQGKhAtmc60PvdR4AAAQIECBAgQIAA&#13;&#10;AQIECBAgQIAAAQIEWiog47oHzpce/9+ofbSSMmkPmpMypLNM6x5uXaNq+aO/ivJDncsi/u9X/m/E&#13;&#10;BWu0Wkth/NNxcXlnqpuQtz8ztCWPHffbOgY45us3RvzF4/tFPGTGSxHvuzplYr8w44Ao77Ppmq9d&#13;&#10;/nxSzvSGr90rxrv5+YsjXnvX0oh77ZUy1R+7M337+k/rbxvXd9tkzXnFRQcCBAgQIECAAAECBAgQ&#13;&#10;IECAAAECBPotkLet0H5PwA0ECBAgQIAAAQIECBAgQIAAAQIECBAgMLoEpIj2tJ7VlFtdrXRFq85K&#13;&#10;f3OtU+ddXSlluquyflx488c+EvGg7CPQqVm3Y3Vcaj952P+8kObbbUDdLqSBTd7uzVGz0/ivR7z2&#13;&#10;hkcjvmW/P0a8vPaN8NmH7xblmQ1vXV592qbuHOM9YOsLI5714/RN6yf3SN/2vuuWJ+L6etu9LuKm&#13;&#10;ffyEdjR2IECAAAECBAgQIECAAAECBAgQIECgqcCwb4k2HYkKAgQIECBAgAABAgQIECBAgAABAgQI&#13;&#10;ECDwskBD7iuT1QXWmb5VFGdWbol46x0pw/awV86Icl/xGvv51e/T3wuO3HXj6GdsHAdwqKZvMY9L&#13;&#10;ofLSC8ujk77mS9ef2JZmMr42kOXPpX466g16Pqmul5ze+vrJ0fDka66OeNM6v494Z3W7iB/ZI30r&#13;&#10;vPGvJUPmE08dxKEtzWeXg3eJTsZ/6ccRr713ZcTbHkzfut7liM2iPCGOPR2S6FO3p35+dH+6Y7e3&#13;&#10;vDFu2mJio0xPfakjQIAAAQIECBAgQIAAAQIECBAgMHoF7JSN3rU1MwIECBAgQIAAAQIECBAgQIAA&#13;&#10;AQIECBRSoK9Jw4Wc3GAH3TY1fbv4sL3+K7o6dfG/RDx9+Tsi7rPllPSIR1Jm8Z9SqTK9FrOQ9fPu&#13;&#10;N10el77wg3+OuHDpWyPuu8PMiOtVXoj4xMMvRnzVm/aKuMW6Tb6t3b5e1M+auU7EjltT/5dcn3Ku&#13;&#10;t6gujevPTt4h4tzt0jezu/21om1S1G+22cSInTdcGvE/rk3P3Xb8s1F+asL2EefukOZdS/R++Vp6&#13;&#10;/hYHzY36mVf/MOI3FkeoTNnvuDjZcf1uT47rQ+aTHj+IY5r/xK0PiD72nXZKxIvP+o+IHZPS+3HE&#13;&#10;7PF9e8ayB6LdBd/4fsQb0nJXfjl2yyh/4R39y+Tv20O1IkCAAAECBAgQIECAAAECBAgQIFA8gbXv&#13;&#10;JBZvHkZMgAABAgQIECBAgAABAgQIECBAgAABAqNEQMZ1TwvZljKQdzzmhGh17NTvRvzelYsifvk/&#13;&#10;O2t3p49DT5m5dZRfPWVVLnJcqPWz/VEnRvHEjS6K+L0rL474jatWRMw+Ob7+ZrtF+ag37BmxacZ1&#13;&#10;JX0jeZvD50e7fR5J47v4W99I/Y2dGnH7d24ecc9axvW4VLvaMWVMb3XYEXHtgIfPj3j52V+PeFlD&#13;&#10;P3t1y7hOXY2ZkTLE5+3w33HhjDs2iXjIQbMjNs1LHjKfNK5BH8dtGl0cMC99y/uys34d5Wlvmxux&#13;&#10;rwnXlXHTov1O26bM9xtvSxnzO22dyg1vTbR1IECAAAECBAgQIECAAAECBAgQIFBGARnXZVx1cyZA&#13;&#10;gAABAgQIECBAgAABAgQIECBAgECOBarHHfqp9EHkHAzyyIWH9TiK+Qs+GPXnLTqzx3YqCQyFwPIH&#13;&#10;Loxujz/l/ogHLUyZ+G+ZLld6KLz1SYAAAQIECBAgQIAAAQIECBAoi0C27znY+R44a//BdtHS+6+8&#13;&#10;ovb/BG8Avcq4HgCaWwgQIECAAAECBAgQIECAAAECBAgQIEBg6AR843robPVcUIHOFx6Jkf/mj8sj&#13;&#10;di69L+Ll51wTsTL32IhzN5JpnUAcCRAgQIAAAQIECBAgQIAAAQIECLRWQMZ1az31RoAAAQIECBAg&#13;&#10;QIAAAQIECBAgQIAAAQKDFJBxPUhAt48+geVLLo9JfWXhjRGfbpsccc6bjop44nu3jDihGsGBAAEC&#13;&#10;BAgQIECAAAECBAgQIECAAIEWC8i4bjGo7ggQIECAAAECBAgQIECAAAECBAgQIEBgcAIyrgfn5+5R&#13;&#10;KDBhm6NjVmcsSjEKDgQIECBAgAABAgQIECBAgAABAgQIDJuAjOtho/YgAgQIECBAgAABAgQIECBA&#13;&#10;gAABAgQIEOiLgI3rvihpQ4AAAQIECBAgQIAAAQIECBAgQIAAAQLDJmDjetioPYgAAQIECBAgQIAA&#13;&#10;AQIECBAgQIAAAQIE+iJg47ovStoQIECAAAECBAgQIECAAAECBAgQIECAwLAJ2LgeNmoPIkCAAAEC&#13;&#10;BAgQIECAAAECBAgQIECAAIG+CIzpSyNtCAylQNeT10b3n/7Y+RGXNDxswh4fjytnfHiriOMb6kd7&#13;&#10;kc9oX2HzI0CAAAECBAgQIECAAAECBAgQaBSQcd0ookyAAAECBAgQIECAAAECBAgQIECAAAECIyog&#13;&#10;43pY+DviKY9cenLET1y8ScRPfu2vIm5bthTimPWqQ3XKa6Pw0YVzIi5f8XjEq7/6zYjXxbG8Bz7l&#13;&#10;XXszJ0CAAAECBAgQIECAAAECBAiUVUDGdVlX3rwJECBAgAABAgQIECBAgAABAgQIECCQUwEZ1zld&#13;&#10;mFINq31iTHf6rBQrK9ujvP64Uik0nyyf5jZqCBAgQIAAAQIECBAgQIAAAQIERqWAjOtRuawmRYAA&#13;&#10;AQIECBAgQIAAAQIECBAgQIAAgeIKyLgu4trVvgF90/cviNEv/vHdER9ZljKVp2zxuigfcsThEfef&#13;&#10;s27Ebn+l6FoR1x+79UcRF//w+oi3PvBUxOVxrFTa15sZZ3sc/XcRP7T7lIhZfx1PpPtOX3hhXL/l&#13;&#10;sWURO+NYqUyY/po4m/vuBREP3+0VEcfW6nMbBuvc+WxM7eZF34544S9/F/GPT2c+SXDSpjvG9bcd&#13;&#10;eUTEg7deL2I1jq07dD59Q3T2ub87N+LSeSdF/OKhG0es/zDoTOt/5T+eGNfPGXNUxDM+84aIG2QL&#13;&#10;H6WXD7X213/9C3HlW7em8R/498dFef5WEyK2ej7RqQMBAgQIECBAgAABAgQIECBAgMCoFGjcghqV&#13;&#10;kzQpAgQIECBAgAABAgQIECBAgAABAgQIECiOQD3JsjhDLvFIO5+Lyd/2nVMjfvX6lEm99/s+FOUj&#13;&#10;N3ox4r0/+l7Ef/vcoxFXLvxExLfNzHKcO6L8xE+/FfGTZ98Vcd2d9o94+IfmRJwxKWVwL3vm6ShX&#13;&#10;X5W+Qd3414629baI+n3e/RcRD5g6OeI6K9N9d192fpQvPONfI2502vGp3YaNPcXlkT+0yrkzrceD&#13;&#10;d/865vTQesn3r/9imyhPeumxiL+8eHHE754WoTLzy38VJ7tOaq1P2/pbRb+vf2V6zrm33BcnzxyS&#13;&#10;Mq6n1R7X9eIf4vqtD6V2m8xL6zu52XBeeiIa3nZXyjDvXJHibb9K8T21jGs/bJKnIwECBAgQIECA&#13;&#10;AAECBAgQIECAQO8Czbaier9TCwIECBAgQIAAAQIECBAgQIAAAQIECBAgMAQCkiCHAHWouux86ubo&#13;&#10;+qLrlkZ81REpc/n9B24Y5ZQfXanssNUGUX76E1+JeMmlSyLu+1dbRhy/7IGIF12QMq07djgmyp89&#13;&#10;do+I3b5hHFebH6rjZ0TlLrunuKrl7DjdfMOUefvzW1Mm+G0PLY/rB2yYvn28qn0+zlrm3DCdcRu+&#13;&#10;Jq7sulPKuJ5QSXGbDVNm/C3/kL5BfePv07fHd912nYYeBllsS98m33HPWamjC26KeM+ze0fce4P0&#13;&#10;FeqXHro9yr9ZMTXintumb5Jn71dcXP0wfvMoveev50Xc4P51I+6+30YR/ZAJBgcCBAgQIECAAAEC&#13;&#10;BAgQIECAAIF+CMi47geWpgQIECBAgAABAgQIECBAgAABAgQIECAw9AKSIYfeuGVPWP5o+lbyHyvT&#13;&#10;os8DXpMyaBszYavrbhb1r9ss/V3if367JMrPdKSM62lP3R/l+59P9VvO3T7K/c20jptePnQ8fXec&#13;&#10;XnLeJRGvvuvBiE+lTzxX1p00LsrPVdK3tSes6IpyXg+tcm7MP2823/YpKQN6g8qyaPLMsuTUrP3A&#13;&#10;r6c3ZcPX7hVdbH5++rb2tXelDP699kqZ0o/dmb59/af1t412u23S24+JVP+KnQ6M9u/baeAjdCcB&#13;&#10;AgQIECBAgAABAgQIECBAgACBPwvIuPYeECBAgAABAgQIECBAgAABAgQIECBAgECuBHpLpczVYA0m&#13;&#10;E0gZywPPW07fMq5Waj20pXLWe5/jykei6WWnnR7xe0t3ifie978r4nYbpW80r3g0fUv5zNOvjOvF&#13;&#10;OQzWuY8zbUt/P8r+itTV2cf7BtisberOcecBW18Y8awfp29aP7lH+gb3Xbc8EdfX2+51ETdNCfNx&#13;&#10;7kCAAAECBAgQIECAAAECBAgQIEBgOASyvbLheJZnECBAgAABAgQIECBAgAABAgQIECBAgACBXgVk&#13;&#10;XPdKlJ8G60x/dQxm48otEe+895mI/+eVG0bMvnXd9cLvovyL36XU3Uk7vyrKU2oNxkzdIsqbT0wZ&#13;&#10;xTdfk75R/fTOKcO2z9+6funR6OfOP0SozDp8Xpy89bUN45mSMrMnp2a9H6tpoONq433pheVxz8Az&#13;&#10;zHt/5OotWuVcWbl6ry08H6xPW1qJXQ5OGfLjv/TjGNy196YB3/Zg+tb1LkdsFtcn9Dr09E3up25P&#13;&#10;/fzo/nTHbm95Y9y5xUR/H+uVUAMCBAgQIECAAAECBAgQIECAAIE1BOworcGhQIAAAQIECBAgQIAA&#13;&#10;AQIECBAgQIAAAQIjLSDjeiRWoOOFeOqjDz4UcVKTbwhX10mZsTM2mhTtxk5NGdGH7fXfUf7S+WdE&#13;&#10;PLvz7RF322hZxF9f8f2I//PC7IjvOzjF8VF6+TA+ZVzPO2yruPKLc8+O+A9fTpnaB78hZXbPWC/9&#13;&#10;XWPlc09H/bOTd4g4d7v1I7aNTZnVW28cxcpFV10SJ1fN2CvinA3S67XyyZSSvTQ1q0ypxaahfb2o&#13;&#10;mjUzfSO749bLo3zJ9Snneotq6qnbeJp22L+KtlY59++xfW89aJ9qPGvi1gdE3HfaKREvPus/InZM&#13;&#10;Su/ZEbPrb0xcb3pY9kBUXfCN9N7dkF7vyi/HbhnXv/COGRH9sGkqqIIAAQIECBAgQIAAAQIECBAg&#13;&#10;QKBBQMZ1A4giAQIECBAgQIAAAQIECBAgQIAAAQIECIysgCTIkfBfcW889dufPbnnp08/OOq/uDBl&#13;&#10;VM8amzKRdzrm+Lj+0fXOi/jdi/414k9fSpm0k2fvFuX5nz484kEzG5c5lWfs++Go/6dJl0VcfOmN&#13;&#10;ES/45pURV8SxUmmbuFGcbf+2lLm9Zy3jetzYlGp98MfeH/XPnZMyrn9w+s9TOX36+OUOUub0pI3m&#13;&#10;xPWd1699vDpKazukbyRvc/j8qNznke9GvPhb30iNx06NuP07N49YH0+qHfyxrVXOgx/K2ntokc+4&#13;&#10;TaP7A+alzPvLzvp1lKe9bW7EviZcV8ZNi/Y7bZsy8W+8rea3dSr3ttpxswMBAgQIECBAgAABAgQI&#13;&#10;ECBAgACB1QRkXK+G4ZQAAQIECBAgQIAAAQIECBAgQIAAAQIERl6getyhn0ofDh75sVSOXHhYj6OY&#13;&#10;v+CDUX/eojN7bKeSAIG+Cyx/4MJofPwp90c8aOEJEd8yXa503xW1JECAAAECBAgQIECAAAECBAgM&#13;&#10;XCDb9xx4D+nOA2ftP9guWnr/lVcsHnB/Mq4HTOdGAgQIECBAgAABAgQIECBAgAABAgQIEBgKgcaP&#13;&#10;Hw/FM/RJgEAOBDpfeCRG8Zs/Lo/YufS+iJefc03EytxjI87dSKZ1AnEkQIAAAQIECBAgQIAAAQIE&#13;&#10;CBAYKQEZ1yMl77kECBAgQIAAAQIECBAgQIAAAQIECBAgsFYBGddrZXGRwOgTWL7k8pjUVxbeGPHp&#13;&#10;tskR57zpqIgnvnfLiBOqERwIECBAgAABAgQIECBAgAABAgQIjJiAjOsRo/dgAgQIECBAgAABAgQI&#13;&#10;ECBAgAABAgQIEFibgIzrtam4RmAUCkzY5uiY1RmLUoyCAwECBAgQIECAAAECBAgQIECAAIEcCsi4&#13;&#10;zuGiGBIBAgQIECBAgAABAgQIECBAgAABAgTKLGDjusyrb+4ECBAgQIAAAQIECBAgQIAAAQIECBDI&#13;&#10;oYCN6xwuiiERIECAAAECBAgQIECAAAECBAgQIECgzAI2rsu8+uZOgAABAgQIECBAgAABAgQIECBA&#13;&#10;gACBHArYuM7hohgSAQIECBAgQIAAAQIECBAgQIAAAQIEyixg47rMq2/uBAgQIECAAAECBAgQIECA&#13;&#10;AAECBAgQyKGAjescLoohESBAgAABAgQIECBAgAABAgQIECBAoMwCNq7LvPrmToAAAQIECBAgQIAA&#13;&#10;AQIECBAgQIAAgRwK2LjO4aIYEgECBAgQIECAAAECBAgQIECAAAECBMosYOO6zKtv7gQIECBAgAAB&#13;&#10;AgQIECBAgAABAgQIEMihgI3rHC6KIREgQIAAAQIECBAgQIAAAQIECBAgQKDMAjauy7z65k6AAAEC&#13;&#10;BAgQIECAAAECBAgQIECAAIEcCti4zuGiGBIBAgQIECBAgAABAgQIECBAgAABAgTKLGDjusyrb+4E&#13;&#10;CBAgQIAAAQIECBAgQIAAAQIECBDIoYCN6xwuiiERIECAAAECBAgQIECAAAECBAgQIECgzAI2rsu8&#13;&#10;+uZOgAABAgQIECBAgAABAgQIECBAgACBHArYuM7hohgSAQIECBAgQIAAAQIECBAgQIAAAQIEyixg&#13;&#10;47rMq2/uBAgQIECAAAECBAgQIECAAAECBAgQyKGAjescLoohESBAgAABAgQIECBAgAABAgQIECBA&#13;&#10;oMwCNq7LvPrmToAAAQIECBAgQIAAAQIECBAgQIAAgRwK2LjO4aIYEgECBAgQIECAAAECBAgQIECA&#13;&#10;AAECBMosYOO6zKtv7gQIECBAgAABAgQIECBAgAABAgQIEMihgI3rHC6KIREgQIAAAQIECBAgQIAA&#13;&#10;AQIECBAgQKDMAjauy7z65k6AAAECBAgQIECAAAECBAgQIECAAIEcCti4zuGiGBIBAgQIECBAgAAB&#13;&#10;AgQIECBAgAABAgTKLGDjusyrb+4ECBAgQIAAAQIECBAgQIAAAQIECBDIoYCN6xwuiiERIECAAAEC&#13;&#10;BAgQIECAAAECBAgQIECgzAI2rsu8+uZOgAABAgQIECBAgAABAgQIECBAgACBHArYuM7hohgSAQIE&#13;&#10;CBAgQIAAAQIECBAgQIAAAQIEyixg47rMq2/uBAgQIECAAAECBAgQIECAAAECBAgQyKGAjescLooh&#13;&#10;ESBAgAABAgQIECBAgAABAgQIECBAoMwCNq7LvPrmToAAAQIECBAgQIAAAQIECBAgQIAAgRwK2LjO&#13;&#10;4aIYEgECBAgQIECAAAECBAgQIECAAAECBMosMKbMkzd3AgQIECBAgACBNQWWv2bnNS8orSGwzr23&#13;&#10;rlFWIECAAAECBAgQIEBgaARkXA+Nq14JECBAgAABAgQIECBAgAABAgQIECBAYIACNq4HCOc2AgQI&#13;&#10;ECBAgAABAgQIECBAgAABAgQIEBgaARvXQ+OqVwIECBAgQIAAAQIECBAgQIAAAQIECBAYoIBvXA8Q&#13;&#10;zm0ECBAgQIAAAQLDINC+YTyk7VOfj9i+4psRVyy8bRge7hEECBAgQIAAAQIECIyUgIzrkZL3XAIE&#13;&#10;CBAgQIAAAQIECBAgQIAAAQIECBBYq4CM67WyuEiAAAECBAgQIJALgbaJMYy2PXaLWP3tuSnWBtdV&#13;&#10;iwIBAgQIECBAgAABAqNLQMb16FpPsyFAgAABAgQIECBAgAABAgQIECBAgEDhBWRcF34JTYAAAQIE&#13;&#10;CBAgkGOBCVvE4No/8fcpvut1EavjO9Og770q4spTT43Y8bMn03VHAgQIECBAgAABAgRKLSDjutTL&#13;&#10;b/IECBAgQIAAAQIECBAgQIAAAQIECBDIn4CM6/ytiRERIECAAAECBIov0D4t5tB26jkRx+z5vxE7&#13;&#10;PvvXETsfTt+uri44PtV/58yI1XlHRFx577KIDgQIECBAgAABAgQIlFNAxnU5192sCRAgQIAAAQIE&#13;&#10;CBAgQIAAAQIECBAgkFsBGde5XRoDI0CAAAECBAjkWKAzEibMAAAbpUlEQVRt3Rhc9Q1vjdg25rqI&#13;&#10;Hdc8mga92TsijtlvXMTO44+LuPKSJ1J9drzjkTirXvbvEds/vHvEjo9cG7Erjj0d0q+z1bd8NhqN&#13;&#10;/fI+6b6T5kdcsfh36eaxsyK2ve+1qXzV5RE7H5LZnUAcCRAgQIAAAQIECORLQMZ1vtbDaAgQIECA&#13;&#10;AAECBAgQIECAAAECBAgQIFB6ARnXpX8FABAgQIAAAQIE+iAwaXY0antXymRuP+qdqTzj+YhdZ98f&#13;&#10;sfPaxyNWttsrYrVyX8SVP38qXW88LnsgrnRc82TE9gPnRqyuU8u47ojiWg4pk7t6yElRN3bhGyN2&#13;&#10;nXJMxBUX1jKto/TyYeIr46zt0PRN7fYTPhnlrusuithxzvkp/uzBiJXOFBwJECBAgAABAgQIEBgZ&#13;&#10;ARnXI+PuqQQIECBAgAABAgQIECBAgAABAgQIECDQREDGdRMYlwkQIECAAAEC5RRoT9N+9d4R249c&#13;&#10;kOK7do5YfeSWiB3np8zlFRelzOjOp1fG9UplbGo3a4NUfjFlYleeb5bCvCK1+20tI3vKJqmcEqor&#13;&#10;lRdTsX5sm5RO//L0iOOO3TRix9/Pj7jy0lrGdGq16vjMDan+nekb2B077BfltvnvjTjm25ek+PBN&#13;&#10;ETvOXZTiD9J9Xc81G380cyBAgAABAgQIECBAoMUCMq5bDKo7AgQIECBAgAABAgQIECBAgAABAgQI&#13;&#10;EBicgIzrwfm5mwABAgQIECAwugRe/cGYz7iLPxCx+ujVETs+cEjElTf8IeJIfQO6Ovfz8fxxc1OG&#13;&#10;d+cJh6ZxXfpoGlevx5Th3XXHZdGyI4ufnx3l9iOPS/HEr6X4ztMivnTYv0d0IECAAAECBAgQIEBg&#13;&#10;eARkXA+Ps6cQIECAAAECBAgQIECAAAECBAgQIECAQB8FZFz3EUozAgQIECBAgEApBB69PqbZ8Z97&#13;&#10;RBxz6Jsitn+u9m3pReen+u//NGLXsx0RVx1q5YeeSZcmTE9xYi1fotu3rtM3sSuzp6Z2z9ydYu3T&#13;&#10;16mw2vFX6VvUnW0pA7ztMydHZfv9H4/Ycc/zqzXu6bT23G3T/MYc8b5o3HbojhGrj6VveXcuvjl1&#13;&#10;4hPXPWGqI0CAAAECBAgQINByARnXLSfVIQECBAgQIECAAAECBAgQIECAAAECBAgMRkDG9WD03EuA&#13;&#10;AAECBAgQGG0Cz94eM+o48cgUv7BlxLZ3z4/YfvSXI4477tmIXf+1OOLKf0ux846n0vW7rkux8oGI&#13;&#10;7bunjOrOS56Icv0wfotUv88r0qXbro3YtazWouG31a6Hr4qKFcen57X/y1lRHnNe+iZ1Zf7fRrnj&#13;&#10;nhdqHdTCuA3jpO3t743YvuDdqbzVhIhdP/t+xI4PnRSx87olEbtkWoeDAwECBAgQIECAAIHhFpBx&#13;&#10;PdzinkeAAAECBAgQIECAAAECBAgQIECAAAECPQo05LD02FYlAQIECBAgQIBA2QSevT9m3PmvJ6X4&#13;&#10;//45YnXvd0Ycc/ThKR5+c8QVWcb1kouj3PHjo1P9Z7+UYtu3InY+vF7E6oLjI7Zv/NuIKz/ys4hd&#13;&#10;XRGaHqrP/zrqOj56TGrz9UURx3znlFSed1yqf2hlKk/YJmLb3+ybyj85I+KKj/4wYufvGzK0UytH&#13;&#10;AgQIECBAgAABAgRGSEDG9QjBeywBAgQIECBAgAABAgQIECBAgAABAgQIrF1AxvXaXVwlQIAAAQIE&#13;&#10;CBBYm0DHc3G16+qU4byiFivVhsYdj8eFjuNrGdHHnxDl9s+mjOv2dVJKddd9V8f1le9fmNrfnX3c&#13;&#10;Ooq9H5b9Jt137LERqxefGXHM146O2Pm+syN2PfvTiCv3S9/QrvSS0R2NHQgQIECAAAECBAgQGDEB&#13;&#10;GdcjRu/BBAgQIECAAAECBAgQIECAAAECBAgQILA2ARnXa1NxjQABAgQIECBAoH8CzTKYX0jfyO44&#13;&#10;6S+jv46T+tdtZcWSuGHlW3fu+calN6V2b0rtal+2Xu2e2gCbjXO1lk4JECBAgAABAgQIEBh5ARnX&#13;&#10;I78GRkCAAAECBAgQIECAAAECBAgQIECAAAECqwnYuF4NwykBAgQIECBAgAABAgQIECBAgAABAgQI&#13;&#10;jLyAjeuRXwMjIECAAAECBAgQIECAAAECBAgQIECAAIHVBGxcr4bhlAABAgQIECBAgAABAgQIECBA&#13;&#10;gAABAgRGXsDG9civgREQIECAAAECBAgQIECAAAECBAgQIECAwGoCY1Y7d0qAAAECBAgQIFBygXXu&#13;&#10;vbXkAqZPgAABAgQIECBAoHUC8xd8MDo7b9GZreu0JD3JuC7JQpsmAQIECBAgQIAAAQIECBAgQIAA&#13;&#10;AQIEiiJg47ooK2WcBAgQIECAAAECBAgQIECAAAECBAgQKImAjeuSLLRpEiBAgAABAgQIECBAgAAB&#13;&#10;AgQIECBAoCgCNq6LslLGSYAAAQIECBAgQIAAAQIECBAgQIAAgZII2LguyUKbJgECBAgQIECAAAEC&#13;&#10;BAgQIECAAAECBIoiYOO6KCtlnAQIECBAgAABAgQIECBAgAABAgQIECiJgI3rkiy0aRIgQIAAAQIE&#13;&#10;CBAgQIAAAQIECBAgQKAoAjaui7JSxkmAAAECBAgQIECAAAECBAgQIECAAIGSCNi4LslCmyYBAgQI&#13;&#10;ECBAgAABAgQIECBAgAABAgSKImDjuigrZZwECBAgQIAAAQIECBAgQIAAAQIECBAoiYCN65IstGkS&#13;&#10;IECAAAECBAgQIECAAAECBAgQIECgKAI2rouyUsZJgAABAgQIECBAgAABAgQIECBAgACBkgjYuC7J&#13;&#10;QpsmAQIECBAgQIAAAQIECBAgQIAAAQIEiiJg47ooK2WcBAgQIECAAAECBAgQIECAAAECBAgQKImA&#13;&#10;jeuSLLRpEiBAgAABAgQIECBAgAABAgQIECBAoCgCNq6LslLGSYAAAQIECBAgQIAAAQIECBAgQIAA&#13;&#10;gZII2LguyUKbJgECBAgQIECAAAECBAgQIECAAAECBIoiYOO6KCtlnAQIECBAgAABAgQIECBAgAAB&#13;&#10;AgQIECiJgI3rkiy0aRIgQIAAAQIECBAgQIAAAQIECBAgQKAoAjaui7JSxkmAAAECBAgQIECAAAEC&#13;&#10;BAgQIECAAIGSCNi4LslCmyYBAgQIECBAgAABAgQIECBAgAABAgSKImDjuigrZZwECBAgQIAAAQIE&#13;&#10;CBAgQIAAAQIECBAoiYCN65IstGkSIECAAAECBAgQIECAAAECBAgQIECgKAI2rouyUsZJgAABAgQI&#13;&#10;ECBAgAABAgQIECBAgACBkgjYuC7JQpsmAQIECBAgQIAAAQIECBAgQIAAAQIEiiJg47ooK2WcBAgQ&#13;&#10;IECAAAECBAgQIECAAAECBAgQKImAjeuSLLRpEiBAgAABAgQIECBAgAABAgQIECBAoCgCNq6LslLG&#13;&#10;SYAAAQIECBAgQIAAAQIECBAgQIAAgZII2LguyUKbJgECBAgQIECAAAECBAgQIECAAAECBIoiYOO6&#13;&#10;KCtlnAQIECBAgAABAgQIECBAgAABAgQIECiJgI3rkiy0aRIgQIAAAQIECBAgQIAAAQIECBAgQKAo&#13;&#10;Ajaui7JSxkmAAAECBAgQIECAAAECBAgQIECAAIGSCNi4LslCmyYBAgQIECBAgAABAgQIECBAgAAB&#13;&#10;AgSKImDjuigrZZwECBAgQIAAAQIECBAgQIAAAQIECBAoiYCN65IstGkSIECAAAECBAgQIECAAAEC&#13;&#10;BAgQIECgKAI2rouyUsZJgAABAgQIECBAgAABAgQIECBAgACBkgjYuC7JQpsmAQIECBAgQIAAAQIE&#13;&#10;CBAgQIAAAQIEiiJg47ooK2WcBAgQIECAAAECBAgQIECAAAECBAgQKImAjeuSLLRpEiBAgAABAgQI&#13;&#10;ECBAgAABAgQIECBAoCgCNq6LslLGSYAAAQIECBAgQIAAAQIECBAgQIAAgZII2LguyUKbJgECBAgQ&#13;&#10;IECAAAECBAgQIECAAAECBIoiYOO6KCtlnAQIECBAgAABAgQIECBAgAABAgQIECiJgI3rkiy0aRIg&#13;&#10;QIAAAQIECBAgQIAAAQIECBAgQKAoAjaui7JSxkmAAAECBAgQIECAAAECBAgQIECAAIGSCNi4LslC&#13;&#10;myYBAgQIECBAgAABAgQIECBAgAABAgSKImDjuigrZZwECBAgQIAAAQIECBAgQIAAAQIECBAoiYCN&#13;&#10;65IstGkSIECAAAECBAgQIECAAAECBAgQIECgKAI2rouyUsZJgAABAgQIECBAgAABAgQIECBAgACB&#13;&#10;kgjYuC7JQpsmAQIECBAgQIAAAQIECBAgQIAAAQIEiiIwpigDXX2c8xd8cPWicwIECBAgQIAAAQIE&#13;&#10;CBAgQIAAAQIECBAYRQIyrkfRYpoKAQIECBAgQIAAAQIECBAgQIAAAQIERoNAoTKuz1t05mgwNwcC&#13;&#10;BAgQIECAAAECBAgQIECAAAECBAgQ6EFAxnUPOKoIECBAgAABAgQIECBAgAABAgQIECBAYPgFbFwP&#13;&#10;v7knEiBAgAABAgQIECBAgAABAgQIECBAgEAPAjaue8BRRYAAAQIECBAgQIAAAQIECBAgQIAAAQLD&#13;&#10;L2DjevjNPZEAAQIECBAgQIAAAQIECBAgQIAAAQIEehCwcd0DjioCBAgQIECAAAECBAgQIECAAAEC&#13;&#10;BAgQGH4BG9fDb+6JBAgQIECAAAECBAgQIECAAAECBAgQINCDgI3rHnBUESBAgAABAgQIECBAgAAB&#13;&#10;AgQIECBAgMDwC9i4Hn5zTyRAgAABAgQIECBAgAABAgQIECBAgACBHgRsXPeAo4oAAQIECBAgQIAA&#13;&#10;AQIECBAgQIAAAQIEhl/AxvXwm3siAQIECBAgQIAAAQIECBAgQIAAAQIECPQgYOO6BxxVBAgQIECA&#13;&#10;AAECBAgQIECAAAECBAgQIDD8Ajauh9/cEwkQIECAAAECBAgQIECAAAECBAgQIECgBwEb1z3gqCJA&#13;&#10;gAABAgQIECBAgAABAgQIECBAgACB4RewcT385p5IgAABAgQIECBAgAABAgQIECBAgAABAj0I2Lju&#13;&#10;AUcVAQIECBAgQIAAAQIECBAgQIAAAQIECAy/wJjhf2TzJ/7biRc1r+xHzY8evLIfrTUlQIAAAQIE&#13;&#10;CBAgQIAAAQIECBAgQIAAgTwJyLjO02oYCwECBAgQIECAAAECBAgQIECAAAECBAhUbFx7CQgQIECA&#13;&#10;AAECBAgQIECAAAECBAgQIEAgVwI2rnO1HAZDgAABAgQIECBAgAABAgQIECBAgAABAjauvQMECBAg&#13;&#10;QIAAAQIECBAgQIAAAQIECBAgkCsBG9e5Wg6DIUCAAAECBAgQIECAAAECBAgQIECAAAEb194BAgQI&#13;&#10;ECBAgAABAgQIECBAgAABAgQIEMiVgI3rXC2HwRAgQIAAAQIECBAgQIAAAQIECBAgQICAjWvvAAEC&#13;&#10;BAgQIECAAAECBAgQIECAAAECBAjkSsDGda6Ww2AIECBAgAABAgQIECBAgAABAgQIECBAwMa1d4AA&#13;&#10;AQIECBAgQIAAAQIECBAgQIAAAQIEciVg4zpXy2EwBAgQIECAAAECBAgQIECAAAECBAgQIGDj2jtA&#13;&#10;gAABAgQIECBAgAABAgQIECBAgAABArkSsHGdq+UwGAIECBAgQIAAAQIECBAgQIAAAQIECBCwce0d&#13;&#10;IECAAAECBAgQIECAAAECBAgQIECAAIFcCdi4ztVyGAwBAgQIECBAgAABAgQIECBAgAABAgQI2Lj2&#13;&#10;DhAgQIAAAQIECBAgQIAAAQIECBAgQIBArgRsXOdqOQyGAAECBAgQIECAAAECBAgQIECAAAECBGxc&#13;&#10;ewcIECBAgAABAgQIECBAgAABAgQIECBAIFcCNq5ztRwGQ4AAAQIECBAgQIAAAQIECBAgQIAAAQI2&#13;&#10;rr0DBAgQIECAAAECBAgQIECAAAECBAgQIJArARvXuVoOgyFAgAABAgQIECBAgAABAgQIECBAgAAB&#13;&#10;G9feAQIECBAgQIAAAQIECBAgQIAAAQIECBDIlYCN61wth8EQIECAAAECBAgQIECAAAECBAgQIECA&#13;&#10;gI1r7wABAgQIECBAgAABAgQIECBAgAABAgQI5ErAxnWulsNgCBAgQIAAAQIECBAgQIAAAQIECBAg&#13;&#10;QMDGtXeAAAECBAgQIECAAAECBAgQIECAAAECBHIlYOM6V8thMAQIECBAgAABAgQIECBAgAABAgQI&#13;&#10;ECBg49o7QIAAAQIECBAgQIAAAQIECBAgQIAAAQK5ErBxnavlMBgCBAgQIECAAAECBAgQIECAAAEC&#13;&#10;BAgQsHHtHSBAgAABAgQIECBAgAABAgQIECBAgACBXAnYuM7VchgMAQIECBAgQIAAAQIECBAgQIAA&#13;&#10;AQIECNi49g4QIECAAAECBAgQIECAAAECBAgQIECAQK4EbFznajkMhgABAgQIECBAgAABAgQIECBA&#13;&#10;gAABAgTGjEaCA2ftPxqnZU4ECBAgQIAAAQIECBAgQIAAAQIECBAohYCM61Iss0kSIECAAAECBAgQ&#13;&#10;IECAAAECBAgQIECgOAI2rouzVkZKgAABAgQIECBAgAABAgQIECBAgACBUgjYuC7FMpskAQIECBAg&#13;&#10;QIAAAQIECBAgQIAAAQIEiiNg47o4a2WkBAgQIECAAAECBAgQIECAAAECBAgQKIWAjetSLLNJEiBA&#13;&#10;gAABAgQIECBAgAABAgQIECBAoDgCNq6Ls1ZGSoAAAQIECBAgQIAAAQIECBAgQIAAgVII2LguxTKb&#13;&#10;JAECBAgQIECAAAECBAgQIECAAAECBIojYOO6OGtlpAQIECBAgAABAgQIECBAgAABAgQIECiFgI3r&#13;&#10;UiyzSRIgQIAAAQIECBAgQIAAAQIECBAgQKA4Ajaui7NWRkqAAAECBAgQIECAAAECBAgQIECAAIFS&#13;&#10;CNi4LsUymyQBAgQIECBAgAABAgQIECBAgAABAgSKI2DjujhrZaQECBAgQIAAAQIECBAgQIAAAQIE&#13;&#10;CBAohYCN61Iss0kSIECAAAECBAgQIECAAAECBAgQIECgOAI2rouzVkZKgAABAgQIECBAgAABAgQI&#13;&#10;ECBAgACBUgjYuC7FMpskAQIECBAgQIAAAQIECBAgQIAAAQIEiiNg47o4a2WkBAgQIECAAAECBAgQ&#13;&#10;IECAAAECBAgQKIWAjetSLLNJEiBAgAABAgQIECBAgAABAgQIECBAoDgCNq6Ls1ZGSoAAAQIECBAg&#13;&#10;QIAAAQIECBAgQIAAgVII2LguxTKbJAECBAgQIECAAAECBAgQIECAAAECBIojYOO6OGtlpAQIECBA&#13;&#10;gAABAgQIECBAgAABAgQIECiFgI3rUiyzSRIgQIAAAQIECBAgQIAAAQIECBAgQKA4Ajaui7NWRkqA&#13;&#10;AAECBAgQIECAAAECBAgQIECAAIFSCNi4LsUymyQBAgQIECBAgAABAgQIECBAgAABAgSKI2Djujhr&#13;&#10;ZaQECBAgQIAAAQIECBAgQIAAAQIECBAohYCN61Iss0kSIECAAAECBAgQIECAAAECBAgQIECgOAI2&#13;&#10;rouzVkZKgAABAgQIECBAgAABAgQIECBAgACBUgjYuC7FMpskAQIECBAgQIAAAQIECBAgQIAAAQIE&#13;&#10;iiNg47o4a2WkBAgQIECAAAECBAgQIECAAAECBAgQKIWAjetSLLNJEiBAgAABAgQIECBAgAABAgQI&#13;&#10;ECBAoDgCNq6Ls1ZGSoAAAQIECBAgQIAAAQIECBAgQIAAgVII2LguxTKbJAECBAgQIECAAAECBAgQ&#13;&#10;IECAAAECBIojYOO6OGtlpAQIECBAgAABAgQIECBAgAABAgQIECiFgI3rUiyzSRIgQIAAAQIECBAg&#13;&#10;QIAAAQIECBAgQKA4AtWd1p3TVZzhGikBAgQIECBAgAABAgQIECBAgAABAgQIjHYBGdejfYXNjwAB&#13;&#10;AgQIECBAgAABAgQIECBAgAABAgUTGLPZxNmVzpf/98//09mVYlclJWF31MtZfbqe1WexsytL2l57&#13;&#10;fVe9Pulk962K6Xql9tyst/rVJvfX67OT2v31Yu1kVX+rzlZvk42v2q396q16P8/m03vLvLZo9MlE&#13;&#10;mo23sX1q19tdzXory/VqDajhta5Pv6lfY0XGn13Pytl/DrIH1XuuNai3q1Vk99fbNTnJ7utr+ybd&#13;&#10;DNXlnA5rqKY74H4zp+FbzuxJDUOuv58N9Q3Fhru6F7MJda/J9ZXhH3Z/YYeXL/NoHGV2vXE0Wbtm&#13;&#10;9Y3tm5YbO2hVx9kP+Pp7no2g8QFZOavvOTYOt+fWxantbV69KfV2f3eJ3nrsfkdLrjQOtK/DaLyv&#13;&#10;YTC9VDe0Vhy4QLZgmXgqVytZOes5a5eVyxkbVfqvkDn2saesWXZb/YHdLqSarH29XcNJdluzdll9&#13;&#10;dlutXWPzpv8cZPeNmrgmSPf/XKSJZv/3cuaU3ZWVRw1HbxPJJpwBNGuftWusz16s7OdPs3aN9/VS&#13;&#10;blE3PTylccLNnpi1a6xP1xuv9vDAUVU1YvPOHlx/73phbfz9N7uv8Xq2b5Etd9Zt9rys3CwO8L6+&#13;&#10;dt/ssf2/nj2xccCpp2Y/L3t7TtZr1q4bb62isf/6fQ0nWTGL9X6zfrIH1KaRFau1k+y+VTGdZe3a&#13;&#10;aj+vurdP7dob+mmrl6sVGdfZaogECBAgQIAAAQIECBAgQIAAAQIECBAgkAuBMW3Vl/eus43/2tZ4&#13;&#10;lkHdVitnfyCpVFPDLEM5+4tppZplatd21Gs3ZPVd2X21KVcb62vXs/a1x748rPS8VX8hqD0/27LP&#13;&#10;7ls1wDVQs2llu/NZf5V6+2xA2RPXuL1eyPqpX6ifZDWN92fX6w3jpPGxa9aurbT2ftbWsjXXGufR&#13;&#10;pNesWVd2svZ2DcvU7T2r35VNs7G7ZtfrNw72pNkDsuuD7X/t92fTbMZXr2+4Pbtev9x4oV6un9Sb&#13;&#10;ppPa9WbVDa27FQd6X7eOhvZCv4fZ3xuy16O/9/U67azjXhs2NGgcSN/6abyrodOWFVf9/E5dZqPL&#13;&#10;nt+VZYrUntjt50bLRjLYjhpHnvWXXc/K2cyycmN9dr1vsbG3pnf12rDXBmt2nQ27n7et2Un/S319&#13;&#10;3Kp2zQaaXc/GsOqOdKWxvtau1qxZ68brWe/dYtMXubGHxnK3nnJ6IfllGRP1QWa/6LR4Wi3u7uXh&#13;&#10;DqzHgd1V1+l+0ucOs/e1rzdk7bs/Ml1p7Kfn9lnrrFVjOXtKdj0r19s3VmQNslhvmF1oiFl9w+V6&#13;&#10;sbf+6w1bfZI9OIvZQLNyq5/Xc38j89SexzS42v7NqN66fpI9vduFrKLn2NttvdVn/3dsvV12kr0n&#13;&#10;zR6ftWus7+2+xvZrlpv1umarwZQantBQzHpu/L2wtk0w0B/LWbe9xmw4mWJW7n5j1iKryVo2Xm+s&#13;&#10;z8rN2mX1DTHrvuFyr8Wmv2f0emefGmTDymaTlft0c4+N+tpT1m7NETS+P6s2GHp86KrKrNtVV5z1&#13;&#10;R6DX9y5br9Rpfb1q99X34+rPTAvSa7f19g0nI7Se9Xk1DKf7+zi4+TV/TrcHx4U6R8NJvVi7rbGc&#13;&#10;9db4e33283nV+qQ7/7yFvPr/rCqm+lWZ0qu3evnHfK2jeuZ1rTrrPxvXqvtX9ff/ATQa01pQi7OX&#13;&#10;AAAAAElFTkSuQmCCUEsDBBQABgAIAAAAIQDviZoa5QAAABEBAAAPAAAAZHJzL2Rvd25yZXYueG1s&#13;&#10;TE/LasMwELwX+g9iC701suLYKY7lENLHKQSaFEpvirWxTSzJWIrt/H23p/ay7DCzszP5ejItG7D3&#13;&#10;jbMSxCwChrZ0urGVhM/j29MzMB+U1ap1FiXc0MO6uL/LVabdaD9wOISKkYn1mZJQh9BlnPuyRqP8&#13;&#10;zHVoiTu73qhAsK+47tVI5qbl8yhKuVGNpQ+16nBbY3k5XI2E91GNm1i8DrvLeXv7Pib7r51AKR8f&#13;&#10;ppcVjc0KWMAp/F3AbwfKDwUFO7mr1Z61hJNoQVIJcTynhRTpQqTATkSJZLkEXuT8f5PiBwAA//8D&#13;&#10;AFBLAQItABQABgAIAAAAIQCxgme2CgEAABMCAAATAAAAAAAAAAAAAAAAAAAAAABbQ29udGVudF9U&#13;&#10;eXBlc10ueG1sUEsBAi0AFAAGAAgAAAAhADj9If/WAAAAlAEAAAsAAAAAAAAAAAAAAAAAOwEAAF9y&#13;&#10;ZWxzLy5yZWxzUEsBAi0AFAAGAAgAAAAhAJG4Ewb2AgAACgwAAA4AAAAAAAAAAAAAAAAAOgIAAGRy&#13;&#10;cy9lMm9Eb2MueG1sUEsBAi0AFAAGAAgAAAAhADcnR2HMAAAAKQIAABkAAAAAAAAAAAAAAAAAXAUA&#13;&#10;AGRycy9fcmVscy9lMm9Eb2MueG1sLnJlbHNQSwECLQAKAAAAAAAAACEAOB5VX71wAQC9cAEAFAAA&#13;&#10;AAAAAAAAAAAAAABfBgAAZHJzL21lZGlhL2ltYWdlMy5wbmdQSwECLQAKAAAAAAAAACEAowbwj5Tv&#13;&#10;AACU7wAAFAAAAAAAAAAAAAAAAABOdwEAZHJzL21lZGlhL2ltYWdlMi5wbmdQSwECLQAKAAAAAAAA&#13;&#10;ACEAHjmYH3VqAQB1agEAFAAAAAAAAAAAAAAAAAAUZwIAZHJzL21lZGlhL2ltYWdlMS5wbmdQSwEC&#13;&#10;LQAUAAYACAAAACEA74maGuUAAAARAQAADwAAAAAAAAAAAAAAAAC70QMAZHJzL2Rvd25yZXYueG1s&#13;&#10;UEsFBgAAAAAIAAgAAAIAAM3S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9" o:spid="_x0000_s1027" type="#_x0000_t75" style="position:absolute;width:31191;height:18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YbQygAAAOEAAAAPAAAAZHJzL2Rvd25yZXYueG1sRI/BasJA&#13;&#10;EIbvhb7DMgUv0uzqQdqYVUqj4sVDU6H0NmSnSWh2Ns2uGn16Vyh4GWb4+b/hy5aDbcWRet841jBJ&#13;&#10;FAji0pmGKw37z/XzCwgfkA22jknDmTwsF48PGabGnfiDjkWoRISwT1FDHUKXSunLmiz6xHXEMftx&#13;&#10;vcUQz76SpsdThNtWTpWaSYsNxw81dvReU/lbHKwGVTTfPsfDuNxdTLHZr/7GX/lM69HTkM/jeJuD&#13;&#10;CDSEe+MfsTXRQb3CzShuIBdXAAAA//8DAFBLAQItABQABgAIAAAAIQDb4fbL7gAAAIUBAAATAAAA&#13;&#10;AAAAAAAAAAAAAAAAAABbQ29udGVudF9UeXBlc10ueG1sUEsBAi0AFAAGAAgAAAAhAFr0LFu/AAAA&#13;&#10;FQEAAAsAAAAAAAAAAAAAAAAAHwEAAF9yZWxzLy5yZWxzUEsBAi0AFAAGAAgAAAAhAIsxhtDKAAAA&#13;&#10;4QAAAA8AAAAAAAAAAAAAAAAABwIAAGRycy9kb3ducmV2LnhtbFBLBQYAAAAAAwADALcAAAD+AgAA&#13;&#10;AAA=&#13;&#10;">
                  <v:imagedata r:id="rId121" o:title=""/>
                </v:shape>
                <v:shape id="Imagen 110" o:spid="_x0000_s1028" type="#_x0000_t75" style="position:absolute;top:17642;width:31191;height:186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nuxwAAAOEAAAAPAAAAZHJzL2Rvd25yZXYueG1sRI9Ni8JA&#13;&#10;DIbvC/6HIcLe1mk9LEt1FPEDBA+iqwdvoRPbYidTO2Ot/94cFvYS3hDyvDzTee9q1VEbKs8G0lEC&#13;&#10;ijj3tuLCwOl38/UDKkRki7VnMvCiAPPZ4GOKmfVPPlB3jIUSCIcMDZQxNpnWIS/JYRj5hlhuV986&#13;&#10;jLK2hbYtPgXuaj1Okm/tsGJpKLGhZUn57fhwBs7nfe382t+78EoXh8sOr6cVGvM57FcTGYsJqEh9&#13;&#10;/P/4Q2ytOKTiIEaSQM/eAAAA//8DAFBLAQItABQABgAIAAAAIQDb4fbL7gAAAIUBAAATAAAAAAAA&#13;&#10;AAAAAAAAAAAAAABbQ29udGVudF9UeXBlc10ueG1sUEsBAi0AFAAGAAgAAAAhAFr0LFu/AAAAFQEA&#13;&#10;AAsAAAAAAAAAAAAAAAAAHwEAAF9yZWxzLy5yZWxzUEsBAi0AFAAGAAgAAAAhANH/Se7HAAAA4QAA&#13;&#10;AA8AAAAAAAAAAAAAAAAABwIAAGRycy9kb3ducmV2LnhtbFBLBQYAAAAAAwADALcAAAD7AgAAAAA=&#13;&#10;">
                  <v:imagedata r:id="rId122" o:title=""/>
                </v:shape>
                <v:shape id="Imagen 111" o:spid="_x0000_s1029" type="#_x0000_t75" style="position:absolute;top:33563;width:31191;height:188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d2SygAAAOEAAAAPAAAAZHJzL2Rvd25yZXYueG1sRI9Na8JA&#13;&#10;EIbvgv9hGaE33cRDK9FV/ECRQkFtxeuQHZO02dmwu5q0v75bKHgZZnh5n+GZLTpTizs5X1lWkI4S&#13;&#10;EMS51RUXCj7et8MJCB+QNdaWScE3eVjM+70ZZtq2fKT7KRQiQthnqKAMocmk9HlJBv3INsQxu1pn&#13;&#10;MMTTFVI7bCPc1HKcJM/SYMXxQ4kNrUvKv043o2CVrF6ubrf5/GleW5wclofz5a1Q6mnQbaZxLKcg&#13;&#10;AnXh0fhH7HV0SFP4M4obyPkvAAAA//8DAFBLAQItABQABgAIAAAAIQDb4fbL7gAAAIUBAAATAAAA&#13;&#10;AAAAAAAAAAAAAAAAAABbQ29udGVudF9UeXBlc10ueG1sUEsBAi0AFAAGAAgAAAAhAFr0LFu/AAAA&#13;&#10;FQEAAAsAAAAAAAAAAAAAAAAAHwEAAF9yZWxzLy5yZWxzUEsBAi0AFAAGAAgAAAAhAIpN3ZLKAAAA&#13;&#10;4QAAAA8AAAAAAAAAAAAAAAAABwIAAGRycy9kb3ducmV2LnhtbFBLBQYAAAAAAwADALcAAAD+AgAA&#13;&#10;AAA=&#13;&#10;">
                  <v:imagedata r:id="rId123" o:title=""/>
                </v:shape>
                <w10:wrap type="topAndBottom"/>
              </v:group>
            </w:pict>
          </mc:Fallback>
        </mc:AlternateContent>
      </w:r>
    </w:p>
    <w:p w:rsidR="00AA402B" w:rsidRDefault="005B64E7" w:rsidP="001772E2">
      <w:r>
        <w:t>Una vez instalado procederemos a instalar Sees, para ello</w:t>
      </w:r>
      <w:r w:rsidR="003A2C4E">
        <w:t xml:space="preserve"> primero descargaremos el programa</w:t>
      </w:r>
      <w:r>
        <w:t xml:space="preserve"> </w:t>
      </w:r>
      <w:r w:rsidR="003A2C4E">
        <w:t>usando</w:t>
      </w:r>
      <w:r>
        <w:t xml:space="preserve"> :</w:t>
      </w:r>
    </w:p>
    <w:p w:rsidR="005B64E7" w:rsidRPr="003A2C4E" w:rsidRDefault="005B64E7" w:rsidP="001772E2">
      <w:pPr>
        <w:rPr>
          <w:b/>
          <w:i/>
        </w:rPr>
      </w:pPr>
      <w:r w:rsidRPr="003A2C4E">
        <w:rPr>
          <w:b/>
          <w:i/>
        </w:rPr>
        <w:t>git clone https://github.com/galkan/sees</w:t>
      </w:r>
    </w:p>
    <w:p w:rsidR="00451B73" w:rsidRDefault="005B64E7" w:rsidP="00451B73">
      <w:pPr>
        <w:keepNext/>
      </w:pPr>
      <w:r>
        <w:rPr>
          <w:i/>
          <w:noProof/>
        </w:rPr>
        <w:lastRenderedPageBreak/>
        <w:drawing>
          <wp:inline distT="0" distB="0" distL="0" distR="0" wp14:anchorId="75DA79F1" wp14:editId="5984F8FA">
            <wp:extent cx="5131397" cy="1348288"/>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41507" cy="1350944"/>
                    </a:xfrm>
                    <a:prstGeom prst="rect">
                      <a:avLst/>
                    </a:prstGeom>
                  </pic:spPr>
                </pic:pic>
              </a:graphicData>
            </a:graphic>
          </wp:inline>
        </w:drawing>
      </w:r>
    </w:p>
    <w:p w:rsidR="00AA402B" w:rsidRPr="00451B7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02" w:name="_Toc515646371"/>
      <w:r w:rsidR="00B31140">
        <w:rPr>
          <w:b/>
          <w:i w:val="0"/>
          <w:noProof/>
          <w:color w:val="4DA4D8" w:themeColor="accent3" w:themeTint="99"/>
        </w:rPr>
        <w:t>47</w:t>
      </w:r>
      <w:r w:rsidRPr="00451B73">
        <w:rPr>
          <w:b/>
          <w:i w:val="0"/>
          <w:color w:val="4DA4D8" w:themeColor="accent3" w:themeTint="99"/>
        </w:rPr>
        <w:fldChar w:fldCharType="end"/>
      </w:r>
      <w:r w:rsidRPr="00A32D77">
        <w:t>-Descarga de Sees. Fuente: propia</w:t>
      </w:r>
      <w:bookmarkEnd w:id="102"/>
    </w:p>
    <w:p w:rsidR="00AA402B" w:rsidRPr="004C6EE3" w:rsidRDefault="004C6EE3" w:rsidP="001772E2">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51B73" w:rsidRDefault="004C6EE3" w:rsidP="00451B73">
      <w:pPr>
        <w:keepNext/>
      </w:pPr>
      <w:r>
        <w:rPr>
          <w:i/>
          <w:noProof/>
        </w:rPr>
        <w:drawing>
          <wp:inline distT="0" distB="0" distL="0" distR="0" wp14:anchorId="750DDDAC" wp14:editId="2FFE0772">
            <wp:extent cx="5130800" cy="1263944"/>
            <wp:effectExtent l="0" t="0" r="0" b="63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47342" cy="1268019"/>
                    </a:xfrm>
                    <a:prstGeom prst="rect">
                      <a:avLst/>
                    </a:prstGeom>
                  </pic:spPr>
                </pic:pic>
              </a:graphicData>
            </a:graphic>
          </wp:inline>
        </w:drawing>
      </w:r>
    </w:p>
    <w:p w:rsidR="004C6EE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03" w:name="_Toc515646372"/>
      <w:r w:rsidR="00B31140">
        <w:rPr>
          <w:b/>
          <w:i w:val="0"/>
          <w:noProof/>
          <w:color w:val="4DA4D8" w:themeColor="accent3" w:themeTint="99"/>
        </w:rPr>
        <w:t>48</w:t>
      </w:r>
      <w:r w:rsidRPr="00451B73">
        <w:rPr>
          <w:b/>
          <w:i w:val="0"/>
          <w:color w:val="4DA4D8" w:themeColor="accent3" w:themeTint="99"/>
        </w:rPr>
        <w:fldChar w:fldCharType="end"/>
      </w:r>
      <w:r w:rsidRPr="006C69C8">
        <w:t>-Dar permisos a sees.py. Fuente: propia</w:t>
      </w:r>
      <w:bookmarkEnd w:id="103"/>
    </w:p>
    <w:p w:rsidR="00AA402B" w:rsidRDefault="00651452" w:rsidP="001772E2">
      <w:r>
        <w:rPr>
          <w:i/>
        </w:rPr>
        <w:t xml:space="preserve">Solo queda instalar </w:t>
      </w:r>
      <w:r>
        <w:t>email spoof master.</w:t>
      </w:r>
    </w:p>
    <w:p w:rsidR="00D95B84" w:rsidRDefault="00742412" w:rsidP="001772E2">
      <w:r>
        <w:t>Para ello usaremos el siguiente comando para clonar el repositorio:</w:t>
      </w:r>
    </w:p>
    <w:p w:rsidR="00D95B84" w:rsidRPr="00742412" w:rsidRDefault="00742412" w:rsidP="001772E2">
      <w:pPr>
        <w:rPr>
          <w:b/>
          <w:i/>
        </w:rPr>
      </w:pPr>
      <w:r w:rsidRPr="00742412">
        <w:rPr>
          <w:b/>
          <w:i/>
        </w:rPr>
        <w:t xml:space="preserve">git clone </w:t>
      </w:r>
      <w:r w:rsidR="00D95B84" w:rsidRPr="00742412">
        <w:rPr>
          <w:b/>
          <w:i/>
        </w:rPr>
        <w:t>https://github.com/MatiasTilerias/email-spoof</w:t>
      </w:r>
    </w:p>
    <w:p w:rsidR="00AA402B" w:rsidRDefault="00AA402B" w:rsidP="001772E2">
      <w:pPr>
        <w:rPr>
          <w:i/>
        </w:rPr>
      </w:pPr>
    </w:p>
    <w:p w:rsidR="00451B73" w:rsidRDefault="006760CE" w:rsidP="00451B73">
      <w:pPr>
        <w:keepNext/>
      </w:pPr>
      <w:r>
        <w:rPr>
          <w:i/>
          <w:noProof/>
        </w:rPr>
        <w:drawing>
          <wp:inline distT="0" distB="0" distL="0" distR="0">
            <wp:extent cx="5045336" cy="121022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58754" cy="1213445"/>
                    </a:xfrm>
                    <a:prstGeom prst="rect">
                      <a:avLst/>
                    </a:prstGeom>
                  </pic:spPr>
                </pic:pic>
              </a:graphicData>
            </a:graphic>
          </wp:inline>
        </w:drawing>
      </w:r>
    </w:p>
    <w:p w:rsidR="00742412"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04" w:name="_Toc515646373"/>
      <w:r w:rsidR="00B31140">
        <w:rPr>
          <w:b/>
          <w:i w:val="0"/>
          <w:noProof/>
          <w:color w:val="4DA4D8" w:themeColor="accent3" w:themeTint="99"/>
        </w:rPr>
        <w:t>49</w:t>
      </w:r>
      <w:r w:rsidRPr="00451B73">
        <w:rPr>
          <w:b/>
          <w:i w:val="0"/>
          <w:color w:val="4DA4D8" w:themeColor="accent3" w:themeTint="99"/>
        </w:rPr>
        <w:fldChar w:fldCharType="end"/>
      </w:r>
      <w:r>
        <w:t>-Descarga de email spoof master</w:t>
      </w:r>
      <w:r w:rsidRPr="002D29AB">
        <w:t>.</w:t>
      </w:r>
      <w:r>
        <w:t xml:space="preserve"> </w:t>
      </w:r>
      <w:r w:rsidRPr="002D29AB">
        <w:t>Fuente: propia</w:t>
      </w:r>
      <w:bookmarkEnd w:id="104"/>
    </w:p>
    <w:p w:rsidR="00AA402B" w:rsidRPr="00AA402B" w:rsidRDefault="00451B73" w:rsidP="00451B73">
      <w:pPr>
        <w:pStyle w:val="Descripcin"/>
        <w:rPr>
          <w:i w:val="0"/>
        </w:rPr>
      </w:pPr>
      <w:r>
        <w:rPr>
          <w:noProof/>
        </w:rPr>
        <mc:AlternateContent>
          <mc:Choice Requires="wps">
            <w:drawing>
              <wp:anchor distT="0" distB="0" distL="114300" distR="114300" simplePos="0" relativeHeight="251910144" behindDoc="0" locked="0" layoutInCell="1" allowOverlap="1" wp14:anchorId="2233A2EC" wp14:editId="31FE031D">
                <wp:simplePos x="0" y="0"/>
                <wp:positionH relativeFrom="column">
                  <wp:posOffset>-4445</wp:posOffset>
                </wp:positionH>
                <wp:positionV relativeFrom="paragraph">
                  <wp:posOffset>1419860</wp:posOffset>
                </wp:positionV>
                <wp:extent cx="5077460" cy="635"/>
                <wp:effectExtent l="0" t="0" r="2540" b="12065"/>
                <wp:wrapTopAndBottom/>
                <wp:docPr id="189" name="Cuadro de texto 189"/>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rsidR="005A4674" w:rsidRPr="009F6D60" w:rsidRDefault="005A4674" w:rsidP="00451B73">
                            <w:pPr>
                              <w:pStyle w:val="Descripcin"/>
                              <w:jc w:val="center"/>
                              <w:rPr>
                                <w:noProof/>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05" w:name="_Toc515646374"/>
                            <w:r>
                              <w:rPr>
                                <w:b/>
                                <w:i w:val="0"/>
                                <w:noProof/>
                                <w:color w:val="4DA4D8" w:themeColor="accent3" w:themeTint="99"/>
                              </w:rPr>
                              <w:t>50</w:t>
                            </w:r>
                            <w:r w:rsidRPr="00451B73">
                              <w:rPr>
                                <w:b/>
                                <w:i w:val="0"/>
                                <w:noProof/>
                                <w:color w:val="4DA4D8" w:themeColor="accent3" w:themeTint="99"/>
                              </w:rPr>
                              <w:fldChar w:fldCharType="end"/>
                            </w:r>
                            <w:r w:rsidRPr="00F160A6">
                              <w:t>-Dar permisos a emailspoof.sh. Fuente: propia</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3A2EC" id="Cuadro de texto 189" o:spid="_x0000_s1056" type="#_x0000_t202" style="position:absolute;left:0;text-align:left;margin-left:-.35pt;margin-top:111.8pt;width:399.8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gTwNQIAAHAEAAAOAAAAZHJzL2Uyb0RvYy54bWysVMFu2zAMvQ/YPwi6L07aNe2COEWWIsOA&#13;&#10;oC2QDj0rshwbkESNUmJnXz9KtpOt22nYRaZI6kl8j/T8vjWaHRX6GmzOJ6MxZ8pKKGq7z/m3l/WH&#13;&#10;O858ELYQGqzK+Ul5fr94/27euJm6ggp0oZARiPWzxuW8CsHNsszLShnhR+CUpWAJaESgLe6zAkVD&#13;&#10;6EZnV+PxNGsAC4cglffkfeiCfJHwy1LJ8FSWXgWmc05vC2nFtO7imi3mYrZH4apa9s8Q//AKI2pL&#13;&#10;l56hHkQQ7ID1H1CmlggeyjCSYDIoy1qqVANVMxm/qWZbCadSLUSOd2ea/P+DlY/HZ2R1QdrdfeLM&#13;&#10;CkMirQ6iQGCFYkG1AVgMEVGN8zPK3zo6EdrP0NKhwe/JGetvSzTxS5UxihPlpzPNhMUkOW/Gt7cf&#13;&#10;pxSSFJte30SM7HLUoQ9fFBgWjZwjaZioFceND13qkBJv8qDrYl1rHTcxsNLIjoL0bqo6qB78tyxt&#13;&#10;Y66FeKoDjJ4s1tfVEa3Q7tpEzHXqkujaQXGi2hG6NvJOrmu6cCN8eBZIfUM10SyEJ1pKDU3Oobc4&#13;&#10;qwB//M0f80lOinLWUB/m3H8/CFSc6a+WhI5NOxg4GLvBsAezAip1QlPmZDLpAAY9mCWCeaURWcZb&#13;&#10;KCSspLtyHgZzFbppoBGTarlMSdSaToSN3ToZoQdiX9pXga6XJXbGIwwdKmZv1Olykz5ueQhEdZLu&#13;&#10;wmLPN7V1Er8fwTg3v+5T1uVHsfgJAAD//wMAUEsDBBQABgAIAAAAIQAJL8vP5AAAAA4BAAAPAAAA&#13;&#10;ZHJzL2Rvd25yZXYueG1sTE89T8MwEN0r8R+sQ2KpWoe0Sto0TlUVGGCpCF3Y3PgaB+JzFDtt+PcY&#13;&#10;FlhOunvv3ke+HU3LLti7xpKA+3kEDKmyqqFawPHtabYC5rwkJVtLKOALHWyLm0kuM2Wv9IqX0tcs&#13;&#10;iJDLpADtfZdx7iqNRrq57ZACdra9kT6sfc1VL69B3LQ8jqKEG9lQcNCyw73G6rMcjIDD8v2gp8P5&#13;&#10;8WW3XPTPx2GffNSlEHe348MmjN0GmMfR/33AT4eQH4oQ7GQHUo61AmZpIAqI40UCLODperUGdvq9&#13;&#10;pMCLnP+vUXwDAAD//wMAUEsBAi0AFAAGAAgAAAAhALaDOJL+AAAA4QEAABMAAAAAAAAAAAAAAAAA&#13;&#10;AAAAAFtDb250ZW50X1R5cGVzXS54bWxQSwECLQAUAAYACAAAACEAOP0h/9YAAACUAQAACwAAAAAA&#13;&#10;AAAAAAAAAAAvAQAAX3JlbHMvLnJlbHNQSwECLQAUAAYACAAAACEAQ7oE8DUCAABwBAAADgAAAAAA&#13;&#10;AAAAAAAAAAAuAgAAZHJzL2Uyb0RvYy54bWxQSwECLQAUAAYACAAAACEACS/Lz+QAAAAOAQAADwAA&#13;&#10;AAAAAAAAAAAAAACPBAAAZHJzL2Rvd25yZXYueG1sUEsFBgAAAAAEAAQA8wAAAKAFAAAAAA==&#13;&#10;" stroked="f">
                <v:textbox style="mso-fit-shape-to-text:t" inset="0,0,0,0">
                  <w:txbxContent>
                    <w:p w:rsidR="005A4674" w:rsidRPr="009F6D60" w:rsidRDefault="005A4674" w:rsidP="00451B73">
                      <w:pPr>
                        <w:pStyle w:val="Descripcin"/>
                        <w:jc w:val="center"/>
                        <w:rPr>
                          <w:noProof/>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52" w:name="_Toc515646374"/>
                      <w:r>
                        <w:rPr>
                          <w:b/>
                          <w:i w:val="0"/>
                          <w:noProof/>
                          <w:color w:val="4DA4D8" w:themeColor="accent3" w:themeTint="99"/>
                        </w:rPr>
                        <w:t>50</w:t>
                      </w:r>
                      <w:r w:rsidRPr="00451B73">
                        <w:rPr>
                          <w:b/>
                          <w:i w:val="0"/>
                          <w:noProof/>
                          <w:color w:val="4DA4D8" w:themeColor="accent3" w:themeTint="99"/>
                        </w:rPr>
                        <w:fldChar w:fldCharType="end"/>
                      </w:r>
                      <w:r w:rsidRPr="00F160A6">
                        <w:t>-Dar permisos a emailspoof.sh. Fuente: propia</w:t>
                      </w:r>
                      <w:bookmarkEnd w:id="152"/>
                    </w:p>
                  </w:txbxContent>
                </v:textbox>
                <w10:wrap type="topAndBottom"/>
              </v:shape>
            </w:pict>
          </mc:Fallback>
        </mc:AlternateContent>
      </w:r>
      <w:r w:rsidR="00FB20C8">
        <w:rPr>
          <w:noProof/>
        </w:rPr>
        <w:drawing>
          <wp:anchor distT="0" distB="0" distL="114300" distR="114300" simplePos="0" relativeHeight="251742208" behindDoc="0" locked="0" layoutInCell="1" allowOverlap="1">
            <wp:simplePos x="0" y="0"/>
            <wp:positionH relativeFrom="column">
              <wp:posOffset>-4445</wp:posOffset>
            </wp:positionH>
            <wp:positionV relativeFrom="paragraph">
              <wp:posOffset>265430</wp:posOffset>
            </wp:positionV>
            <wp:extent cx="5077460" cy="1097280"/>
            <wp:effectExtent l="0" t="0" r="2540" b="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77460" cy="1097280"/>
                    </a:xfrm>
                    <a:prstGeom prst="rect">
                      <a:avLst/>
                    </a:prstGeom>
                  </pic:spPr>
                </pic:pic>
              </a:graphicData>
            </a:graphic>
            <wp14:sizeRelH relativeFrom="page">
              <wp14:pctWidth>0</wp14:pctWidth>
            </wp14:sizeRelH>
            <wp14:sizeRelV relativeFrom="page">
              <wp14:pctHeight>0</wp14:pctHeight>
            </wp14:sizeRelV>
          </wp:anchor>
        </w:drawing>
      </w:r>
    </w:p>
    <w:p w:rsidR="00296676" w:rsidRPr="00296676" w:rsidRDefault="00296676" w:rsidP="001772E2">
      <w:pPr>
        <w:jc w:val="center"/>
      </w:pPr>
    </w:p>
    <w:p w:rsidR="004A4057" w:rsidRPr="00AA1C64" w:rsidRDefault="004A4057" w:rsidP="001772E2">
      <w:pPr>
        <w:pStyle w:val="Ttulo2"/>
        <w:ind w:left="0" w:firstLine="0"/>
        <w:rPr>
          <w:color w:val="4DA4D8" w:themeColor="accent3" w:themeTint="99"/>
        </w:rPr>
      </w:pPr>
      <w:bookmarkStart w:id="106" w:name="_Toc515648524"/>
      <w:r w:rsidRPr="00AA1C64">
        <w:rPr>
          <w:color w:val="4DA4D8" w:themeColor="accent3" w:themeTint="99"/>
        </w:rPr>
        <w:lastRenderedPageBreak/>
        <w:t>PT2</w:t>
      </w:r>
      <w:r w:rsidR="008E53D3">
        <w:rPr>
          <w:color w:val="4DA4D8" w:themeColor="accent3" w:themeTint="99"/>
        </w:rPr>
        <w:t>-Realización de ataques spoofing</w:t>
      </w:r>
      <w:bookmarkEnd w:id="106"/>
    </w:p>
    <w:p w:rsidR="00DB38A9" w:rsidRDefault="002970FE" w:rsidP="001772E2">
      <w:pPr>
        <w:pStyle w:val="Ttulo3"/>
        <w:ind w:left="0" w:firstLine="0"/>
        <w:rPr>
          <w:noProof/>
          <w:color w:val="4DA4D8" w:themeColor="accent3" w:themeTint="99"/>
        </w:rPr>
      </w:pPr>
      <w:bookmarkStart w:id="107" w:name="_Toc515648525"/>
      <w:r>
        <w:rPr>
          <w:noProof/>
          <w:color w:val="4DA4D8" w:themeColor="accent3" w:themeTint="99"/>
        </w:rPr>
        <w:t>IP SPOOFING</w:t>
      </w:r>
      <w:bookmarkEnd w:id="107"/>
    </w:p>
    <w:p w:rsidR="00B17BAC" w:rsidRDefault="008F4C5F" w:rsidP="001772E2">
      <w:pPr>
        <w:pStyle w:val="Ttulo3"/>
        <w:numPr>
          <w:ilvl w:val="3"/>
          <w:numId w:val="18"/>
        </w:numPr>
        <w:ind w:left="0" w:firstLine="0"/>
        <w:rPr>
          <w:noProof/>
          <w:color w:val="4DA4D8" w:themeColor="accent3" w:themeTint="99"/>
        </w:rPr>
      </w:pPr>
      <w:bookmarkStart w:id="108" w:name="_Toc515648526"/>
      <w:r>
        <w:rPr>
          <w:noProof/>
          <w:color w:val="4DA4D8" w:themeColor="accent3" w:themeTint="99"/>
        </w:rPr>
        <w:t>IP spoofing con iptables</w:t>
      </w:r>
      <w:bookmarkEnd w:id="108"/>
      <w:r w:rsidR="00B17BAC">
        <w:rPr>
          <w:noProof/>
          <w:color w:val="4DA4D8" w:themeColor="accent3" w:themeTint="99"/>
        </w:rPr>
        <w:t xml:space="preserve"> </w:t>
      </w:r>
    </w:p>
    <w:p w:rsidR="004C6810" w:rsidRDefault="004C6810" w:rsidP="001772E2">
      <w:r>
        <w:t>No es necesaria la utilización de ningún programa para realizar IP spoofing, ya que se puede realizar a través</w:t>
      </w:r>
      <w:r w:rsidR="0080615F">
        <w:t xml:space="preserve"> de un comando de iptables. </w:t>
      </w:r>
    </w:p>
    <w:p w:rsidR="0080615F" w:rsidRDefault="0080615F" w:rsidP="001772E2">
      <w:r>
        <w:t>Iptables es una herramienta firewall perteneciente a los sistemas Linux que permite el filtrado de paquetes y la traducción de direcciones (NAT Network Address Translation).</w:t>
      </w:r>
    </w:p>
    <w:p w:rsidR="0080615F" w:rsidRDefault="0080615F" w:rsidP="001772E2">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1772E2">
      <w:pPr>
        <w:rPr>
          <w:b/>
          <w:i/>
        </w:rPr>
      </w:pPr>
      <w:r w:rsidRPr="0080615F">
        <w:rPr>
          <w:b/>
          <w:i/>
        </w:rPr>
        <w:t>sudo iptables -t nat -A POSTROU</w:t>
      </w:r>
      <w:r>
        <w:rPr>
          <w:b/>
          <w:i/>
        </w:rPr>
        <w:t>TING -j SNAT --to-source &lt;IP_a_suplantar&gt;</w:t>
      </w:r>
    </w:p>
    <w:p w:rsidR="00017122" w:rsidRDefault="00017122" w:rsidP="001772E2">
      <w:pPr>
        <w:rPr>
          <w:b/>
          <w:i/>
        </w:rPr>
      </w:pPr>
      <w:r>
        <w:rPr>
          <w:b/>
          <w:i/>
        </w:rPr>
        <w:t>sudo iptables [tabla] [operación] -j [acción]</w:t>
      </w:r>
    </w:p>
    <w:p w:rsidR="0080615F" w:rsidRDefault="0080615F" w:rsidP="001772E2">
      <w:r>
        <w:t>Vamos a proceder a analizar el comando:</w:t>
      </w:r>
    </w:p>
    <w:p w:rsidR="0080615F" w:rsidRDefault="00294266" w:rsidP="001772E2">
      <w:r>
        <w:rPr>
          <w:b/>
        </w:rPr>
        <w:t>s</w:t>
      </w:r>
      <w:r w:rsidR="0080615F" w:rsidRPr="0080615F">
        <w:rPr>
          <w:b/>
        </w:rPr>
        <w:t>udo</w:t>
      </w:r>
      <w:r w:rsidR="0080615F">
        <w:t>: El comando va precedido de “sudo” ya que iptables necesita ser ejecutado como superusuario “root”.</w:t>
      </w:r>
    </w:p>
    <w:p w:rsidR="0080615F" w:rsidRDefault="0080615F" w:rsidP="001772E2">
      <w:r w:rsidRPr="00DF0155">
        <w:rPr>
          <w:b/>
        </w:rPr>
        <w:t>Iptables</w:t>
      </w:r>
      <w:r>
        <w:rPr>
          <w:b/>
          <w:i/>
        </w:rPr>
        <w:t xml:space="preserve">: </w:t>
      </w:r>
      <w:r>
        <w:t>Nombre de la herramienta que vamos a utilizar y que deseamos que ejecute el comando.</w:t>
      </w:r>
    </w:p>
    <w:p w:rsidR="0080615F" w:rsidRDefault="0080615F" w:rsidP="001772E2">
      <w:r w:rsidRPr="00BF1530">
        <w:rPr>
          <w:b/>
        </w:rPr>
        <w:t>-t</w:t>
      </w:r>
      <w:r w:rsidR="00017122" w:rsidRPr="00BF1530">
        <w:rPr>
          <w:b/>
        </w:rPr>
        <w:t xml:space="preserve"> nat</w:t>
      </w:r>
      <w:r>
        <w:t xml:space="preserve">: </w:t>
      </w:r>
      <w:r w:rsidR="00017122">
        <w:t>Indica la tabla sobre la que queremos trabajar.</w:t>
      </w:r>
    </w:p>
    <w:p w:rsidR="00017122" w:rsidRDefault="00017122" w:rsidP="001772E2">
      <w:r w:rsidRPr="00BF1530">
        <w:rPr>
          <w:b/>
        </w:rPr>
        <w:t>-A</w:t>
      </w:r>
      <w:r>
        <w:t>: Operación para agregar la regla al final de la tabla especificada.</w:t>
      </w:r>
    </w:p>
    <w:p w:rsidR="00017122" w:rsidRDefault="00017122" w:rsidP="001772E2">
      <w:r w:rsidRPr="00BF1530">
        <w:rPr>
          <w:b/>
        </w:rPr>
        <w:t>POSTROUTING</w:t>
      </w:r>
      <w:r>
        <w:t>: Se aplica la regla a los paquetes salientes.</w:t>
      </w:r>
    </w:p>
    <w:p w:rsidR="00017122" w:rsidRDefault="00017122" w:rsidP="001772E2">
      <w:r w:rsidRPr="00BF1530">
        <w:rPr>
          <w:b/>
        </w:rPr>
        <w:t>-j</w:t>
      </w:r>
      <w:r>
        <w:t>: Indica la acción a tomar.</w:t>
      </w:r>
    </w:p>
    <w:p w:rsidR="00017122" w:rsidRDefault="00017122" w:rsidP="001772E2">
      <w:r w:rsidRPr="00BF1530">
        <w:rPr>
          <w:b/>
        </w:rPr>
        <w:t>SNAT</w:t>
      </w:r>
      <w:r>
        <w:t>: Permite modificar</w:t>
      </w:r>
      <w:r w:rsidR="003172D6">
        <w:t xml:space="preserve"> dirección y puerto de origen.</w:t>
      </w:r>
    </w:p>
    <w:p w:rsidR="003172D6" w:rsidRDefault="003172D6" w:rsidP="001772E2">
      <w:r w:rsidRPr="00BF1530">
        <w:rPr>
          <w:b/>
        </w:rPr>
        <w:t>--to-sourcer&lt;IP_a_suplantar&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AE5B7F" w:rsidP="001772E2">
      <w:r>
        <w:t>El resultado es el siguiente:</w:t>
      </w:r>
    </w:p>
    <w:p w:rsidR="00AE5B7F" w:rsidRDefault="00AE5B7F" w:rsidP="001772E2">
      <w:r>
        <w:t>-Equipo Atacante: IP 192.168.0.168</w:t>
      </w:r>
    </w:p>
    <w:p w:rsidR="00523D3D" w:rsidRDefault="00AE5B7F" w:rsidP="00523D3D">
      <w:pPr>
        <w:keepNext/>
      </w:pPr>
      <w:r>
        <w:rPr>
          <w:noProof/>
        </w:rPr>
        <w:drawing>
          <wp:inline distT="0" distB="0" distL="0" distR="0">
            <wp:extent cx="5099125" cy="349885"/>
            <wp:effectExtent l="0" t="0" r="6350" b="571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26353" cy="358615"/>
                    </a:xfrm>
                    <a:prstGeom prst="rect">
                      <a:avLst/>
                    </a:prstGeom>
                  </pic:spPr>
                </pic:pic>
              </a:graphicData>
            </a:graphic>
          </wp:inline>
        </w:drawing>
      </w:r>
    </w:p>
    <w:p w:rsidR="004971F9" w:rsidRDefault="00523D3D" w:rsidP="00523D3D">
      <w:pPr>
        <w:pStyle w:val="Descripcin"/>
        <w:jc w:val="center"/>
      </w:pPr>
      <w:r w:rsidRPr="00523D3D">
        <w:rPr>
          <w:b/>
          <w:i w:val="0"/>
          <w:color w:val="4DA4D8" w:themeColor="accent3" w:themeTint="99"/>
        </w:rPr>
        <w:fldChar w:fldCharType="begin"/>
      </w:r>
      <w:r w:rsidRPr="00523D3D">
        <w:rPr>
          <w:b/>
          <w:i w:val="0"/>
          <w:color w:val="4DA4D8" w:themeColor="accent3" w:themeTint="99"/>
        </w:rPr>
        <w:instrText xml:space="preserve"> SEQ Ilustración \* ARABIC </w:instrText>
      </w:r>
      <w:r w:rsidRPr="00523D3D">
        <w:rPr>
          <w:b/>
          <w:i w:val="0"/>
          <w:color w:val="4DA4D8" w:themeColor="accent3" w:themeTint="99"/>
        </w:rPr>
        <w:fldChar w:fldCharType="separate"/>
      </w:r>
      <w:bookmarkStart w:id="109" w:name="_Toc515646375"/>
      <w:r w:rsidR="00B31140">
        <w:rPr>
          <w:b/>
          <w:i w:val="0"/>
          <w:noProof/>
          <w:color w:val="4DA4D8" w:themeColor="accent3" w:themeTint="99"/>
        </w:rPr>
        <w:t>51</w:t>
      </w:r>
      <w:r w:rsidRPr="00523D3D">
        <w:rPr>
          <w:b/>
          <w:i w:val="0"/>
          <w:color w:val="4DA4D8" w:themeColor="accent3" w:themeTint="99"/>
        </w:rPr>
        <w:fldChar w:fldCharType="end"/>
      </w:r>
      <w:r w:rsidRPr="007B6491">
        <w:t>-IP spoofing.IP atacante.Fuente: propia</w:t>
      </w:r>
      <w:bookmarkEnd w:id="109"/>
    </w:p>
    <w:p w:rsidR="00AE5B7F" w:rsidRDefault="00AE5B7F" w:rsidP="001772E2"/>
    <w:p w:rsidR="00AE5B7F" w:rsidRDefault="00AE5B7F" w:rsidP="001772E2">
      <w:r>
        <w:lastRenderedPageBreak/>
        <w:t>-Equipo a suplantar: IP 192.168.0.167</w:t>
      </w:r>
    </w:p>
    <w:p w:rsidR="00523D3D" w:rsidRDefault="00AE5B7F" w:rsidP="00523D3D">
      <w:pPr>
        <w:keepNext/>
      </w:pPr>
      <w:r>
        <w:rPr>
          <w:noProof/>
        </w:rPr>
        <w:drawing>
          <wp:inline distT="0" distB="0" distL="0" distR="0">
            <wp:extent cx="5142155" cy="416560"/>
            <wp:effectExtent l="0" t="0" r="190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48870" cy="417104"/>
                    </a:xfrm>
                    <a:prstGeom prst="rect">
                      <a:avLst/>
                    </a:prstGeom>
                  </pic:spPr>
                </pic:pic>
              </a:graphicData>
            </a:graphic>
          </wp:inline>
        </w:drawing>
      </w:r>
    </w:p>
    <w:p w:rsidR="004971F9" w:rsidRDefault="00523D3D" w:rsidP="00523D3D">
      <w:pPr>
        <w:pStyle w:val="Descripcin"/>
        <w:jc w:val="center"/>
      </w:pPr>
      <w:r w:rsidRPr="00523D3D">
        <w:rPr>
          <w:b/>
          <w:i w:val="0"/>
          <w:color w:val="4DA4D8" w:themeColor="accent3" w:themeTint="99"/>
        </w:rPr>
        <w:fldChar w:fldCharType="begin"/>
      </w:r>
      <w:r w:rsidRPr="00523D3D">
        <w:rPr>
          <w:b/>
          <w:i w:val="0"/>
          <w:color w:val="4DA4D8" w:themeColor="accent3" w:themeTint="99"/>
        </w:rPr>
        <w:instrText xml:space="preserve"> SEQ Ilustración \* ARABIC </w:instrText>
      </w:r>
      <w:r w:rsidRPr="00523D3D">
        <w:rPr>
          <w:b/>
          <w:i w:val="0"/>
          <w:color w:val="4DA4D8" w:themeColor="accent3" w:themeTint="99"/>
        </w:rPr>
        <w:fldChar w:fldCharType="separate"/>
      </w:r>
      <w:bookmarkStart w:id="110" w:name="_Toc515646376"/>
      <w:r w:rsidR="00B31140">
        <w:rPr>
          <w:b/>
          <w:i w:val="0"/>
          <w:noProof/>
          <w:color w:val="4DA4D8" w:themeColor="accent3" w:themeTint="99"/>
        </w:rPr>
        <w:t>52</w:t>
      </w:r>
      <w:r w:rsidRPr="00523D3D">
        <w:rPr>
          <w:b/>
          <w:i w:val="0"/>
          <w:color w:val="4DA4D8" w:themeColor="accent3" w:themeTint="99"/>
        </w:rPr>
        <w:fldChar w:fldCharType="end"/>
      </w:r>
      <w:r w:rsidRPr="005D2F85">
        <w:t>-IP spoofing.IP suplantada.</w:t>
      </w:r>
      <w:r>
        <w:t xml:space="preserve"> </w:t>
      </w:r>
      <w:r w:rsidRPr="005D2F85">
        <w:t>Fuente: propia</w:t>
      </w:r>
      <w:bookmarkEnd w:id="110"/>
    </w:p>
    <w:p w:rsidR="00AE5B7F" w:rsidRDefault="00AE5B7F" w:rsidP="001772E2"/>
    <w:p w:rsidR="00AE5B7F" w:rsidRDefault="00AE5B7F" w:rsidP="001772E2">
      <w:r>
        <w:t>-Equipo víctima:</w:t>
      </w:r>
      <w:r w:rsidRPr="00AE5B7F">
        <w:t xml:space="preserve"> </w:t>
      </w:r>
      <w:r>
        <w:t>IP 192.168.0.171</w:t>
      </w:r>
    </w:p>
    <w:p w:rsidR="004971F9" w:rsidRDefault="00AE5B7F" w:rsidP="001772E2">
      <w:pPr>
        <w:keepNext/>
      </w:pPr>
      <w:r>
        <w:rPr>
          <w:noProof/>
        </w:rPr>
        <w:drawing>
          <wp:inline distT="0" distB="0" distL="0" distR="0" wp14:anchorId="3F98F713" wp14:editId="6A4B6A11">
            <wp:extent cx="5141595" cy="464820"/>
            <wp:effectExtent l="0" t="0" r="190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44629" cy="465094"/>
                    </a:xfrm>
                    <a:prstGeom prst="rect">
                      <a:avLst/>
                    </a:prstGeom>
                  </pic:spPr>
                </pic:pic>
              </a:graphicData>
            </a:graphic>
          </wp:inline>
        </w:drawing>
      </w:r>
    </w:p>
    <w:p w:rsidR="002B4D49" w:rsidRDefault="004971F9" w:rsidP="001772E2">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11" w:name="_Toc515646377"/>
      <w:r w:rsidR="00B31140">
        <w:rPr>
          <w:b/>
          <w:i w:val="0"/>
          <w:noProof/>
          <w:color w:val="4DA4D8" w:themeColor="accent3" w:themeTint="99"/>
        </w:rPr>
        <w:t>53</w:t>
      </w:r>
      <w:r w:rsidRPr="004971F9">
        <w:rPr>
          <w:b/>
          <w:i w:val="0"/>
          <w:color w:val="4DA4D8" w:themeColor="accent3" w:themeTint="99"/>
        </w:rPr>
        <w:fldChar w:fldCharType="end"/>
      </w:r>
      <w:r>
        <w:t>-IP spoofing.IP víctima</w:t>
      </w:r>
      <w:r w:rsidRPr="007634BC">
        <w:t>.Fuente: propia</w:t>
      </w:r>
      <w:bookmarkEnd w:id="111"/>
    </w:p>
    <w:p w:rsidR="002B4D49" w:rsidRDefault="002B4D49" w:rsidP="001772E2"/>
    <w:p w:rsidR="002B4D49" w:rsidRDefault="00A641C2" w:rsidP="001772E2">
      <w:r>
        <w:rPr>
          <w:noProof/>
        </w:rPr>
        <mc:AlternateContent>
          <mc:Choice Requires="wps">
            <w:drawing>
              <wp:anchor distT="0" distB="0" distL="114300" distR="114300" simplePos="0" relativeHeight="251836416" behindDoc="0" locked="0" layoutInCell="1" allowOverlap="1" wp14:anchorId="193DDCDF" wp14:editId="754F0816">
                <wp:simplePos x="0" y="0"/>
                <wp:positionH relativeFrom="column">
                  <wp:posOffset>434340</wp:posOffset>
                </wp:positionH>
                <wp:positionV relativeFrom="paragraph">
                  <wp:posOffset>3326130</wp:posOffset>
                </wp:positionV>
                <wp:extent cx="4353560" cy="635"/>
                <wp:effectExtent l="0" t="0" r="2540" b="12065"/>
                <wp:wrapTopAndBottom/>
                <wp:docPr id="41" name="Cuadro de texto 41"/>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5A4674" w:rsidRPr="00FE3C25" w:rsidRDefault="005A4674" w:rsidP="00A641C2">
                            <w:pPr>
                              <w:pStyle w:val="Descripcin"/>
                              <w:jc w:val="center"/>
                              <w:rPr>
                                <w:noProof/>
                                <w:szCs w:val="22"/>
                              </w:rPr>
                            </w:pP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12" w:name="_Toc515561223"/>
                            <w:bookmarkStart w:id="113" w:name="_Toc515646378"/>
                            <w:r>
                              <w:rPr>
                                <w:b/>
                                <w:i w:val="0"/>
                                <w:noProof/>
                                <w:color w:val="4DA4D8" w:themeColor="accent3" w:themeTint="99"/>
                              </w:rPr>
                              <w:t>54</w:t>
                            </w:r>
                            <w:r w:rsidRPr="00A641C2">
                              <w:rPr>
                                <w:b/>
                                <w:i w:val="0"/>
                                <w:noProof/>
                                <w:color w:val="4DA4D8" w:themeColor="accent3" w:themeTint="99"/>
                              </w:rPr>
                              <w:fldChar w:fldCharType="end"/>
                            </w:r>
                            <w:r w:rsidRPr="0054604E">
                              <w:t>-Pings desde atacante.Fuente: propia</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DCDF" id="Cuadro de texto 41" o:spid="_x0000_s1057" type="#_x0000_t202" style="position:absolute;left:0;text-align:left;margin-left:34.2pt;margin-top:261.9pt;width:342.8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gkRUNAIAAG4EAAAOAAAAZHJzL2Uyb0RvYy54bWysVMFu2zAMvQ/YPwi6L06aJhiMOEWWIsOA&#13;&#10;oC2QDj0rshwLkEWNUmJnXz9KjtOu22nYRaZIitJ7j/TirmsMOyn0GmzBJ6MxZ8pKKLU9FPz78+bT&#13;&#10;Z858ELYUBqwq+Fl5frf8+GHRulzdQA2mVMioiPV56wpeh+DyLPOyVo3wI3DKUrACbESgLR6yEkVL&#13;&#10;1RuT3YzH86wFLB2CVN6T974P8mWqX1VKhseq8iowU3B6W0grpnUf12y5EPkBhau1vDxD/MMrGqEt&#13;&#10;XXotdS+CYEfUf5RqtETwUIWRhCaDqtJSJQyEZjJ+h2ZXC6cSFiLHuytN/v+VlQ+nJ2S6LPjthDMr&#13;&#10;GtJofRQlAisVC6oLwChCNLXO55S9c5Qfui/QkdyD35Mzou8qbOKXcDGKE+HnK8lUikly3k5n09mc&#13;&#10;QpJi8+ks1shejzr04auChkWj4EgKJmLFaetDnzqkxJs8GF1utDFxEwNrg+wkSO221kFdiv+WZWzM&#13;&#10;tRBP9QWjJ4v4ehzRCt2+S7RMryD3UJ4JO0LfRN7JjaYLt8KHJ4HUNYSJJiE80lIZaAsOF4uzGvDn&#13;&#10;3/wxn8SkKGctdWHB/Y+jQMWZ+WZJ5tiyg4GDsR8Me2zWQFBJOXpNMukABjOYFULzQgOyirdQSFhJ&#13;&#10;dxU8DOY69LNAAybVapWSqDGdCFu7czKWHoh97l4EuosssTEeYOhPkb9Tp89N+rjVMRDVSbpIbM/i&#13;&#10;hW9q6iT+ZQDj1Lzdp6zX38TyFwAAAP//AwBQSwMEFAAGAAgAAAAhAMKaQsPlAAAADwEAAA8AAABk&#13;&#10;cnMvZG93bnJldi54bWxMj0FPwzAMhe9I/IfISFwQS9m6Mrqm0zTgMC4TZRduWZM1hcapknQr/x7D&#13;&#10;BS6WbD8/v69YjbZjJ+1D61DA3SQBprF2qsVGwP7t+XYBLESJSnYOtYAvHWBVXl4UMlfujK/6VMWG&#13;&#10;kQmGXAowMfY556E22sowcb1G2h2dtzJS6xuuvDyTue34NEkybmWL9MHIXm+Mrj+rwQrYpe87czMc&#13;&#10;n17W6cxv98Mm+2gqIa6vxscllfUSWNRj/LuAHwbKDyUFO7gBVWCdgGyRklLAfDojDhLcz1MiPPxO&#13;&#10;HoCXBf/PUX4DAAD//wMAUEsBAi0AFAAGAAgAAAAhALaDOJL+AAAA4QEAABMAAAAAAAAAAAAAAAAA&#13;&#10;AAAAAFtDb250ZW50X1R5cGVzXS54bWxQSwECLQAUAAYACAAAACEAOP0h/9YAAACUAQAACwAAAAAA&#13;&#10;AAAAAAAAAAAvAQAAX3JlbHMvLnJlbHNQSwECLQAUAAYACAAAACEA9YJEVDQCAABuBAAADgAAAAAA&#13;&#10;AAAAAAAAAAAuAgAAZHJzL2Uyb0RvYy54bWxQSwECLQAUAAYACAAAACEAwppCw+UAAAAPAQAADwAA&#13;&#10;AAAAAAAAAAAAAACOBAAAZHJzL2Rvd25yZXYueG1sUEsFBgAAAAAEAAQA8wAAAKAFAAAAAA==&#13;&#10;" stroked="f">
                <v:textbox style="mso-fit-shape-to-text:t" inset="0,0,0,0">
                  <w:txbxContent>
                    <w:p w:rsidR="005A4674" w:rsidRPr="00FE3C25" w:rsidRDefault="005A4674" w:rsidP="00A641C2">
                      <w:pPr>
                        <w:pStyle w:val="Descripcin"/>
                        <w:jc w:val="center"/>
                        <w:rPr>
                          <w:noProof/>
                          <w:szCs w:val="22"/>
                        </w:rPr>
                      </w:pP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61" w:name="_Toc515561223"/>
                      <w:bookmarkStart w:id="162" w:name="_Toc515646378"/>
                      <w:r>
                        <w:rPr>
                          <w:b/>
                          <w:i w:val="0"/>
                          <w:noProof/>
                          <w:color w:val="4DA4D8" w:themeColor="accent3" w:themeTint="99"/>
                        </w:rPr>
                        <w:t>54</w:t>
                      </w:r>
                      <w:r w:rsidRPr="00A641C2">
                        <w:rPr>
                          <w:b/>
                          <w:i w:val="0"/>
                          <w:noProof/>
                          <w:color w:val="4DA4D8" w:themeColor="accent3" w:themeTint="99"/>
                        </w:rPr>
                        <w:fldChar w:fldCharType="end"/>
                      </w:r>
                      <w:r w:rsidRPr="0054604E">
                        <w:t>-Pings desde atacante.Fuente: propia</w:t>
                      </w:r>
                      <w:bookmarkEnd w:id="161"/>
                      <w:bookmarkEnd w:id="162"/>
                    </w:p>
                  </w:txbxContent>
                </v:textbox>
                <w10:wrap type="topAndBottom"/>
              </v:shape>
            </w:pict>
          </mc:Fallback>
        </mc:AlternateContent>
      </w:r>
      <w:r w:rsidR="00FB20C8">
        <w:rPr>
          <w:noProof/>
        </w:rPr>
        <w:drawing>
          <wp:anchor distT="0" distB="0" distL="114300" distR="114300" simplePos="0" relativeHeight="251745280" behindDoc="0" locked="0" layoutInCell="1" allowOverlap="1">
            <wp:simplePos x="0" y="0"/>
            <wp:positionH relativeFrom="column">
              <wp:posOffset>434415</wp:posOffset>
            </wp:positionH>
            <wp:positionV relativeFrom="paragraph">
              <wp:posOffset>590699</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rsidR="007B0CF0">
        <w:t>Para confirmar que existe conexión entre los equipos enviaremos 3 paquetes a cada una de las IP:</w:t>
      </w:r>
    </w:p>
    <w:p w:rsidR="007B0CF0" w:rsidRDefault="007B0CF0" w:rsidP="001772E2"/>
    <w:p w:rsidR="007B0CF0" w:rsidRDefault="007B0CF0" w:rsidP="001772E2"/>
    <w:p w:rsidR="00360E5F" w:rsidRDefault="007B0CF0" w:rsidP="001772E2">
      <w:r>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1772E2">
      <w:pPr>
        <w:keepNext/>
      </w:pPr>
      <w:r>
        <w:rPr>
          <w:noProof/>
        </w:rPr>
        <w:drawing>
          <wp:inline distT="0" distB="0" distL="0" distR="0">
            <wp:extent cx="5141595" cy="486410"/>
            <wp:effectExtent l="0" t="0" r="190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143931" cy="486631"/>
                    </a:xfrm>
                    <a:prstGeom prst="rect">
                      <a:avLst/>
                    </a:prstGeom>
                  </pic:spPr>
                </pic:pic>
              </a:graphicData>
            </a:graphic>
          </wp:inline>
        </w:drawing>
      </w:r>
    </w:p>
    <w:p w:rsidR="007B0CF0" w:rsidRDefault="00360E5F" w:rsidP="001772E2">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14" w:name="_Toc515646379"/>
      <w:r w:rsidR="00B31140">
        <w:rPr>
          <w:b/>
          <w:i w:val="0"/>
          <w:noProof/>
          <w:color w:val="4DA4D8" w:themeColor="accent3" w:themeTint="99"/>
        </w:rPr>
        <w:t>55</w:t>
      </w:r>
      <w:r w:rsidRPr="0029172B">
        <w:rPr>
          <w:b/>
          <w:i w:val="0"/>
          <w:color w:val="4DA4D8" w:themeColor="accent3" w:themeTint="99"/>
        </w:rPr>
        <w:fldChar w:fldCharType="end"/>
      </w:r>
      <w:r>
        <w:t>-Ejecución IP spoofing iptables.Fuente: propia</w:t>
      </w:r>
      <w:bookmarkEnd w:id="114"/>
    </w:p>
    <w:p w:rsidR="00360E5F" w:rsidRDefault="00A641C2" w:rsidP="001772E2">
      <w:r>
        <w:rPr>
          <w:noProof/>
        </w:rPr>
        <w:lastRenderedPageBreak/>
        <mc:AlternateContent>
          <mc:Choice Requires="wps">
            <w:drawing>
              <wp:anchor distT="0" distB="0" distL="114300" distR="114300" simplePos="0" relativeHeight="251838464" behindDoc="0" locked="0" layoutInCell="1" allowOverlap="1" wp14:anchorId="1A126412" wp14:editId="4E95B6CB">
                <wp:simplePos x="0" y="0"/>
                <wp:positionH relativeFrom="column">
                  <wp:posOffset>239395</wp:posOffset>
                </wp:positionH>
                <wp:positionV relativeFrom="paragraph">
                  <wp:posOffset>1057275</wp:posOffset>
                </wp:positionV>
                <wp:extent cx="4337050" cy="635"/>
                <wp:effectExtent l="0" t="0" r="6350" b="12065"/>
                <wp:wrapTopAndBottom/>
                <wp:docPr id="42" name="Cuadro de texto 42"/>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5A4674" w:rsidRPr="00936123" w:rsidRDefault="005A4674" w:rsidP="00A641C2">
                            <w:pPr>
                              <w:pStyle w:val="Descripcin"/>
                              <w:jc w:val="center"/>
                              <w:rPr>
                                <w:noProof/>
                                <w:szCs w:val="22"/>
                              </w:rPr>
                            </w:pP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15" w:name="_Toc515561225"/>
                            <w:bookmarkStart w:id="116" w:name="_Toc515646380"/>
                            <w:r>
                              <w:rPr>
                                <w:b/>
                                <w:noProof/>
                                <w:color w:val="4DA4D8" w:themeColor="accent3" w:themeTint="99"/>
                              </w:rPr>
                              <w:t>56</w:t>
                            </w:r>
                            <w:r w:rsidRPr="00A641C2">
                              <w:rPr>
                                <w:b/>
                                <w:noProof/>
                                <w:color w:val="4DA4D8" w:themeColor="accent3" w:themeTint="99"/>
                              </w:rPr>
                              <w:fldChar w:fldCharType="end"/>
                            </w:r>
                            <w:r w:rsidRPr="009D71AF">
                              <w:t>-Ping IP spoofing equipo víctima.</w:t>
                            </w:r>
                            <w:r>
                              <w:t xml:space="preserve"> </w:t>
                            </w:r>
                            <w:r w:rsidRPr="009D71AF">
                              <w:t>Fuente: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26412" id="Cuadro de texto 42" o:spid="_x0000_s1058" type="#_x0000_t202" style="position:absolute;left:0;text-align:left;margin-left:18.85pt;margin-top:83.25pt;width:341.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5DbrNAIAAG4EAAAOAAAAZHJzL2Uyb0RvYy54bWysVE1v2zAMvQ/YfxB0X5yPthuMOEWWIsOA&#13;&#10;oi2QDj0rshwLkEWNUmJnv36UbKdbt9Owi0yRFKX3HunlbdcYdlLoNdiCzyZTzpSVUGp7KPi35+2H&#13;&#10;T5z5IGwpDFhV8LPy/Hb1/t2ydbmaQw2mVMioiPV56wpeh+DyLPOyVo3wE3DKUrACbESgLR6yEkVL&#13;&#10;1RuTzafTm6wFLB2CVN6T964P8lWqX1VKhseq8iowU3B6W0grpnUf12y1FPkBhau1HJ4h/uEVjdCW&#13;&#10;Lr2UuhNBsCPqP0o1WiJ4qMJEQpNBVWmpEgZCM5u+QbOrhVMJC5Hj3YUm///KyofTEzJdFvxqzpkV&#13;&#10;DWm0OYoSgZWKBdUFYBQhmlrnc8reOcoP3WfoSO7R78kZ0XcVNvFLuBjFifDzhWQqxSQ5rxaLj9Nr&#13;&#10;CkmK3SyuY43s9ahDH74oaFg0Co6kYCJWnO596FPHlHiTB6PLrTYmbmJgY5CdBKnd1jqoofhvWcbG&#13;&#10;XAvxVF8werKIr8cRrdDtu0TL4gJ+D+WZsCP0TeSd3Gq68F748CSQuoYw0SSER1oqA23BYbA4qwF/&#13;&#10;/M0f80lMinLWUhcW3H8/ClScma+WZI4tOxo4GvvRsMdmAwR1RjPmZDLpAAYzmhVC80IDso63UEhY&#13;&#10;SXcVPIzmJvSzQAMm1XqdkqgxnQj3dudkLD0S+9y9CHSDLLExHmDsT5G/UafPTfq49TEQ1Um6SGzP&#13;&#10;4sA3NXUSfxjAODW/7lPW629i9RMAAP//AwBQSwMEFAAGAAgAAAAhAJZmu6XjAAAADwEAAA8AAABk&#13;&#10;cnMvZG93bnJldi54bWxMTz1PwzAQ3ZH4D9YhsaDWoS0OSuNUVYGBLhVpFzY3duNAfI5ipw3/noMF&#13;&#10;lpPu3bv3ka9G17Kz6UPjUcL9NAFmsPK6wVrCYf8yeQQWokKtWo9GwpcJsCqur3KVaX/BN3MuY81I&#13;&#10;BEOmJNgYu4zzUFnjVJj6ziDdTr53KtLa11z36kLiruWzJBHcqQbJwarObKypPsvBSdgt3nf2bjg9&#13;&#10;b9eLef96GDbioy6lvL0Zn5Y01ktg0Yzx7wN+OlB+KCjY0Q+oA2slzNOUmIQL8QCMCOksIeT4iwjg&#13;&#10;Rc7/9yi+AQAA//8DAFBLAQItABQABgAIAAAAIQC2gziS/gAAAOEBAAATAAAAAAAAAAAAAAAAAAAA&#13;&#10;AABbQ29udGVudF9UeXBlc10ueG1sUEsBAi0AFAAGAAgAAAAhADj9If/WAAAAlAEAAAsAAAAAAAAA&#13;&#10;AAAAAAAALwEAAF9yZWxzLy5yZWxzUEsBAi0AFAAGAAgAAAAhAAzkNus0AgAAbgQAAA4AAAAAAAAA&#13;&#10;AAAAAAAALgIAAGRycy9lMm9Eb2MueG1sUEsBAi0AFAAGAAgAAAAhAJZmu6XjAAAADwEAAA8AAAAA&#13;&#10;AAAAAAAAAAAAjgQAAGRycy9kb3ducmV2LnhtbFBLBQYAAAAABAAEAPMAAACeBQAAAAA=&#13;&#10;" stroked="f">
                <v:textbox style="mso-fit-shape-to-text:t" inset="0,0,0,0">
                  <w:txbxContent>
                    <w:p w:rsidR="005A4674" w:rsidRPr="00936123" w:rsidRDefault="005A4674" w:rsidP="00A641C2">
                      <w:pPr>
                        <w:pStyle w:val="Descripcin"/>
                        <w:jc w:val="center"/>
                        <w:rPr>
                          <w:noProof/>
                          <w:szCs w:val="22"/>
                        </w:rPr>
                      </w:pP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66" w:name="_Toc515561225"/>
                      <w:bookmarkStart w:id="167" w:name="_Toc515646380"/>
                      <w:r>
                        <w:rPr>
                          <w:b/>
                          <w:noProof/>
                          <w:color w:val="4DA4D8" w:themeColor="accent3" w:themeTint="99"/>
                        </w:rPr>
                        <w:t>56</w:t>
                      </w:r>
                      <w:r w:rsidRPr="00A641C2">
                        <w:rPr>
                          <w:b/>
                          <w:noProof/>
                          <w:color w:val="4DA4D8" w:themeColor="accent3" w:themeTint="99"/>
                        </w:rPr>
                        <w:fldChar w:fldCharType="end"/>
                      </w:r>
                      <w:r w:rsidRPr="009D71AF">
                        <w:t>-Ping IP spoofing equipo víctima.</w:t>
                      </w:r>
                      <w:r>
                        <w:t xml:space="preserve"> </w:t>
                      </w:r>
                      <w:r w:rsidRPr="009D71AF">
                        <w:t>Fuente: propia</w:t>
                      </w:r>
                      <w:bookmarkEnd w:id="166"/>
                      <w:bookmarkEnd w:id="167"/>
                    </w:p>
                  </w:txbxContent>
                </v:textbox>
                <w10:wrap type="topAndBottom"/>
              </v:shape>
            </w:pict>
          </mc:Fallback>
        </mc:AlternateContent>
      </w:r>
      <w:r w:rsidR="00194931">
        <w:rPr>
          <w:noProof/>
        </w:rPr>
        <w:drawing>
          <wp:anchor distT="0" distB="0" distL="114300" distR="114300" simplePos="0" relativeHeight="251748352" behindDoc="0" locked="0" layoutInCell="1" allowOverlap="1">
            <wp:simplePos x="0" y="0"/>
            <wp:positionH relativeFrom="column">
              <wp:posOffset>239992</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rsidR="0029172B">
        <w:t>A continuación haremos ping al equipo víctima de IP 192.168.0.171</w:t>
      </w:r>
    </w:p>
    <w:p w:rsidR="007B0CF0" w:rsidRDefault="00E44331" w:rsidP="001772E2">
      <w:r>
        <w:t>Una vez realizado el ataque podremos ver su efecto a través de</w:t>
      </w:r>
      <w:r w:rsidR="002053F8">
        <w:t xml:space="preserve"> Wireshark:</w:t>
      </w:r>
    </w:p>
    <w:p w:rsidR="002053F8" w:rsidRDefault="002053F8" w:rsidP="001772E2">
      <w:pPr>
        <w:keepNext/>
      </w:pPr>
      <w:r>
        <w:rPr>
          <w:b/>
          <w:noProof/>
          <w:color w:val="1B587C" w:themeColor="accent3"/>
        </w:rPr>
        <w:drawing>
          <wp:inline distT="0" distB="0" distL="0" distR="0">
            <wp:extent cx="4937760" cy="1991360"/>
            <wp:effectExtent l="0" t="0" r="254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944869" cy="1994227"/>
                    </a:xfrm>
                    <a:prstGeom prst="rect">
                      <a:avLst/>
                    </a:prstGeom>
                  </pic:spPr>
                </pic:pic>
              </a:graphicData>
            </a:graphic>
          </wp:inline>
        </w:drawing>
      </w:r>
    </w:p>
    <w:p w:rsidR="002B4D49" w:rsidRDefault="002053F8" w:rsidP="001772E2">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17" w:name="_Toc515646381"/>
      <w:r w:rsidR="00B31140">
        <w:rPr>
          <w:b/>
          <w:i w:val="0"/>
          <w:noProof/>
          <w:color w:val="4DA4D8" w:themeColor="accent3" w:themeTint="99"/>
        </w:rPr>
        <w:t>57</w:t>
      </w:r>
      <w:r w:rsidRPr="002053F8">
        <w:rPr>
          <w:b/>
          <w:i w:val="0"/>
          <w:color w:val="4DA4D8" w:themeColor="accent3" w:themeTint="99"/>
        </w:rPr>
        <w:fldChar w:fldCharType="end"/>
      </w:r>
      <w:r>
        <w:t>-Ataque IP spoofing iptables wireshark.</w:t>
      </w:r>
      <w:r w:rsidR="00A641C2">
        <w:t xml:space="preserve"> </w:t>
      </w:r>
      <w:r>
        <w:t>Fuente: propia</w:t>
      </w:r>
      <w:bookmarkEnd w:id="117"/>
    </w:p>
    <w:p w:rsidR="00EB6B89" w:rsidRDefault="00EB6B89" w:rsidP="001772E2">
      <w:r>
        <w:t>Para borrar la regla del iptable basta con seguir los siguientes comandos:</w:t>
      </w:r>
    </w:p>
    <w:p w:rsidR="00EB6B89" w:rsidRDefault="00EB6B89" w:rsidP="001772E2">
      <w:pPr>
        <w:rPr>
          <w:b/>
          <w:i/>
        </w:rPr>
      </w:pPr>
      <w:r>
        <w:rPr>
          <w:b/>
          <w:i/>
        </w:rPr>
        <w:t>sudo iptables -t nat -D</w:t>
      </w:r>
      <w:r w:rsidRPr="0080615F">
        <w:rPr>
          <w:b/>
          <w:i/>
        </w:rPr>
        <w:t xml:space="preserve"> POSTROU</w:t>
      </w:r>
      <w:r>
        <w:rPr>
          <w:b/>
          <w:i/>
        </w:rPr>
        <w:t>TING -j SNAT --to-source &lt;IP_a_suplantar&gt;</w:t>
      </w:r>
    </w:p>
    <w:p w:rsidR="00EB6B89" w:rsidRDefault="00EB6B89" w:rsidP="001772E2">
      <w:r>
        <w:t>Usaremos -D “delete” para borrar la regla, mientras que el resto de la información quedaría de la misma forma.</w:t>
      </w:r>
    </w:p>
    <w:p w:rsidR="00EB6B89" w:rsidRDefault="00EB6B89" w:rsidP="001772E2">
      <w:pPr>
        <w:rPr>
          <w:b/>
          <w:i/>
        </w:rPr>
      </w:pPr>
      <w:r>
        <w:rPr>
          <w:b/>
          <w:i/>
        </w:rPr>
        <w:t>sudo iptables -F</w:t>
      </w:r>
    </w:p>
    <w:p w:rsidR="00EB6B89" w:rsidRPr="00EB6B89" w:rsidRDefault="00EB6B89" w:rsidP="001772E2">
      <w:r w:rsidRPr="00EB6B89">
        <w:t>Este comando</w:t>
      </w:r>
      <w:r>
        <w:t xml:space="preserve"> realiza un “flush” con -F, una limpieza de las iptables.</w:t>
      </w:r>
    </w:p>
    <w:p w:rsidR="008F4C5F" w:rsidRDefault="008F4C5F" w:rsidP="00194931">
      <w:pPr>
        <w:pStyle w:val="Ttulo3"/>
        <w:numPr>
          <w:ilvl w:val="3"/>
          <w:numId w:val="18"/>
        </w:numPr>
        <w:ind w:left="0" w:firstLine="0"/>
        <w:rPr>
          <w:noProof/>
          <w:color w:val="4DA4D8" w:themeColor="accent3" w:themeTint="99"/>
        </w:rPr>
      </w:pPr>
      <w:bookmarkStart w:id="118" w:name="_Toc515648527"/>
      <w:r>
        <w:rPr>
          <w:noProof/>
          <w:color w:val="4DA4D8" w:themeColor="accent3" w:themeTint="99"/>
        </w:rPr>
        <w:t>IP spoofing con hping3</w:t>
      </w:r>
      <w:bookmarkEnd w:id="118"/>
      <w:r>
        <w:rPr>
          <w:noProof/>
          <w:color w:val="4DA4D8" w:themeColor="accent3" w:themeTint="99"/>
        </w:rPr>
        <w:t xml:space="preserve"> </w:t>
      </w:r>
    </w:p>
    <w:p w:rsidR="00B17BAC" w:rsidRDefault="00612FFF" w:rsidP="001772E2">
      <w:r>
        <w:t>Otro método para realizar un ataque de IP spoofing es a través de hping3.</w:t>
      </w:r>
    </w:p>
    <w:p w:rsidR="00612FFF" w:rsidRDefault="00612FFF" w:rsidP="001772E2">
      <w:r>
        <w:t>El comando a usar consta del siguiente formato:</w:t>
      </w:r>
    </w:p>
    <w:p w:rsidR="00612FFF" w:rsidRDefault="00612FFF" w:rsidP="001772E2">
      <w:r>
        <w:t xml:space="preserve">Sudo hping3 -a &lt;IP_suplantar&gt; -p 80 </w:t>
      </w:r>
      <w:r w:rsidR="00D15B98">
        <w:t>--</w:t>
      </w:r>
      <w:r>
        <w:t>flood &lt;IP_atacada&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1772E2">
      <w:r>
        <w:t>Vamos a proceder a analizar el comando:</w:t>
      </w:r>
    </w:p>
    <w:p w:rsidR="00DF0155" w:rsidRDefault="00294266" w:rsidP="001772E2">
      <w:r>
        <w:rPr>
          <w:b/>
        </w:rPr>
        <w:t>s</w:t>
      </w:r>
      <w:r w:rsidR="00DF0155" w:rsidRPr="0080615F">
        <w:rPr>
          <w:b/>
        </w:rPr>
        <w:t>udo</w:t>
      </w:r>
      <w:r w:rsidR="00DF0155">
        <w:t>: El comando va precedido de “sudo” ya que iptables necesita ser ejecutado como superusuario “root”.</w:t>
      </w:r>
    </w:p>
    <w:p w:rsidR="00DF0155" w:rsidRDefault="00DF0155" w:rsidP="001772E2">
      <w:r w:rsidRPr="00DF0155">
        <w:rPr>
          <w:b/>
        </w:rPr>
        <w:t>hping3</w:t>
      </w:r>
      <w:r w:rsidRPr="00DF0155">
        <w:t>:</w:t>
      </w:r>
      <w:r>
        <w:rPr>
          <w:b/>
          <w:i/>
        </w:rPr>
        <w:t xml:space="preserve"> </w:t>
      </w:r>
      <w:r>
        <w:t>Nombre de la herramienta que vamos a utilizar y que deseamos que ejecute el comando.</w:t>
      </w:r>
    </w:p>
    <w:p w:rsidR="00DF0155" w:rsidRDefault="00DF0155" w:rsidP="001772E2">
      <w:r w:rsidRPr="00DF0155">
        <w:rPr>
          <w:b/>
          <w:i/>
        </w:rPr>
        <w:t>-</w:t>
      </w:r>
      <w:r w:rsidRPr="00DF0155">
        <w:rPr>
          <w:b/>
        </w:rPr>
        <w:t>a</w:t>
      </w:r>
      <w:r w:rsidRPr="00DF0155">
        <w:t>:</w:t>
      </w:r>
      <w:r>
        <w:t xml:space="preserve"> Especifica la dirección de origen.</w:t>
      </w:r>
    </w:p>
    <w:p w:rsidR="00DF0155" w:rsidRDefault="00DF0155" w:rsidP="001772E2">
      <w:r>
        <w:rPr>
          <w:b/>
        </w:rPr>
        <w:lastRenderedPageBreak/>
        <w:t>-p</w:t>
      </w:r>
      <w:r>
        <w:t>: Especifica el puerto de destino.</w:t>
      </w:r>
    </w:p>
    <w:p w:rsidR="00612FFF" w:rsidRDefault="00D15B98" w:rsidP="001772E2">
      <w:pPr>
        <w:rPr>
          <w:b/>
        </w:rPr>
      </w:pPr>
      <w:r>
        <w:rPr>
          <w:b/>
        </w:rPr>
        <w:t>--</w:t>
      </w:r>
      <w:r w:rsidR="00DF0155" w:rsidRPr="00DF0155">
        <w:rPr>
          <w:b/>
        </w:rPr>
        <w:t>flood</w:t>
      </w:r>
      <w:r w:rsidR="00DF0155" w:rsidRPr="00DF0155">
        <w:t>:</w:t>
      </w:r>
      <w:r>
        <w:t xml:space="preserve"> Indica que envie los paquetes a la máxima velocidad y sin esperar respuesta.</w:t>
      </w:r>
    </w:p>
    <w:p w:rsidR="00EB6B89" w:rsidRPr="00EB6B89" w:rsidRDefault="00EB6B89" w:rsidP="001772E2">
      <w:r>
        <w:t>El resultado es el siguiente, en primer lugar se lanza el ataque desde el equipo atacante:</w:t>
      </w:r>
    </w:p>
    <w:p w:rsidR="00EB6B89" w:rsidRDefault="00EB6B89" w:rsidP="001772E2">
      <w:pPr>
        <w:keepNext/>
      </w:pPr>
      <w:r>
        <w:rPr>
          <w:noProof/>
        </w:rPr>
        <w:drawing>
          <wp:inline distT="0" distB="0" distL="0" distR="0">
            <wp:extent cx="5152913" cy="743585"/>
            <wp:effectExtent l="0" t="0" r="3810"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156563" cy="744112"/>
                    </a:xfrm>
                    <a:prstGeom prst="rect">
                      <a:avLst/>
                    </a:prstGeom>
                  </pic:spPr>
                </pic:pic>
              </a:graphicData>
            </a:graphic>
          </wp:inline>
        </w:drawing>
      </w:r>
    </w:p>
    <w:p w:rsidR="00612FFF" w:rsidRDefault="00EB6B89" w:rsidP="001772E2">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19" w:name="_Toc515646382"/>
      <w:r w:rsidR="00B31140">
        <w:rPr>
          <w:b/>
          <w:i w:val="0"/>
          <w:noProof/>
          <w:color w:val="4DA4D8" w:themeColor="accent3" w:themeTint="99"/>
        </w:rPr>
        <w:t>58</w:t>
      </w:r>
      <w:r w:rsidRPr="00EB6B89">
        <w:rPr>
          <w:b/>
          <w:i w:val="0"/>
          <w:color w:val="4DA4D8" w:themeColor="accent3" w:themeTint="99"/>
        </w:rPr>
        <w:fldChar w:fldCharType="end"/>
      </w:r>
      <w:r>
        <w:t>-Ataque IP spoofing con hping3.</w:t>
      </w:r>
      <w:r w:rsidR="00536B72">
        <w:t xml:space="preserve"> </w:t>
      </w:r>
      <w:r>
        <w:t>Fuente: propia</w:t>
      </w:r>
      <w:bookmarkEnd w:id="119"/>
    </w:p>
    <w:p w:rsidR="00975B16" w:rsidRDefault="001C4D6D" w:rsidP="001772E2">
      <w:r>
        <w:t>A la vez de la ejecución del ataque podemos ver en el Wireshark de la v</w:t>
      </w:r>
      <w:r w:rsidR="00975B16">
        <w:t>íctima el resultado.</w:t>
      </w:r>
    </w:p>
    <w:p w:rsidR="001C4D6D" w:rsidRPr="001C4D6D" w:rsidRDefault="00975B16" w:rsidP="001772E2">
      <w:r>
        <w:t>E</w:t>
      </w:r>
      <w:r w:rsidR="001C4D6D">
        <w:t>n este caso la IP falsa es 192.168.0.133 que se envía desde el equipo atacante de IP real 192.168.0.168 al equipo víctima de IP 192.168.0.171.</w:t>
      </w:r>
    </w:p>
    <w:p w:rsidR="00971774" w:rsidRDefault="001C4D6D" w:rsidP="001772E2">
      <w:pPr>
        <w:keepNext/>
      </w:pPr>
      <w:r>
        <w:rPr>
          <w:noProof/>
        </w:rPr>
        <w:drawing>
          <wp:inline distT="0" distB="0" distL="0" distR="0">
            <wp:extent cx="5152390" cy="2000250"/>
            <wp:effectExtent l="0" t="0" r="3810"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153841" cy="2000813"/>
                    </a:xfrm>
                    <a:prstGeom prst="rect">
                      <a:avLst/>
                    </a:prstGeom>
                  </pic:spPr>
                </pic:pic>
              </a:graphicData>
            </a:graphic>
          </wp:inline>
        </w:drawing>
      </w:r>
    </w:p>
    <w:p w:rsidR="00612FFF" w:rsidRDefault="00971774" w:rsidP="001772E2">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20" w:name="_Toc515646383"/>
      <w:r w:rsidR="00B31140">
        <w:rPr>
          <w:b/>
          <w:i w:val="0"/>
          <w:noProof/>
          <w:color w:val="4DA4D8" w:themeColor="accent3" w:themeTint="99"/>
        </w:rPr>
        <w:t>59</w:t>
      </w:r>
      <w:r w:rsidRPr="00971774">
        <w:rPr>
          <w:b/>
          <w:i w:val="0"/>
          <w:color w:val="4DA4D8" w:themeColor="accent3" w:themeTint="99"/>
        </w:rPr>
        <w:fldChar w:fldCharType="end"/>
      </w:r>
      <w:r>
        <w:t>-Ataque IP spoofing hping3</w:t>
      </w:r>
      <w:r w:rsidRPr="00440CD8">
        <w:t xml:space="preserve"> wireshark.</w:t>
      </w:r>
      <w:r w:rsidR="00536B72">
        <w:t xml:space="preserve"> </w:t>
      </w:r>
      <w:r w:rsidRPr="00440CD8">
        <w:t>Fuente: propia</w:t>
      </w:r>
      <w:bookmarkEnd w:id="120"/>
    </w:p>
    <w:p w:rsidR="002970FE" w:rsidRDefault="002970FE" w:rsidP="001772E2">
      <w:pPr>
        <w:pStyle w:val="Ttulo3"/>
        <w:ind w:left="0" w:firstLine="0"/>
        <w:rPr>
          <w:noProof/>
          <w:color w:val="4DA4D8" w:themeColor="accent3" w:themeTint="99"/>
        </w:rPr>
      </w:pPr>
      <w:bookmarkStart w:id="121" w:name="_Toc515648528"/>
      <w:r>
        <w:rPr>
          <w:noProof/>
          <w:color w:val="4DA4D8" w:themeColor="accent3" w:themeTint="99"/>
        </w:rPr>
        <w:t>ARP SPOOFING</w:t>
      </w:r>
      <w:bookmarkEnd w:id="121"/>
    </w:p>
    <w:p w:rsidR="009876C1" w:rsidRDefault="009876C1" w:rsidP="001772E2">
      <w:pPr>
        <w:rPr>
          <w:color w:val="000000" w:themeColor="text1"/>
        </w:rPr>
      </w:pPr>
      <w:r>
        <w:t xml:space="preserve">A continuación vamos a realizar </w:t>
      </w:r>
      <w:r w:rsidR="00F50CC4">
        <w:t>el ataque de ARP spoofing, para ello utilizaremos dSniff cuya instalación ya hemos en la figura 35-Instalación dSniff del apartado 5.1-</w:t>
      </w:r>
      <w:r w:rsidR="00F50CC4" w:rsidRPr="00F50CC4">
        <w:rPr>
          <w:color w:val="000000" w:themeColor="text1"/>
        </w:rPr>
        <w:t>Creación del entorno de trabajo</w:t>
      </w:r>
      <w:r w:rsidR="00F50CC4">
        <w:rPr>
          <w:color w:val="000000" w:themeColor="text1"/>
        </w:rPr>
        <w:t>.</w:t>
      </w:r>
    </w:p>
    <w:p w:rsidR="00F50CC4" w:rsidRDefault="00F50CC4" w:rsidP="001772E2">
      <w:r>
        <w:t>En primer lugar deberemos habilitar el enrutamiento en la máquina atacante, para ello deberemos cambiar el archivo ip_forward que contiene una variable booleana para conectar esta función (0-desactivada, 1-activada)</w:t>
      </w:r>
      <w:r w:rsidR="00200518">
        <w:t xml:space="preserve">. Usaremos el siguiente comando para cambiar la variable:  </w:t>
      </w:r>
    </w:p>
    <w:p w:rsidR="00200518" w:rsidRDefault="00200518" w:rsidP="001772E2"/>
    <w:p w:rsidR="00200518" w:rsidRPr="00200518" w:rsidRDefault="00200518" w:rsidP="001772E2">
      <w:pPr>
        <w:rPr>
          <w:b/>
          <w:i/>
        </w:rPr>
      </w:pPr>
      <w:r w:rsidRPr="00200518">
        <w:rPr>
          <w:b/>
          <w:i/>
        </w:rPr>
        <w:t>sudo su</w:t>
      </w:r>
      <w:r w:rsidRPr="00200518">
        <w:rPr>
          <w:i/>
        </w:rPr>
        <w:t>:</w:t>
      </w:r>
      <w:r>
        <w:rPr>
          <w:i/>
        </w:rPr>
        <w:t xml:space="preserve"> Para usar superusuario “root”.</w:t>
      </w:r>
    </w:p>
    <w:p w:rsidR="00200518" w:rsidRDefault="00200518" w:rsidP="001772E2">
      <w:pPr>
        <w:rPr>
          <w:i/>
          <w:color w:val="000000" w:themeColor="text1"/>
        </w:rPr>
      </w:pPr>
      <w:r w:rsidRPr="00200518">
        <w:rPr>
          <w:b/>
          <w:i/>
          <w:color w:val="000000" w:themeColor="text1"/>
        </w:rPr>
        <w:t>echo 1 &gt; /proc/sys/net/ipv4/ip_forward</w:t>
      </w:r>
      <w:r w:rsidRPr="00200518">
        <w:rPr>
          <w:i/>
          <w:color w:val="000000" w:themeColor="text1"/>
        </w:rPr>
        <w:t>:</w:t>
      </w:r>
      <w:r>
        <w:rPr>
          <w:i/>
          <w:color w:val="000000" w:themeColor="text1"/>
        </w:rPr>
        <w:t xml:space="preserve"> Para cambiar la variable a 1.</w:t>
      </w:r>
    </w:p>
    <w:p w:rsidR="00200518" w:rsidRDefault="00194931" w:rsidP="001772E2">
      <w:pPr>
        <w:rPr>
          <w:i/>
          <w:color w:val="000000" w:themeColor="text1"/>
        </w:rPr>
      </w:pPr>
      <w:r>
        <w:rPr>
          <w:b/>
          <w:i/>
          <w:noProof/>
          <w:color w:val="000000" w:themeColor="text1"/>
        </w:rPr>
        <w:lastRenderedPageBreak/>
        <w:drawing>
          <wp:anchor distT="0" distB="0" distL="114300" distR="114300" simplePos="0" relativeHeight="251751424" behindDoc="0" locked="0" layoutInCell="1" allowOverlap="1">
            <wp:simplePos x="0" y="0"/>
            <wp:positionH relativeFrom="column">
              <wp:posOffset>-45720</wp:posOffset>
            </wp:positionH>
            <wp:positionV relativeFrom="paragraph">
              <wp:posOffset>423134</wp:posOffset>
            </wp:positionV>
            <wp:extent cx="5173980" cy="1075690"/>
            <wp:effectExtent l="0" t="0" r="0"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73980" cy="1075690"/>
                    </a:xfrm>
                    <a:prstGeom prst="rect">
                      <a:avLst/>
                    </a:prstGeom>
                  </pic:spPr>
                </pic:pic>
              </a:graphicData>
            </a:graphic>
            <wp14:sizeRelH relativeFrom="page">
              <wp14:pctWidth>0</wp14:pctWidth>
            </wp14:sizeRelH>
            <wp14:sizeRelV relativeFrom="page">
              <wp14:pctHeight>0</wp14:pctHeight>
            </wp14:sizeRelV>
          </wp:anchor>
        </w:drawing>
      </w:r>
      <w:r w:rsidR="00200518">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5A4674" w:rsidRPr="00BE412C" w:rsidRDefault="005A4674"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22" w:name="_Toc515561229"/>
                            <w:bookmarkStart w:id="123" w:name="_Toc515646384"/>
                            <w:r>
                              <w:rPr>
                                <w:b/>
                                <w:i w:val="0"/>
                                <w:noProof/>
                                <w:color w:val="4DA4D8" w:themeColor="accent3" w:themeTint="99"/>
                              </w:rPr>
                              <w:t>60</w:t>
                            </w:r>
                            <w:r w:rsidRPr="00200518">
                              <w:rPr>
                                <w:b/>
                                <w:i w:val="0"/>
                                <w:noProof/>
                                <w:color w:val="4DA4D8" w:themeColor="accent3" w:themeTint="99"/>
                              </w:rPr>
                              <w:fldChar w:fldCharType="end"/>
                            </w:r>
                            <w:r>
                              <w:t>-Activar enrutamiento. Fuente: propia</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9"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hKxNgIAAHAEAAAOAAAAZHJzL2Uyb0RvYy54bWysVMFu2zAMvQ/YPwi6L04aJOiCOEWWIsOA&#13;&#10;oC2QDj0rshwLkEWNUmJnXz9KttOu22nYRaZIitJ7j/Tyrq0NOyv0GmzOJ6MxZ8pKKLQ95vz78/bT&#13;&#10;LWc+CFsIA1bl/KI8v1t9/LBs3ELdQAWmUMioiPWLxuW8CsEtsszLStXCj8ApS8ESsBaBtnjMChQN&#13;&#10;Va9NdjMez7MGsHAIUnlP3vsuyFepflkqGR7L0qvATM7pbSGtmNZDXLPVUiyOKFylZf8M8Q+vqIW2&#13;&#10;dOm11L0Igp1Q/1Gq1hLBQxlGEuoMylJLlTAQmsn4HZp9JZxKWIgc7640+f9XVj6cn5DpgrSbTjiz&#13;&#10;oiaRNidRILBCsaDaACyGiKjG+QXl7x2dCO0XaOnQ4PfkjPjbEuv4JWSM4kT55Uoz1WKSnLP57e3n&#13;&#10;+YwzSbH5dBZrZK9HHfrwVUHNopFzJA0TteK886FLHVLiTR6MLrbamLiJgY1Bdhakd1PpoPriv2UZ&#13;&#10;G3MtxFNdwejJIr4OR7RCe2gTMdPpAPIAxYWwI3Rt5J3carpwJ3x4Ekh9Q3BpFsIjLaWBJufQW5xV&#13;&#10;gD//5o/5JCdFOWuoD3Puf5wEKs7MN0tCx6YdDByMw2DYU70BgkrS0WuSSQcwmMEsEeoXGpF1vIVC&#13;&#10;wkq6K+dhMDehmwYaManW65RErelE2Nm9k7H0QOxz+yLQ9bLEzniAoUPF4p06XW7Sx61PgahO0kVi&#13;&#10;OxZ7vqmtk/j9CMa5ebtPWa8/itUvAAAA//8DAFBLAwQUAAYACAAAACEA0v1M+uMAAAAPAQAADwAA&#13;&#10;AGRycy9kb3ducmV2LnhtbExPTU/DMAy9I/EfIiNxQVu6bipT13SaBhzGZaLswi1rsqbQOFWSbuXf&#13;&#10;z3ABHyzZfn4fxXq0HTtrH1qHAmbTBJjG2qkWGwGH95fJEliIEpXsHGoB3zrAury9KWSu3AXf9LmK&#13;&#10;DSMSDLkUYGLsc85DbbSVYep6jXQ7OW9lpNE3XHl5IXLb8TRJMm5li6RgZK+3Rtdf1WAF7Bcfe/Mw&#13;&#10;nJ5fN4u53x2GbfbZVELc341PK2qbFbCox/j3AT8ZyD+UZOzoBlSBdQImjzNCCkjTLAVGgCUVsOPv&#13;&#10;Zg68LPj/HOUVAAD//wMAUEsBAi0AFAAGAAgAAAAhALaDOJL+AAAA4QEAABMAAAAAAAAAAAAAAAAA&#13;&#10;AAAAAFtDb250ZW50X1R5cGVzXS54bWxQSwECLQAUAAYACAAAACEAOP0h/9YAAACUAQAACwAAAAAA&#13;&#10;AAAAAAAAAAAvAQAAX3JlbHMvLnJlbHNQSwECLQAUAAYACAAAACEAAs4SsTYCAABwBAAADgAAAAAA&#13;&#10;AAAAAAAAAAAuAgAAZHJzL2Uyb0RvYy54bWxQSwECLQAUAAYACAAAACEA0v1M+uMAAAAPAQAADwAA&#13;&#10;AAAAAAAAAAAAAACQBAAAZHJzL2Rvd25yZXYueG1sUEsFBgAAAAAEAAQA8wAAAKAFAAAAAA==&#13;&#10;" stroked="f">
                <v:textbox style="mso-fit-shape-to-text:t" inset="0,0,0,0">
                  <w:txbxContent>
                    <w:p w:rsidR="005A4674" w:rsidRPr="00BE412C" w:rsidRDefault="005A4674"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75" w:name="_Toc515561229"/>
                      <w:bookmarkStart w:id="176" w:name="_Toc515646384"/>
                      <w:r>
                        <w:rPr>
                          <w:b/>
                          <w:i w:val="0"/>
                          <w:noProof/>
                          <w:color w:val="4DA4D8" w:themeColor="accent3" w:themeTint="99"/>
                        </w:rPr>
                        <w:t>60</w:t>
                      </w:r>
                      <w:r w:rsidRPr="00200518">
                        <w:rPr>
                          <w:b/>
                          <w:i w:val="0"/>
                          <w:noProof/>
                          <w:color w:val="4DA4D8" w:themeColor="accent3" w:themeTint="99"/>
                        </w:rPr>
                        <w:fldChar w:fldCharType="end"/>
                      </w:r>
                      <w:r>
                        <w:t>-Activar enrutamiento. Fuente: propia</w:t>
                      </w:r>
                      <w:bookmarkEnd w:id="175"/>
                      <w:bookmarkEnd w:id="176"/>
                    </w:p>
                  </w:txbxContent>
                </v:textbox>
                <w10:wrap type="topAndBottom"/>
              </v:shape>
            </w:pict>
          </mc:Fallback>
        </mc:AlternateContent>
      </w:r>
      <w:r w:rsidR="00200518">
        <w:rPr>
          <w:b/>
          <w:i/>
          <w:color w:val="000000" w:themeColor="text1"/>
        </w:rPr>
        <w:t xml:space="preserve">cat </w:t>
      </w:r>
      <w:r w:rsidR="00200518" w:rsidRPr="00200518">
        <w:rPr>
          <w:b/>
          <w:i/>
          <w:color w:val="000000" w:themeColor="text1"/>
        </w:rPr>
        <w:t>/proc/sys/net/ipv4/ip_forward</w:t>
      </w:r>
      <w:r w:rsidR="00200518" w:rsidRPr="00200518">
        <w:rPr>
          <w:i/>
          <w:color w:val="000000" w:themeColor="text1"/>
        </w:rPr>
        <w:t>:</w:t>
      </w:r>
      <w:r w:rsidR="00200518">
        <w:rPr>
          <w:i/>
          <w:color w:val="000000" w:themeColor="text1"/>
        </w:rPr>
        <w:t xml:space="preserve"> Para ver el valor de la variable y asegurar su cambio.</w:t>
      </w:r>
      <w:r w:rsidR="00200518">
        <w:rPr>
          <w:i/>
          <w:color w:val="000000" w:themeColor="text1"/>
        </w:rPr>
        <w:fldChar w:fldCharType="begin"/>
      </w:r>
      <w:r w:rsidR="00200518">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sidR="00200518">
        <w:rPr>
          <w:i/>
          <w:color w:val="000000" w:themeColor="text1"/>
        </w:rPr>
        <w:fldChar w:fldCharType="separate"/>
      </w:r>
      <w:r w:rsidR="00200518">
        <w:rPr>
          <w:i/>
          <w:noProof/>
          <w:color w:val="000000" w:themeColor="text1"/>
        </w:rPr>
        <w:t>[22]</w:t>
      </w:r>
      <w:r w:rsidR="00200518">
        <w:rPr>
          <w:i/>
          <w:color w:val="000000" w:themeColor="text1"/>
        </w:rPr>
        <w:fldChar w:fldCharType="end"/>
      </w:r>
    </w:p>
    <w:p w:rsidR="00200518" w:rsidRDefault="006D3B1C" w:rsidP="001772E2">
      <w:pPr>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1772E2">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1772E2">
      <w:pPr>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1772E2">
      <w:r>
        <w:t>En el ejemplo de ataque vamos a proceder con los siguientes pasos:</w:t>
      </w:r>
    </w:p>
    <w:p w:rsidR="00BB5E64" w:rsidRDefault="00BB5E64" w:rsidP="001772E2">
      <w:r>
        <w:t>-En primer lugar consultaremos las tablas ARP antes de realizar el ataque</w:t>
      </w:r>
      <w:r w:rsidR="005977BB">
        <w:t xml:space="preserve"> con el comando </w:t>
      </w:r>
      <w:r w:rsidR="005977BB" w:rsidRPr="005977BB">
        <w:rPr>
          <w:b/>
        </w:rPr>
        <w:t>arp</w:t>
      </w:r>
      <w:r>
        <w:t>.</w:t>
      </w:r>
    </w:p>
    <w:p w:rsidR="00BB5E64" w:rsidRDefault="00BB5E64" w:rsidP="001772E2">
      <w:pPr>
        <w:keepNext/>
      </w:pPr>
      <w:r>
        <w:rPr>
          <w:noProof/>
        </w:rPr>
        <w:drawing>
          <wp:inline distT="0" distB="0" distL="0" distR="0">
            <wp:extent cx="5185186" cy="201485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187271" cy="2015665"/>
                    </a:xfrm>
                    <a:prstGeom prst="rect">
                      <a:avLst/>
                    </a:prstGeom>
                  </pic:spPr>
                </pic:pic>
              </a:graphicData>
            </a:graphic>
          </wp:inline>
        </w:drawing>
      </w:r>
    </w:p>
    <w:p w:rsidR="00BB5E64" w:rsidRDefault="00BB5E64" w:rsidP="001772E2">
      <w:pPr>
        <w:pStyle w:val="Descripcin"/>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24" w:name="_Toc515646385"/>
      <w:r w:rsidR="00B31140">
        <w:rPr>
          <w:b/>
          <w:i w:val="0"/>
          <w:noProof/>
          <w:color w:val="4DA4D8" w:themeColor="accent3" w:themeTint="99"/>
        </w:rPr>
        <w:t>61</w:t>
      </w:r>
      <w:r w:rsidRPr="00BB5E64">
        <w:rPr>
          <w:b/>
          <w:i w:val="0"/>
          <w:color w:val="4DA4D8" w:themeColor="accent3" w:themeTint="99"/>
        </w:rPr>
        <w:fldChar w:fldCharType="end"/>
      </w:r>
      <w:r>
        <w:t>-Tablas ARP sin atacar.</w:t>
      </w:r>
      <w:r w:rsidR="00536B72">
        <w:t xml:space="preserve"> </w:t>
      </w:r>
      <w:r>
        <w:t>Fuente: propia</w:t>
      </w:r>
      <w:bookmarkEnd w:id="124"/>
    </w:p>
    <w:p w:rsidR="00BB5E64" w:rsidRDefault="00BB5E64" w:rsidP="001772E2">
      <w:r>
        <w:t>-Se realizará el ataque ARP spoofing a la IP de la víctima 192.168.0.171. Se usará el siguiente comando conforme al formato dado:</w:t>
      </w:r>
    </w:p>
    <w:p w:rsidR="00BB5E64" w:rsidRDefault="00536B72" w:rsidP="001772E2">
      <w:pPr>
        <w:rPr>
          <w:b/>
          <w:i/>
        </w:rPr>
      </w:pPr>
      <w:r>
        <w:rPr>
          <w:noProof/>
        </w:rPr>
        <mc:AlternateContent>
          <mc:Choice Requires="wps">
            <w:drawing>
              <wp:anchor distT="0" distB="0" distL="114300" distR="114300" simplePos="0" relativeHeight="251840512" behindDoc="0" locked="0" layoutInCell="1" allowOverlap="1" wp14:anchorId="4829E981" wp14:editId="0AEFD49B">
                <wp:simplePos x="0" y="0"/>
                <wp:positionH relativeFrom="column">
                  <wp:posOffset>558800</wp:posOffset>
                </wp:positionH>
                <wp:positionV relativeFrom="paragraph">
                  <wp:posOffset>1595120</wp:posOffset>
                </wp:positionV>
                <wp:extent cx="4218305" cy="635"/>
                <wp:effectExtent l="0" t="0" r="0" b="12065"/>
                <wp:wrapTopAndBottom/>
                <wp:docPr id="43" name="Cuadro de texto 43"/>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5A4674" w:rsidRPr="002C3408"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25" w:name="_Toc515561231"/>
                            <w:bookmarkStart w:id="126" w:name="_Toc515646386"/>
                            <w:r>
                              <w:rPr>
                                <w:b/>
                                <w:i w:val="0"/>
                                <w:noProof/>
                                <w:color w:val="4DA4D8" w:themeColor="accent3" w:themeTint="99"/>
                              </w:rPr>
                              <w:t>62</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29E981" id="Cuadro de texto 43" o:spid="_x0000_s1060" type="#_x0000_t202" style="position:absolute;left:0;text-align:left;margin-left:44pt;margin-top:125.6pt;width:332.1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NqSNQIAAG4EAAAOAAAAZHJzL2Uyb0RvYy54bWysVE1v2zAMvQ/YfxB0X5yvFoURp8hSZBgQ&#13;&#10;tAXSoWdFlmMBsqhRSuzs14+S43Trdhp2kSmSovTeI7247xrDTgq9BlvwyWjMmbISSm0PBf/2svl0&#13;&#10;x5kPwpbCgFUFPyvP75cfPyxal6sp1GBKhYyKWJ+3ruB1CC7PMi9r1Qg/AqcsBSvARgTa4iErUbRU&#13;&#10;vTHZdDy+zVrA0iFI5T15H/ogX6b6VaVkeKoqrwIzBae3hbRiWvdxzZYLkR9QuFrLyzPEP7yiEdrS&#13;&#10;pddSDyIIdkT9R6lGSwQPVRhJaDKoKi1VwkBoJuN3aHa1cCphIXK8u9Lk/19Z+Xh6RqbLgs9nnFnR&#13;&#10;kEbroygRWKlYUF0ARhGiqXU+p+ydo/zQfYaO5B78npwRfVdhE7+Ei1GcCD9fSaZSTJJzPp3czcY3&#13;&#10;nEmK3c5uYo3s7ahDH74oaFg0Co6kYCJWnLY+9KlDSrzJg9HlRhsTNzGwNshOgtRuax3UpfhvWcbG&#13;&#10;XAvxVF8werKIr8cRrdDtu0TLbD6A3EN5JuwIfRN5JzeaLtwKH54FUtcQXJqE8ERLZaAtOFwszmrA&#13;&#10;H3/zx3wSk6KctdSFBfffjwIVZ+arJZljyw4GDsZ+MOyxWQNBndCMOZlMOoDBDGaF0LzSgKziLRQS&#13;&#10;VtJdBQ+DuQ79LNCASbVapSRqTCfC1u6cjKUHYl+6V4HuIktsjEcY+lPk79Tpc5M+bnUMRHWSLhLb&#13;&#10;s3jhm5o6iX8ZwDg1v+5T1ttvYvkTAAD//wMAUEsDBBQABgAIAAAAIQA1RbF65gAAAA8BAAAPAAAA&#13;&#10;ZHJzL2Rvd25yZXYueG1sTI8/T8MwEMV3JL6DdUgsqHWatCVK41RVgYEuFWkXNjd240B8jmKnDd+e&#13;&#10;gwWWk+7fe++Xr0fbsovufeNQwGwaAdNYOdVgLeB4eJmkwHyQqGTrUAv40h7Wxe1NLjPlrvimL2Wo&#13;&#10;GYmgz6QAE0KXce4ro630U9dppN3Z9VYGavuaq15eSdy2PI6iJbeyQXIwstNbo6vPcrAC9vP3vXkY&#13;&#10;zs+7zTzpX4/DdvlRl0Lc341PKyqbFbCgx/D3AT8MlB8KCnZyAyrPWgFpSjxBQLyYxcDo4HERJ8BO&#13;&#10;v5MEeJHz/xzFNwAAAP//AwBQSwECLQAUAAYACAAAACEAtoM4kv4AAADhAQAAEwAAAAAAAAAAAAAA&#13;&#10;AAAAAAAAW0NvbnRlbnRfVHlwZXNdLnhtbFBLAQItABQABgAIAAAAIQA4/SH/1gAAAJQBAAALAAAA&#13;&#10;AAAAAAAAAAAAAC8BAABfcmVscy8ucmVsc1BLAQItABQABgAIAAAAIQAIhNqSNQIAAG4EAAAOAAAA&#13;&#10;AAAAAAAAAAAAAC4CAABkcnMvZTJvRG9jLnhtbFBLAQItABQABgAIAAAAIQA1RbF65gAAAA8BAAAP&#13;&#10;AAAAAAAAAAAAAAAAAI8EAABkcnMvZG93bnJldi54bWxQSwUGAAAAAAQABADzAAAAogUAAAAA&#13;&#10;" stroked="f">
                <v:textbox style="mso-fit-shape-to-text:t" inset="0,0,0,0">
                  <w:txbxContent>
                    <w:p w:rsidR="005A4674" w:rsidRPr="002C3408"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80" w:name="_Toc515561231"/>
                      <w:bookmarkStart w:id="181" w:name="_Toc515646386"/>
                      <w:r>
                        <w:rPr>
                          <w:b/>
                          <w:i w:val="0"/>
                          <w:noProof/>
                          <w:color w:val="4DA4D8" w:themeColor="accent3" w:themeTint="99"/>
                        </w:rPr>
                        <w:t>62</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80"/>
                      <w:bookmarkEnd w:id="181"/>
                    </w:p>
                  </w:txbxContent>
                </v:textbox>
                <w10:wrap type="topAndBottom"/>
              </v:shape>
            </w:pict>
          </mc:Fallback>
        </mc:AlternateContent>
      </w:r>
      <w:r w:rsidR="00194931">
        <w:rPr>
          <w:noProof/>
        </w:rPr>
        <w:drawing>
          <wp:anchor distT="0" distB="0" distL="114300" distR="114300" simplePos="0" relativeHeight="251754496" behindDoc="0" locked="0" layoutInCell="1" allowOverlap="1">
            <wp:simplePos x="0" y="0"/>
            <wp:positionH relativeFrom="column">
              <wp:posOffset>558949</wp:posOffset>
            </wp:positionH>
            <wp:positionV relativeFrom="paragraph">
              <wp:posOffset>260985</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00BB5E64" w:rsidRPr="00BB5E64">
        <w:rPr>
          <w:b/>
          <w:i/>
        </w:rPr>
        <w:t>sudo arpspoof -i ens33 -t 192.168.0.171 192.168.0.1</w:t>
      </w:r>
    </w:p>
    <w:p w:rsidR="00F50CC4" w:rsidRDefault="00BB5E64" w:rsidP="001772E2">
      <w:r>
        <w:lastRenderedPageBreak/>
        <w:t xml:space="preserve">-Se volverán a consultar las tablas para confirmar que el ataque ha tenido éxito. </w:t>
      </w:r>
    </w:p>
    <w:p w:rsidR="00560642" w:rsidRDefault="00DA21D4" w:rsidP="001772E2">
      <w:pPr>
        <w:keepNext/>
      </w:pPr>
      <w:r>
        <w:rPr>
          <w:noProof/>
        </w:rPr>
        <w:drawing>
          <wp:inline distT="0" distB="0" distL="0" distR="0" wp14:anchorId="11704467" wp14:editId="1AFCCF41">
            <wp:extent cx="5088367" cy="1842135"/>
            <wp:effectExtent l="0" t="0" r="444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90451" cy="1842889"/>
                    </a:xfrm>
                    <a:prstGeom prst="rect">
                      <a:avLst/>
                    </a:prstGeom>
                  </pic:spPr>
                </pic:pic>
              </a:graphicData>
            </a:graphic>
          </wp:inline>
        </w:drawing>
      </w:r>
    </w:p>
    <w:p w:rsidR="00BB5E64" w:rsidRDefault="00560642" w:rsidP="001772E2">
      <w:pPr>
        <w:pStyle w:val="Descripcin"/>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27" w:name="_Toc515646387"/>
      <w:r w:rsidR="00B31140">
        <w:rPr>
          <w:b/>
          <w:i w:val="0"/>
          <w:noProof/>
          <w:color w:val="4DA4D8" w:themeColor="accent3" w:themeTint="99"/>
        </w:rPr>
        <w:t>63</w:t>
      </w:r>
      <w:r w:rsidRPr="00560642">
        <w:rPr>
          <w:b/>
          <w:i w:val="0"/>
          <w:color w:val="4DA4D8" w:themeColor="accent3" w:themeTint="99"/>
        </w:rPr>
        <w:fldChar w:fldCharType="end"/>
      </w:r>
      <w:r>
        <w:t>-Tablas ARP atacadas.</w:t>
      </w:r>
      <w:r w:rsidR="00536B72">
        <w:t xml:space="preserve"> </w:t>
      </w:r>
      <w:r>
        <w:t>Fuente: propia</w:t>
      </w:r>
      <w:bookmarkEnd w:id="127"/>
    </w:p>
    <w:p w:rsidR="00F50CC4" w:rsidRPr="009876C1" w:rsidRDefault="00DA21D4" w:rsidP="001772E2">
      <w:r>
        <w:t>Como se puede apreciar el Gateway ha pasado a tener la MAC de</w:t>
      </w:r>
      <w:r w:rsidR="00560642">
        <w:t>l atacante causando que a partir de ese momento los datos pasen por esa puerta de enlace suplantada.</w:t>
      </w:r>
    </w:p>
    <w:p w:rsidR="002970FE" w:rsidRDefault="002970FE" w:rsidP="001772E2">
      <w:pPr>
        <w:pStyle w:val="Ttulo3"/>
        <w:ind w:left="0" w:firstLine="0"/>
        <w:rPr>
          <w:noProof/>
          <w:color w:val="4DA4D8" w:themeColor="accent3" w:themeTint="99"/>
        </w:rPr>
      </w:pPr>
      <w:bookmarkStart w:id="128" w:name="_Toc515648529"/>
      <w:r>
        <w:rPr>
          <w:noProof/>
          <w:color w:val="4DA4D8" w:themeColor="accent3" w:themeTint="99"/>
        </w:rPr>
        <w:t>DNS SPOOFING</w:t>
      </w:r>
      <w:bookmarkEnd w:id="128"/>
    </w:p>
    <w:p w:rsidR="00655336" w:rsidRDefault="00294BAF" w:rsidP="001772E2">
      <w:r>
        <w:t>Para realizar el ataque DNS spoofing en primer lugar vamos a crear una web y vamos a guardarla en nuestro servidor Apache.</w:t>
      </w:r>
    </w:p>
    <w:p w:rsidR="00294BAF" w:rsidRDefault="00503D13" w:rsidP="001772E2">
      <w:pPr>
        <w:keepNext/>
        <w:jc w:val="center"/>
      </w:pPr>
      <w:r>
        <w:rPr>
          <w:b/>
          <w:i/>
          <w:noProof/>
          <w:color w:val="4DA4D8" w:themeColor="accent3" w:themeTint="99"/>
        </w:rPr>
        <w:drawing>
          <wp:anchor distT="0" distB="0" distL="114300" distR="114300" simplePos="0" relativeHeight="251830272" behindDoc="0" locked="0" layoutInCell="1" allowOverlap="1">
            <wp:simplePos x="0" y="0"/>
            <wp:positionH relativeFrom="column">
              <wp:posOffset>2366520</wp:posOffset>
            </wp:positionH>
            <wp:positionV relativeFrom="paragraph">
              <wp:posOffset>916305</wp:posOffset>
            </wp:positionV>
            <wp:extent cx="2346138" cy="134922"/>
            <wp:effectExtent l="0" t="0" r="0" b="508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2018-05-29 a las 11.12.0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46138" cy="134922"/>
                    </a:xfrm>
                    <a:prstGeom prst="rect">
                      <a:avLst/>
                    </a:prstGeom>
                  </pic:spPr>
                </pic:pic>
              </a:graphicData>
            </a:graphic>
            <wp14:sizeRelH relativeFrom="page">
              <wp14:pctWidth>0</wp14:pctWidth>
            </wp14:sizeRelH>
            <wp14:sizeRelV relativeFrom="page">
              <wp14:pctHeight>0</wp14:pctHeight>
            </wp14:sizeRelV>
          </wp:anchor>
        </w:drawing>
      </w:r>
      <w:r w:rsidR="00294BAF">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1772E2">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29" w:name="_Toc515646388"/>
      <w:r w:rsidR="00B31140">
        <w:rPr>
          <w:b/>
          <w:i w:val="0"/>
          <w:noProof/>
          <w:color w:val="4DA4D8" w:themeColor="accent3" w:themeTint="99"/>
        </w:rPr>
        <w:t>64</w:t>
      </w:r>
      <w:r w:rsidRPr="00294BAF">
        <w:rPr>
          <w:b/>
          <w:i w:val="0"/>
          <w:color w:val="4DA4D8" w:themeColor="accent3" w:themeTint="99"/>
        </w:rPr>
        <w:fldChar w:fldCharType="end"/>
      </w:r>
      <w:r>
        <w:t>-Web de suplantación DNS spoofing.</w:t>
      </w:r>
      <w:r w:rsidR="00536B72">
        <w:t xml:space="preserve"> </w:t>
      </w:r>
      <w:r>
        <w:t>Fuente: propia</w:t>
      </w:r>
      <w:bookmarkEnd w:id="129"/>
    </w:p>
    <w:p w:rsidR="00294BAF" w:rsidRDefault="00294BAF" w:rsidP="001772E2"/>
    <w:p w:rsidR="00294BAF" w:rsidRDefault="005977BB" w:rsidP="001772E2">
      <w:r>
        <w:t xml:space="preserve">A continuación localizaremos con </w:t>
      </w:r>
      <w:r w:rsidR="006B5D86">
        <w:t xml:space="preserve">el comando </w:t>
      </w:r>
      <w:r w:rsidR="006B5D86" w:rsidRPr="006B5D86">
        <w:rPr>
          <w:b/>
          <w:i/>
        </w:rPr>
        <w:t>locate</w:t>
      </w:r>
      <w:r w:rsidR="006B5D86">
        <w:t xml:space="preserve"> la localización de etter.dns, archivo de configuración de Ettercap y lo editaremos con el programa propio de edición de Ubuntu, gedit.</w:t>
      </w:r>
    </w:p>
    <w:p w:rsidR="006B5D86" w:rsidRDefault="006B5D86" w:rsidP="001772E2">
      <w:r>
        <w:t>Para ello usaremos el comando:</w:t>
      </w:r>
    </w:p>
    <w:p w:rsidR="006B5D86" w:rsidRPr="006B5D86" w:rsidRDefault="006B5D86" w:rsidP="001772E2">
      <w:pPr>
        <w:rPr>
          <w:b/>
          <w:i/>
        </w:rPr>
      </w:pPr>
      <w:r w:rsidRPr="006B5D86">
        <w:rPr>
          <w:b/>
          <w:i/>
        </w:rPr>
        <w:t>sudo gedit &lt;localización devuelta por locate&gt;</w:t>
      </w:r>
    </w:p>
    <w:p w:rsidR="009562ED" w:rsidRDefault="006B5D86" w:rsidP="001772E2">
      <w:pPr>
        <w:keepNext/>
      </w:pPr>
      <w:r>
        <w:lastRenderedPageBreak/>
        <w:t xml:space="preserve"> </w:t>
      </w:r>
      <w:r>
        <w:rPr>
          <w:noProof/>
        </w:rPr>
        <w:drawing>
          <wp:inline distT="0" distB="0" distL="0" distR="0">
            <wp:extent cx="5034579" cy="3044825"/>
            <wp:effectExtent l="0" t="0" r="0"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036442" cy="3045952"/>
                    </a:xfrm>
                    <a:prstGeom prst="rect">
                      <a:avLst/>
                    </a:prstGeom>
                  </pic:spPr>
                </pic:pic>
              </a:graphicData>
            </a:graphic>
          </wp:inline>
        </w:drawing>
      </w:r>
    </w:p>
    <w:p w:rsidR="006B5D86" w:rsidRPr="006B5D86" w:rsidRDefault="009562ED" w:rsidP="001772E2">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bookmarkStart w:id="130" w:name="_Toc515646389"/>
      <w:r w:rsidR="00B31140">
        <w:rPr>
          <w:b/>
          <w:i w:val="0"/>
          <w:noProof/>
          <w:color w:val="4DA4D8" w:themeColor="accent3" w:themeTint="99"/>
        </w:rPr>
        <w:t>65</w:t>
      </w:r>
      <w:r w:rsidRPr="009562ED">
        <w:rPr>
          <w:b/>
          <w:i w:val="0"/>
          <w:color w:val="4DA4D8" w:themeColor="accent3" w:themeTint="99"/>
        </w:rPr>
        <w:fldChar w:fldCharType="end"/>
      </w:r>
      <w:r>
        <w:t>-Dominios a suplantar en archivo etter.dns.</w:t>
      </w:r>
      <w:r w:rsidR="00536B72">
        <w:t xml:space="preserve"> </w:t>
      </w:r>
      <w:r>
        <w:t>Fuente: propia</w:t>
      </w:r>
      <w:bookmarkEnd w:id="130"/>
    </w:p>
    <w:p w:rsidR="009562ED" w:rsidRDefault="009562ED" w:rsidP="001772E2"/>
    <w:p w:rsidR="00294BAF" w:rsidRDefault="006B5D86" w:rsidP="001772E2">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1772E2">
      <w:r>
        <w:t>A continuación se lanzará el ataque, en este ataque usaremos Ettercap a través de línea de comandos en terminal. El comando será el siguiente:</w:t>
      </w:r>
    </w:p>
    <w:p w:rsidR="00294266" w:rsidRPr="00294266" w:rsidRDefault="00294266" w:rsidP="001772E2">
      <w:pPr>
        <w:rPr>
          <w:b/>
          <w:i/>
        </w:rPr>
      </w:pPr>
      <w:r>
        <w:rPr>
          <w:b/>
          <w:i/>
        </w:rPr>
        <w:t>s</w:t>
      </w:r>
      <w:r w:rsidRPr="00294266">
        <w:rPr>
          <w:b/>
          <w:i/>
        </w:rPr>
        <w:t>udo ettercap -i ens33 -T -q -P dns_spoof -M arp:remote /// ///</w:t>
      </w:r>
    </w:p>
    <w:p w:rsidR="00294266" w:rsidRDefault="00294266" w:rsidP="001772E2">
      <w:pPr>
        <w:ind w:hanging="142"/>
      </w:pPr>
      <w:r>
        <w:t xml:space="preserve">   Vamos a proceder a analizar el comando:</w:t>
      </w:r>
    </w:p>
    <w:p w:rsidR="00294266" w:rsidRDefault="00294266" w:rsidP="001772E2">
      <w:r>
        <w:rPr>
          <w:b/>
        </w:rPr>
        <w:t>s</w:t>
      </w:r>
      <w:r w:rsidRPr="0080615F">
        <w:rPr>
          <w:b/>
        </w:rPr>
        <w:t>udo</w:t>
      </w:r>
      <w:r>
        <w:t xml:space="preserve">: El comando va precedido de “sudo” ya que </w:t>
      </w:r>
      <w:r w:rsidR="00F64EB0">
        <w:t>ettercap</w:t>
      </w:r>
      <w:r>
        <w:t xml:space="preserve"> necesita ser ejecutado como superusuario “root”.</w:t>
      </w:r>
    </w:p>
    <w:p w:rsidR="00F64EB0" w:rsidRDefault="00F64EB0" w:rsidP="001772E2">
      <w:r>
        <w:rPr>
          <w:b/>
        </w:rPr>
        <w:t>ettercap</w:t>
      </w:r>
      <w:r>
        <w:t>: Aplicación que nos disponemos a usar y que ejecutará el comando.</w:t>
      </w:r>
    </w:p>
    <w:p w:rsidR="00F64EB0" w:rsidRDefault="00F64EB0" w:rsidP="001772E2">
      <w:r w:rsidRPr="00F64EB0">
        <w:rPr>
          <w:b/>
        </w:rPr>
        <w:t>-i</w:t>
      </w:r>
      <w:r>
        <w:t>: Permite especificar la interfaz de red.</w:t>
      </w:r>
    </w:p>
    <w:p w:rsidR="00F64EB0" w:rsidRDefault="00F64EB0" w:rsidP="001772E2">
      <w:r w:rsidRPr="00F64EB0">
        <w:rPr>
          <w:b/>
        </w:rPr>
        <w:t>-T</w:t>
      </w:r>
      <w:r w:rsidRPr="00F64EB0">
        <w:t>:</w:t>
      </w:r>
      <w:r>
        <w:t xml:space="preserve"> Especifica que el comando se está realizando a través de texto sin interfaz gráfica.</w:t>
      </w:r>
    </w:p>
    <w:p w:rsidR="00F64EB0" w:rsidRPr="00F64EB0" w:rsidRDefault="00F64EB0" w:rsidP="001772E2">
      <w:pPr>
        <w:rPr>
          <w:b/>
        </w:rPr>
      </w:pPr>
      <w:r>
        <w:rPr>
          <w:b/>
        </w:rPr>
        <w:t>-q</w:t>
      </w:r>
      <w:r w:rsidRPr="00F64EB0">
        <w:t>:</w:t>
      </w:r>
      <w:r>
        <w:t xml:space="preserve"> Modo “quiet”, m</w:t>
      </w:r>
      <w:r w:rsidRPr="00F64EB0">
        <w:t xml:space="preserve">odo silencioso. Se puede usar solo </w:t>
      </w:r>
      <w:r>
        <w:t>en</w:t>
      </w:r>
      <w:r w:rsidRPr="00F64EB0">
        <w:t xml:space="preserve"> consola. No imprime </w:t>
      </w:r>
      <w:r>
        <w:t>paquetes.</w:t>
      </w:r>
    </w:p>
    <w:p w:rsidR="00294266" w:rsidRDefault="00F64EB0" w:rsidP="001772E2">
      <w:r>
        <w:rPr>
          <w:b/>
        </w:rPr>
        <w:t>-P</w:t>
      </w:r>
      <w:r w:rsidRPr="00F64EB0">
        <w:t>:</w:t>
      </w:r>
      <w:r>
        <w:t xml:space="preserve"> Indica la carga y ejecución de un plugin de Ettercap, en este caso dns_spoof.</w:t>
      </w:r>
    </w:p>
    <w:p w:rsidR="00F64EB0" w:rsidRDefault="00F64EB0" w:rsidP="001772E2">
      <w:r>
        <w:rPr>
          <w:b/>
        </w:rPr>
        <w:t>-M</w:t>
      </w:r>
      <w:r w:rsidR="002A003D">
        <w:rPr>
          <w:b/>
        </w:rPr>
        <w:t xml:space="preserve"> arp:remote</w:t>
      </w:r>
      <w:r w:rsidRPr="00F64EB0">
        <w:t>:</w:t>
      </w:r>
      <w:r w:rsidR="002A003D">
        <w:t xml:space="preserve"> </w:t>
      </w:r>
      <w:r w:rsidR="002A003D" w:rsidRPr="002A003D">
        <w:t xml:space="preserve">Esta opción activará </w:t>
      </w:r>
      <w:r w:rsidR="002A003D">
        <w:t>un ataque MITM (man in the middle) con envenenamiento ARP.</w:t>
      </w:r>
    </w:p>
    <w:p w:rsidR="002A003D" w:rsidRPr="002A003D" w:rsidRDefault="002A003D" w:rsidP="001772E2">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1772E2">
      <w:pPr>
        <w:keepNext/>
      </w:pPr>
      <w:r>
        <w:rPr>
          <w:b/>
          <w:i/>
          <w:noProof/>
          <w:color w:val="1B587C" w:themeColor="accent3"/>
        </w:rPr>
        <w:lastRenderedPageBreak/>
        <w:drawing>
          <wp:anchor distT="0" distB="0" distL="114300" distR="114300" simplePos="0" relativeHeight="251757568" behindDoc="0" locked="0" layoutInCell="1" allowOverlap="1">
            <wp:simplePos x="0" y="0"/>
            <wp:positionH relativeFrom="column">
              <wp:posOffset>6350</wp:posOffset>
            </wp:positionH>
            <wp:positionV relativeFrom="paragraph">
              <wp:posOffset>2821940</wp:posOffset>
            </wp:positionV>
            <wp:extent cx="5109845" cy="2464435"/>
            <wp:effectExtent l="0" t="0" r="0"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10984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20602" cy="2818765"/>
            <wp:effectExtent l="0" t="0" r="0"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124959" cy="2821163"/>
                    </a:xfrm>
                    <a:prstGeom prst="rect">
                      <a:avLst/>
                    </a:prstGeom>
                  </pic:spPr>
                </pic:pic>
              </a:graphicData>
            </a:graphic>
          </wp:inline>
        </w:drawing>
      </w:r>
    </w:p>
    <w:p w:rsidR="00294BAF" w:rsidRDefault="00336A04" w:rsidP="001772E2">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bookmarkStart w:id="131" w:name="_Toc515646390"/>
      <w:r w:rsidR="00B31140">
        <w:rPr>
          <w:b/>
          <w:i w:val="0"/>
          <w:noProof/>
          <w:color w:val="4DA4D8" w:themeColor="accent3" w:themeTint="99"/>
        </w:rPr>
        <w:t>66</w:t>
      </w:r>
      <w:r w:rsidRPr="00336A04">
        <w:rPr>
          <w:b/>
          <w:i w:val="0"/>
          <w:color w:val="4DA4D8" w:themeColor="accent3" w:themeTint="99"/>
        </w:rPr>
        <w:fldChar w:fldCharType="end"/>
      </w:r>
      <w:r>
        <w:t>-Ataque DNS spoofing con Ettercap.</w:t>
      </w:r>
      <w:r w:rsidR="00536B72">
        <w:t xml:space="preserve"> </w:t>
      </w:r>
      <w:r>
        <w:t>Fuente: propia</w:t>
      </w:r>
      <w:bookmarkEnd w:id="131"/>
    </w:p>
    <w:p w:rsidR="005569FC" w:rsidRDefault="005569FC" w:rsidP="001772E2">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1772E2">
      <w:r>
        <w:t>Dado que se han especificado los dominios de la ufv y de Facebook, el resultado es el siguiente:</w:t>
      </w:r>
    </w:p>
    <w:p w:rsidR="005569FC" w:rsidRDefault="005569FC" w:rsidP="001772E2"/>
    <w:p w:rsidR="005569FC" w:rsidRDefault="005569FC" w:rsidP="001772E2"/>
    <w:p w:rsidR="005569FC" w:rsidRDefault="005569FC" w:rsidP="001772E2"/>
    <w:p w:rsidR="005569FC" w:rsidRDefault="005569FC" w:rsidP="001772E2"/>
    <w:p w:rsidR="005569FC" w:rsidRDefault="00F328FF" w:rsidP="001772E2">
      <w:r>
        <w:rPr>
          <w:noProof/>
        </w:rPr>
        <w:lastRenderedPageBreak/>
        <w:drawing>
          <wp:anchor distT="0" distB="0" distL="114300" distR="114300" simplePos="0" relativeHeight="251829248" behindDoc="0" locked="0" layoutInCell="1" allowOverlap="1" wp14:anchorId="3DFA364E" wp14:editId="43021AFD">
            <wp:simplePos x="0" y="0"/>
            <wp:positionH relativeFrom="column">
              <wp:posOffset>1309370</wp:posOffset>
            </wp:positionH>
            <wp:positionV relativeFrom="paragraph">
              <wp:posOffset>1408815</wp:posOffset>
            </wp:positionV>
            <wp:extent cx="3117215" cy="711835"/>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117215" cy="711835"/>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125" cy="3555365"/>
            <wp:effectExtent l="0" t="0" r="6350"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099125" cy="3555365"/>
                    </a:xfrm>
                    <a:prstGeom prst="rect">
                      <a:avLst/>
                    </a:prstGeom>
                  </pic:spPr>
                </pic:pic>
              </a:graphicData>
            </a:graphic>
          </wp:inline>
        </w:drawing>
      </w:r>
    </w:p>
    <w:p w:rsidR="00194421" w:rsidRDefault="00F328FF" w:rsidP="001772E2">
      <w:pPr>
        <w:keepNext/>
      </w:pPr>
      <w:r>
        <w:rPr>
          <w:noProof/>
        </w:rPr>
        <w:drawing>
          <wp:anchor distT="0" distB="0" distL="114300" distR="114300" simplePos="0" relativeHeight="251827200" behindDoc="0" locked="0" layoutInCell="1" allowOverlap="1">
            <wp:simplePos x="0" y="0"/>
            <wp:positionH relativeFrom="column">
              <wp:posOffset>1157417</wp:posOffset>
            </wp:positionH>
            <wp:positionV relativeFrom="paragraph">
              <wp:posOffset>1461540</wp:posOffset>
            </wp:positionV>
            <wp:extent cx="3117225" cy="712033"/>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184690" cy="727443"/>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050" cy="3555365"/>
            <wp:effectExtent l="0" t="0" r="6350"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01339" cy="3556961"/>
                    </a:xfrm>
                    <a:prstGeom prst="rect">
                      <a:avLst/>
                    </a:prstGeom>
                  </pic:spPr>
                </pic:pic>
              </a:graphicData>
            </a:graphic>
          </wp:inline>
        </w:drawing>
      </w:r>
    </w:p>
    <w:p w:rsidR="005569FC" w:rsidRDefault="00194421" w:rsidP="001772E2">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bookmarkStart w:id="132" w:name="_Toc515646391"/>
      <w:r w:rsidR="00B31140">
        <w:rPr>
          <w:b/>
          <w:i w:val="0"/>
          <w:noProof/>
          <w:color w:val="4DA4D8" w:themeColor="accent3" w:themeTint="99"/>
        </w:rPr>
        <w:t>67</w:t>
      </w:r>
      <w:r w:rsidRPr="00194421">
        <w:rPr>
          <w:b/>
          <w:i w:val="0"/>
          <w:color w:val="4DA4D8" w:themeColor="accent3" w:themeTint="99"/>
        </w:rPr>
        <w:fldChar w:fldCharType="end"/>
      </w:r>
      <w:r>
        <w:t>-Dominios envenenados por DNS spoofing.</w:t>
      </w:r>
      <w:r w:rsidR="00536B72">
        <w:t xml:space="preserve"> </w:t>
      </w:r>
      <w:r>
        <w:t>Fuente: propia</w:t>
      </w:r>
      <w:bookmarkEnd w:id="132"/>
    </w:p>
    <w:p w:rsidR="00294BAF" w:rsidRDefault="00302072" w:rsidP="001772E2">
      <w:r>
        <w:rPr>
          <w:noProof/>
        </w:rPr>
        <w:lastRenderedPageBreak/>
        <w:drawing>
          <wp:anchor distT="0" distB="0" distL="114300" distR="114300" simplePos="0" relativeHeight="251758592" behindDoc="0" locked="0" layoutInCell="1" allowOverlap="1">
            <wp:simplePos x="0" y="0"/>
            <wp:positionH relativeFrom="column">
              <wp:posOffset>1555115</wp:posOffset>
            </wp:positionH>
            <wp:positionV relativeFrom="paragraph">
              <wp:posOffset>487680</wp:posOffset>
            </wp:positionV>
            <wp:extent cx="2194560" cy="1513205"/>
            <wp:effectExtent l="0" t="0" r="2540" b="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194560" cy="1513205"/>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rsidR="00194421">
        <w:t xml:space="preserve"> dentro de la terminal que está ejecutando el ataque.</w:t>
      </w:r>
    </w:p>
    <w:p w:rsidR="00302072" w:rsidRDefault="00302072" w:rsidP="001772E2">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58147</wp:posOffset>
                </wp:positionH>
                <wp:positionV relativeFrom="paragraph">
                  <wp:posOffset>1716405</wp:posOffset>
                </wp:positionV>
                <wp:extent cx="2409190" cy="635"/>
                <wp:effectExtent l="0" t="0" r="3810" b="0"/>
                <wp:wrapTopAndBottom/>
                <wp:docPr id="147" name="Cuadro de texto 147"/>
                <wp:cNvGraphicFramePr/>
                <a:graphic xmlns:a="http://schemas.openxmlformats.org/drawingml/2006/main">
                  <a:graphicData uri="http://schemas.microsoft.com/office/word/2010/wordprocessingShape">
                    <wps:wsp>
                      <wps:cNvSpPr txBox="1"/>
                      <wps:spPr>
                        <a:xfrm>
                          <a:off x="0" y="0"/>
                          <a:ext cx="2409190" cy="635"/>
                        </a:xfrm>
                        <a:prstGeom prst="rect">
                          <a:avLst/>
                        </a:prstGeom>
                        <a:solidFill>
                          <a:prstClr val="white"/>
                        </a:solidFill>
                        <a:ln>
                          <a:noFill/>
                        </a:ln>
                      </wps:spPr>
                      <wps:txbx>
                        <w:txbxContent>
                          <w:p w:rsidR="005A4674" w:rsidRPr="00242F90" w:rsidRDefault="005A4674"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33" w:name="_Toc515561237"/>
                            <w:bookmarkStart w:id="134" w:name="_Toc515646392"/>
                            <w:r>
                              <w:rPr>
                                <w:b/>
                                <w:i w:val="0"/>
                                <w:noProof/>
                                <w:color w:val="4DA4D8" w:themeColor="accent3" w:themeTint="99"/>
                              </w:rPr>
                              <w:t>68</w:t>
                            </w:r>
                            <w:r w:rsidRPr="00194421">
                              <w:rPr>
                                <w:b/>
                                <w:i w:val="0"/>
                                <w:noProof/>
                                <w:color w:val="4DA4D8" w:themeColor="accent3" w:themeTint="99"/>
                              </w:rPr>
                              <w:fldChar w:fldCharType="end"/>
                            </w:r>
                            <w:r>
                              <w:t>-Cierre de ataque DNS spoofing. Fuente: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241168" id="Cuadro de texto 147" o:spid="_x0000_s1061" type="#_x0000_t202" style="position:absolute;left:0;text-align:left;margin-left:114.8pt;margin-top:135.15pt;width:189.7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EbUzNAIAAHAEAAAOAAAAZHJzL2Uyb0RvYy54bWysVMFu2zAMvQ/YPwi6L06yrluNOEWWIsOA&#13;&#10;oi2QDj0rshwLkEWNUmJnXz9KtpOt22nYRaZI6kl8j/TitmsMOyr0GmzBZ5MpZ8pKKLXdF/zb8+bd&#13;&#10;J858ELYUBqwq+El5frt8+2bRulzNoQZTKmQEYn3euoLXIbg8y7ysVSP8BJyyFKwAGxFoi/usRNES&#13;&#10;emOy+XR6nbWApUOQynvy3vVBvkz4VaVkeKwqrwIzBae3hbRiWndxzZYLke9RuFrL4RniH17RCG3p&#13;&#10;0jPUnQiCHVD/AdVoieChChMJTQZVpaVKNVA1s+mrara1cCrVQuR4d6bJ/z9Y+XB8QqZL0u7qI2dW&#13;&#10;NCTS+iBKBFYqFlQXgMUQEdU6n1P+1tGJ0H2Gjg6Nfk/OWH9XYRO/VBmjOFF+OtNMWEySc341vZnd&#13;&#10;UEhS7Pr9h4iRXY469OGLgoZFo+BIGiZqxfHehz51TIk3eTC63Ghj4iYG1gbZUZDeba2DGsB/yzI2&#13;&#10;5lqIp3rA6MlifX0d0QrdrkvE9A+Mrh2UJ6odoW8j7+RG04X3wocngdQ3VBPNQnikpTLQFhwGi7Ma&#13;&#10;8Mff/DGf5KQoZy31YcH994NAxZn5akno2LSjgaOxGw17aNZApc5oypxMJh3AYEazQmheaERW8RYK&#13;&#10;CSvproKH0VyHfhpoxKRarVIStaYT4d5unYzQI7HP3YtAN8gSO+MBxg4V+St1+tykj1sdAlGdpLuw&#13;&#10;OPBNbZ3EH0Ywzs2v+5R1+VEsfwIAAP//AwBQSwMEFAAGAAgAAAAhALDWq6vjAAAAEAEAAA8AAABk&#13;&#10;cnMvZG93bnJldi54bWxMTztPwzAQ3pH4D9YhsSBqk0aBpnGqqsBAl4rQhc2N3TgQn6PYacO/52CB&#13;&#10;5XSP775HsZpcx05mCK1HCXczAcxg7XWLjYT92/PtA7AQFWrVeTQSvkyAVXl5Uahc+zO+mlMVG0Yk&#13;&#10;GHIlwcbY55yH2hqnwsz3Bul29INTkcah4XpQZyJ3HU+EyLhTLZKCVb3ZWFN/VqOTsEvfd/ZmPD5t&#13;&#10;1+l8eNmPm+yjqaS8vpoel1TWS2DRTPHvA34ykH8oydjBj6gD6yQkySIjKDX3Yg6MEJlYUMTD7yYF&#13;&#10;Xhb8f5DyGwAA//8DAFBLAQItABQABgAIAAAAIQC2gziS/gAAAOEBAAATAAAAAAAAAAAAAAAAAAAA&#13;&#10;AABbQ29udGVudF9UeXBlc10ueG1sUEsBAi0AFAAGAAgAAAAhADj9If/WAAAAlAEAAAsAAAAAAAAA&#13;&#10;AAAAAAAALwEAAF9yZWxzLy5yZWxzUEsBAi0AFAAGAAgAAAAhAFYRtTM0AgAAcAQAAA4AAAAAAAAA&#13;&#10;AAAAAAAALgIAAGRycy9lMm9Eb2MueG1sUEsBAi0AFAAGAAgAAAAhALDWq6vjAAAAEAEAAA8AAAAA&#13;&#10;AAAAAAAAAAAAjgQAAGRycy9kb3ducmV2LnhtbFBLBQYAAAAABAAEAPMAAACeBQAAAAA=&#13;&#10;" stroked="f">
                <v:textbox style="mso-fit-shape-to-text:t" inset="0,0,0,0">
                  <w:txbxContent>
                    <w:p w:rsidR="005A4674" w:rsidRPr="00242F90" w:rsidRDefault="005A4674"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90" w:name="_Toc515561237"/>
                      <w:bookmarkStart w:id="191" w:name="_Toc515646392"/>
                      <w:r>
                        <w:rPr>
                          <w:b/>
                          <w:i w:val="0"/>
                          <w:noProof/>
                          <w:color w:val="4DA4D8" w:themeColor="accent3" w:themeTint="99"/>
                        </w:rPr>
                        <w:t>68</w:t>
                      </w:r>
                      <w:r w:rsidRPr="00194421">
                        <w:rPr>
                          <w:b/>
                          <w:i w:val="0"/>
                          <w:noProof/>
                          <w:color w:val="4DA4D8" w:themeColor="accent3" w:themeTint="99"/>
                        </w:rPr>
                        <w:fldChar w:fldCharType="end"/>
                      </w:r>
                      <w:r>
                        <w:t>-Cierre de ataque DNS spoofing. Fuente: propia</w:t>
                      </w:r>
                      <w:bookmarkEnd w:id="190"/>
                      <w:bookmarkEnd w:id="191"/>
                    </w:p>
                  </w:txbxContent>
                </v:textbox>
                <w10:wrap type="topAndBottom"/>
              </v:shape>
            </w:pict>
          </mc:Fallback>
        </mc:AlternateContent>
      </w:r>
    </w:p>
    <w:p w:rsidR="00302072" w:rsidRDefault="00302072" w:rsidP="001772E2"/>
    <w:p w:rsidR="00302072" w:rsidRPr="00655336" w:rsidRDefault="00302072" w:rsidP="001772E2"/>
    <w:p w:rsidR="002970FE" w:rsidRDefault="002970FE" w:rsidP="001772E2">
      <w:pPr>
        <w:pStyle w:val="Ttulo3"/>
        <w:ind w:left="0" w:firstLine="0"/>
        <w:rPr>
          <w:noProof/>
          <w:color w:val="4DA4D8" w:themeColor="accent3" w:themeTint="99"/>
        </w:rPr>
      </w:pPr>
      <w:bookmarkStart w:id="135" w:name="_Toc515648530"/>
      <w:r>
        <w:rPr>
          <w:noProof/>
          <w:color w:val="4DA4D8" w:themeColor="accent3" w:themeTint="99"/>
        </w:rPr>
        <w:t>WEB SPOOFING</w:t>
      </w:r>
      <w:bookmarkEnd w:id="135"/>
    </w:p>
    <w:p w:rsidR="00E760CE" w:rsidRDefault="000F6A3A" w:rsidP="001772E2">
      <w:r>
        <w:t xml:space="preserve">Utilizando los conocimientos adquiridos sobre ARP </w:t>
      </w:r>
      <w:r w:rsidR="00ED5595">
        <w:t>y DNS spoofing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p>
    <w:p w:rsidR="00ED5595" w:rsidRDefault="00ED5595" w:rsidP="001772E2">
      <w:r>
        <w:t xml:space="preserve">Usaremos el comando: </w:t>
      </w:r>
      <w:r w:rsidRPr="00ED5595">
        <w:rPr>
          <w:b/>
        </w:rPr>
        <w:t>sudo</w:t>
      </w:r>
      <w:r>
        <w:t xml:space="preserve"> </w:t>
      </w:r>
      <w:r w:rsidRPr="00ED5595">
        <w:rPr>
          <w:b/>
        </w:rPr>
        <w:t>setoolkit</w:t>
      </w:r>
      <w:r>
        <w:t xml:space="preserve"> para acceder a la aplicación.</w:t>
      </w:r>
    </w:p>
    <w:p w:rsidR="00902385" w:rsidRDefault="00ED5595" w:rsidP="001772E2">
      <w:pPr>
        <w:keepNext/>
      </w:pPr>
      <w:r>
        <w:rPr>
          <w:noProof/>
        </w:rPr>
        <w:lastRenderedPageBreak/>
        <w:drawing>
          <wp:inline distT="0" distB="0" distL="0" distR="0">
            <wp:extent cx="5099125" cy="6722745"/>
            <wp:effectExtent l="0" t="0" r="635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101570" cy="6725969"/>
                    </a:xfrm>
                    <a:prstGeom prst="rect">
                      <a:avLst/>
                    </a:prstGeom>
                  </pic:spPr>
                </pic:pic>
              </a:graphicData>
            </a:graphic>
          </wp:inline>
        </w:drawing>
      </w:r>
    </w:p>
    <w:p w:rsidR="00ED5595" w:rsidRDefault="00902385" w:rsidP="001772E2">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bookmarkStart w:id="136" w:name="_Toc515646393"/>
      <w:r w:rsidR="00B31140">
        <w:rPr>
          <w:b/>
          <w:i w:val="0"/>
          <w:noProof/>
          <w:color w:val="4DA4D8" w:themeColor="accent3" w:themeTint="99"/>
        </w:rPr>
        <w:t>69</w:t>
      </w:r>
      <w:r w:rsidRPr="00902385">
        <w:rPr>
          <w:b/>
          <w:i w:val="0"/>
          <w:color w:val="4DA4D8" w:themeColor="accent3" w:themeTint="99"/>
        </w:rPr>
        <w:fldChar w:fldCharType="end"/>
      </w:r>
      <w:r>
        <w:t>-Herramienta setoolkit.</w:t>
      </w:r>
      <w:r w:rsidR="00536B72">
        <w:t xml:space="preserve"> </w:t>
      </w:r>
      <w:r>
        <w:t>Fuente: propia</w:t>
      </w:r>
      <w:bookmarkEnd w:id="136"/>
    </w:p>
    <w:p w:rsidR="00ED5595" w:rsidRDefault="00ED5595" w:rsidP="001772E2">
      <w:pPr>
        <w:tabs>
          <w:tab w:val="left" w:pos="938"/>
        </w:tabs>
      </w:pPr>
      <w:r>
        <w:tab/>
      </w:r>
    </w:p>
    <w:p w:rsidR="001E43E0" w:rsidRDefault="00D50FEC" w:rsidP="001772E2">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52">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772E2">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bookmarkStart w:id="137" w:name="_Toc515646394"/>
      <w:r w:rsidR="00B31140">
        <w:rPr>
          <w:b/>
          <w:i w:val="0"/>
          <w:noProof/>
          <w:color w:val="4DA4D8" w:themeColor="accent3" w:themeTint="99"/>
        </w:rPr>
        <w:t>70</w:t>
      </w:r>
      <w:r w:rsidRPr="001E43E0">
        <w:rPr>
          <w:b/>
          <w:i w:val="0"/>
          <w:color w:val="4DA4D8" w:themeColor="accent3" w:themeTint="99"/>
        </w:rPr>
        <w:fldChar w:fldCharType="end"/>
      </w:r>
      <w:r>
        <w:t>-Menú de la herramienta setoolkit.</w:t>
      </w:r>
      <w:r w:rsidR="00536B72">
        <w:t xml:space="preserve"> </w:t>
      </w:r>
      <w:r>
        <w:t>Fuente: propia</w:t>
      </w:r>
      <w:bookmarkEnd w:id="137"/>
    </w:p>
    <w:p w:rsidR="00ED5595" w:rsidRDefault="00ED5595" w:rsidP="001772E2">
      <w:pPr>
        <w:tabs>
          <w:tab w:val="left" w:pos="938"/>
        </w:tabs>
      </w:pPr>
    </w:p>
    <w:p w:rsidR="00ED5595" w:rsidRDefault="00536B72" w:rsidP="001772E2">
      <w:pPr>
        <w:tabs>
          <w:tab w:val="left" w:pos="938"/>
        </w:tabs>
      </w:pPr>
      <w:r>
        <w:rPr>
          <w:noProof/>
        </w:rPr>
        <mc:AlternateContent>
          <mc:Choice Requires="wps">
            <w:drawing>
              <wp:anchor distT="0" distB="0" distL="114300" distR="114300" simplePos="0" relativeHeight="251842560" behindDoc="0" locked="0" layoutInCell="1" allowOverlap="1" wp14:anchorId="0FE67C28" wp14:editId="1835CA39">
                <wp:simplePos x="0" y="0"/>
                <wp:positionH relativeFrom="column">
                  <wp:posOffset>793750</wp:posOffset>
                </wp:positionH>
                <wp:positionV relativeFrom="paragraph">
                  <wp:posOffset>3222625</wp:posOffset>
                </wp:positionV>
                <wp:extent cx="3363595" cy="635"/>
                <wp:effectExtent l="0" t="0" r="1905" b="12065"/>
                <wp:wrapTopAndBottom/>
                <wp:docPr id="44" name="Cuadro de texto 44"/>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5A4674" w:rsidRPr="001044EE"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38" w:name="_Toc515561240"/>
                            <w:bookmarkStart w:id="139" w:name="_Toc515646395"/>
                            <w:r>
                              <w:rPr>
                                <w:b/>
                                <w:i w:val="0"/>
                                <w:noProof/>
                                <w:color w:val="4DA4D8" w:themeColor="accent3" w:themeTint="99"/>
                              </w:rPr>
                              <w:t>71</w:t>
                            </w:r>
                            <w:r w:rsidRPr="00536B72">
                              <w:rPr>
                                <w:b/>
                                <w:i w:val="0"/>
                                <w:noProof/>
                                <w:color w:val="4DA4D8" w:themeColor="accent3" w:themeTint="99"/>
                              </w:rPr>
                              <w:fldChar w:fldCharType="end"/>
                            </w:r>
                            <w:r w:rsidRPr="00841236">
                              <w:t>-Menú setoolkit ataque web. Fuente: propia</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67C28" id="Cuadro de texto 44" o:spid="_x0000_s1062" type="#_x0000_t202" style="position:absolute;left:0;text-align:left;margin-left:62.5pt;margin-top:253.75pt;width:264.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WjaGNAIAAG4EAAAOAAAAZHJzL2Uyb0RvYy54bWysVMFu2zAMvQ/YPwi6L06aNtiMOEWWIsOA&#13;&#10;oi2QDj0rshwLkEWNUmJnXz9KttOt22nYRaZIitJ7j/TytmsMOyn0GmzBZ5MpZ8pKKLU9FPzb8/bD&#13;&#10;R858ELYUBqwq+Fl5frt6/27ZulxdQQ2mVMioiPV56wpeh+DyLPOyVo3wE3DKUrACbESgLR6yEkVL&#13;&#10;1RuTXU2ni6wFLB2CVN6T964P8lWqX1VKhseq8iowU3B6W0grpnUf12y1FPkBhau1HJ4h/uEVjdCW&#13;&#10;Lr2UuhNBsCPqP0o1WiJ4qMJEQpNBVWmpEgZCM5u+QbOrhVMJC5Hj3YUm///KyofTEzJdFvz6mjMr&#13;&#10;GtJocxQlAisVC6oLwChCNLXO55S9c5Qfus/Qkdyj35Mzou8qbOKXcDGKE+HnC8lUiklyzueL+c2n&#13;&#10;G84kxciMNbLXow59+KKgYdEoOJKCiVhxuvehTx1T4k0ejC632pi4iYGNQXYSpHZb66CG4r9lGRtz&#13;&#10;LcRTfcHoySK+Hke0QrfvEi3zxQhyD+WZsCP0TeSd3Gq68F748CSQuobg0iSER1oqA23BYbA4qwF/&#13;&#10;/M0f80lMinLWUhcW3H8/ClScma+WZI4tOxo4GvvRsMdmAwR1RjPmZDLpAAYzmhVC80IDso63UEhY&#13;&#10;SXcVPIzmJvSzQAMm1XqdkqgxnQj3dudkLD0S+9y9CHSDLLExHmDsT5G/UafPTfq49TEQ1Um6SGzP&#13;&#10;4sA3NXUSfxjAODW/7lPW629i9RMAAP//AwBQSwMEFAAGAAgAAAAhAGM8sRnlAAAAEAEAAA8AAABk&#13;&#10;cnMvZG93bnJldi54bWxMjz9PwzAQxXckvoN1SCyIOpQkRWmcqiow0KUidGFz42sciO3Idtrw7TlY&#13;&#10;YDnp3Z9371euJtOzE/rQOSvgbpYAQ9s41dlWwP7t+fYBWIjSKtk7iwK+MMCqurwoZaHc2b7iqY4t&#13;&#10;IxMbCilAxzgUnIdGo5Fh5ga0NDs6b2Qk6VuuvDyTuen5PElybmRn6YOWA240Np/1aATs0vedvhmP&#13;&#10;T9t1eu9f9uMm/2hrIa6vpscllfUSWMQp/l3ADwPlh4qCHdxoVWA96XlGQFFAliwyYLSRZ+kC2OG3&#13;&#10;kwOvSv4fpPoGAAD//wMAUEsBAi0AFAAGAAgAAAAhALaDOJL+AAAA4QEAABMAAAAAAAAAAAAAAAAA&#13;&#10;AAAAAFtDb250ZW50X1R5cGVzXS54bWxQSwECLQAUAAYACAAAACEAOP0h/9YAAACUAQAACwAAAAAA&#13;&#10;AAAAAAAAAAAvAQAAX3JlbHMvLnJlbHNQSwECLQAUAAYACAAAACEA9Vo2hjQCAABuBAAADgAAAAAA&#13;&#10;AAAAAAAAAAAuAgAAZHJzL2Uyb0RvYy54bWxQSwECLQAUAAYACAAAACEAYzyxGeUAAAAQAQAADwAA&#13;&#10;AAAAAAAAAAAAAACOBAAAZHJzL2Rvd25yZXYueG1sUEsFBgAAAAAEAAQA8wAAAKAFAAAAAA==&#13;&#10;" stroked="f">
                <v:textbox style="mso-fit-shape-to-text:t" inset="0,0,0,0">
                  <w:txbxContent>
                    <w:p w:rsidR="005A4674" w:rsidRPr="001044EE"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7" w:name="_Toc515561240"/>
                      <w:bookmarkStart w:id="198" w:name="_Toc515646395"/>
                      <w:r>
                        <w:rPr>
                          <w:b/>
                          <w:i w:val="0"/>
                          <w:noProof/>
                          <w:color w:val="4DA4D8" w:themeColor="accent3" w:themeTint="99"/>
                        </w:rPr>
                        <w:t>71</w:t>
                      </w:r>
                      <w:r w:rsidRPr="00536B72">
                        <w:rPr>
                          <w:b/>
                          <w:i w:val="0"/>
                          <w:noProof/>
                          <w:color w:val="4DA4D8" w:themeColor="accent3" w:themeTint="99"/>
                        </w:rPr>
                        <w:fldChar w:fldCharType="end"/>
                      </w:r>
                      <w:r w:rsidRPr="00841236">
                        <w:t>-Menú setoolkit ataque web. Fuente: propia</w:t>
                      </w:r>
                      <w:bookmarkEnd w:id="197"/>
                      <w:bookmarkEnd w:id="198"/>
                    </w:p>
                  </w:txbxContent>
                </v:textbox>
                <w10:wrap type="topAndBottom"/>
              </v:shape>
            </w:pict>
          </mc:Fallback>
        </mc:AlternateContent>
      </w:r>
      <w:r w:rsidR="00302072">
        <w:rPr>
          <w:noProof/>
        </w:rPr>
        <w:drawing>
          <wp:anchor distT="0" distB="0" distL="114300" distR="114300" simplePos="0" relativeHeight="251761664" behindDoc="0" locked="0" layoutInCell="1" allowOverlap="1">
            <wp:simplePos x="0" y="0"/>
            <wp:positionH relativeFrom="column">
              <wp:posOffset>794048</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53">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D50FEC" w:rsidP="001772E2">
      <w:pPr>
        <w:tabs>
          <w:tab w:val="left" w:pos="938"/>
        </w:tabs>
      </w:pPr>
      <w:r>
        <w:t>Una vez seleccionado el ataque a web aparecerá una ayuda sobre los diferentes posibles ataques, entre los que está el ataque cosechador de credenciales, opción 3.</w:t>
      </w:r>
    </w:p>
    <w:p w:rsidR="00ED5595" w:rsidRDefault="00D50FEC" w:rsidP="001772E2">
      <w:pPr>
        <w:tabs>
          <w:tab w:val="left" w:pos="938"/>
        </w:tabs>
      </w:pPr>
      <w:r>
        <w:t>Una vez seleccionado el ataque nos dará a escoger entre 3 posibilidades:</w:t>
      </w:r>
    </w:p>
    <w:p w:rsidR="00D50FEC" w:rsidRDefault="00D50FEC" w:rsidP="001772E2">
      <w:pPr>
        <w:tabs>
          <w:tab w:val="left" w:pos="938"/>
        </w:tabs>
      </w:pPr>
      <w:r>
        <w:t>-Lanzar un modelo web generado por el propio programa.</w:t>
      </w:r>
    </w:p>
    <w:p w:rsidR="00D50FEC" w:rsidRDefault="00D50FEC" w:rsidP="001772E2">
      <w:pPr>
        <w:tabs>
          <w:tab w:val="left" w:pos="938"/>
        </w:tabs>
      </w:pPr>
      <w:r>
        <w:t>-Clonar un sitio web.</w:t>
      </w:r>
    </w:p>
    <w:p w:rsidR="00D50FEC" w:rsidRDefault="00D50FEC" w:rsidP="001772E2">
      <w:pPr>
        <w:tabs>
          <w:tab w:val="left" w:pos="938"/>
        </w:tabs>
      </w:pPr>
      <w:r>
        <w:t>-Importar tu propio sitio web.</w:t>
      </w:r>
    </w:p>
    <w:p w:rsidR="00302072" w:rsidRDefault="00D50FEC" w:rsidP="001772E2">
      <w:pPr>
        <w:tabs>
          <w:tab w:val="left" w:pos="938"/>
        </w:tabs>
      </w:pPr>
      <w:r>
        <w:lastRenderedPageBreak/>
        <w:t>En este caso queremos clonar Facebook por lo que elegiremos la segunda opción</w:t>
      </w:r>
    </w:p>
    <w:p w:rsidR="00302072" w:rsidRDefault="00536B72" w:rsidP="001772E2">
      <w:pPr>
        <w:tabs>
          <w:tab w:val="left" w:pos="938"/>
        </w:tabs>
      </w:pPr>
      <w:r>
        <w:rPr>
          <w:noProof/>
        </w:rPr>
        <mc:AlternateContent>
          <mc:Choice Requires="wps">
            <w:drawing>
              <wp:anchor distT="0" distB="0" distL="114300" distR="114300" simplePos="0" relativeHeight="251844608" behindDoc="0" locked="0" layoutInCell="1" allowOverlap="1" wp14:anchorId="1F85D25F" wp14:editId="6BE43FD4">
                <wp:simplePos x="0" y="0"/>
                <wp:positionH relativeFrom="column">
                  <wp:posOffset>1449611</wp:posOffset>
                </wp:positionH>
                <wp:positionV relativeFrom="paragraph">
                  <wp:posOffset>1818005</wp:posOffset>
                </wp:positionV>
                <wp:extent cx="2733040"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rsidR="005A4674" w:rsidRPr="00A25BDD"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40" w:name="_Toc515561241"/>
                            <w:bookmarkStart w:id="141" w:name="_Toc515646396"/>
                            <w:r>
                              <w:rPr>
                                <w:b/>
                                <w:i w:val="0"/>
                                <w:noProof/>
                                <w:color w:val="4DA4D8" w:themeColor="accent3" w:themeTint="99"/>
                              </w:rPr>
                              <w:t>72</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85D25F" id="Cuadro de texto 48" o:spid="_x0000_s1063" type="#_x0000_t202" style="position:absolute;left:0;text-align:left;margin-left:114.15pt;margin-top:143.15pt;width:215.2pt;height:.0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VOmNNQIAAG4EAAAOAAAAZHJzL2Uyb0RvYy54bWysVE1v2zAMvQ/YfxB0X5yPrh2MOEWWIsOA&#13;&#10;oi2QDj0rshwLkEWNUmJnv36UbKdbt9Owi0yRFKX3HunlbdcYdlLoNdiCzyZTzpSVUGp7KPi35+2H&#13;&#10;T5z5IGwpDFhV8LPy/Hb1/t2ydbmaQw2mVMioiPV56wpeh+DyLPOyVo3wE3DKUrACbESgLR6yEkVL&#13;&#10;1RuTzafT66wFLB2CVN6T964P8lWqX1VKhseq8iowU3B6W0grpnUf12y1FPkBhau1HJ4h/uEVjdCW&#13;&#10;Lr2UuhNBsCPqP0o1WiJ4qMJEQpNBVWmpEgZCM5u+QbOrhVMJC5Hj3YUm///KyofTEzJdFvyKlLKi&#13;&#10;IY02R1EisFKxoLoAjCJEU+t8Ttk7R/mh+wwdyT36PTkj+q7CJn4JF6M4EX6+kEylmCTn/GaxmF5R&#13;&#10;SFLsevEx1shejzr04YuChkWj4EgKJmLF6d6HPnVMiTd5MLrcamPiJgY2BtlJkNptrYMaiv+WZWzM&#13;&#10;tRBP9QWjJ4v4ehzRCt2+S7QsbkaQeyjPhB2hbyLv5FbThffChyeB1DWEiSYhPNJSGWgLDoPFWQ34&#13;&#10;42/+mE9iUpSzlrqw4P77UaDizHy1JHNs2dHA0diPhj02GyCoM5oxJ5NJBzCY0awQmhcakHW8hULC&#13;&#10;Srqr4GE0N6GfBRowqdbrlESN6US4tzsnY+mR2OfuRaAbZImN8QBjf4r8jTp9btLHrY+BqE7SRWJ7&#13;&#10;Fge+qamT+MMAxqn5dZ+yXn8Tq58AAAD//wMAUEsDBBQABgAIAAAAIQC0GlJL5AAAABABAAAPAAAA&#13;&#10;ZHJzL2Rvd25yZXYueG1sTE/BTsMwDL0j8Q+RkbigLaUrpeqaTtOAA7tMdLtwyxqvKTRJ1aRb+XsM&#13;&#10;F7hYz/bz83vFajIdO+PgW2cF3M8jYGhrp1rbCDjsX2YZMB+kVbJzFgV8oYdVeX1VyFy5i33DcxUa&#13;&#10;RiLW51KADqHPOfe1RiP93PVoaXdyg5GB2qHhapAXEjcdj6Mo5Ua2lj5o2eNGY/1ZjUbALnnf6bvx&#13;&#10;9LxdJ4vh9TBu0o+mEuL2ZnpaUlkvgQWcwt8F/GQg/1CSsaMbrfKsExDH2YKoBLKUADHSh+wR2PF3&#13;&#10;kgAvC/4/SPkNAAD//wMAUEsBAi0AFAAGAAgAAAAhALaDOJL+AAAA4QEAABMAAAAAAAAAAAAAAAAA&#13;&#10;AAAAAFtDb250ZW50X1R5cGVzXS54bWxQSwECLQAUAAYACAAAACEAOP0h/9YAAACUAQAACwAAAAAA&#13;&#10;AAAAAAAAAAAvAQAAX3JlbHMvLnJlbHNQSwECLQAUAAYACAAAACEAR1TpjTUCAABuBAAADgAAAAAA&#13;&#10;AAAAAAAAAAAuAgAAZHJzL2Uyb0RvYy54bWxQSwECLQAUAAYACAAAACEAtBpSS+QAAAAQAQAADwAA&#13;&#10;AAAAAAAAAAAAAACPBAAAZHJzL2Rvd25yZXYueG1sUEsFBgAAAAAEAAQA8wAAAKAFAAAAAA==&#13;&#10;" stroked="f">
                <v:textbox style="mso-fit-shape-to-text:t" inset="0,0,0,0">
                  <w:txbxContent>
                    <w:p w:rsidR="005A4674" w:rsidRPr="00A25BDD"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1" w:name="_Toc515561241"/>
                      <w:bookmarkStart w:id="202" w:name="_Toc515646396"/>
                      <w:r>
                        <w:rPr>
                          <w:b/>
                          <w:i w:val="0"/>
                          <w:noProof/>
                          <w:color w:val="4DA4D8" w:themeColor="accent3" w:themeTint="99"/>
                        </w:rPr>
                        <w:t>72</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201"/>
                      <w:bookmarkEnd w:id="202"/>
                    </w:p>
                  </w:txbxContent>
                </v:textbox>
                <w10:wrap type="topAndBottom"/>
              </v:shape>
            </w:pict>
          </mc:Fallback>
        </mc:AlternateContent>
      </w:r>
      <w:r>
        <w:rPr>
          <w:noProof/>
        </w:rPr>
        <mc:AlternateContent>
          <mc:Choice Requires="wps">
            <w:drawing>
              <wp:anchor distT="0" distB="0" distL="114300" distR="114300" simplePos="0" relativeHeight="251846656" behindDoc="0" locked="0" layoutInCell="1" allowOverlap="1" wp14:anchorId="7C21176B" wp14:editId="1C8C619A">
                <wp:simplePos x="0" y="0"/>
                <wp:positionH relativeFrom="column">
                  <wp:posOffset>1555115</wp:posOffset>
                </wp:positionH>
                <wp:positionV relativeFrom="paragraph">
                  <wp:posOffset>3409315</wp:posOffset>
                </wp:positionV>
                <wp:extent cx="2524760" cy="635"/>
                <wp:effectExtent l="0" t="0" r="2540" b="12065"/>
                <wp:wrapTopAndBottom/>
                <wp:docPr id="53" name="Cuadro de texto 53"/>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5A4674" w:rsidRPr="00132F8F"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42" w:name="_Toc515561242"/>
                            <w:bookmarkStart w:id="143" w:name="_Toc515646397"/>
                            <w:r>
                              <w:rPr>
                                <w:b/>
                                <w:i w:val="0"/>
                                <w:noProof/>
                                <w:color w:val="4DA4D8" w:themeColor="accent3" w:themeTint="99"/>
                              </w:rPr>
                              <w:t>73</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1176B" id="Cuadro de texto 53" o:spid="_x0000_s1064" type="#_x0000_t202" style="position:absolute;left:0;text-align:left;margin-left:122.45pt;margin-top:268.45pt;width:198.8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5D0NQIAAG4EAAAOAAAAZHJzL2Uyb0RvYy54bWysVE1v2zAMvQ/YfxB0X5yPJSuMOEWWIsOA&#13;&#10;oi2QDj0rshwLkEWNUmJnv36UHKdbt9Owi0yRFKX3HunlbdcYdlLoNdiCT0ZjzpSVUGp7KPi35+2H&#13;&#10;G858ELYUBqwq+Fl5frt6/27ZulxNoQZTKmRUxPq8dQWvQ3B5lnlZq0b4EThlKVgBNiLQFg9ZiaKl&#13;&#10;6o3JpuPxImsBS4cglffkveuDfJXqV5WS4bGqvArMFJzeFtKKad3HNVstRX5A4WotL88Q//CKRmhL&#13;&#10;l15L3Ykg2BH1H6UaLRE8VGEkocmgqrRUCQOhmYzfoNnVwqmEhcjx7kqT/39l5cPpCZkuCz6fcWZF&#13;&#10;QxptjqJEYKViQXUBGEWIptb5nLJ3jvJD9xk6knvwe3JG9F2FTfwSLkZxIvx8JZlKMUnO6Xz68dOC&#13;&#10;QpJii9k81shejzr04YuChkWj4EgKJmLF6d6HPnVIiTd5MLrcamPiJgY2BtlJkNptrYO6FP8ty9iY&#13;&#10;ayGe6gtGTxbx9TiiFbp9l2iZ3Qwg91CeCTtC30Teya2mC++FD08CqWsIE01CeKSlMtAWHC4WZzXg&#13;&#10;j7/5Yz6JSVHOWurCgvvvR4GKM/PVksyxZQcDB2M/GPbYbICgTmjGnEwmHcBgBrNCaF5oQNbxFgoJ&#13;&#10;K+mugofB3IR+FmjApFqvUxI1phPh3u6cjKUHYp+7F4HuIktsjAcY+lPkb9Tpc5M+bn0MRHWSLhLb&#13;&#10;s3jhm5o6iX8ZwDg1v+5T1utvYvUTAAD//wMAUEsDBBQABgAIAAAAIQCwO9wk5AAAABABAAAPAAAA&#13;&#10;ZHJzL2Rvd25yZXYueG1sTE87T8MwEN6R+A/WIbEg6pC6AdI4VVVggKUidGFz42sSiO3Idtrw77lO&#13;&#10;sJzu8d33KFaT6dkRfeiclXA3S4ChrZ3ubCNh9/Fy+wAsRGW16p1FCT8YYFVeXhQq1+5k3/FYxYYR&#13;&#10;iQ25ktDGOOSch7pFo8LMDWjpdnDeqEijb7j26kTkpudpkmTcqM6SQqsG3LRYf1ejkbAVn9v2Zjw8&#13;&#10;v63F3L/uxk321VRSXl9NT0sq6yWwiFP8+4BzBvIPJRnbu9HqwHoJqRCPBJWwmGfUECIT6QLY/ry5&#13;&#10;T4CXBf8fpPwFAAD//wMAUEsBAi0AFAAGAAgAAAAhALaDOJL+AAAA4QEAABMAAAAAAAAAAAAAAAAA&#13;&#10;AAAAAFtDb250ZW50X1R5cGVzXS54bWxQSwECLQAUAAYACAAAACEAOP0h/9YAAACUAQAACwAAAAAA&#13;&#10;AAAAAAAAAAAvAQAAX3JlbHMvLnJlbHNQSwECLQAUAAYACAAAACEAHsuQ9DUCAABuBAAADgAAAAAA&#13;&#10;AAAAAAAAAAAuAgAAZHJzL2Uyb0RvYy54bWxQSwECLQAUAAYACAAAACEAsDvcJOQAAAAQAQAADwAA&#13;&#10;AAAAAAAAAAAAAACPBAAAZHJzL2Rvd25yZXYueG1sUEsFBgAAAAAEAAQA8wAAAKAFAAAAAA==&#13;&#10;" stroked="f">
                <v:textbox style="mso-fit-shape-to-text:t" inset="0,0,0,0">
                  <w:txbxContent>
                    <w:p w:rsidR="005A4674" w:rsidRPr="00132F8F"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5" w:name="_Toc515561242"/>
                      <w:bookmarkStart w:id="206" w:name="_Toc515646397"/>
                      <w:r>
                        <w:rPr>
                          <w:b/>
                          <w:i w:val="0"/>
                          <w:noProof/>
                          <w:color w:val="4DA4D8" w:themeColor="accent3" w:themeTint="99"/>
                        </w:rPr>
                        <w:t>73</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205"/>
                      <w:bookmarkEnd w:id="206"/>
                    </w:p>
                  </w:txbxContent>
                </v:textbox>
                <w10:wrap type="topAndBottom"/>
              </v:shape>
            </w:pict>
          </mc:Fallback>
        </mc:AlternateContent>
      </w:r>
      <w:r w:rsidR="00302072">
        <w:rPr>
          <w:noProof/>
        </w:rPr>
        <w:drawing>
          <wp:anchor distT="0" distB="0" distL="114300" distR="114300" simplePos="0" relativeHeight="251762688" behindDoc="0" locked="0" layoutInCell="1" allowOverlap="1">
            <wp:simplePos x="0" y="0"/>
            <wp:positionH relativeFrom="column">
              <wp:posOffset>1555675</wp:posOffset>
            </wp:positionH>
            <wp:positionV relativeFrom="paragraph">
              <wp:posOffset>2177415</wp:posOffset>
            </wp:positionV>
            <wp:extent cx="2524760" cy="1174750"/>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54">
                      <a:extLst>
                        <a:ext uri="{28A0092B-C50C-407E-A947-70E740481C1C}">
                          <a14:useLocalDpi xmlns:a14="http://schemas.microsoft.com/office/drawing/2010/main" val="0"/>
                        </a:ext>
                      </a:extLst>
                    </a:blip>
                    <a:stretch>
                      <a:fillRect/>
                    </a:stretch>
                  </pic:blipFill>
                  <pic:spPr>
                    <a:xfrm>
                      <a:off x="0" y="0"/>
                      <a:ext cx="2524760" cy="1174750"/>
                    </a:xfrm>
                    <a:prstGeom prst="rect">
                      <a:avLst/>
                    </a:prstGeom>
                  </pic:spPr>
                </pic:pic>
              </a:graphicData>
            </a:graphic>
            <wp14:sizeRelH relativeFrom="page">
              <wp14:pctWidth>0</wp14:pctWidth>
            </wp14:sizeRelH>
            <wp14:sizeRelV relativeFrom="page">
              <wp14:pctHeight>0</wp14:pctHeight>
            </wp14:sizeRelV>
          </wp:anchor>
        </w:drawing>
      </w:r>
      <w:r w:rsidR="00302072">
        <w:rPr>
          <w:noProof/>
        </w:rPr>
        <w:drawing>
          <wp:anchor distT="0" distB="0" distL="114300" distR="114300" simplePos="0" relativeHeight="251765760" behindDoc="0" locked="0" layoutInCell="1" allowOverlap="1">
            <wp:simplePos x="0" y="0"/>
            <wp:positionH relativeFrom="column">
              <wp:posOffset>1553845</wp:posOffset>
            </wp:positionH>
            <wp:positionV relativeFrom="paragraph">
              <wp:posOffset>297815</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p>
    <w:p w:rsidR="00D50FEC" w:rsidRDefault="00D50FEC" w:rsidP="001772E2">
      <w:pPr>
        <w:tabs>
          <w:tab w:val="left" w:pos="938"/>
        </w:tabs>
      </w:pPr>
      <w:r>
        <w:t>.</w:t>
      </w:r>
    </w:p>
    <w:p w:rsidR="00ED5595" w:rsidRDefault="00ED5595" w:rsidP="001772E2">
      <w:pPr>
        <w:tabs>
          <w:tab w:val="left" w:pos="938"/>
        </w:tabs>
      </w:pPr>
    </w:p>
    <w:p w:rsidR="00ED5595" w:rsidRDefault="00D50FEC" w:rsidP="001772E2">
      <w:pPr>
        <w:tabs>
          <w:tab w:val="left" w:pos="938"/>
        </w:tabs>
        <w:jc w:val="left"/>
      </w:pPr>
      <w:r>
        <w:t>Una vez seleccionada nos pedirá la IP del atacante:</w:t>
      </w:r>
    </w:p>
    <w:p w:rsidR="00BD2283" w:rsidRDefault="00D50FEC" w:rsidP="001772E2">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44" w:name="_Toc515646398"/>
      <w:r w:rsidR="00B31140">
        <w:rPr>
          <w:b/>
          <w:i w:val="0"/>
          <w:noProof/>
          <w:color w:val="4DA4D8" w:themeColor="accent3" w:themeTint="99"/>
        </w:rPr>
        <w:t>74</w:t>
      </w:r>
      <w:r w:rsidRPr="00BD2283">
        <w:rPr>
          <w:b/>
          <w:i w:val="0"/>
          <w:color w:val="4DA4D8" w:themeColor="accent3" w:themeTint="99"/>
        </w:rPr>
        <w:fldChar w:fldCharType="end"/>
      </w:r>
      <w:r>
        <w:t>-IP atacante setoolkit.</w:t>
      </w:r>
      <w:r w:rsidR="00536B72">
        <w:t xml:space="preserve"> </w:t>
      </w:r>
      <w:r>
        <w:t>Fuente: propia</w:t>
      </w:r>
      <w:bookmarkEnd w:id="144"/>
    </w:p>
    <w:p w:rsidR="00D50FEC" w:rsidRDefault="00D50FEC" w:rsidP="001772E2">
      <w:pPr>
        <w:tabs>
          <w:tab w:val="left" w:pos="938"/>
        </w:tabs>
      </w:pPr>
      <w:r>
        <w:t>Y la web a clonar:</w:t>
      </w:r>
    </w:p>
    <w:p w:rsidR="00BD2283" w:rsidRDefault="00D50FEC" w:rsidP="001772E2">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57">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45" w:name="_Toc515646399"/>
      <w:r w:rsidR="00B31140">
        <w:rPr>
          <w:b/>
          <w:i w:val="0"/>
          <w:noProof/>
          <w:color w:val="4DA4D8" w:themeColor="accent3" w:themeTint="99"/>
        </w:rPr>
        <w:t>75</w:t>
      </w:r>
      <w:r w:rsidRPr="00BD2283">
        <w:rPr>
          <w:b/>
          <w:i w:val="0"/>
          <w:color w:val="4DA4D8" w:themeColor="accent3" w:themeTint="99"/>
        </w:rPr>
        <w:fldChar w:fldCharType="end"/>
      </w:r>
      <w:r>
        <w:t>-Web a clonar con setoolkit.</w:t>
      </w:r>
      <w:r w:rsidR="00536B72">
        <w:t xml:space="preserve"> </w:t>
      </w:r>
      <w:r>
        <w:t>Fuente: propia</w:t>
      </w:r>
      <w:bookmarkEnd w:id="145"/>
    </w:p>
    <w:p w:rsidR="00D50FEC" w:rsidRDefault="00D50FEC" w:rsidP="001772E2">
      <w:pPr>
        <w:tabs>
          <w:tab w:val="left" w:pos="938"/>
        </w:tabs>
      </w:pPr>
      <w:r>
        <w:t>A continuación nos pedirá desconectar el servidor Apache para desocupar el puerto 80:</w:t>
      </w:r>
    </w:p>
    <w:p w:rsidR="00BD2283" w:rsidRDefault="00D50FEC" w:rsidP="001772E2">
      <w:pPr>
        <w:keepNext/>
        <w:tabs>
          <w:tab w:val="left" w:pos="938"/>
        </w:tabs>
      </w:pPr>
      <w:r>
        <w:rPr>
          <w:noProof/>
        </w:rPr>
        <w:lastRenderedPageBreak/>
        <w:drawing>
          <wp:inline distT="0" distB="0" distL="0" distR="0">
            <wp:extent cx="5131397" cy="130418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47638" cy="1308313"/>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46" w:name="_Toc515646400"/>
      <w:r w:rsidR="00B31140">
        <w:rPr>
          <w:b/>
          <w:i w:val="0"/>
          <w:noProof/>
          <w:color w:val="4DA4D8" w:themeColor="accent3" w:themeTint="99"/>
        </w:rPr>
        <w:t>76</w:t>
      </w:r>
      <w:r w:rsidRPr="00BD2283">
        <w:rPr>
          <w:b/>
          <w:i w:val="0"/>
          <w:color w:val="4DA4D8" w:themeColor="accent3" w:themeTint="99"/>
        </w:rPr>
        <w:fldChar w:fldCharType="end"/>
      </w:r>
      <w:r>
        <w:t>-Desconexión del servidor web setoolkit.</w:t>
      </w:r>
      <w:r w:rsidR="00536B72">
        <w:t xml:space="preserve"> </w:t>
      </w:r>
      <w:r>
        <w:t>Fuente: propia</w:t>
      </w:r>
      <w:bookmarkEnd w:id="146"/>
    </w:p>
    <w:p w:rsidR="00684E27" w:rsidRDefault="00684E27" w:rsidP="001772E2">
      <w:pPr>
        <w:tabs>
          <w:tab w:val="left" w:pos="938"/>
        </w:tabs>
      </w:pPr>
      <w:r>
        <w:t>Tras aceptar la desconexión de nuestro servidor Apache setoolkit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pero necesitamos realizar un ataque DNS spoofing para lanzar la web falsa, para ello usaremos Ettercap, en este caso en su versión gráfica.</w:t>
      </w:r>
    </w:p>
    <w:p w:rsidR="00E23EA4" w:rsidRPr="00E23EA4" w:rsidRDefault="00E23EA4" w:rsidP="001772E2">
      <w:pPr>
        <w:tabs>
          <w:tab w:val="left" w:pos="938"/>
        </w:tabs>
        <w:rPr>
          <w:b/>
          <w:i/>
        </w:rPr>
      </w:pPr>
      <w:r>
        <w:t xml:space="preserve">Para lanzar Ettercap gráfico usaremos el comando: </w:t>
      </w:r>
      <w:r w:rsidRPr="00E23EA4">
        <w:rPr>
          <w:b/>
          <w:i/>
        </w:rPr>
        <w:t>sudo ettercap -G</w:t>
      </w:r>
    </w:p>
    <w:p w:rsidR="00684E27" w:rsidRDefault="00684E27" w:rsidP="001772E2">
      <w:pPr>
        <w:tabs>
          <w:tab w:val="left" w:pos="938"/>
        </w:tabs>
      </w:pPr>
    </w:p>
    <w:p w:rsidR="002C723B" w:rsidRDefault="00E23EA4" w:rsidP="001772E2">
      <w:pPr>
        <w:keepNext/>
        <w:tabs>
          <w:tab w:val="left" w:pos="938"/>
        </w:tabs>
        <w:jc w:val="center"/>
      </w:pPr>
      <w:r>
        <w:rPr>
          <w:noProof/>
        </w:rPr>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1772E2">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bookmarkStart w:id="147" w:name="_Toc515646401"/>
      <w:r w:rsidR="00B31140">
        <w:rPr>
          <w:b/>
          <w:i w:val="0"/>
          <w:noProof/>
          <w:color w:val="4DA4D8" w:themeColor="accent3" w:themeTint="99"/>
        </w:rPr>
        <w:t>77</w:t>
      </w:r>
      <w:r w:rsidRPr="002C723B">
        <w:rPr>
          <w:b/>
          <w:i w:val="0"/>
          <w:color w:val="4DA4D8" w:themeColor="accent3" w:themeTint="99"/>
        </w:rPr>
        <w:fldChar w:fldCharType="end"/>
      </w:r>
      <w:r>
        <w:t>-Ejecución interfaz gráfica de Ettercap.</w:t>
      </w:r>
      <w:r w:rsidR="00536B72">
        <w:t xml:space="preserve"> </w:t>
      </w:r>
      <w:r>
        <w:t>Fuente: propia</w:t>
      </w:r>
      <w:bookmarkEnd w:id="147"/>
    </w:p>
    <w:p w:rsidR="006A777D" w:rsidRDefault="00302072" w:rsidP="001772E2">
      <w:pPr>
        <w:keepNext/>
        <w:tabs>
          <w:tab w:val="left" w:pos="938"/>
        </w:tabs>
      </w:pPr>
      <w:r>
        <w:rPr>
          <w:noProof/>
        </w:rPr>
        <w:drawing>
          <wp:anchor distT="0" distB="0" distL="114300" distR="114300" simplePos="0" relativeHeight="251821056" behindDoc="0" locked="0" layoutInCell="1" allowOverlap="1" wp14:anchorId="6964EB0F">
            <wp:simplePos x="0" y="0"/>
            <wp:positionH relativeFrom="column">
              <wp:posOffset>-112395</wp:posOffset>
            </wp:positionH>
            <wp:positionV relativeFrom="paragraph">
              <wp:posOffset>700405</wp:posOffset>
            </wp:positionV>
            <wp:extent cx="5238115" cy="2437765"/>
            <wp:effectExtent l="0" t="0" r="0" b="635"/>
            <wp:wrapTopAndBottom/>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238115" cy="2437765"/>
                    </a:xfrm>
                    <a:prstGeom prst="rect">
                      <a:avLst/>
                    </a:prstGeom>
                  </pic:spPr>
                </pic:pic>
              </a:graphicData>
            </a:graphic>
            <wp14:sizeRelH relativeFrom="page">
              <wp14:pctWidth>0</wp14:pctWidth>
            </wp14:sizeRelH>
            <wp14:sizeRelV relativeFrom="page">
              <wp14:pctHeight>0</wp14:pctHeight>
            </wp14:sizeRelV>
          </wp:anchor>
        </w:drawing>
      </w:r>
      <w:r w:rsidR="0089110D">
        <w:t>Tendremos que usar la herramienta de sniffer para detectar los diferentes hosts conectados a la red. Para ello deberemos especificar la interfaz de red, en este caso ens33.</w:t>
      </w:r>
      <w:r w:rsidR="0089110D" w:rsidRPr="0089110D">
        <w:rPr>
          <w:noProof/>
        </w:rPr>
        <w:t xml:space="preserve"> </w:t>
      </w:r>
      <w:r w:rsidR="0089110D">
        <w:rPr>
          <w:noProof/>
        </w:rPr>
        <w:drawing>
          <wp:inline distT="0" distB="0" distL="0" distR="0">
            <wp:extent cx="5130538" cy="1542667"/>
            <wp:effectExtent l="0" t="0" r="635"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61">
                      <a:extLst>
                        <a:ext uri="{28A0092B-C50C-407E-A947-70E740481C1C}">
                          <a14:useLocalDpi xmlns:a14="http://schemas.microsoft.com/office/drawing/2010/main" val="0"/>
                        </a:ext>
                      </a:extLst>
                    </a:blip>
                    <a:stretch>
                      <a:fillRect/>
                    </a:stretch>
                  </pic:blipFill>
                  <pic:spPr>
                    <a:xfrm>
                      <a:off x="0" y="0"/>
                      <a:ext cx="5162201" cy="1552188"/>
                    </a:xfrm>
                    <a:prstGeom prst="rect">
                      <a:avLst/>
                    </a:prstGeom>
                  </pic:spPr>
                </pic:pic>
              </a:graphicData>
            </a:graphic>
          </wp:inline>
        </w:drawing>
      </w:r>
    </w:p>
    <w:p w:rsidR="00BD1B26" w:rsidRDefault="006A777D" w:rsidP="001772E2">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bookmarkStart w:id="148" w:name="_Toc515646402"/>
      <w:r w:rsidR="00B31140">
        <w:rPr>
          <w:b/>
          <w:i w:val="0"/>
          <w:noProof/>
          <w:color w:val="4DA4D8" w:themeColor="accent3" w:themeTint="99"/>
        </w:rPr>
        <w:t>78</w:t>
      </w:r>
      <w:r w:rsidRPr="006A777D">
        <w:rPr>
          <w:b/>
          <w:i w:val="0"/>
          <w:color w:val="4DA4D8" w:themeColor="accent3" w:themeTint="99"/>
        </w:rPr>
        <w:fldChar w:fldCharType="end"/>
      </w:r>
      <w:r>
        <w:t>-</w:t>
      </w:r>
      <w:r w:rsidRPr="00230708">
        <w:t>Sniffer de equipos en interfaz de red.</w:t>
      </w:r>
      <w:r w:rsidR="00536B72">
        <w:t xml:space="preserve"> </w:t>
      </w:r>
      <w:r w:rsidRPr="00230708">
        <w:t>Fuente: propia</w:t>
      </w:r>
      <w:bookmarkEnd w:id="148"/>
    </w:p>
    <w:p w:rsidR="006A777D" w:rsidRDefault="00536B72" w:rsidP="001772E2">
      <w:pPr>
        <w:tabs>
          <w:tab w:val="left" w:pos="938"/>
        </w:tabs>
      </w:pPr>
      <w:r>
        <w:rPr>
          <w:noProof/>
        </w:rPr>
        <w:lastRenderedPageBreak/>
        <mc:AlternateContent>
          <mc:Choice Requires="wps">
            <w:drawing>
              <wp:anchor distT="0" distB="0" distL="114300" distR="114300" simplePos="0" relativeHeight="251848704" behindDoc="0" locked="0" layoutInCell="1" allowOverlap="1" wp14:anchorId="0299F4BB" wp14:editId="674E55EA">
                <wp:simplePos x="0" y="0"/>
                <wp:positionH relativeFrom="column">
                  <wp:posOffset>895985</wp:posOffset>
                </wp:positionH>
                <wp:positionV relativeFrom="paragraph">
                  <wp:posOffset>3054985</wp:posOffset>
                </wp:positionV>
                <wp:extent cx="3412490" cy="635"/>
                <wp:effectExtent l="0" t="0" r="3810" b="12065"/>
                <wp:wrapTopAndBottom/>
                <wp:docPr id="54" name="Cuadro de texto 54"/>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5A4674" w:rsidRPr="00C76491"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49" w:name="_Toc515561248"/>
                            <w:bookmarkStart w:id="150" w:name="_Toc515646403"/>
                            <w:r>
                              <w:rPr>
                                <w:b/>
                                <w:i w:val="0"/>
                                <w:noProof/>
                                <w:color w:val="4DA4D8" w:themeColor="accent3" w:themeTint="99"/>
                              </w:rPr>
                              <w:t>79</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9F4BB" id="Cuadro de texto 54" o:spid="_x0000_s1065" type="#_x0000_t202" style="position:absolute;left:0;text-align:left;margin-left:70.55pt;margin-top:240.55pt;width:268.7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swdNQIAAG4EAAAOAAAAZHJzL2Uyb0RvYy54bWysVE1v2zAMvQ/YfxB0X5yvFqsRp8hSZBhQ&#13;&#10;tAXSoWdFlmMBsqhRSuzs14+S47Trdhp2kSmSovTeI7247RrDjgq9BlvwyWjMmbISSm33Bf/+vPn0&#13;&#10;mTMfhC2FAasKflKe3y4/fli0LldTqMGUChkVsT5vXcHrEFyeZV7WqhF+BE5ZClaAjQi0xX1Womip&#13;&#10;emOy6Xh8nbWApUOQynvy3vVBvkz1q0rJ8FhVXgVmCk5vC2nFtO7imi0XIt+jcLWW52eIf3hFI7Sl&#13;&#10;Sy+l7kQQ7ID6j1KNlggeqjCS0GRQVVqqhIHQTMbv0Gxr4VTCQuR4d6HJ/7+y8uH4hEyXBb+ac2ZF&#13;&#10;QxqtD6JEYKViQXUBGEWIptb5nLK3jvJD9wU6knvwe3JG9F2FTfwSLkZxIvx0IZlKMUnO2Xwynd9Q&#13;&#10;SFLsenYVa2SvRx368FVBw6JRcCQFE7HieO9DnzqkxJs8GF1utDFxEwNrg+woSO221kGdi/+WZWzM&#13;&#10;tRBP9QWjJ4v4ehzRCt2uS7TMbgaQOyhPhB2hbyLv5EbThffChyeB1DWEiSYhPNJSGWgLDmeLsxrw&#13;&#10;59/8MZ/EpChnLXVhwf2Pg0DFmflmSebYsoOBg7EbDHto1kBQJzRjTiaTDmAwg1khNC80IKt4C4WE&#13;&#10;lXRXwcNgrkM/CzRgUq1WKYka04lwb7dOxtIDsc/di0B3liU2xgMM/Snyd+r0uUkftzoEojpJF4nt&#13;&#10;WTzzTU2dxD8PYJyat/uU9fqbWP4CAAD//wMAUEsDBBQABgAIAAAAIQCIE9wL5AAAABABAAAPAAAA&#13;&#10;ZHJzL2Rvd25yZXYueG1sTE/BTsMwDL0j8Q+RkbgglnaUUnVNp2nAYVwmyi7csiZrCo1TNelW/n4e&#13;&#10;F7hYfvbz83vFcrIdO+rBtw4FxLMImMbaqRYbAbuP1/sMmA8SlewcagE/2sOyvL4qZK7cCd/1sQoN&#13;&#10;IxH0uRRgQuhzzn1ttJV+5nqNtDu4wcpAcGi4GuSJxG3H51GUcitbpA9G9nptdP1djVbANvncmrvx&#13;&#10;8PK2Sh6GzW5cp19NJcTtzfS8oLJaAAt6Cn8XcMlA/qEkY3s3ovKsI5zEMVEFJNmlIUb6lD0C2/9O&#13;&#10;5sDLgv8PUp4BAAD//wMAUEsBAi0AFAAGAAgAAAAhALaDOJL+AAAA4QEAABMAAAAAAAAAAAAAAAAA&#13;&#10;AAAAAFtDb250ZW50X1R5cGVzXS54bWxQSwECLQAUAAYACAAAACEAOP0h/9YAAACUAQAACwAAAAAA&#13;&#10;AAAAAAAAAAAvAQAAX3JlbHMvLnJlbHNQSwECLQAUAAYACAAAACEAF6LMHTUCAABuBAAADgAAAAAA&#13;&#10;AAAAAAAAAAAuAgAAZHJzL2Uyb0RvYy54bWxQSwECLQAUAAYACAAAACEAiBPcC+QAAAAQAQAADwAA&#13;&#10;AAAAAAAAAAAAAACPBAAAZHJzL2Rvd25yZXYueG1sUEsFBgAAAAAEAAQA8wAAAKAFAAAAAA==&#13;&#10;" stroked="f">
                <v:textbox style="mso-fit-shape-to-text:t" inset="0,0,0,0">
                  <w:txbxContent>
                    <w:p w:rsidR="005A4674" w:rsidRPr="00C76491"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4" w:name="_Toc515561248"/>
                      <w:bookmarkStart w:id="215" w:name="_Toc515646403"/>
                      <w:r>
                        <w:rPr>
                          <w:b/>
                          <w:i w:val="0"/>
                          <w:noProof/>
                          <w:color w:val="4DA4D8" w:themeColor="accent3" w:themeTint="99"/>
                        </w:rPr>
                        <w:t>79</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14"/>
                      <w:bookmarkEnd w:id="215"/>
                    </w:p>
                  </w:txbxContent>
                </v:textbox>
                <w10:wrap type="topAndBottom"/>
              </v:shape>
            </w:pict>
          </mc:Fallback>
        </mc:AlternateContent>
      </w:r>
      <w:r w:rsidR="00302072">
        <w:rPr>
          <w:noProof/>
        </w:rPr>
        <w:drawing>
          <wp:anchor distT="0" distB="0" distL="114300" distR="114300" simplePos="0" relativeHeight="251770880" behindDoc="0" locked="0" layoutInCell="1" allowOverlap="1">
            <wp:simplePos x="0" y="0"/>
            <wp:positionH relativeFrom="column">
              <wp:posOffset>896209</wp:posOffset>
            </wp:positionH>
            <wp:positionV relativeFrom="paragraph">
              <wp:posOffset>441325</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rsidR="006A777D">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5A4674" w:rsidRPr="009B5AD5" w:rsidRDefault="005A4674"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66"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t+bNQIAAHAEAAAOAAAAZHJzL2Uyb0RvYy54bWysVMFu2zAMvQ/YPwi6L07SrNuMOEWWIsOA&#13;&#10;oC2QDj0rshwLkEWNUmJnXz9KjpOt22nYRaZI6kl8j/T8rmsMOyr0GmzBJ6MxZ8pKKLXdF/zb8/rd&#13;&#10;R858ELYUBqwq+El5frd4+2beulxNoQZTKmQEYn3euoLXIbg8y7ysVSP8CJyyFKwAGxFoi/usRNES&#13;&#10;emOy6Xh8m7WApUOQynvy3vdBvkj4VaVkeKwqrwIzBae3hbRiWndxzRZzke9RuFrL8zPEP7yiEdrS&#13;&#10;pReoexEEO6D+A6rREsFDFUYSmgyqSkuVaqBqJuNX1Wxr4VSqhcjx7kKT/3+w8uH4hEyXpN2HCWdW&#13;&#10;NCTS6iBKBFYqFlQXgMUQEdU6n1P+1tGJ0H2Gjg4Nfk/OWH9XYRO/VBmjOFF+utBMWEyS82Y2mc4+&#13;&#10;UUhS7PbmfcTIrkcd+vBFQcOiUXAkDRO14rjxoU8dUuJNHowu19qYuImBlUF2FKR3W+ugzuC/ZRkb&#13;&#10;cy3EUz1g9GSxvr6OaIVu1yViZqlLomsH5YlqR+jbyDu51nThRvjwJJD6hmqiWQiPtFQG2oLD2eKs&#13;&#10;BvzxN3/MJzkpyllLfVhw//0gUHFmvloSOjbtYOBg7AbDHpoVUKkkHb0mmXQAgxnMCqF5oRFZxlso&#13;&#10;JKykuwoeBnMV+mmgEZNquUxJ1JpOhI3dOhmhB2KfuxeB7ixL7IwHGDpU5K/U6XOTPm55CER1ku7K&#13;&#10;4plvausk/nkE49z8uk9Z1x/F4icA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FYC35s1AgAAcAQAAA4AAAAA&#13;&#10;AAAAAAAAAAAALgIAAGRycy9lMm9Eb2MueG1sUEsBAi0AFAAGAAgAAAAhAFQGJU7lAAAAEAEAAA8A&#13;&#10;AAAAAAAAAAAAAAAAjwQAAGRycy9kb3ducmV2LnhtbFBLBQYAAAAABAAEAPMAAAChBQAAAAA=&#13;&#10;" stroked="f">
                <v:textbox style="mso-fit-shape-to-text:t" inset="0,0,0,0">
                  <w:txbxContent>
                    <w:p w:rsidR="005A4674" w:rsidRPr="009B5AD5" w:rsidRDefault="005A4674" w:rsidP="006A777D">
                      <w:pPr>
                        <w:pStyle w:val="Descripcin"/>
                        <w:rPr>
                          <w:noProof/>
                          <w:szCs w:val="22"/>
                        </w:rPr>
                      </w:pPr>
                    </w:p>
                  </w:txbxContent>
                </v:textbox>
                <w10:wrap type="topAndBottom"/>
              </v:shape>
            </w:pict>
          </mc:Fallback>
        </mc:AlternateContent>
      </w:r>
      <w:r w:rsidR="006A777D">
        <w:t>Una vez activado el sniffer en la interfaz de red pulsaremos sobre “Hosts” list para ver los hosts.</w:t>
      </w:r>
    </w:p>
    <w:p w:rsidR="00ED5595" w:rsidRDefault="00ED5595" w:rsidP="001772E2">
      <w:pPr>
        <w:pStyle w:val="Descripcin"/>
      </w:pPr>
    </w:p>
    <w:p w:rsidR="006A777D" w:rsidRDefault="006A777D" w:rsidP="001772E2">
      <w:pPr>
        <w:tabs>
          <w:tab w:val="left" w:pos="938"/>
        </w:tabs>
      </w:pPr>
      <w:r>
        <w:t>En caso de no aparecer el host deseado deberemos ejecutar un escaneo de hosts pulsando “Scan for hosts”.</w:t>
      </w:r>
    </w:p>
    <w:p w:rsidR="00536B72" w:rsidRDefault="006A777D" w:rsidP="00536B72">
      <w:pPr>
        <w:keepNext/>
        <w:tabs>
          <w:tab w:val="left" w:pos="938"/>
        </w:tabs>
      </w:pPr>
      <w:r>
        <w:rPr>
          <w:noProof/>
        </w:rPr>
        <w:drawing>
          <wp:inline distT="0" distB="0" distL="0" distR="0">
            <wp:extent cx="5163671" cy="1828165"/>
            <wp:effectExtent l="0" t="0" r="571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67235" cy="1829427"/>
                    </a:xfrm>
                    <a:prstGeom prst="rect">
                      <a:avLst/>
                    </a:prstGeom>
                  </pic:spPr>
                </pic:pic>
              </a:graphicData>
            </a:graphic>
          </wp:inline>
        </w:drawing>
      </w:r>
    </w:p>
    <w:p w:rsidR="00ED5595" w:rsidRDefault="00536B72" w:rsidP="00536B72">
      <w:pPr>
        <w:pStyle w:val="Descripcin"/>
        <w:jc w:val="center"/>
      </w:pPr>
      <w:r w:rsidRPr="00536B72">
        <w:rPr>
          <w:b/>
          <w:i w:val="0"/>
          <w:color w:val="4DA4D8" w:themeColor="accent3" w:themeTint="99"/>
        </w:rPr>
        <w:fldChar w:fldCharType="begin"/>
      </w:r>
      <w:r w:rsidRPr="00536B72">
        <w:rPr>
          <w:b/>
          <w:i w:val="0"/>
          <w:color w:val="4DA4D8" w:themeColor="accent3" w:themeTint="99"/>
        </w:rPr>
        <w:instrText xml:space="preserve"> SEQ Ilustración \* ARABIC </w:instrText>
      </w:r>
      <w:r w:rsidRPr="00536B72">
        <w:rPr>
          <w:b/>
          <w:i w:val="0"/>
          <w:color w:val="4DA4D8" w:themeColor="accent3" w:themeTint="99"/>
        </w:rPr>
        <w:fldChar w:fldCharType="separate"/>
      </w:r>
      <w:bookmarkStart w:id="151" w:name="_Toc515646404"/>
      <w:r w:rsidR="00B31140">
        <w:rPr>
          <w:b/>
          <w:i w:val="0"/>
          <w:noProof/>
          <w:color w:val="4DA4D8" w:themeColor="accent3" w:themeTint="99"/>
        </w:rPr>
        <w:t>80</w:t>
      </w:r>
      <w:r w:rsidRPr="00536B72">
        <w:rPr>
          <w:b/>
          <w:i w:val="0"/>
          <w:color w:val="4DA4D8" w:themeColor="accent3" w:themeTint="99"/>
        </w:rPr>
        <w:fldChar w:fldCharType="end"/>
      </w:r>
      <w:r w:rsidRPr="00372701">
        <w:t>-Escaneo de hosts Ettercap.</w:t>
      </w:r>
      <w:r>
        <w:t xml:space="preserve"> </w:t>
      </w:r>
      <w:r w:rsidRPr="00372701">
        <w:t>Fuente: propia</w:t>
      </w:r>
      <w:bookmarkEnd w:id="151"/>
    </w:p>
    <w:p w:rsidR="00ED5595" w:rsidRDefault="006A777D" w:rsidP="001772E2">
      <w:pPr>
        <w:tabs>
          <w:tab w:val="left" w:pos="938"/>
        </w:tabs>
      </w:pPr>
      <w:r>
        <w:t>Seleccionaremos la IP de la víctima como objetivo 1 y la IP del Gateway como objetivo 2.</w:t>
      </w:r>
    </w:p>
    <w:p w:rsidR="00ED5595" w:rsidRDefault="00ED5595" w:rsidP="001772E2">
      <w:pPr>
        <w:tabs>
          <w:tab w:val="left" w:pos="938"/>
        </w:tabs>
      </w:pPr>
    </w:p>
    <w:p w:rsidR="0075150A" w:rsidRDefault="00536B72" w:rsidP="001772E2">
      <w:pPr>
        <w:keepNext/>
        <w:tabs>
          <w:tab w:val="left" w:pos="938"/>
        </w:tabs>
      </w:pPr>
      <w:r>
        <w:rPr>
          <w:noProof/>
        </w:rPr>
        <w:lastRenderedPageBreak/>
        <w:drawing>
          <wp:inline distT="0" distB="0" distL="0" distR="0" wp14:anchorId="5D43E4CC" wp14:editId="10AD5E4C">
            <wp:extent cx="5112385" cy="42818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2385" cy="428180"/>
                    </a:xfrm>
                    <a:prstGeom prst="rect">
                      <a:avLst/>
                    </a:prstGeom>
                  </pic:spPr>
                </pic:pic>
              </a:graphicData>
            </a:graphic>
          </wp:inline>
        </w:drawing>
      </w:r>
      <w:r w:rsidR="006A777D">
        <w:rPr>
          <w:noProof/>
        </w:rPr>
        <w:drawing>
          <wp:inline distT="0" distB="0" distL="0" distR="0" wp14:anchorId="576B2E92" wp14:editId="45E66DCE">
            <wp:extent cx="5099124" cy="1579880"/>
            <wp:effectExtent l="0" t="0" r="635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05192" cy="1581760"/>
                    </a:xfrm>
                    <a:prstGeom prst="rect">
                      <a:avLst/>
                    </a:prstGeom>
                  </pic:spPr>
                </pic:pic>
              </a:graphicData>
            </a:graphic>
          </wp:inline>
        </w:drawing>
      </w:r>
    </w:p>
    <w:p w:rsidR="00970FD7" w:rsidRDefault="00970FD7" w:rsidP="001772E2">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66">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1772E2">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bookmarkStart w:id="152" w:name="_Toc515646405"/>
      <w:r w:rsidR="00B31140">
        <w:rPr>
          <w:b/>
          <w:i w:val="0"/>
          <w:noProof/>
          <w:color w:val="4DA4D8" w:themeColor="accent3" w:themeTint="99"/>
        </w:rPr>
        <w:t>81</w:t>
      </w:r>
      <w:r w:rsidRPr="0075150A">
        <w:rPr>
          <w:b/>
          <w:i w:val="0"/>
          <w:color w:val="4DA4D8" w:themeColor="accent3" w:themeTint="99"/>
        </w:rPr>
        <w:fldChar w:fldCharType="end"/>
      </w:r>
      <w:r>
        <w:t>-Objetivos Ettercap víctima y gateway.Fuente: propia</w:t>
      </w:r>
      <w:bookmarkEnd w:id="152"/>
    </w:p>
    <w:p w:rsidR="001C7889" w:rsidRDefault="001C7889" w:rsidP="001772E2">
      <w:r>
        <w:t xml:space="preserve">A continuación deberemos </w:t>
      </w:r>
      <w:r w:rsidR="00704608">
        <w:t>activar el plugin dns_spoof, para ello pulsaremos en la opción “plugins” del menú y seleccionaremos el plugin en el listado.</w:t>
      </w:r>
    </w:p>
    <w:p w:rsidR="00302072" w:rsidRDefault="00302072" w:rsidP="001772E2"/>
    <w:p w:rsidR="00302072" w:rsidRDefault="00302072" w:rsidP="001772E2"/>
    <w:p w:rsidR="00302072" w:rsidRDefault="00700BF0" w:rsidP="001772E2">
      <w:r>
        <w:rPr>
          <w:noProof/>
        </w:rPr>
        <mc:AlternateContent>
          <mc:Choice Requires="wps">
            <w:drawing>
              <wp:anchor distT="0" distB="0" distL="114300" distR="114300" simplePos="0" relativeHeight="251781120" behindDoc="0" locked="0" layoutInCell="1" allowOverlap="1">
                <wp:simplePos x="0" y="0"/>
                <wp:positionH relativeFrom="column">
                  <wp:posOffset>2405342</wp:posOffset>
                </wp:positionH>
                <wp:positionV relativeFrom="paragraph">
                  <wp:posOffset>407222</wp:posOffset>
                </wp:positionV>
                <wp:extent cx="516367" cy="159391"/>
                <wp:effectExtent l="25400" t="25400" r="29845" b="31115"/>
                <wp:wrapNone/>
                <wp:docPr id="176" name="Rectángulo 176"/>
                <wp:cNvGraphicFramePr/>
                <a:graphic xmlns:a="http://schemas.openxmlformats.org/drawingml/2006/main">
                  <a:graphicData uri="http://schemas.microsoft.com/office/word/2010/wordprocessingShape">
                    <wps:wsp>
                      <wps:cNvSpPr/>
                      <wps:spPr>
                        <a:xfrm>
                          <a:off x="0" y="0"/>
                          <a:ext cx="516367" cy="159391"/>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30FDF9" id="Rectángulo 176" o:spid="_x0000_s1026" style="position:absolute;margin-left:189.4pt;margin-top:32.05pt;width:40.65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VUdpAIAAJQFAAAOAAAAZHJzL2Uyb0RvYy54bWysVM1u2zAMvg/YOwi6r7bTJm2NOkXQIsOA&#13;&#10;oivaDj0rshQbkEVNUv72NnuWvdgoyXaDrthhmA+yJJIfyU8kr673nSJbYV0LuqLFSU6J0BzqVq8r&#13;&#10;+u15+emCEueZrpkCLSp6EI5ezz9+uNqZUkygAVULSxBEu3JnKtp4b8osc7wRHXMnYIRGoQTbMY9H&#13;&#10;u85qy3aI3qlskuezbAe2Nha4cA5vb5OQziO+lIL7r1I64YmqKMbm42rjugprNr9i5doy07S8D4P9&#13;&#10;QxQdazU6HaFumWdkY9s/oLqWW3Ag/QmHLgMpWy5iDphNkb/J5qlhRsRckBxnRprc/4Pl99sHS9oa&#13;&#10;3+58RolmHT7SI9L266debxSQcI0k7YwrUffJPNj+5HAbMt5L24U/5kL2kdjDSKzYe8LxclrMTmfn&#13;&#10;lHAUFdPL08siYGavxsY6/1lAR8KmohYDiHSy7Z3zSXVQCb40LFul8J6VSpMdOsgv8jxaOFBtHaRB&#13;&#10;6Ox6daMs2TJ8/uUyx693fKSGYSiN0YQUU1Jx5w9KJAePQiJDmMYkeQi1KUZYxrnQvkiihtUieZse&#13;&#10;OxssYs5KI2BAlhjliN0DDJoJZMBODPT6wVTE0h6N+9T/ZjxaRM+g/WjctRrse5kpzKr3nPQHkhI1&#13;&#10;gaUV1AesHwupsZzhyxZf8I45/8AsdhL2HE4H/xUXqQBfCvodJQ3YH+/dB30scJRSssPOrKj7vmFW&#13;&#10;UKK+aCz9y+LsLLRyPJxNzyd4sMeS1bFEb7obwNcvcA4ZHrdB36thKy10LzhEFsEripjm6Lui3Nvh&#13;&#10;cOPTxMAxxMViEdWwfQ3zd/rJ8AAeWA0V+rx/Ydb0Zeyx/u9h6GJWvqnmpBssNSw2HmQbS/2V155v&#13;&#10;bP1YOP2YCrPl+By1Xofp/DcAAAD//wMAUEsDBBQABgAIAAAAIQANRGH55QAAAA4BAAAPAAAAZHJz&#13;&#10;L2Rvd25yZXYueG1sTI9PT8MwDMXvSHyHyEhcEEu3VqV0TafxT9qVAUPcssa0hcapmmxrvz3mBBfL&#13;&#10;lu33fq9YjbYTRxx860jBfBaBQKqcaalW8PrydJ2B8EGT0Z0jVDChh1V5flbo3LgTPeNxG2rBIuRz&#13;&#10;raAJoc+l9FWDVvuZ65F49+kGqwOPQy3NoE8sbju5iKJUWt0SOzS6x/sGq+/twSrIvq6Sze59HX9s&#13;&#10;pukt7u/Gx2rXKHV5MT4suayXIAKO4e8DfjMwP5QMtncHMl50CuKbjPmDgjSZg+CDJI242bPF7QJk&#13;&#10;Wcj/McofAAAA//8DAFBLAQItABQABgAIAAAAIQC2gziS/gAAAOEBAAATAAAAAAAAAAAAAAAAAAAA&#13;&#10;AABbQ29udGVudF9UeXBlc10ueG1sUEsBAi0AFAAGAAgAAAAhADj9If/WAAAAlAEAAAsAAAAAAAAA&#13;&#10;AAAAAAAALwEAAF9yZWxzLy5yZWxzUEsBAi0AFAAGAAgAAAAhAG7dVR2kAgAAlAUAAA4AAAAAAAAA&#13;&#10;AAAAAAAALgIAAGRycy9lMm9Eb2MueG1sUEsBAi0AFAAGAAgAAAAhAA1EYfnlAAAADgEAAA8AAAAA&#13;&#10;AAAAAAAAAAAA/gQAAGRycy9kb3ducmV2LnhtbFBLBQYAAAAABAAEAPMAAAAQBgAAAAA=&#13;&#10;" filled="f" strokecolor="red" strokeweight="4pt"/>
            </w:pict>
          </mc:Fallback>
        </mc:AlternateContent>
      </w:r>
      <w:r w:rsidR="00302072">
        <w:rPr>
          <w:noProof/>
        </w:rPr>
        <mc:AlternateContent>
          <mc:Choice Requires="wps">
            <w:drawing>
              <wp:anchor distT="0" distB="0" distL="114300" distR="114300" simplePos="0" relativeHeight="251782144" behindDoc="0" locked="0" layoutInCell="1" allowOverlap="1">
                <wp:simplePos x="0" y="0"/>
                <wp:positionH relativeFrom="column">
                  <wp:posOffset>-4445</wp:posOffset>
                </wp:positionH>
                <wp:positionV relativeFrom="paragraph">
                  <wp:posOffset>1407160</wp:posOffset>
                </wp:positionV>
                <wp:extent cx="2753360" cy="142240"/>
                <wp:effectExtent l="25400" t="25400" r="27940" b="22860"/>
                <wp:wrapTopAndBottom/>
                <wp:docPr id="177" name="Rectángulo 177"/>
                <wp:cNvGraphicFramePr/>
                <a:graphic xmlns:a="http://schemas.openxmlformats.org/drawingml/2006/main">
                  <a:graphicData uri="http://schemas.microsoft.com/office/word/2010/wordprocessingShape">
                    <wps:wsp>
                      <wps:cNvSpPr/>
                      <wps:spPr>
                        <a:xfrm>
                          <a:off x="0" y="0"/>
                          <a:ext cx="2753360" cy="142240"/>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A66D27" id="Rectángulo 177" o:spid="_x0000_s1026" style="position:absolute;margin-left:-.35pt;margin-top:110.8pt;width:216.8pt;height:11.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tQzpAIAAJUFAAAOAAAAZHJzL2Uyb0RvYy54bWysVM1uGjEQvlfqO1i+N7sQCCnKEqFEVJWi&#13;&#10;BCWpcjZem7Xk9bi2YaFv02fpi3Xs/QlKox6qclg8nplvPN/8XF0fak32wnkFpqCjs5wSYTiUymwL&#13;&#10;+u159emSEh+YKZkGIwp6FJ5eLz5+uGrsXIyhAl0KRxDE+HljC1qFYOdZ5nklaubPwAqDSgmuZgFF&#13;&#10;t81KxxpEr3U2zvOLrAFXWgdceI+3t62SLhK+lIKHBym9CEQXFN8W0tel7yZ+s8UVm28ds5Xi3TPY&#13;&#10;P7yiZspg0AHqlgVGdk79AVUr7sCDDGcc6gykVFykHDCbUf4mm6eKWZFyQXK8HWjy/w+W3+/XjqgS&#13;&#10;azebUWJYjUV6RNp+/TTbnQYSr5Gkxvo52j7Zteskj8eY8UG6Ov5jLuSQiD0OxIpDIBwvx7Pp+fkF&#13;&#10;8s9RN5qMx5PEfPbqbZ0PXwTUJB4K6vAFiU+2v/MBI6JpbxKDGVgprVPxtCFNQaf5ZZ4nDw9alVEb&#13;&#10;7bzbbm60I3uG9V+tcvzFbBDtxAwlbfAy5thmlU7hqEXE0OZRSKQo5tFGiM0pBljGuTBh1KoqVoo2&#13;&#10;2vQ0WO+RQifAiCzxlQN2B9BbtiA9dvvmzj66itTbg3OX+t+cB48UGUwYnGtlwL2XmcasusitfU9S&#13;&#10;S01kaQPlERvIQTtZ3vKVwgreMR/WzOEoYdFxPYQH/EgNWCnoTpRU4H68dx/tscNRS0mDo1lQ/33H&#13;&#10;nKBEfzXY+59HE+wfEpIwmc7GKLhTzeZUY3b1DWD1R7iILE/HaB90f5QO6hfcIssYFVXMcIxdUB5c&#13;&#10;L9yEdmXgHuJiuUxmOL+WhTvzZHkEj6zGDn0+vDBnuzYOOAD30I8xm7/p5tY2ehpY7gJIlVr9ldeO&#13;&#10;b5z91DjdnorL5VROVq/bdPEbAAD//wMAUEsDBBQABgAIAAAAIQB0rCat5AAAAA4BAAAPAAAAZHJz&#13;&#10;L2Rvd25yZXYueG1sTE9NT8MwDL0j8R8iI3FBW7q2GqNrOo0vaVcGDHHLGtMWGqdqsq399zMnuFiy&#13;&#10;3/P7yFeDbcURe984UjCbRiCQSmcaqhS8vT5PFiB80GR06wgVjOhhVVxe5Doz7kQveNyGSrAI+Uwr&#13;&#10;qEPoMil9WaPVfuo6JMa+XG914LWvpOn1icVtK+MomkurG2KHWnf4UGP5sz1YBYvvm3Sz+1gnn5tx&#13;&#10;fE+6++Gp3NVKXV8Nj0se6yWIgEP4+4DfDpwfCg62dwcyXrQKJrdMVBDHszkIxtMkvgOx50uaRiCL&#13;&#10;XP6vUZwBAAD//wMAUEsBAi0AFAAGAAgAAAAhALaDOJL+AAAA4QEAABMAAAAAAAAAAAAAAAAAAAAA&#13;&#10;AFtDb250ZW50X1R5cGVzXS54bWxQSwECLQAUAAYACAAAACEAOP0h/9YAAACUAQAACwAAAAAAAAAA&#13;&#10;AAAAAAAvAQAAX3JlbHMvLnJlbHNQSwECLQAUAAYACAAAACEA3lLUM6QCAACVBQAADgAAAAAAAAAA&#13;&#10;AAAAAAAuAgAAZHJzL2Uyb0RvYy54bWxQSwECLQAUAAYACAAAACEAdKwmreQAAAAOAQAADwAAAAAA&#13;&#10;AAAAAAAAAAD+BAAAZHJzL2Rvd25yZXYueG1sUEsFBgAAAAAEAAQA8wAAAA8GAAAAAA==&#13;&#10;" filled="f" strokecolor="red" strokeweight="4pt">
                <w10:wrap type="topAndBottom"/>
              </v:rect>
            </w:pict>
          </mc:Fallback>
        </mc:AlternateContent>
      </w:r>
      <w:r w:rsidR="00536B72">
        <w:rPr>
          <w:noProof/>
        </w:rPr>
        <mc:AlternateContent>
          <mc:Choice Requires="wps">
            <w:drawing>
              <wp:anchor distT="0" distB="0" distL="114300" distR="114300" simplePos="0" relativeHeight="251850752" behindDoc="0" locked="0" layoutInCell="1" allowOverlap="1" wp14:anchorId="32A00036" wp14:editId="3F34EED6">
                <wp:simplePos x="0" y="0"/>
                <wp:positionH relativeFrom="column">
                  <wp:posOffset>-4445</wp:posOffset>
                </wp:positionH>
                <wp:positionV relativeFrom="paragraph">
                  <wp:posOffset>2517775</wp:posOffset>
                </wp:positionV>
                <wp:extent cx="5210810" cy="635"/>
                <wp:effectExtent l="0" t="0" r="0" b="12065"/>
                <wp:wrapTopAndBottom/>
                <wp:docPr id="55" name="Cuadro de texto 55"/>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rsidR="005A4674" w:rsidRPr="005C69E2"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3" w:name="_Toc515561251"/>
                            <w:bookmarkStart w:id="154" w:name="_Toc515646406"/>
                            <w:r>
                              <w:rPr>
                                <w:b/>
                                <w:i w:val="0"/>
                                <w:noProof/>
                                <w:color w:val="4DA4D8" w:themeColor="accent3" w:themeTint="99"/>
                              </w:rPr>
                              <w:t>82</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00036" id="Cuadro de texto 55" o:spid="_x0000_s1067" type="#_x0000_t202" style="position:absolute;left:0;text-align:left;margin-left:-.35pt;margin-top:198.25pt;width:410.3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3fPNgIAAG4EAAAOAAAAZHJzL2Uyb0RvYy54bWysVMFu2zAMvQ/YPwi6L06ypSiCOEWWIsOA&#13;&#10;oC2QDj0rshwLkESNUmJnXz9KjtOt22nYRaZIitJ7j/TirrOGnRQGDa7kk9GYM+UkVNodSv7tefPh&#13;&#10;lrMQhauEAadKflaB3y3fv1u0fq6m0ICpFDIq4sK89SVvYvTzogiyUVaEEXjlKFgDWhFpi4eiQtFS&#13;&#10;dWuK6Xh8U7SAlUeQKgTy3vdBvsz161rJ+FjXQUVmSk5vi3nFvO7TWiwXYn5A4RstL88Q//AKK7Sj&#13;&#10;S6+l7kUU7Ij6j1JWS4QAdRxJsAXUtZYqYyA0k/EbNLtGeJWxEDnBX2kK/6+sfDg9IdNVyWczzpyw&#13;&#10;pNH6KCoEVikWVReBUYRoan2YU/bOU37sPkNHcg/+QM6EvqvRpi/hYhQnws9XkqkUk+ScTSfj2wmF&#13;&#10;JMVuPubaxetRjyF+UWBZMkqOpGAmVpy2IdIzKHVISTcFMLraaGPSJgXWBtlJkNpto6NKD6QTv2UZ&#13;&#10;l3IdpFN9OHmKhK/HkazY7btMy6cryD1UZ8KO0DdR8HKj6cKtCPFJIHUNYaJJiI+01AbaksPF4qwB&#13;&#10;/PE3f8onMSnKWUtdWPLw/ShQcWa+OpI5texg4GDsB8Md7RoI6oRmzMts0gGMZjBrBPtCA7JKt1BI&#13;&#10;OEl3lTwO5jr2s0ADJtVqlZOoMb2IW7fzMpUeiH3uXgT6iyypMR5g6E8xf6NOn5v18atjJKqzdInY&#13;&#10;nsUL39TUWZ/LAKap+XWfs15/E8ufAAAA//8DAFBLAwQUAAYACAAAACEAf23Dl+QAAAAOAQAADwAA&#13;&#10;AGRycy9kb3ducmV2LnhtbExPPU/DMBDdkfgP1iGxoNYpLaFJ41RVgQGWitCFzY2vcSA+R7bThn+P&#13;&#10;YYHlpLv37n0U69F07ITOt5YEzKYJMKTaqpYaAfu3p8kSmA+SlOwsoYAv9LAuLy8KmSt7plc8VaFh&#13;&#10;UYR8LgXoEPqcc19rNNJPbY8UsaN1Roa4uoYrJ89R3HT8NklSbmRL0UHLHrca689qMAJ2i/edvhmO&#13;&#10;jy+bxdw974dt+tFUQlxfjQ+rODYrYAHH8PcBPx1ifihjsIMdSHnWCZjcR6KAeZbeAYv4cpZlwA6/&#13;&#10;lxR4WfD/NcpvAAAA//8DAFBLAQItABQABgAIAAAAIQC2gziS/gAAAOEBAAATAAAAAAAAAAAAAAAA&#13;&#10;AAAAAABbQ29udGVudF9UeXBlc10ueG1sUEsBAi0AFAAGAAgAAAAhADj9If/WAAAAlAEAAAsAAAAA&#13;&#10;AAAAAAAAAAAALwEAAF9yZWxzLy5yZWxzUEsBAi0AFAAGAAgAAAAhAPNTd882AgAAbgQAAA4AAAAA&#13;&#10;AAAAAAAAAAAALgIAAGRycy9lMm9Eb2MueG1sUEsBAi0AFAAGAAgAAAAhAH9tw5fkAAAADgEAAA8A&#13;&#10;AAAAAAAAAAAAAAAAkAQAAGRycy9kb3ducmV2LnhtbFBLBQYAAAAABAAEAPMAAAChBQAAAAA=&#13;&#10;" stroked="f">
                <v:textbox style="mso-fit-shape-to-text:t" inset="0,0,0,0">
                  <w:txbxContent>
                    <w:p w:rsidR="005A4674" w:rsidRPr="005C69E2"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0" w:name="_Toc515561251"/>
                      <w:bookmarkStart w:id="221" w:name="_Toc515646406"/>
                      <w:r>
                        <w:rPr>
                          <w:b/>
                          <w:i w:val="0"/>
                          <w:noProof/>
                          <w:color w:val="4DA4D8" w:themeColor="accent3" w:themeTint="99"/>
                        </w:rPr>
                        <w:t>82</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20"/>
                      <w:bookmarkEnd w:id="221"/>
                    </w:p>
                  </w:txbxContent>
                </v:textbox>
                <w10:wrap type="topAndBottom"/>
              </v:shape>
            </w:pict>
          </mc:Fallback>
        </mc:AlternateContent>
      </w:r>
      <w:r w:rsidR="00302072">
        <w:rPr>
          <w:noProof/>
        </w:rPr>
        <w:drawing>
          <wp:anchor distT="0" distB="0" distL="114300" distR="114300" simplePos="0" relativeHeight="251780096" behindDoc="0" locked="0" layoutInCell="1" allowOverlap="1">
            <wp:simplePos x="0" y="0"/>
            <wp:positionH relativeFrom="column">
              <wp:posOffset>-4445</wp:posOffset>
            </wp:positionH>
            <wp:positionV relativeFrom="paragraph">
              <wp:posOffset>234950</wp:posOffset>
            </wp:positionV>
            <wp:extent cx="5210810" cy="2225675"/>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10810" cy="2225675"/>
                    </a:xfrm>
                    <a:prstGeom prst="rect">
                      <a:avLst/>
                    </a:prstGeom>
                  </pic:spPr>
                </pic:pic>
              </a:graphicData>
            </a:graphic>
            <wp14:sizeRelH relativeFrom="page">
              <wp14:pctWidth>0</wp14:pctWidth>
            </wp14:sizeRelH>
            <wp14:sizeRelV relativeFrom="page">
              <wp14:pctHeight>0</wp14:pctHeight>
            </wp14:sizeRelV>
          </wp:anchor>
        </w:drawing>
      </w:r>
    </w:p>
    <w:p w:rsidR="00704608" w:rsidRDefault="00536B72" w:rsidP="001772E2">
      <w:r>
        <w:rPr>
          <w:noProof/>
        </w:rPr>
        <w:lastRenderedPageBreak/>
        <mc:AlternateContent>
          <mc:Choice Requires="wps">
            <w:drawing>
              <wp:anchor distT="0" distB="0" distL="114300" distR="114300" simplePos="0" relativeHeight="251852800" behindDoc="0" locked="0" layoutInCell="1" allowOverlap="1" wp14:anchorId="29DCDDD6" wp14:editId="19371411">
                <wp:simplePos x="0" y="0"/>
                <wp:positionH relativeFrom="column">
                  <wp:posOffset>-10795</wp:posOffset>
                </wp:positionH>
                <wp:positionV relativeFrom="paragraph">
                  <wp:posOffset>4574540</wp:posOffset>
                </wp:positionV>
                <wp:extent cx="5141595" cy="635"/>
                <wp:effectExtent l="0" t="0" r="1905" b="12065"/>
                <wp:wrapTopAndBottom/>
                <wp:docPr id="57" name="Cuadro de texto 57"/>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5A4674" w:rsidRPr="00EE410D"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5" w:name="_Toc515561252"/>
                            <w:bookmarkStart w:id="156" w:name="_Toc515646407"/>
                            <w:r>
                              <w:rPr>
                                <w:b/>
                                <w:i w:val="0"/>
                                <w:noProof/>
                                <w:color w:val="4DA4D8" w:themeColor="accent3" w:themeTint="99"/>
                              </w:rPr>
                              <w:t>83</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CDDD6" id="Cuadro de texto 57" o:spid="_x0000_s1068" type="#_x0000_t202" style="position:absolute;left:0;text-align:left;margin-left:-.85pt;margin-top:360.2pt;width:404.8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A1l2NgIAAG4EAAAOAAAAZHJzL2Uyb0RvYy54bWysVMFu2zAMvQ/YPwi6L06yptuMOEWWIsOA&#13;&#10;oi2QDj0rshwbkESNUmJnXz9KttOt22nYRaZIitJ7j/TypjOanRT6BmzBZ5MpZ8pKKBt7KPi3p+27&#13;&#10;j5z5IGwpNFhV8LPy/Gb19s2ydbmaQw26VMioiPV56wpeh+DyLPOyVkb4CThlKVgBGhFoi4esRNFS&#13;&#10;daOz+XR6nbWApUOQynvy3vZBvkr1q0rJ8FBVXgWmC05vC2nFtO7jmq2WIj+gcHUjh2eIf3iFEY2l&#13;&#10;Sy+lbkUQ7IjNH6VMIxE8VGEiwWRQVY1UCQOhmU1fodnVwqmEhcjx7kKT/39l5f3pEVlTFnzxgTMr&#13;&#10;DGm0OYoSgZWKBdUFYBQhmlrnc8reOcoP3WfoSO7R78kZ0XcVmvglXIziRPj5QjKVYpKci9nVbPFp&#13;&#10;wZmk2PX7RayRvRx16MMXBYZFo+BICiZixenOhz51TIk3edBNuW20jpsY2GhkJ0Fqt3UT1FD8tyxt&#13;&#10;Y66FeKovGD1ZxNfjiFbo9l2i5Wo+gtxDeSbsCH0TeSe3DV14J3x4FEhdQ3BpEsIDLZWGtuAwWJzV&#13;&#10;gD/+5o/5JCZFOWupCwvuvx8FKs70V0syx5YdDRyN/WjYo9kAQZ3RjDmZTDqAQY9mhWCeaUDW8RYK&#13;&#10;CSvproKH0dyEfhZowKRar1MSNaYT4c7unIylR2KfumeBbpAlNsY9jP0p8lfq9LlJH7c+BqI6SReJ&#13;&#10;7Vkc+KamTuIPAxin5td9ynr5Tax+AgAA//8DAFBLAwQUAAYACAAAACEAn6eXuuUAAAAPAQAADwAA&#13;&#10;AGRycy9kb3ducmV2LnhtbEyPQU/DMAyF70j8h8hIXNCWbJSt6ppO04ADu0yUXbhlTdYUGqdq0q38&#13;&#10;ewwXuFiy/fz8vnw9upadTR8ajxJmUwHMYOV1g7WEw9vzJAUWokKtWo9GwpcJsC6ur3KVaX/BV3Mu&#13;&#10;Y83IBEOmJNgYu4zzUFnjVJj6ziDtTr53KlLb11z36kLmruVzIRbcqQbpg1Wd2VpTfZaDk7BP3vf2&#13;&#10;bjg97TbJff9yGLaLj7qU8vZmfFxR2ayARTPGvwv4YaD8UFCwox9QB9ZKmMyWpJSwnIsEGAlSkRLh&#13;&#10;8XfyALzI+X+O4hsAAP//AwBQSwECLQAUAAYACAAAACEAtoM4kv4AAADhAQAAEwAAAAAAAAAAAAAA&#13;&#10;AAAAAAAAW0NvbnRlbnRfVHlwZXNdLnhtbFBLAQItABQABgAIAAAAIQA4/SH/1gAAAJQBAAALAAAA&#13;&#10;AAAAAAAAAAAAAC8BAABfcmVscy8ucmVsc1BLAQItABQABgAIAAAAIQD5A1l2NgIAAG4EAAAOAAAA&#13;&#10;AAAAAAAAAAAAAC4CAABkcnMvZTJvRG9jLnhtbFBLAQItABQABgAIAAAAIQCfp5e65QAAAA8BAAAP&#13;&#10;AAAAAAAAAAAAAAAAAJAEAABkcnMvZG93bnJldi54bWxQSwUGAAAAAAQABADzAAAAogUAAAAA&#13;&#10;" stroked="f">
                <v:textbox style="mso-fit-shape-to-text:t" inset="0,0,0,0">
                  <w:txbxContent>
                    <w:p w:rsidR="005A4674" w:rsidRPr="00EE410D"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4" w:name="_Toc515561252"/>
                      <w:bookmarkStart w:id="225" w:name="_Toc515646407"/>
                      <w:r>
                        <w:rPr>
                          <w:b/>
                          <w:i w:val="0"/>
                          <w:noProof/>
                          <w:color w:val="4DA4D8" w:themeColor="accent3" w:themeTint="99"/>
                        </w:rPr>
                        <w:t>83</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24"/>
                      <w:bookmarkEnd w:id="225"/>
                    </w:p>
                  </w:txbxContent>
                </v:textbox>
                <w10:wrap type="topAndBottom"/>
              </v:shape>
            </w:pict>
          </mc:Fallback>
        </mc:AlternateContent>
      </w:r>
      <w:r w:rsidR="00302072">
        <w:rPr>
          <w:noProof/>
        </w:rPr>
        <w:drawing>
          <wp:anchor distT="0" distB="0" distL="114300" distR="114300" simplePos="0" relativeHeight="251785216" behindDoc="0" locked="0" layoutInCell="1" allowOverlap="1">
            <wp:simplePos x="0" y="0"/>
            <wp:positionH relativeFrom="column">
              <wp:posOffset>-11131</wp:posOffset>
            </wp:positionH>
            <wp:positionV relativeFrom="paragraph">
              <wp:posOffset>497130</wp:posOffset>
            </wp:positionV>
            <wp:extent cx="5141595" cy="4020820"/>
            <wp:effectExtent l="0" t="0" r="1905" b="508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141595" cy="402082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302072" w:rsidRDefault="00302072" w:rsidP="001772E2"/>
    <w:p w:rsidR="00302072" w:rsidRDefault="00302072" w:rsidP="001772E2"/>
    <w:p w:rsidR="00704608" w:rsidRDefault="001F7501" w:rsidP="001772E2">
      <w:r>
        <w:t>Tras acceder al envenenamiento ARP deberemos seleccionar “Sniff remote connections”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1772E2">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69">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1772E2">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bookmarkStart w:id="157" w:name="_Toc515646408"/>
      <w:r w:rsidR="00B31140">
        <w:rPr>
          <w:b/>
          <w:i w:val="0"/>
          <w:noProof/>
          <w:color w:val="4DA4D8" w:themeColor="accent3" w:themeTint="99"/>
        </w:rPr>
        <w:t>84</w:t>
      </w:r>
      <w:r w:rsidRPr="009D3C47">
        <w:rPr>
          <w:b/>
          <w:i w:val="0"/>
          <w:color w:val="4DA4D8" w:themeColor="accent3" w:themeTint="99"/>
        </w:rPr>
        <w:fldChar w:fldCharType="end"/>
      </w:r>
      <w:r>
        <w:t>-Sniffer ARP envenenamiento Ettercap.</w:t>
      </w:r>
      <w:r w:rsidR="00536B72">
        <w:t xml:space="preserve"> </w:t>
      </w:r>
      <w:r>
        <w:t>Fuente: propia</w:t>
      </w:r>
      <w:bookmarkEnd w:id="157"/>
    </w:p>
    <w:p w:rsidR="001F7501" w:rsidRDefault="001F7501" w:rsidP="001772E2"/>
    <w:p w:rsidR="00ED5595" w:rsidRDefault="00536B72" w:rsidP="001772E2">
      <w:pPr>
        <w:tabs>
          <w:tab w:val="left" w:pos="938"/>
        </w:tabs>
      </w:pPr>
      <w:r>
        <w:rPr>
          <w:noProof/>
        </w:rPr>
        <w:lastRenderedPageBreak/>
        <mc:AlternateContent>
          <mc:Choice Requires="wps">
            <w:drawing>
              <wp:anchor distT="0" distB="0" distL="114300" distR="114300" simplePos="0" relativeHeight="251854848" behindDoc="0" locked="0" layoutInCell="1" allowOverlap="1" wp14:anchorId="60718495" wp14:editId="7DF8232A">
                <wp:simplePos x="0" y="0"/>
                <wp:positionH relativeFrom="column">
                  <wp:posOffset>81280</wp:posOffset>
                </wp:positionH>
                <wp:positionV relativeFrom="paragraph">
                  <wp:posOffset>3642360</wp:posOffset>
                </wp:positionV>
                <wp:extent cx="5066665" cy="635"/>
                <wp:effectExtent l="0" t="0" r="635" b="12065"/>
                <wp:wrapTopAndBottom/>
                <wp:docPr id="64" name="Cuadro de texto 64"/>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5A4674" w:rsidRPr="000B5E6C"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58" w:name="_Toc515561254"/>
                            <w:bookmarkStart w:id="159" w:name="_Toc515646409"/>
                            <w:r>
                              <w:rPr>
                                <w:b/>
                                <w:i w:val="0"/>
                                <w:noProof/>
                                <w:color w:val="4DA4D8" w:themeColor="accent3" w:themeTint="99"/>
                              </w:rPr>
                              <w:t>85</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18495" id="Cuadro de texto 64" o:spid="_x0000_s1069" type="#_x0000_t202" style="position:absolute;left:0;text-align:left;margin-left:6.4pt;margin-top:286.8pt;width:398.9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LnONQIAAG4EAAAOAAAAZHJzL2Uyb0RvYy54bWysVMFu2zAMvQ/YPwi6L07aJhiMOEWWIsOA&#13;&#10;oC2QDj0rshwLkEWNUmJ3Xz9KttOu22lYDgpFUpTee6SXt11j2Fmh12ALPptMOVNWQqntseDfn7af&#13;&#10;PnPmg7ClMGBVwV+U57erjx+WrcvVFdRgSoWMilift67gdQguzzIva9UIPwGnLAUrwEYE2uIxK1G0&#13;&#10;VL0x2dV0ushawNIhSOU9ee/6IF+l+lWlZHioKq8CMwWnt4W0YloPcc1WS5EfUbhay+EZ4h9e0Qht&#13;&#10;6dJLqTsRBDuh/qNUoyWChypMJDQZVJWWKmEgNLPpOzT7WjiVsBA53l1o8v+vrLw/PyLTZcEXN5xZ&#13;&#10;0ZBGm5MoEVipWFBdAEYRoql1PqfsvaP80H2BjuQe/Z6cEX1XYRP/CRejOBH+ciGZSjFJzvl0Qb85&#13;&#10;Z5Jii+t5rJG9HnXow1cFDYtGwZEUTMSK886HPnVMiTd5MLrcamPiJgY2BtlZkNptrYMaiv+WZWzM&#13;&#10;tRBP9QWjJ4v4ehzRCt2hS7TcXI8gD1C+EHaEvom8k1tNF+6ED48CqWsILk1CeKClMtAWHAaLsxrw&#13;&#10;59/8MZ/EpChnLXVhwf2Pk0DFmflmSebYsqOBo3EYDXtqNkBQZzRjTiaTDmAwo1khNM80IOt4C4WE&#13;&#10;lXRXwcNobkI/CzRgUq3XKYka04mws3snY+mR2KfuWaAbZImNcQ9jf4r8nTp9btLHrU+BqE7SRWJ7&#13;&#10;Fge+qamT+MMAxql5u09Zr5+J1S8AAAD//wMAUEsDBBQABgAIAAAAIQD9RfwT5QAAAA8BAAAPAAAA&#13;&#10;ZHJzL2Rvd25yZXYueG1sTI/LTsMwEEX3SPyDNUhsEHX6IKnSOFVVYEE3FaEbdm48jQOxHdlOG/6e&#13;&#10;gQ1sRrrzuHNusR5Nx87oQ+usgOkkAYa2dqq1jYDD2/P9EliI0irZOYsCvjDAury+KmSu3MW+4rmK&#13;&#10;DSMTG3IpQMfY55yHWqORYeJ6tDQ7OW9kJOkbrry8kLnp+CxJUm5ka+mDlj1uNdaf1WAE7Bfve303&#13;&#10;nJ52m8XcvxyGbfrRVELc3oyPKyqbFbCIY/y7gJ8MxA8lgR3dYFVgHekZ4UcBD9k8BUYLy2mSATv+&#13;&#10;djLgZcH/5yi/AQAA//8DAFBLAQItABQABgAIAAAAIQC2gziS/gAAAOEBAAATAAAAAAAAAAAAAAAA&#13;&#10;AAAAAABbQ29udGVudF9UeXBlc10ueG1sUEsBAi0AFAAGAAgAAAAhADj9If/WAAAAlAEAAAsAAAAA&#13;&#10;AAAAAAAAAAAALwEAAF9yZWxzLy5yZWxzUEsBAi0AFAAGAAgAAAAhAKqIuc41AgAAbgQAAA4AAAAA&#13;&#10;AAAAAAAAAAAALgIAAGRycy9lMm9Eb2MueG1sUEsBAi0AFAAGAAgAAAAhAP1F/BPlAAAADwEAAA8A&#13;&#10;AAAAAAAAAAAAAAAAjwQAAGRycy9kb3ducmV2LnhtbFBLBQYAAAAABAAEAPMAAAChBQAAAAA=&#13;&#10;" stroked="f">
                <v:textbox style="mso-fit-shape-to-text:t" inset="0,0,0,0">
                  <w:txbxContent>
                    <w:p w:rsidR="005A4674" w:rsidRPr="000B5E6C" w:rsidRDefault="005A4674"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9" w:name="_Toc515561254"/>
                      <w:bookmarkStart w:id="230" w:name="_Toc515646409"/>
                      <w:r>
                        <w:rPr>
                          <w:b/>
                          <w:i w:val="0"/>
                          <w:noProof/>
                          <w:color w:val="4DA4D8" w:themeColor="accent3" w:themeTint="99"/>
                        </w:rPr>
                        <w:t>85</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9"/>
                      <w:bookmarkEnd w:id="230"/>
                    </w:p>
                  </w:txbxContent>
                </v:textbox>
                <w10:wrap type="topAndBottom"/>
              </v:shape>
            </w:pict>
          </mc:Fallback>
        </mc:AlternateContent>
      </w:r>
      <w:r w:rsidR="00700BF0">
        <w:rPr>
          <w:noProof/>
        </w:rPr>
        <w:drawing>
          <wp:anchor distT="0" distB="0" distL="114300" distR="114300" simplePos="0" relativeHeight="251786240" behindDoc="0" locked="0" layoutInCell="1" allowOverlap="1">
            <wp:simplePos x="0" y="0"/>
            <wp:positionH relativeFrom="column">
              <wp:posOffset>81280</wp:posOffset>
            </wp:positionH>
            <wp:positionV relativeFrom="paragraph">
              <wp:posOffset>594995</wp:posOffset>
            </wp:positionV>
            <wp:extent cx="5066665" cy="2990215"/>
            <wp:effectExtent l="0" t="0" r="635" b="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66665" cy="2990215"/>
                    </a:xfrm>
                    <a:prstGeom prst="rect">
                      <a:avLst/>
                    </a:prstGeom>
                  </pic:spPr>
                </pic:pic>
              </a:graphicData>
            </a:graphic>
            <wp14:sizeRelH relativeFrom="page">
              <wp14:pctWidth>0</wp14:pctWidth>
            </wp14:sizeRelH>
            <wp14:sizeRelV relativeFrom="page">
              <wp14:pctHeight>0</wp14:pctHeight>
            </wp14:sizeRelV>
          </wp:anchor>
        </w:drawing>
      </w:r>
      <w:r w:rsidR="001F7501">
        <w:t>Al acceder a Facebook desde el equipo víctima aparecerá la página Facebook clonada, en caso de insertar los credenciales el ataque de Setoolkit actuará copiándolos.</w:t>
      </w:r>
    </w:p>
    <w:p w:rsidR="001F7501" w:rsidRDefault="001F7501" w:rsidP="001772E2">
      <w:pPr>
        <w:tabs>
          <w:tab w:val="left" w:pos="938"/>
        </w:tabs>
      </w:pPr>
      <w:r>
        <w:t>Como podemos ver Setoolkit ha conseguido los credenciales tanto email como pass</w:t>
      </w:r>
      <w:r w:rsidR="00571030">
        <w:t>word</w:t>
      </w:r>
      <w:r>
        <w:t>.</w:t>
      </w:r>
    </w:p>
    <w:p w:rsidR="004E6D2E" w:rsidRDefault="004E6D2E" w:rsidP="001772E2">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1772E2">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bookmarkStart w:id="160" w:name="_Toc515646410"/>
      <w:r w:rsidR="00B31140">
        <w:rPr>
          <w:b/>
          <w:i w:val="0"/>
          <w:noProof/>
          <w:color w:val="4DA4D8" w:themeColor="accent3" w:themeTint="99"/>
        </w:rPr>
        <w:t>86</w:t>
      </w:r>
      <w:r w:rsidRPr="00BB0175">
        <w:rPr>
          <w:b/>
          <w:i w:val="0"/>
          <w:color w:val="4DA4D8" w:themeColor="accent3" w:themeTint="99"/>
        </w:rPr>
        <w:fldChar w:fldCharType="end"/>
      </w:r>
      <w:r>
        <w:t>-Credenciales de Facebook por Setoolkit.</w:t>
      </w:r>
      <w:r w:rsidR="00536B72">
        <w:t xml:space="preserve"> </w:t>
      </w:r>
      <w:r>
        <w:t>Fuente: propia</w:t>
      </w:r>
      <w:bookmarkEnd w:id="160"/>
    </w:p>
    <w:p w:rsidR="002970FE" w:rsidRDefault="002970FE" w:rsidP="001772E2">
      <w:pPr>
        <w:pStyle w:val="Ttulo3"/>
        <w:ind w:left="0" w:firstLine="0"/>
        <w:rPr>
          <w:noProof/>
          <w:color w:val="4DA4D8" w:themeColor="accent3" w:themeTint="99"/>
        </w:rPr>
      </w:pPr>
      <w:bookmarkStart w:id="161" w:name="_Toc515648531"/>
      <w:r>
        <w:rPr>
          <w:noProof/>
          <w:color w:val="4DA4D8" w:themeColor="accent3" w:themeTint="99"/>
        </w:rPr>
        <w:lastRenderedPageBreak/>
        <w:t>EMAIL SPOOFING</w:t>
      </w:r>
      <w:bookmarkEnd w:id="161"/>
    </w:p>
    <w:p w:rsidR="008A7043" w:rsidRPr="008A7043" w:rsidRDefault="008A7043" w:rsidP="001772E2">
      <w:r>
        <w:t>Para realizar el último  tipo de spoofing vamos a utilizar 3 herramientas, la última de ellas online.</w:t>
      </w:r>
    </w:p>
    <w:p w:rsidR="002F08EE" w:rsidRDefault="002F08EE" w:rsidP="00700BF0">
      <w:pPr>
        <w:pStyle w:val="Ttulo3"/>
        <w:numPr>
          <w:ilvl w:val="3"/>
          <w:numId w:val="18"/>
        </w:numPr>
        <w:ind w:left="0" w:firstLine="0"/>
        <w:rPr>
          <w:noProof/>
          <w:color w:val="4DA4D8" w:themeColor="accent3" w:themeTint="99"/>
        </w:rPr>
      </w:pPr>
      <w:bookmarkStart w:id="162" w:name="_Toc515648532"/>
      <w:r>
        <w:rPr>
          <w:noProof/>
          <w:color w:val="4DA4D8" w:themeColor="accent3" w:themeTint="99"/>
        </w:rPr>
        <w:t>Email spoofing usando Sees</w:t>
      </w:r>
      <w:bookmarkEnd w:id="162"/>
    </w:p>
    <w:p w:rsidR="008A7043" w:rsidRDefault="008A7043" w:rsidP="001772E2">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1772E2">
      <w:pPr>
        <w:pStyle w:val="Prrafodelista"/>
        <w:numPr>
          <w:ilvl w:val="0"/>
          <w:numId w:val="30"/>
        </w:numPr>
        <w:ind w:left="0"/>
      </w:pPr>
      <w:r>
        <w:t xml:space="preserve">Carpeta </w:t>
      </w:r>
      <w:r w:rsidRPr="00E34AC8">
        <w:rPr>
          <w:b/>
        </w:rPr>
        <w:t>config</w:t>
      </w:r>
      <w:r>
        <w:t xml:space="preserve">, archivo </w:t>
      </w:r>
      <w:r w:rsidRPr="00E34AC8">
        <w:rPr>
          <w:b/>
        </w:rPr>
        <w:t>mail.user</w:t>
      </w:r>
      <w:r w:rsidRPr="00E34AC8">
        <w:t>.</w:t>
      </w:r>
      <w:r>
        <w:t xml:space="preserve"> Se deberá agregar los datos siguiendo el siguiente formato: &lt;correo_a_suplantar&gt;:&lt;título&gt;:&lt;asunto&gt;:&lt;correo_objetivo&gt; </w:t>
      </w:r>
    </w:p>
    <w:p w:rsidR="00E34AC8" w:rsidRDefault="00536B72" w:rsidP="001772E2">
      <w:pPr>
        <w:pStyle w:val="Prrafodelista"/>
        <w:ind w:left="0"/>
      </w:pPr>
      <w:r>
        <w:rPr>
          <w:noProof/>
        </w:rPr>
        <mc:AlternateContent>
          <mc:Choice Requires="wps">
            <w:drawing>
              <wp:anchor distT="0" distB="0" distL="114300" distR="114300" simplePos="0" relativeHeight="251856896" behindDoc="0" locked="0" layoutInCell="1" allowOverlap="1" wp14:anchorId="3AE5A814" wp14:editId="176DE8F1">
                <wp:simplePos x="0" y="0"/>
                <wp:positionH relativeFrom="column">
                  <wp:posOffset>19050</wp:posOffset>
                </wp:positionH>
                <wp:positionV relativeFrom="paragraph">
                  <wp:posOffset>1662430</wp:posOffset>
                </wp:positionV>
                <wp:extent cx="5099050" cy="635"/>
                <wp:effectExtent l="0" t="0" r="6350" b="12065"/>
                <wp:wrapTopAndBottom/>
                <wp:docPr id="65" name="Cuadro de texto 65"/>
                <wp:cNvGraphicFramePr/>
                <a:graphic xmlns:a="http://schemas.openxmlformats.org/drawingml/2006/main">
                  <a:graphicData uri="http://schemas.microsoft.com/office/word/2010/wordprocessingShape">
                    <wps:wsp>
                      <wps:cNvSpPr txBox="1"/>
                      <wps:spPr>
                        <a:xfrm>
                          <a:off x="0" y="0"/>
                          <a:ext cx="5099050" cy="635"/>
                        </a:xfrm>
                        <a:prstGeom prst="rect">
                          <a:avLst/>
                        </a:prstGeom>
                        <a:solidFill>
                          <a:prstClr val="white"/>
                        </a:solidFill>
                        <a:ln>
                          <a:noFill/>
                        </a:ln>
                      </wps:spPr>
                      <wps:txbx>
                        <w:txbxContent>
                          <w:p w:rsidR="005A4674" w:rsidRPr="00991CB5" w:rsidRDefault="005A4674" w:rsidP="00536B72">
                            <w:pPr>
                              <w:pStyle w:val="Descripcin"/>
                              <w:jc w:val="center"/>
                              <w:rPr>
                                <w:noProof/>
                                <w:color w:val="1B587C" w:themeColor="accent3"/>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63" w:name="_Toc515561256"/>
                            <w:bookmarkStart w:id="164" w:name="_Toc515646411"/>
                            <w:r>
                              <w:rPr>
                                <w:b/>
                                <w:i w:val="0"/>
                                <w:noProof/>
                                <w:color w:val="4DA4D8" w:themeColor="accent3" w:themeTint="99"/>
                              </w:rPr>
                              <w:t>87</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5A814" id="Cuadro de texto 65" o:spid="_x0000_s1070" type="#_x0000_t202" style="position:absolute;left:0;text-align:left;margin-left:1.5pt;margin-top:130.9pt;width:401.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8w7NwIAAG4EAAAOAAAAZHJzL2Uyb0RvYy54bWysVMFu2zAMvQ/YPwi6L3a6JliNOEWWIsOA&#13;&#10;oi2QDj0rshwLkEWNUmJnXz9KjtOt22nYRaZIitJ7j/Titm8NOyr0GmzJp5OcM2UlVNruS/7tefPh&#13;&#10;E2c+CFsJA1aV/KQ8v12+f7foXKGuoAFTKWRUxPqicyVvQnBFlnnZqFb4CThlKVgDtiLQFvdZhaKj&#13;&#10;6q3JrvJ8nnWAlUOQynvy3g1Bvkz161rJ8FjXXgVmSk5vC2nFtO7imi0XotijcI2W52eIf3hFK7Sl&#13;&#10;Sy+l7kQQ7ID6j1Ktlgge6jCR0GZQ11qqhIHQTPM3aLaNcCphIXK8u9Dk/19Z+XB8Qqarks9nnFnR&#13;&#10;kkbrg6gQWKVYUH0ARhGiqXO+oOyto/zQf4ae5B79npwRfV9jG7+Ei1GcCD9dSKZSTJJzlt/c5DMK&#13;&#10;SYrNP6ba2etRhz58UdCyaJQcScFErDje+0DPoNQxJd7kwehqo42JmxhYG2RHQWp3jQ4qPpBO/JZl&#13;&#10;bMy1EE8N4ejJIr4BR7RCv+sTLdfXI8gdVCfCjjA0kXdyo+nCe+HDk0DqGsJEkxAeaakNdCWHs8VZ&#13;&#10;A/jjb/6YT2JSlLOOurDk/vtBoOLMfLUkc2zZ0cDR2I2GPbRrIKhTmjEnk0kHMJjRrBHaFxqQVbyF&#13;&#10;QsJKuqvkYTTXYZgFGjCpVquURI3pRLi3Wydj6ZHY5/5FoDvLEhvjAcb+FMUbdYbcpI9bHQJRnaSL&#13;&#10;xA4snvmmpk76nAcwTs2v+5T1+ptY/gQAAP//AwBQSwMEFAAGAAgAAAAhABZrjHbjAAAADgEAAA8A&#13;&#10;AABkcnMvZG93bnJldi54bWxMj81OwzAQhO9IvIO1SFwQdfqjqKRxqqrAAS4VoRdubryNA/E6ip02&#13;&#10;vD1LL3BZaWe0s/Pl69G14oR9aDwpmE4SEEiVNw3VCvbvz/dLECFqMrr1hAq+McC6uL7KdWb8md7w&#13;&#10;VMZacAiFTCuwMXaZlKGy6HSY+A6JvaPvnY689rU0vT5zuGvlLElS6XRD/MHqDrcWq69ycAp2i4+d&#13;&#10;vRuOT6+bxbx/2Q/b9LMulbq9GR9XPDYrEBHH+HcBvwzcHwoudvADmSBaBXPGiQpm6ZQx2F8mKSuH&#13;&#10;i/IAssjlf4ziBwAA//8DAFBLAQItABQABgAIAAAAIQC2gziS/gAAAOEBAAATAAAAAAAAAAAAAAAA&#13;&#10;AAAAAABbQ29udGVudF9UeXBlc10ueG1sUEsBAi0AFAAGAAgAAAAhADj9If/WAAAAlAEAAAsAAAAA&#13;&#10;AAAAAAAAAAAALwEAAF9yZWxzLy5yZWxzUEsBAi0AFAAGAAgAAAAhAFP3zDs3AgAAbgQAAA4AAAAA&#13;&#10;AAAAAAAAAAAALgIAAGRycy9lMm9Eb2MueG1sUEsBAi0AFAAGAAgAAAAhABZrjHbjAAAADgEAAA8A&#13;&#10;AAAAAAAAAAAAAAAAkQQAAGRycy9kb3ducmV2LnhtbFBLBQYAAAAABAAEAPMAAAChBQAAAAA=&#13;&#10;" stroked="f">
                <v:textbox style="mso-fit-shape-to-text:t" inset="0,0,0,0">
                  <w:txbxContent>
                    <w:p w:rsidR="005A4674" w:rsidRPr="00991CB5" w:rsidRDefault="005A4674" w:rsidP="00536B72">
                      <w:pPr>
                        <w:pStyle w:val="Descripcin"/>
                        <w:jc w:val="center"/>
                        <w:rPr>
                          <w:noProof/>
                          <w:color w:val="1B587C" w:themeColor="accent3"/>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36" w:name="_Toc515561256"/>
                      <w:bookmarkStart w:id="237" w:name="_Toc515646411"/>
                      <w:r>
                        <w:rPr>
                          <w:b/>
                          <w:i w:val="0"/>
                          <w:noProof/>
                          <w:color w:val="4DA4D8" w:themeColor="accent3" w:themeTint="99"/>
                        </w:rPr>
                        <w:t>87</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36"/>
                      <w:bookmarkEnd w:id="237"/>
                    </w:p>
                  </w:txbxContent>
                </v:textbox>
                <w10:wrap type="topAndBottom"/>
              </v:shape>
            </w:pict>
          </mc:Fallback>
        </mc:AlternateContent>
      </w:r>
      <w:r w:rsidR="00700BF0">
        <w:rPr>
          <w:noProof/>
          <w:color w:val="1B587C" w:themeColor="accent3"/>
        </w:rPr>
        <w:drawing>
          <wp:anchor distT="0" distB="0" distL="114300" distR="114300" simplePos="0" relativeHeight="251794432" behindDoc="0" locked="0" layoutInCell="1" allowOverlap="1" wp14:anchorId="6524B3B0">
            <wp:simplePos x="0" y="0"/>
            <wp:positionH relativeFrom="column">
              <wp:posOffset>19050</wp:posOffset>
            </wp:positionH>
            <wp:positionV relativeFrom="paragraph">
              <wp:posOffset>259715</wp:posOffset>
            </wp:positionV>
            <wp:extent cx="5099050" cy="1345565"/>
            <wp:effectExtent l="0" t="0" r="6350"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99050" cy="1345565"/>
                    </a:xfrm>
                    <a:prstGeom prst="rect">
                      <a:avLst/>
                    </a:prstGeom>
                  </pic:spPr>
                </pic:pic>
              </a:graphicData>
            </a:graphic>
            <wp14:sizeRelH relativeFrom="page">
              <wp14:pctWidth>0</wp14:pctWidth>
            </wp14:sizeRelH>
            <wp14:sizeRelV relativeFrom="page">
              <wp14:pctHeight>0</wp14:pctHeight>
            </wp14:sizeRelV>
          </wp:anchor>
        </w:drawing>
      </w:r>
      <w:r w:rsidR="00E34AC8">
        <w:t xml:space="preserve">Se debe cerrar poniendo </w:t>
      </w:r>
      <w:r w:rsidR="00E34AC8" w:rsidRPr="00E34AC8">
        <w:rPr>
          <w:b/>
        </w:rPr>
        <w:t>exit</w:t>
      </w:r>
      <w:r w:rsidR="00E34AC8">
        <w:rPr>
          <w:b/>
        </w:rPr>
        <w:t xml:space="preserve"> </w:t>
      </w:r>
      <w:r w:rsidR="00E34AC8" w:rsidRPr="00E34AC8">
        <w:t>al finalizar de fichero</w:t>
      </w:r>
      <w:r w:rsidR="00E34AC8">
        <w:t>, quedando de la siguiente forma:</w:t>
      </w:r>
    </w:p>
    <w:p w:rsidR="00E34AC8" w:rsidRPr="00E34AC8" w:rsidRDefault="00E34AC8" w:rsidP="001772E2">
      <w:pPr>
        <w:pStyle w:val="Prrafodelista"/>
        <w:spacing w:after="0" w:line="240" w:lineRule="auto"/>
        <w:ind w:left="0"/>
        <w:jc w:val="left"/>
        <w:rPr>
          <w:rFonts w:ascii="Times New Roman" w:eastAsia="Times New Roman" w:hAnsi="Times New Roman" w:cs="Times New Roman"/>
          <w:szCs w:val="24"/>
          <w:lang w:eastAsia="es-ES"/>
        </w:rPr>
      </w:pPr>
    </w:p>
    <w:p w:rsidR="00E34AC8" w:rsidRPr="00700BF0" w:rsidRDefault="00E34AC8" w:rsidP="001772E2">
      <w:pPr>
        <w:pStyle w:val="Prrafodelista"/>
        <w:numPr>
          <w:ilvl w:val="0"/>
          <w:numId w:val="30"/>
        </w:numPr>
        <w:ind w:left="0"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1E2E35">
        <w:t xml:space="preserve">, dos archivso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Pr="00700BF0" w:rsidRDefault="00700BF0" w:rsidP="00700BF0">
      <w:pPr>
        <w:rPr>
          <w:b/>
        </w:rPr>
      </w:pPr>
    </w:p>
    <w:p w:rsidR="001E2E35" w:rsidRDefault="001E2E35" w:rsidP="001772E2">
      <w:pPr>
        <w:rPr>
          <w:b/>
          <w:color w:val="4DA4D8" w:themeColor="accent3" w:themeTint="99"/>
        </w:rPr>
      </w:pPr>
      <w:r w:rsidRPr="001E2E35">
        <w:rPr>
          <w:b/>
          <w:color w:val="4DA4D8" w:themeColor="accent3" w:themeTint="99"/>
        </w:rPr>
        <w:lastRenderedPageBreak/>
        <w:t>Email spoofing usando Sees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1772E2">
      <w:pPr>
        <w:keepNext/>
      </w:pPr>
      <w:r>
        <w:t>Se deberá crear el mensaje en el archivo html.text, pudiendo poner contenido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1772E2">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bookmarkStart w:id="165" w:name="_Toc515646412"/>
      <w:r w:rsidR="00B31140">
        <w:rPr>
          <w:b/>
          <w:i w:val="0"/>
          <w:noProof/>
          <w:color w:val="4DA4D8" w:themeColor="accent3" w:themeTint="99"/>
        </w:rPr>
        <w:t>88</w:t>
      </w:r>
      <w:r w:rsidRPr="00C07DD9">
        <w:rPr>
          <w:b/>
          <w:i w:val="0"/>
          <w:color w:val="4DA4D8" w:themeColor="accent3" w:themeTint="99"/>
        </w:rPr>
        <w:fldChar w:fldCharType="end"/>
      </w:r>
      <w:r>
        <w:t>-Sees archivo html.text editado.</w:t>
      </w:r>
      <w:r w:rsidR="00536B72">
        <w:t xml:space="preserve"> </w:t>
      </w:r>
      <w:r>
        <w:t>Fuente: propia</w:t>
      </w:r>
      <w:bookmarkEnd w:id="165"/>
    </w:p>
    <w:p w:rsidR="00C07DD9" w:rsidRDefault="00B2216A" w:rsidP="001772E2">
      <w:r>
        <w:t>Una vez editado el archivo se procederá a realizar el ataque de email spoofing.</w:t>
      </w:r>
    </w:p>
    <w:p w:rsidR="00B2216A" w:rsidRDefault="00B2216A" w:rsidP="001772E2">
      <w:r>
        <w:t xml:space="preserve">Para ello desde terminal deberemos diriginos con el comando </w:t>
      </w:r>
      <w:r w:rsidRPr="00B2216A">
        <w:rPr>
          <w:b/>
        </w:rPr>
        <w:t>cd</w:t>
      </w:r>
      <w:r>
        <w:t xml:space="preserve"> a la localización de Sees.</w:t>
      </w:r>
    </w:p>
    <w:p w:rsidR="00B2216A" w:rsidRDefault="00B2216A" w:rsidP="001772E2">
      <w:r>
        <w:t>Una vez en la localización usaremos el siguiente comando:</w:t>
      </w:r>
    </w:p>
    <w:p w:rsidR="00B2216A" w:rsidRDefault="00B2216A" w:rsidP="001772E2">
      <w:r>
        <w:t>./sees.py --text --config_file config/sees.cfg --mail_user config/mail.user --html_file data/html.text -v</w:t>
      </w:r>
    </w:p>
    <w:p w:rsidR="00B2216A" w:rsidRDefault="00B2216A" w:rsidP="001772E2">
      <w:r>
        <w:t>Vamos a proceder a analizar el comando:</w:t>
      </w:r>
    </w:p>
    <w:p w:rsidR="00B2216A" w:rsidRPr="00B2216A" w:rsidRDefault="00B2216A" w:rsidP="001772E2">
      <w:pPr>
        <w:rPr>
          <w:b/>
        </w:rPr>
      </w:pPr>
      <w:r w:rsidRPr="00B2216A">
        <w:rPr>
          <w:b/>
        </w:rPr>
        <w:t>./sees.py</w:t>
      </w:r>
      <w:r w:rsidRPr="00B2216A">
        <w:t>:</w:t>
      </w:r>
      <w:r>
        <w:t xml:space="preserve"> Se lanza el programa que ejecutará el comando.</w:t>
      </w:r>
    </w:p>
    <w:p w:rsidR="00B2216A" w:rsidRDefault="00B2216A" w:rsidP="001772E2">
      <w:r>
        <w:t xml:space="preserve"> </w:t>
      </w:r>
      <w:r w:rsidRPr="00B2216A">
        <w:rPr>
          <w:b/>
        </w:rPr>
        <w:t>--text</w:t>
      </w:r>
      <w:r>
        <w:t>: Se indica que en este caso no tendrá archivos adjuntos.</w:t>
      </w:r>
    </w:p>
    <w:p w:rsidR="00B2216A" w:rsidRDefault="00B2216A" w:rsidP="001772E2">
      <w:r w:rsidRPr="00B2216A">
        <w:rPr>
          <w:b/>
        </w:rPr>
        <w:t>--config_file config/sees.cfg</w:t>
      </w:r>
      <w:r>
        <w:t>: Se indica el archivo de configuración de Sees.</w:t>
      </w:r>
    </w:p>
    <w:p w:rsidR="00B2216A" w:rsidRDefault="00B2216A" w:rsidP="001772E2">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1772E2">
      <w:r w:rsidRPr="00F90519">
        <w:rPr>
          <w:b/>
        </w:rPr>
        <w:t>--html_file data/html.text</w:t>
      </w:r>
      <w:r>
        <w:t>: Se adjunta el contenido del mensaje a enviar.</w:t>
      </w:r>
    </w:p>
    <w:p w:rsidR="00F90519" w:rsidRPr="00F90519" w:rsidRDefault="00F90519" w:rsidP="001772E2">
      <w:pPr>
        <w:rPr>
          <w:b/>
        </w:rPr>
      </w:pPr>
      <w:r w:rsidRPr="00F90519">
        <w:rPr>
          <w:b/>
        </w:rPr>
        <w:t>-v</w:t>
      </w:r>
      <w:r w:rsidRPr="00F90519">
        <w:t>:</w:t>
      </w:r>
      <w:r>
        <w:t xml:space="preserve"> Se indica que se muestren los correos suplantado y víctima antes de enviar.</w:t>
      </w:r>
    </w:p>
    <w:p w:rsidR="00F90519" w:rsidRDefault="00F90519" w:rsidP="001772E2">
      <w:pPr>
        <w:keepNext/>
      </w:pPr>
      <w:r>
        <w:rPr>
          <w:noProof/>
        </w:rPr>
        <w:drawing>
          <wp:inline distT="0" distB="0" distL="0" distR="0">
            <wp:extent cx="5137785" cy="420370"/>
            <wp:effectExtent l="0" t="0" r="571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139069" cy="420475"/>
                    </a:xfrm>
                    <a:prstGeom prst="rect">
                      <a:avLst/>
                    </a:prstGeom>
                  </pic:spPr>
                </pic:pic>
              </a:graphicData>
            </a:graphic>
          </wp:inline>
        </w:drawing>
      </w:r>
    </w:p>
    <w:p w:rsidR="00B2216A"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6" w:name="_Toc515646413"/>
      <w:r w:rsidR="00B31140">
        <w:rPr>
          <w:b/>
          <w:i w:val="0"/>
          <w:noProof/>
          <w:color w:val="4DA4D8" w:themeColor="accent3" w:themeTint="99"/>
        </w:rPr>
        <w:t>89</w:t>
      </w:r>
      <w:r w:rsidRPr="00F90519">
        <w:rPr>
          <w:b/>
          <w:i w:val="0"/>
          <w:color w:val="4DA4D8" w:themeColor="accent3" w:themeTint="99"/>
        </w:rPr>
        <w:fldChar w:fldCharType="end"/>
      </w:r>
      <w:r>
        <w:t>-Comando Sees email sin archivos adjuntos.</w:t>
      </w:r>
      <w:r w:rsidR="00536B72">
        <w:t xml:space="preserve"> </w:t>
      </w:r>
      <w:r>
        <w:t>Fuente: propia</w:t>
      </w:r>
      <w:bookmarkEnd w:id="166"/>
    </w:p>
    <w:p w:rsidR="00F90519" w:rsidRDefault="00F90519" w:rsidP="001772E2">
      <w:r>
        <w:t>Se indica en el mensaje que no se debe usar Sees con propósitos ilegales, en caso de estar de acuerdo deberemos pulsar “y”.</w:t>
      </w:r>
    </w:p>
    <w:p w:rsidR="00F90519" w:rsidRDefault="00F90519" w:rsidP="001772E2">
      <w:r>
        <w:lastRenderedPageBreak/>
        <w:t xml:space="preserve">Aparecerá </w:t>
      </w:r>
      <w:r w:rsidRPr="00F90519">
        <w:rPr>
          <w:b/>
        </w:rPr>
        <w:t>…SEES…</w:t>
      </w:r>
      <w:r>
        <w:t xml:space="preserve"> como confirmación de envío.</w:t>
      </w:r>
    </w:p>
    <w:p w:rsidR="00F90519" w:rsidRDefault="00F90519" w:rsidP="001772E2">
      <w:pPr>
        <w:keepNext/>
      </w:pPr>
      <w:r>
        <w:rPr>
          <w:noProof/>
        </w:rPr>
        <w:drawing>
          <wp:inline distT="0" distB="0" distL="0" distR="0">
            <wp:extent cx="5056094" cy="628650"/>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62050" cy="629391"/>
                    </a:xfrm>
                    <a:prstGeom prst="rect">
                      <a:avLst/>
                    </a:prstGeom>
                  </pic:spPr>
                </pic:pic>
              </a:graphicData>
            </a:graphic>
          </wp:inline>
        </w:drawing>
      </w:r>
    </w:p>
    <w:p w:rsidR="00F90519" w:rsidRPr="00F90519"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7" w:name="_Toc515646414"/>
      <w:r w:rsidR="00B31140">
        <w:rPr>
          <w:b/>
          <w:i w:val="0"/>
          <w:noProof/>
          <w:color w:val="4DA4D8" w:themeColor="accent3" w:themeTint="99"/>
        </w:rPr>
        <w:t>90</w:t>
      </w:r>
      <w:r w:rsidRPr="00F90519">
        <w:rPr>
          <w:b/>
          <w:i w:val="0"/>
          <w:color w:val="4DA4D8" w:themeColor="accent3" w:themeTint="99"/>
        </w:rPr>
        <w:fldChar w:fldCharType="end"/>
      </w:r>
      <w:r>
        <w:t>-Email spoofing con Sees completado.</w:t>
      </w:r>
      <w:r w:rsidR="00536B72">
        <w:t xml:space="preserve"> </w:t>
      </w:r>
      <w:r>
        <w:t>Fuente: propia</w:t>
      </w:r>
      <w:bookmarkEnd w:id="167"/>
    </w:p>
    <w:p w:rsidR="00F90519" w:rsidRDefault="00F90519" w:rsidP="001772E2">
      <w:pPr>
        <w:rPr>
          <w:b/>
          <w:color w:val="4DA4D8" w:themeColor="accent3" w:themeTint="99"/>
        </w:rPr>
      </w:pPr>
      <w:r>
        <w:rPr>
          <w:b/>
          <w:noProof/>
          <w:color w:val="1B587C" w:themeColor="accent3"/>
        </w:rPr>
        <w:drawing>
          <wp:inline distT="0" distB="0" distL="0" distR="0">
            <wp:extent cx="5046993" cy="3225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78680" cy="324605"/>
                    </a:xfrm>
                    <a:prstGeom prst="rect">
                      <a:avLst/>
                    </a:prstGeom>
                  </pic:spPr>
                </pic:pic>
              </a:graphicData>
            </a:graphic>
          </wp:inline>
        </w:drawing>
      </w:r>
    </w:p>
    <w:p w:rsidR="00F90519" w:rsidRDefault="00F90519" w:rsidP="001772E2">
      <w:pPr>
        <w:keepNext/>
      </w:pPr>
      <w:r>
        <w:rPr>
          <w:b/>
          <w:noProof/>
          <w:color w:val="1B587C" w:themeColor="accent3"/>
        </w:rPr>
        <w:drawing>
          <wp:inline distT="0" distB="0" distL="0" distR="0" wp14:anchorId="7FC76875" wp14:editId="1FFF502F">
            <wp:extent cx="5055870" cy="128524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56916" cy="1285506"/>
                    </a:xfrm>
                    <a:prstGeom prst="rect">
                      <a:avLst/>
                    </a:prstGeom>
                  </pic:spPr>
                </pic:pic>
              </a:graphicData>
            </a:graphic>
          </wp:inline>
        </w:drawing>
      </w:r>
    </w:p>
    <w:p w:rsidR="00F90519" w:rsidRDefault="00F90519" w:rsidP="001772E2">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8" w:name="_Toc515646415"/>
      <w:r w:rsidR="00B31140">
        <w:rPr>
          <w:b/>
          <w:i w:val="0"/>
          <w:noProof/>
          <w:color w:val="4DA4D8" w:themeColor="accent3" w:themeTint="99"/>
        </w:rPr>
        <w:t>91</w:t>
      </w:r>
      <w:r w:rsidRPr="00F90519">
        <w:rPr>
          <w:b/>
          <w:i w:val="0"/>
          <w:color w:val="4DA4D8" w:themeColor="accent3" w:themeTint="99"/>
        </w:rPr>
        <w:fldChar w:fldCharType="end"/>
      </w:r>
      <w:r>
        <w:t>-Email falso a través de Sees.</w:t>
      </w:r>
      <w:r w:rsidR="00536B72">
        <w:t xml:space="preserve"> </w:t>
      </w:r>
      <w:r>
        <w:t>Fuente: propia</w:t>
      </w:r>
      <w:bookmarkEnd w:id="168"/>
    </w:p>
    <w:p w:rsidR="00F90519" w:rsidRDefault="00F90519" w:rsidP="001772E2">
      <w:pPr>
        <w:rPr>
          <w:b/>
          <w:color w:val="4DA4D8" w:themeColor="accent3" w:themeTint="99"/>
        </w:rPr>
      </w:pPr>
    </w:p>
    <w:p w:rsidR="00F90519" w:rsidRDefault="00F90519" w:rsidP="001772E2">
      <w:pPr>
        <w:rPr>
          <w:b/>
          <w:color w:val="4DA4D8" w:themeColor="accent3" w:themeTint="99"/>
        </w:rPr>
      </w:pPr>
    </w:p>
    <w:p w:rsidR="001E2E35" w:rsidRPr="001E2E35" w:rsidRDefault="001E2E35" w:rsidP="001772E2">
      <w:pPr>
        <w:rPr>
          <w:b/>
          <w:color w:val="4DA4D8" w:themeColor="accent3" w:themeTint="99"/>
        </w:rPr>
      </w:pPr>
      <w:r w:rsidRPr="001E2E35">
        <w:rPr>
          <w:b/>
          <w:color w:val="4DA4D8" w:themeColor="accent3" w:themeTint="99"/>
        </w:rPr>
        <w:t>Email spoofing usando Sees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1772E2">
      <w:pPr>
        <w:rPr>
          <w:b/>
        </w:rPr>
      </w:pPr>
      <w:r>
        <w:t xml:space="preserve">En caso de querer enviar archivos adjuntos se deberá añadir el texto del mensaje en el archivo </w:t>
      </w:r>
      <w:r w:rsidRPr="00381207">
        <w:rPr>
          <w:b/>
        </w:rPr>
        <w:t>attach.text</w:t>
      </w:r>
      <w:r w:rsidRPr="00381207">
        <w:t>.</w:t>
      </w:r>
    </w:p>
    <w:p w:rsidR="00B96689" w:rsidRDefault="00381207" w:rsidP="001772E2">
      <w:pPr>
        <w:keepNext/>
      </w:pPr>
      <w:r>
        <w:rPr>
          <w:noProof/>
          <w:color w:val="1B587C" w:themeColor="accent3"/>
        </w:rPr>
        <w:drawing>
          <wp:inline distT="0" distB="0" distL="0" distR="0">
            <wp:extent cx="5142155" cy="1843405"/>
            <wp:effectExtent l="0" t="0" r="190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78">
                      <a:extLst>
                        <a:ext uri="{28A0092B-C50C-407E-A947-70E740481C1C}">
                          <a14:useLocalDpi xmlns:a14="http://schemas.microsoft.com/office/drawing/2010/main" val="0"/>
                        </a:ext>
                      </a:extLst>
                    </a:blip>
                    <a:stretch>
                      <a:fillRect/>
                    </a:stretch>
                  </pic:blipFill>
                  <pic:spPr>
                    <a:xfrm>
                      <a:off x="0" y="0"/>
                      <a:ext cx="5144940" cy="1844404"/>
                    </a:xfrm>
                    <a:prstGeom prst="rect">
                      <a:avLst/>
                    </a:prstGeom>
                  </pic:spPr>
                </pic:pic>
              </a:graphicData>
            </a:graphic>
          </wp:inline>
        </w:drawing>
      </w:r>
    </w:p>
    <w:p w:rsidR="001E2E35"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69" w:name="_Toc515646416"/>
      <w:r w:rsidR="00B31140">
        <w:rPr>
          <w:b/>
          <w:i w:val="0"/>
          <w:noProof/>
          <w:color w:val="4DA4D8" w:themeColor="accent3" w:themeTint="99"/>
        </w:rPr>
        <w:t>92</w:t>
      </w:r>
      <w:r w:rsidRPr="00B96689">
        <w:rPr>
          <w:b/>
          <w:i w:val="0"/>
          <w:color w:val="4DA4D8" w:themeColor="accent3" w:themeTint="99"/>
        </w:rPr>
        <w:fldChar w:fldCharType="end"/>
      </w:r>
      <w:r>
        <w:t>-Sees archivo attach.text.</w:t>
      </w:r>
      <w:r w:rsidR="00536B72">
        <w:t xml:space="preserve"> </w:t>
      </w:r>
      <w:r>
        <w:t>Fuente: propia</w:t>
      </w:r>
      <w:bookmarkEnd w:id="169"/>
    </w:p>
    <w:p w:rsidR="00381207" w:rsidRDefault="00381207" w:rsidP="001772E2">
      <w:r>
        <w:t>El  comando a usar en este caso será el siguiente:</w:t>
      </w:r>
    </w:p>
    <w:p w:rsidR="00381207" w:rsidRDefault="00381207" w:rsidP="001772E2">
      <w:r>
        <w:t xml:space="preserve">./sees.py </w:t>
      </w:r>
      <w:r w:rsidR="0087775C">
        <w:t>--</w:t>
      </w:r>
      <w:r>
        <w:t xml:space="preserve">attach data/simple.pdf data/simple.docx </w:t>
      </w:r>
      <w:r w:rsidR="0087775C">
        <w:t>--</w:t>
      </w:r>
      <w:r>
        <w:t>config_file</w:t>
      </w:r>
      <w:r w:rsidR="0087775C">
        <w:t xml:space="preserve"> config/sees.cfg --mail_user config/mail.user --</w:t>
      </w:r>
      <w:r w:rsidR="00B96689">
        <w:t>h</w:t>
      </w:r>
      <w:r w:rsidR="0087775C">
        <w:t>tml_file data/attach.text -v</w:t>
      </w:r>
    </w:p>
    <w:p w:rsidR="00B96689" w:rsidRDefault="00B96689" w:rsidP="001772E2">
      <w:r>
        <w:t>Como podemos ver se añade el siguiente campo:</w:t>
      </w:r>
    </w:p>
    <w:p w:rsidR="00381207" w:rsidRDefault="00B96689" w:rsidP="001772E2">
      <w:r w:rsidRPr="00B96689">
        <w:rPr>
          <w:b/>
        </w:rPr>
        <w:t>--attach data/simple.pdf data/simple.docx</w:t>
      </w:r>
      <w:r w:rsidRPr="00B96689">
        <w:t>:</w:t>
      </w:r>
      <w:r>
        <w:t xml:space="preserve"> Para adjuntar archivos.</w:t>
      </w:r>
    </w:p>
    <w:p w:rsidR="00B96689" w:rsidRPr="00B96689" w:rsidRDefault="00B96689" w:rsidP="001772E2">
      <w:pPr>
        <w:rPr>
          <w:color w:val="4DA4D8" w:themeColor="accent3" w:themeTint="99"/>
        </w:rPr>
      </w:pPr>
      <w:r>
        <w:t xml:space="preserve">Y se usa </w:t>
      </w:r>
      <w:r w:rsidRPr="00B96689">
        <w:rPr>
          <w:b/>
        </w:rPr>
        <w:t>attach.text</w:t>
      </w:r>
      <w:r>
        <w:t xml:space="preserve"> como mensaje de texto.</w:t>
      </w:r>
    </w:p>
    <w:p w:rsidR="00B96689" w:rsidRDefault="00B96689" w:rsidP="001772E2">
      <w:pPr>
        <w:keepNext/>
      </w:pPr>
      <w:r>
        <w:rPr>
          <w:noProof/>
          <w:color w:val="1B587C" w:themeColor="accent3"/>
        </w:rPr>
        <w:lastRenderedPageBreak/>
        <w:drawing>
          <wp:inline distT="0" distB="0" distL="0" distR="0">
            <wp:extent cx="5346550"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349138" cy="594648"/>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70" w:name="_Toc515646417"/>
      <w:r w:rsidR="00B31140">
        <w:rPr>
          <w:b/>
          <w:i w:val="0"/>
          <w:noProof/>
          <w:color w:val="4DA4D8" w:themeColor="accent3" w:themeTint="99"/>
        </w:rPr>
        <w:t>93</w:t>
      </w:r>
      <w:r w:rsidRPr="00B96689">
        <w:rPr>
          <w:b/>
          <w:i w:val="0"/>
          <w:color w:val="4DA4D8" w:themeColor="accent3" w:themeTint="99"/>
        </w:rPr>
        <w:fldChar w:fldCharType="end"/>
      </w:r>
      <w:r>
        <w:t>-</w:t>
      </w:r>
      <w:r w:rsidRPr="0074098B">
        <w:t>Email spoofing</w:t>
      </w:r>
      <w:r>
        <w:t xml:space="preserve"> y archivos adjuntos</w:t>
      </w:r>
      <w:r w:rsidRPr="0074098B">
        <w:t xml:space="preserve"> con Sees completado.</w:t>
      </w:r>
      <w:r w:rsidR="00536B72">
        <w:t xml:space="preserve"> </w:t>
      </w:r>
      <w:r w:rsidRPr="0074098B">
        <w:t>Fuente: propia</w:t>
      </w:r>
      <w:bookmarkEnd w:id="170"/>
    </w:p>
    <w:p w:rsidR="00B96689" w:rsidRPr="00F90519" w:rsidRDefault="00B96689" w:rsidP="001772E2">
      <w:pPr>
        <w:pStyle w:val="Descripcin"/>
        <w:jc w:val="center"/>
      </w:pPr>
    </w:p>
    <w:p w:rsidR="00B96689" w:rsidRDefault="00B96689" w:rsidP="001772E2">
      <w:pPr>
        <w:keepNext/>
      </w:pPr>
      <w:r>
        <w:rPr>
          <w:noProof/>
          <w:color w:val="1B587C" w:themeColor="accent3"/>
        </w:rPr>
        <w:drawing>
          <wp:inline distT="0" distB="0" distL="0" distR="0">
            <wp:extent cx="5088367" cy="1572895"/>
            <wp:effectExtent l="0" t="0" r="444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1318" cy="1573807"/>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71" w:name="_Toc515646418"/>
      <w:r w:rsidR="00B31140">
        <w:rPr>
          <w:b/>
          <w:i w:val="0"/>
          <w:noProof/>
          <w:color w:val="4DA4D8" w:themeColor="accent3" w:themeTint="99"/>
        </w:rPr>
        <w:t>94</w:t>
      </w:r>
      <w:r w:rsidRPr="00B96689">
        <w:rPr>
          <w:b/>
          <w:i w:val="0"/>
          <w:color w:val="4DA4D8" w:themeColor="accent3" w:themeTint="99"/>
        </w:rPr>
        <w:fldChar w:fldCharType="end"/>
      </w:r>
      <w:r w:rsidRPr="00AF4613">
        <w:t>-Email falso</w:t>
      </w:r>
      <w:r>
        <w:t xml:space="preserve"> con archivos adjuntos</w:t>
      </w:r>
      <w:r w:rsidRPr="00AF4613">
        <w:t xml:space="preserve"> a través de Sees.</w:t>
      </w:r>
      <w:r w:rsidR="00536B72">
        <w:t xml:space="preserve"> </w:t>
      </w:r>
      <w:r w:rsidRPr="00AF4613">
        <w:t>Fuente: propi</w:t>
      </w:r>
      <w:r>
        <w:t>a</w:t>
      </w:r>
      <w:bookmarkEnd w:id="171"/>
    </w:p>
    <w:p w:rsidR="00381207" w:rsidRDefault="00381207" w:rsidP="001772E2">
      <w:pPr>
        <w:rPr>
          <w:color w:val="4DA4D8" w:themeColor="accent3" w:themeTint="99"/>
        </w:rPr>
      </w:pPr>
    </w:p>
    <w:p w:rsidR="003C4E7F" w:rsidRPr="00381207" w:rsidRDefault="003C4E7F" w:rsidP="001772E2">
      <w:pPr>
        <w:rPr>
          <w:color w:val="4DA4D8" w:themeColor="accent3" w:themeTint="99"/>
        </w:rPr>
      </w:pPr>
    </w:p>
    <w:p w:rsidR="00877A4F" w:rsidRDefault="00877A4F" w:rsidP="00700BF0">
      <w:pPr>
        <w:pStyle w:val="Ttulo3"/>
        <w:numPr>
          <w:ilvl w:val="3"/>
          <w:numId w:val="18"/>
        </w:numPr>
        <w:ind w:left="0" w:firstLine="0"/>
        <w:rPr>
          <w:noProof/>
          <w:color w:val="4DA4D8" w:themeColor="accent3" w:themeTint="99"/>
        </w:rPr>
      </w:pPr>
      <w:bookmarkStart w:id="172" w:name="_Toc515648533"/>
      <w:r>
        <w:rPr>
          <w:noProof/>
          <w:color w:val="4DA4D8" w:themeColor="accent3" w:themeTint="99"/>
        </w:rPr>
        <w:t xml:space="preserve">Email spoofing usando </w:t>
      </w:r>
      <w:r w:rsidR="00A454CC">
        <w:rPr>
          <w:noProof/>
          <w:color w:val="4DA4D8" w:themeColor="accent3" w:themeTint="99"/>
        </w:rPr>
        <w:t>Email Spoof Master</w:t>
      </w:r>
      <w:bookmarkEnd w:id="172"/>
      <w:r w:rsidR="00A454CC">
        <w:rPr>
          <w:noProof/>
          <w:color w:val="4DA4D8" w:themeColor="accent3" w:themeTint="99"/>
        </w:rPr>
        <w:t xml:space="preserve"> </w:t>
      </w:r>
    </w:p>
    <w:p w:rsidR="003C4E7F" w:rsidRDefault="003C4E7F" w:rsidP="001772E2">
      <w:r>
        <w:t xml:space="preserve">En el caso de Email Spoof Master se realizará todo desde consola sin necesidad de configurar ningún archivo. </w:t>
      </w:r>
    </w:p>
    <w:p w:rsidR="003C4E7F" w:rsidRPr="00DF64E6" w:rsidRDefault="003C4E7F" w:rsidP="001772E2">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1772E2">
      <w:pPr>
        <w:keepNext/>
      </w:pPr>
      <w:r>
        <w:rPr>
          <w:noProof/>
        </w:rPr>
        <w:drawing>
          <wp:inline distT="0" distB="0" distL="0" distR="0" wp14:anchorId="7D94A82B" wp14:editId="4B046F68">
            <wp:extent cx="5088255" cy="719455"/>
            <wp:effectExtent l="0" t="0" r="444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81">
                      <a:extLst>
                        <a:ext uri="{28A0092B-C50C-407E-A947-70E740481C1C}">
                          <a14:useLocalDpi xmlns:a14="http://schemas.microsoft.com/office/drawing/2010/main" val="0"/>
                        </a:ext>
                      </a:extLst>
                    </a:blip>
                    <a:stretch>
                      <a:fillRect/>
                    </a:stretch>
                  </pic:blipFill>
                  <pic:spPr>
                    <a:xfrm>
                      <a:off x="0" y="0"/>
                      <a:ext cx="5090958" cy="719837"/>
                    </a:xfrm>
                    <a:prstGeom prst="rect">
                      <a:avLst/>
                    </a:prstGeom>
                  </pic:spPr>
                </pic:pic>
              </a:graphicData>
            </a:graphic>
          </wp:inline>
        </w:drawing>
      </w:r>
    </w:p>
    <w:p w:rsidR="003C4E7F"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73" w:name="_Toc515646419"/>
      <w:r w:rsidR="00B31140">
        <w:rPr>
          <w:b/>
          <w:i w:val="0"/>
          <w:noProof/>
          <w:color w:val="4DA4D8" w:themeColor="accent3" w:themeTint="99"/>
        </w:rPr>
        <w:t>95</w:t>
      </w:r>
      <w:r w:rsidRPr="00DF64E6">
        <w:rPr>
          <w:b/>
          <w:i w:val="0"/>
          <w:color w:val="4DA4D8" w:themeColor="accent3" w:themeTint="99"/>
        </w:rPr>
        <w:fldChar w:fldCharType="end"/>
      </w:r>
      <w:r>
        <w:t>-Ejecución de Email Spoof Master</w:t>
      </w:r>
      <w:r w:rsidR="00536B72">
        <w:t>. Fuente: propia</w:t>
      </w:r>
      <w:bookmarkEnd w:id="173"/>
    </w:p>
    <w:p w:rsidR="00DF64E6" w:rsidRDefault="00DF64E6" w:rsidP="001772E2">
      <w:r>
        <w:t>Una vez se haya ejecutado aparecerá un menú en el que deberemos seleccionar la suplantación de email.</w:t>
      </w:r>
    </w:p>
    <w:p w:rsidR="00DF64E6" w:rsidRDefault="00DF64E6" w:rsidP="001772E2">
      <w:pPr>
        <w:keepNext/>
      </w:pPr>
      <w:r>
        <w:rPr>
          <w:noProof/>
        </w:rPr>
        <w:drawing>
          <wp:inline distT="0" distB="0" distL="0" distR="0">
            <wp:extent cx="5088255" cy="1178560"/>
            <wp:effectExtent l="0" t="0" r="444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90440" cy="1179066"/>
                    </a:xfrm>
                    <a:prstGeom prst="rect">
                      <a:avLst/>
                    </a:prstGeom>
                  </pic:spPr>
                </pic:pic>
              </a:graphicData>
            </a:graphic>
          </wp:inline>
        </w:drawing>
      </w:r>
    </w:p>
    <w:p w:rsidR="00DF64E6"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74" w:name="_Toc515646420"/>
      <w:r w:rsidR="00B31140">
        <w:rPr>
          <w:b/>
          <w:i w:val="0"/>
          <w:noProof/>
          <w:color w:val="4DA4D8" w:themeColor="accent3" w:themeTint="99"/>
        </w:rPr>
        <w:t>96</w:t>
      </w:r>
      <w:r w:rsidRPr="00DF64E6">
        <w:rPr>
          <w:b/>
          <w:i w:val="0"/>
          <w:color w:val="4DA4D8" w:themeColor="accent3" w:themeTint="99"/>
        </w:rPr>
        <w:fldChar w:fldCharType="end"/>
      </w:r>
      <w:r>
        <w:t>-Iniciar suplantación email con Email Spoof Master.</w:t>
      </w:r>
      <w:r w:rsidR="00536B72">
        <w:t xml:space="preserve"> </w:t>
      </w:r>
      <w:r>
        <w:t>Fuente: propia</w:t>
      </w:r>
      <w:bookmarkEnd w:id="174"/>
    </w:p>
    <w:p w:rsidR="00DF64E6" w:rsidRDefault="00DF64E6" w:rsidP="001772E2">
      <w:r>
        <w:lastRenderedPageBreak/>
        <w:t>A continuación se podrá especificar si se desea mandar un correo o más de uno. En este ejemplo mandaremos un único correo.</w:t>
      </w:r>
    </w:p>
    <w:p w:rsidR="005C799B" w:rsidRDefault="005C799B" w:rsidP="001772E2">
      <w:pPr>
        <w:keepNext/>
      </w:pPr>
      <w:r>
        <w:rPr>
          <w:noProof/>
        </w:rPr>
        <w:drawing>
          <wp:inline distT="0" distB="0" distL="0" distR="0" wp14:anchorId="1A17EBFA" wp14:editId="22C4A266">
            <wp:extent cx="5142155" cy="1821180"/>
            <wp:effectExtent l="0" t="0" r="190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83">
                      <a:extLst>
                        <a:ext uri="{28A0092B-C50C-407E-A947-70E740481C1C}">
                          <a14:useLocalDpi xmlns:a14="http://schemas.microsoft.com/office/drawing/2010/main" val="0"/>
                        </a:ext>
                      </a:extLst>
                    </a:blip>
                    <a:stretch>
                      <a:fillRect/>
                    </a:stretch>
                  </pic:blipFill>
                  <pic:spPr>
                    <a:xfrm>
                      <a:off x="0" y="0"/>
                      <a:ext cx="5144127" cy="1821878"/>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5" w:name="_Toc515646421"/>
      <w:r w:rsidR="00B31140">
        <w:rPr>
          <w:b/>
          <w:i w:val="0"/>
          <w:noProof/>
          <w:color w:val="4DA4D8" w:themeColor="accent3" w:themeTint="99"/>
        </w:rPr>
        <w:t>97</w:t>
      </w:r>
      <w:r w:rsidRPr="005C799B">
        <w:rPr>
          <w:b/>
          <w:i w:val="0"/>
          <w:color w:val="4DA4D8" w:themeColor="accent3" w:themeTint="99"/>
        </w:rPr>
        <w:fldChar w:fldCharType="end"/>
      </w:r>
      <w:r>
        <w:t>-Envío de un único email con Email Spoof Master.</w:t>
      </w:r>
      <w:r w:rsidR="00536B72">
        <w:t xml:space="preserve"> </w:t>
      </w:r>
      <w:r>
        <w:t>Fuente: propia</w:t>
      </w:r>
      <w:bookmarkEnd w:id="175"/>
    </w:p>
    <w:p w:rsidR="00DF64E6" w:rsidRDefault="00DF64E6" w:rsidP="001772E2"/>
    <w:p w:rsidR="00DF64E6" w:rsidRDefault="005C799B" w:rsidP="001772E2">
      <w:r>
        <w:t>Para finalizar la aplicación pedirá los datos de remitente, o correo a suplantar, receptor o víctima, asunto del email y mensaje. Tras insertar la información nos pedirá confirmar el envío.</w:t>
      </w:r>
    </w:p>
    <w:p w:rsidR="00DF64E6" w:rsidRDefault="00700BF0" w:rsidP="001772E2">
      <w:r>
        <w:rPr>
          <w:noProof/>
        </w:rPr>
        <w:drawing>
          <wp:anchor distT="0" distB="0" distL="114300" distR="114300" simplePos="0" relativeHeight="251797504" behindDoc="0" locked="0" layoutInCell="1" allowOverlap="1">
            <wp:simplePos x="0" y="0"/>
            <wp:positionH relativeFrom="column">
              <wp:posOffset>-2540</wp:posOffset>
            </wp:positionH>
            <wp:positionV relativeFrom="paragraph">
              <wp:posOffset>313429</wp:posOffset>
            </wp:positionV>
            <wp:extent cx="5141595" cy="1793240"/>
            <wp:effectExtent l="0" t="0" r="190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84">
                      <a:extLst>
                        <a:ext uri="{28A0092B-C50C-407E-A947-70E740481C1C}">
                          <a14:useLocalDpi xmlns:a14="http://schemas.microsoft.com/office/drawing/2010/main" val="0"/>
                        </a:ext>
                      </a:extLst>
                    </a:blip>
                    <a:stretch>
                      <a:fillRect/>
                    </a:stretch>
                  </pic:blipFill>
                  <pic:spPr>
                    <a:xfrm>
                      <a:off x="0" y="0"/>
                      <a:ext cx="5141595" cy="1793240"/>
                    </a:xfrm>
                    <a:prstGeom prst="rect">
                      <a:avLst/>
                    </a:prstGeom>
                  </pic:spPr>
                </pic:pic>
              </a:graphicData>
            </a:graphic>
            <wp14:sizeRelH relativeFrom="page">
              <wp14:pctWidth>0</wp14:pctWidth>
            </wp14:sizeRelH>
            <wp14:sizeRelV relativeFrom="page">
              <wp14:pctHeight>0</wp14:pctHeight>
            </wp14:sizeRelV>
          </wp:anchor>
        </w:drawing>
      </w:r>
    </w:p>
    <w:p w:rsidR="00DF64E6" w:rsidRDefault="00700BF0" w:rsidP="001772E2">
      <w:r>
        <w:rPr>
          <w:noProof/>
        </w:rPr>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540</wp:posOffset>
                </wp:positionH>
                <wp:positionV relativeFrom="paragraph">
                  <wp:posOffset>2108835</wp:posOffset>
                </wp:positionV>
                <wp:extent cx="5141595" cy="635"/>
                <wp:effectExtent l="0" t="0" r="1905" b="0"/>
                <wp:wrapTopAndBottom/>
                <wp:docPr id="213" name="Cuadro de texto 213"/>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5A4674" w:rsidRPr="005C076C" w:rsidRDefault="005A4674"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6" w:name="_Toc515561267"/>
                            <w:bookmarkStart w:id="177" w:name="_Toc515646422"/>
                            <w:r>
                              <w:rPr>
                                <w:b/>
                                <w:i w:val="0"/>
                                <w:noProof/>
                                <w:color w:val="4DA4D8" w:themeColor="accent3" w:themeTint="99"/>
                              </w:rPr>
                              <w:t>98</w:t>
                            </w:r>
                            <w:r w:rsidRPr="005C799B">
                              <w:rPr>
                                <w:b/>
                                <w:i w:val="0"/>
                                <w:noProof/>
                                <w:color w:val="4DA4D8" w:themeColor="accent3" w:themeTint="99"/>
                              </w:rPr>
                              <w:fldChar w:fldCharType="end"/>
                            </w:r>
                            <w:r>
                              <w:t>-Email spoofing con Email Spoof Master</w:t>
                            </w:r>
                            <w:r>
                              <w:rPr>
                                <w:noProof/>
                              </w:rPr>
                              <w:t>. Fuente: propia</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518AD2" id="Cuadro de texto 213" o:spid="_x0000_s1071" type="#_x0000_t202" style="position:absolute;left:0;text-align:left;margin-left:-.2pt;margin-top:166.05pt;width:404.8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dfBNgIAAHAEAAAOAAAAZHJzL2Uyb0RvYy54bWysVMFu2zAMvQ/YPwi6L47TptiMOEWWIsOA&#13;&#10;oC2QDj0rshwbkEWNUmJnXz9KtpOt22nYRaZI6kl8j/Tivms0Oyl0NZicp5MpZ8pIKGpzyPm3l82H&#13;&#10;j5w5L0whNBiV87Ny/H75/t2itZmaQQW6UMgIxListTmvvLdZkjhZqUa4CVhlKFgCNsLTFg9JgaIl&#13;&#10;9EYns+n0LmkBC4sglXPkfeiDfBnxy1JJ/1SWTnmmc05v83HFuO7DmiwXIjugsFUth2eIf3hFI2pD&#13;&#10;l16gHoQX7Ij1H1BNLREclH4ioUmgLGupYg1UTTp9U82uElbFWogcZy80uf8HKx9Pz8jqIuez9IYz&#13;&#10;IxoSaX0UBQIrFPOq88BCiIhqrcsof2fphO8+Q0eCj35HzlB/V2ITvlQZozhRfr7QTFhMknOe3qbz&#13;&#10;T3POJMXubuYBI7ketej8FwUNC0bOkTSM1IrT1vk+dUwJNznQdbGptQ6bEFhrZCdBerdV7dUA/luW&#13;&#10;NiHXQDjVAwZPEurr6wiW7/ZdJOY2PjC49lCcqXaEvo2clZuaLtwK558FUt9QuTQL/omWUkObcxgs&#13;&#10;zirAH3/zh3ySk6KctdSHOXffjwIVZ/qrIaFD044GjsZ+NMyxWQOVmtKUWRlNOoBej2aJ0LzSiKzC&#13;&#10;LRQSRtJdOfejufb9NNCISbVaxSRqTSv81uysDNAjsS/dq0A7yBI64xHGDhXZG3X63KiPXR09UR2l&#13;&#10;u7I48E1tHcUfRjDMza/7mHX9USx/AgAA//8DAFBLAwQUAAYACAAAACEAjTWk8uMAAAAOAQAADwAA&#13;&#10;AGRycy9kb3ducmV2LnhtbExPPU/DMBDdkfgP1iGxoNZpElUljVNVBQZYKkIXNjd240B8jmynDf+e&#13;&#10;gwWWk+7eu/dRbibbs7P2oXMoYDFPgGlsnOqwFXB4e5qtgIUoUcneoRbwpQNsquurUhbKXfBVn+vY&#13;&#10;MhLBUEgBJsah4Dw0RlsZ5m7QSNjJeSsjrb7lyssLiduep0my5FZ2SA5GDnpndPNZj1bAPn/fm7vx&#13;&#10;9PiyzTP/fBh3y4+2FuL2ZnpY09iugUU9xb8P+OlA+aGiYEc3ogqsFzDLiSggy9IFMMJXyX0G7Ph7&#13;&#10;SYFXJf9fo/oGAAD//wMAUEsBAi0AFAAGAAgAAAAhALaDOJL+AAAA4QEAABMAAAAAAAAAAAAAAAAA&#13;&#10;AAAAAFtDb250ZW50X1R5cGVzXS54bWxQSwECLQAUAAYACAAAACEAOP0h/9YAAACUAQAACwAAAAAA&#13;&#10;AAAAAAAAAAAvAQAAX3JlbHMvLnJlbHNQSwECLQAUAAYACAAAACEAF03XwTYCAABwBAAADgAAAAAA&#13;&#10;AAAAAAAAAAAuAgAAZHJzL2Uyb0RvYy54bWxQSwECLQAUAAYACAAAACEAjTWk8uMAAAAOAQAADwAA&#13;&#10;AAAAAAAAAAAAAACQBAAAZHJzL2Rvd25yZXYueG1sUEsFBgAAAAAEAAQA8wAAAKAFAAAAAA==&#13;&#10;" stroked="f">
                <v:textbox style="mso-fit-shape-to-text:t" inset="0,0,0,0">
                  <w:txbxContent>
                    <w:p w:rsidR="005A4674" w:rsidRPr="005C076C" w:rsidRDefault="005A4674"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51" w:name="_Toc515561267"/>
                      <w:bookmarkStart w:id="252" w:name="_Toc515646422"/>
                      <w:r>
                        <w:rPr>
                          <w:b/>
                          <w:i w:val="0"/>
                          <w:noProof/>
                          <w:color w:val="4DA4D8" w:themeColor="accent3" w:themeTint="99"/>
                        </w:rPr>
                        <w:t>98</w:t>
                      </w:r>
                      <w:r w:rsidRPr="005C799B">
                        <w:rPr>
                          <w:b/>
                          <w:i w:val="0"/>
                          <w:noProof/>
                          <w:color w:val="4DA4D8" w:themeColor="accent3" w:themeTint="99"/>
                        </w:rPr>
                        <w:fldChar w:fldCharType="end"/>
                      </w:r>
                      <w:r>
                        <w:t>-Email spoofing con Email Spoof Master</w:t>
                      </w:r>
                      <w:r>
                        <w:rPr>
                          <w:noProof/>
                        </w:rPr>
                        <w:t>. Fuente: propia</w:t>
                      </w:r>
                      <w:bookmarkEnd w:id="251"/>
                      <w:bookmarkEnd w:id="252"/>
                    </w:p>
                  </w:txbxContent>
                </v:textbox>
                <w10:wrap type="topAndBottom"/>
              </v:shape>
            </w:pict>
          </mc:Fallback>
        </mc:AlternateContent>
      </w:r>
    </w:p>
    <w:p w:rsidR="00DF64E6" w:rsidRDefault="005C799B" w:rsidP="001772E2">
      <w:r>
        <w:t>En caso de enviarse correctamente aparecerá una notificación y se cerrará la aplicación.</w:t>
      </w:r>
    </w:p>
    <w:p w:rsidR="00700BF0" w:rsidRDefault="00700BF0" w:rsidP="001772E2"/>
    <w:p w:rsidR="005C799B" w:rsidRDefault="005C799B" w:rsidP="001772E2">
      <w:pPr>
        <w:keepNext/>
      </w:pPr>
      <w:r>
        <w:rPr>
          <w:noProof/>
        </w:rPr>
        <w:drawing>
          <wp:inline distT="0" distB="0" distL="0" distR="0" wp14:anchorId="58B151AA" wp14:editId="2596B941">
            <wp:extent cx="5141595" cy="297815"/>
            <wp:effectExtent l="0" t="0" r="190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85">
                      <a:extLst>
                        <a:ext uri="{28A0092B-C50C-407E-A947-70E740481C1C}">
                          <a14:useLocalDpi xmlns:a14="http://schemas.microsoft.com/office/drawing/2010/main" val="0"/>
                        </a:ext>
                      </a:extLst>
                    </a:blip>
                    <a:stretch>
                      <a:fillRect/>
                    </a:stretch>
                  </pic:blipFill>
                  <pic:spPr>
                    <a:xfrm>
                      <a:off x="0" y="0"/>
                      <a:ext cx="5143874" cy="297947"/>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8" w:name="_Toc515646423"/>
      <w:r w:rsidR="00B31140">
        <w:rPr>
          <w:b/>
          <w:i w:val="0"/>
          <w:noProof/>
          <w:color w:val="4DA4D8" w:themeColor="accent3" w:themeTint="99"/>
        </w:rPr>
        <w:t>99</w:t>
      </w:r>
      <w:r w:rsidRPr="005C799B">
        <w:rPr>
          <w:b/>
          <w:i w:val="0"/>
          <w:color w:val="4DA4D8" w:themeColor="accent3" w:themeTint="99"/>
        </w:rPr>
        <w:fldChar w:fldCharType="end"/>
      </w:r>
      <w:r>
        <w:t>-Email suplantado enviado con Email Spoof Master.</w:t>
      </w:r>
      <w:r w:rsidR="00536B72">
        <w:t xml:space="preserve"> </w:t>
      </w:r>
      <w:r>
        <w:t>Fuente: propia</w:t>
      </w:r>
      <w:bookmarkEnd w:id="178"/>
    </w:p>
    <w:p w:rsidR="00700BF0" w:rsidRDefault="00700BF0" w:rsidP="001772E2"/>
    <w:p w:rsidR="00700BF0" w:rsidRDefault="00700BF0" w:rsidP="001772E2"/>
    <w:p w:rsidR="00700BF0" w:rsidRDefault="00700BF0" w:rsidP="001772E2"/>
    <w:p w:rsidR="00DF64E6" w:rsidRDefault="005C799B" w:rsidP="001772E2">
      <w:r>
        <w:lastRenderedPageBreak/>
        <w:t>Si revisamos el correo:</w:t>
      </w:r>
    </w:p>
    <w:p w:rsidR="00DF64E6" w:rsidRDefault="005C799B" w:rsidP="001772E2">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898562" cy="240314"/>
                    </a:xfrm>
                    <a:prstGeom prst="rect">
                      <a:avLst/>
                    </a:prstGeom>
                  </pic:spPr>
                </pic:pic>
              </a:graphicData>
            </a:graphic>
          </wp:inline>
        </w:drawing>
      </w:r>
    </w:p>
    <w:p w:rsidR="005C799B" w:rsidRDefault="005C799B" w:rsidP="001772E2">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9" w:name="_Toc515646424"/>
      <w:r w:rsidR="00B31140">
        <w:rPr>
          <w:b/>
          <w:i w:val="0"/>
          <w:noProof/>
          <w:color w:val="4DA4D8" w:themeColor="accent3" w:themeTint="99"/>
        </w:rPr>
        <w:t>100</w:t>
      </w:r>
      <w:r w:rsidRPr="005C799B">
        <w:rPr>
          <w:b/>
          <w:i w:val="0"/>
          <w:color w:val="4DA4D8" w:themeColor="accent3" w:themeTint="99"/>
        </w:rPr>
        <w:fldChar w:fldCharType="end"/>
      </w:r>
      <w:r>
        <w:t>-Email falso de Email Spoof Master.</w:t>
      </w:r>
      <w:r w:rsidR="00F73E3A">
        <w:t xml:space="preserve"> </w:t>
      </w:r>
      <w:r>
        <w:t>Fuente: propia</w:t>
      </w:r>
      <w:bookmarkEnd w:id="179"/>
    </w:p>
    <w:p w:rsidR="00A454CC" w:rsidRPr="00DB38A9" w:rsidRDefault="00A454CC" w:rsidP="00700BF0">
      <w:pPr>
        <w:pStyle w:val="Ttulo3"/>
        <w:numPr>
          <w:ilvl w:val="3"/>
          <w:numId w:val="18"/>
        </w:numPr>
        <w:ind w:left="0" w:firstLine="0"/>
        <w:rPr>
          <w:noProof/>
          <w:color w:val="4DA4D8" w:themeColor="accent3" w:themeTint="99"/>
        </w:rPr>
      </w:pPr>
      <w:bookmarkStart w:id="180" w:name="_Toc515648534"/>
      <w:r>
        <w:rPr>
          <w:noProof/>
          <w:color w:val="4DA4D8" w:themeColor="accent3" w:themeTint="99"/>
        </w:rPr>
        <w:t xml:space="preserve">Email spoofing usando </w:t>
      </w:r>
      <w:r w:rsidRPr="0054124D">
        <w:rPr>
          <w:b/>
          <w:color w:val="4DA4D8" w:themeColor="accent3" w:themeTint="99"/>
        </w:rPr>
        <w:t>EMKEi´s MAILER</w:t>
      </w:r>
      <w:bookmarkEnd w:id="180"/>
    </w:p>
    <w:p w:rsidR="00A454CC" w:rsidRDefault="005C799B" w:rsidP="001772E2">
      <w:r>
        <w:t xml:space="preserve">Para acceder a la aplicación debemos entrar en la siguiente página web: </w:t>
      </w:r>
      <w:r w:rsidRPr="005C799B">
        <w:t>https://emkei.cz</w:t>
      </w:r>
    </w:p>
    <w:p w:rsidR="005C799B" w:rsidRPr="00A454CC" w:rsidRDefault="00F73E3A" w:rsidP="001772E2">
      <w:r>
        <w:rPr>
          <w:noProof/>
        </w:rPr>
        <mc:AlternateContent>
          <mc:Choice Requires="wps">
            <w:drawing>
              <wp:anchor distT="0" distB="0" distL="114300" distR="114300" simplePos="0" relativeHeight="251858944" behindDoc="0" locked="0" layoutInCell="1" allowOverlap="1" wp14:anchorId="14343175" wp14:editId="315A1FC2">
                <wp:simplePos x="0" y="0"/>
                <wp:positionH relativeFrom="column">
                  <wp:posOffset>1322820</wp:posOffset>
                </wp:positionH>
                <wp:positionV relativeFrom="paragraph">
                  <wp:posOffset>3086735</wp:posOffset>
                </wp:positionV>
                <wp:extent cx="2623820" cy="635"/>
                <wp:effectExtent l="0" t="0" r="5080" b="12065"/>
                <wp:wrapTopAndBottom/>
                <wp:docPr id="67" name="Cuadro de texto 67"/>
                <wp:cNvGraphicFramePr/>
                <a:graphic xmlns:a="http://schemas.openxmlformats.org/drawingml/2006/main">
                  <a:graphicData uri="http://schemas.microsoft.com/office/word/2010/wordprocessingShape">
                    <wps:wsp>
                      <wps:cNvSpPr txBox="1"/>
                      <wps:spPr>
                        <a:xfrm>
                          <a:off x="0" y="0"/>
                          <a:ext cx="2623820" cy="635"/>
                        </a:xfrm>
                        <a:prstGeom prst="rect">
                          <a:avLst/>
                        </a:prstGeom>
                        <a:solidFill>
                          <a:prstClr val="white"/>
                        </a:solidFill>
                        <a:ln>
                          <a:noFill/>
                        </a:ln>
                      </wps:spPr>
                      <wps:txbx>
                        <w:txbxContent>
                          <w:p w:rsidR="005A4674" w:rsidRPr="00CE2473" w:rsidRDefault="005A4674"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181" w:name="_Toc515561270"/>
                            <w:bookmarkStart w:id="182" w:name="_Toc515646425"/>
                            <w:r>
                              <w:rPr>
                                <w:b/>
                                <w:i w:val="0"/>
                                <w:noProof/>
                                <w:color w:val="4DA4D8" w:themeColor="accent3" w:themeTint="99"/>
                              </w:rPr>
                              <w:t>101</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3175" id="Cuadro de texto 67" o:spid="_x0000_s1072" type="#_x0000_t202" style="position:absolute;left:0;text-align:left;margin-left:104.15pt;margin-top:243.05pt;width:206.6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cRBNQIAAG4EAAAOAAAAZHJzL2Uyb0RvYy54bWysVMFu2zAMvQ/YPwi6L07SLSuMOEWWIsOA&#13;&#10;oi2QDj0rshwLkEWNUmJnXz9KttOu22nYRaZIitJ7j/TypmsMOyn0GmzBZ5MpZ8pKKLU9FPz70/bD&#13;&#10;NWc+CFsKA1YV/Kw8v1m9f7dsXa7mUIMpFTIqYn3euoLXIbg8y7ysVSP8BJyyFKwAGxFoi4esRNFS&#13;&#10;9cZk8+l0kbWApUOQynvy3vZBvkr1q0rJ8FBVXgVmCk5vC2nFtO7jmq2WIj+gcLWWwzPEP7yiEdrS&#13;&#10;pZdStyIIdkT9R6lGSwQPVZhIaDKoKi1VwkBoZtM3aHa1cCphIXK8u9Dk/19ZeX96RKbLgi8+c2ZF&#13;&#10;QxptjqJEYKViQXUBGEWIptb5nLJ3jvJD9wU6knv0e3JG9F2FTfwSLkZxIvx8IZlKMUnO+WJ+dT2n&#13;&#10;kKTY4upTrJG9HHXow1cFDYtGwZEUTMSK050PfeqYEm/yYHS51cbETQxsDLKTILXbWgc1FP8ty9iY&#13;&#10;ayGe6gtGTxbx9TiiFbp9l2j5uBhB7qE8E3aEvom8k1tNF94JHx4FUtcQJpqE8EBLZaAtOAwWZzXg&#13;&#10;z7/5Yz6JSVHOWurCgvsfR4GKM/PNksyxZUcDR2M/GvbYbICgzmjGnEwmHcBgRrNCaJ5pQNbxFgoJ&#13;&#10;K+mugofR3IR+FmjApFqvUxI1phPhzu6cjKVHYp+6Z4FukCU2xj2M/SnyN+r0uUkftz4GojpJF4nt&#13;&#10;WRz4pqZO4g8DGKfm9T5lvfwmVr8AAAD//wMAUEsDBBQABgAIAAAAIQB0lGYr5QAAABABAAAPAAAA&#13;&#10;ZHJzL2Rvd25yZXYueG1sTE89T8MwEN2R+A/WIbEg6iQNUZTGqaoCAywVoQubG7txID5HsdOGf8/R&#13;&#10;BZaT7t6791GuZ9uzkx5951BAvIiAaWyc6rAVsH9/vs+B+SBRyd6hFvCtPayr66tSFsqd8U2f6tAy&#13;&#10;EkFfSAEmhKHg3DdGW+kXbtBI2NGNVgZax5arUZ5J3PY8iaKMW9khORg56K3RzVc9WQG79GNn7qbj&#13;&#10;0+smXY4v+2mbfba1ELc38+OKxmYFLOg5/H3AbwfKDxUFO7gJlWe9gCTKl0QVkOZZDIwYWRI/ADtc&#13;&#10;LgnwquT/i1Q/AAAA//8DAFBLAQItABQABgAIAAAAIQC2gziS/gAAAOEBAAATAAAAAAAAAAAAAAAA&#13;&#10;AAAAAABbQ29udGVudF9UeXBlc10ueG1sUEsBAi0AFAAGAAgAAAAhADj9If/WAAAAlAEAAAsAAAAA&#13;&#10;AAAAAAAAAAAALwEAAF9yZWxzLy5yZWxzUEsBAi0AFAAGAAgAAAAhAKSBxEE1AgAAbgQAAA4AAAAA&#13;&#10;AAAAAAAAAAAALgIAAGRycy9lMm9Eb2MueG1sUEsBAi0AFAAGAAgAAAAhAHSUZivlAAAAEAEAAA8A&#13;&#10;AAAAAAAAAAAAAAAAjwQAAGRycy9kb3ducmV2LnhtbFBLBQYAAAAABAAEAPMAAAChBQAAAAA=&#13;&#10;" stroked="f">
                <v:textbox style="mso-fit-shape-to-text:t" inset="0,0,0,0">
                  <w:txbxContent>
                    <w:p w:rsidR="005A4674" w:rsidRPr="00CE2473" w:rsidRDefault="005A4674"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8" w:name="_Toc515561270"/>
                      <w:bookmarkStart w:id="259" w:name="_Toc515646425"/>
                      <w:r>
                        <w:rPr>
                          <w:b/>
                          <w:i w:val="0"/>
                          <w:noProof/>
                          <w:color w:val="4DA4D8" w:themeColor="accent3" w:themeTint="99"/>
                        </w:rPr>
                        <w:t>101</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58"/>
                      <w:bookmarkEnd w:id="259"/>
                    </w:p>
                  </w:txbxContent>
                </v:textbox>
                <w10:wrap type="topAndBottom"/>
              </v:shape>
            </w:pict>
          </mc:Fallback>
        </mc:AlternateContent>
      </w:r>
      <w:r w:rsidR="00700BF0">
        <w:rPr>
          <w:noProof/>
        </w:rPr>
        <w:drawing>
          <wp:anchor distT="0" distB="0" distL="114300" distR="114300" simplePos="0" relativeHeight="251801600" behindDoc="0" locked="0" layoutInCell="1" allowOverlap="1">
            <wp:simplePos x="0" y="0"/>
            <wp:positionH relativeFrom="column">
              <wp:posOffset>2620010</wp:posOffset>
            </wp:positionH>
            <wp:positionV relativeFrom="paragraph">
              <wp:posOffset>269875</wp:posOffset>
            </wp:positionV>
            <wp:extent cx="2560320" cy="1093470"/>
            <wp:effectExtent l="0" t="0" r="508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560320" cy="1093470"/>
                    </a:xfrm>
                    <a:prstGeom prst="rect">
                      <a:avLst/>
                    </a:prstGeom>
                  </pic:spPr>
                </pic:pic>
              </a:graphicData>
            </a:graphic>
            <wp14:sizeRelH relativeFrom="page">
              <wp14:pctWidth>0</wp14:pctWidth>
            </wp14:sizeRelH>
            <wp14:sizeRelV relativeFrom="page">
              <wp14:pctHeight>0</wp14:pctHeight>
            </wp14:sizeRelV>
          </wp:anchor>
        </w:drawing>
      </w:r>
      <w:r w:rsidR="00700BF0">
        <w:rPr>
          <w:noProof/>
        </w:rPr>
        <w:drawing>
          <wp:anchor distT="0" distB="0" distL="114300" distR="114300" simplePos="0" relativeHeight="251800576" behindDoc="0" locked="0" layoutInCell="1" allowOverlap="1">
            <wp:simplePos x="0" y="0"/>
            <wp:positionH relativeFrom="column">
              <wp:posOffset>-4370</wp:posOffset>
            </wp:positionH>
            <wp:positionV relativeFrom="paragraph">
              <wp:posOffset>270473</wp:posOffset>
            </wp:positionV>
            <wp:extent cx="2624439" cy="2759710"/>
            <wp:effectExtent l="0" t="0" r="508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624439" cy="2759710"/>
                    </a:xfrm>
                    <a:prstGeom prst="rect">
                      <a:avLst/>
                    </a:prstGeom>
                  </pic:spPr>
                </pic:pic>
              </a:graphicData>
            </a:graphic>
            <wp14:sizeRelH relativeFrom="page">
              <wp14:pctWidth>0</wp14:pctWidth>
            </wp14:sizeRelH>
            <wp14:sizeRelV relativeFrom="page">
              <wp14:pctHeight>0</wp14:pctHeight>
            </wp14:sizeRelV>
          </wp:anchor>
        </w:drawing>
      </w:r>
      <w:r w:rsidR="005C799B">
        <w:t>Una vez dentro solo debemos completar la información que se nos pide y aceptar:</w:t>
      </w:r>
    </w:p>
    <w:p w:rsidR="002970FE" w:rsidRDefault="002970FE" w:rsidP="001772E2"/>
    <w:p w:rsidR="005C799B" w:rsidRDefault="005C799B" w:rsidP="001772E2">
      <w:r>
        <w:rPr>
          <w:noProof/>
        </w:rPr>
        <w:drawing>
          <wp:inline distT="0" distB="0" distL="0" distR="0">
            <wp:extent cx="5080942" cy="354965"/>
            <wp:effectExtent l="0" t="0" r="0" b="63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147100" cy="359587"/>
                    </a:xfrm>
                    <a:prstGeom prst="rect">
                      <a:avLst/>
                    </a:prstGeom>
                  </pic:spPr>
                </pic:pic>
              </a:graphicData>
            </a:graphic>
          </wp:inline>
        </w:drawing>
      </w:r>
    </w:p>
    <w:p w:rsidR="005C799B" w:rsidRDefault="005C799B" w:rsidP="001772E2">
      <w:pPr>
        <w:keepNext/>
      </w:pPr>
      <w:r>
        <w:rPr>
          <w:noProof/>
        </w:rPr>
        <w:drawing>
          <wp:inline distT="0" distB="0" distL="0" distR="0">
            <wp:extent cx="5080635" cy="824230"/>
            <wp:effectExtent l="0" t="0" r="0"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82527" cy="824537"/>
                    </a:xfrm>
                    <a:prstGeom prst="rect">
                      <a:avLst/>
                    </a:prstGeom>
                  </pic:spPr>
                </pic:pic>
              </a:graphicData>
            </a:graphic>
          </wp:inline>
        </w:drawing>
      </w:r>
    </w:p>
    <w:p w:rsidR="005C799B" w:rsidRPr="002970FE" w:rsidRDefault="005C799B" w:rsidP="001772E2">
      <w:pPr>
        <w:pStyle w:val="Descripcin"/>
        <w:jc w:val="center"/>
      </w:pPr>
      <w:r w:rsidRPr="00F73E3A">
        <w:rPr>
          <w:b/>
          <w:i w:val="0"/>
          <w:color w:val="4DA4D8" w:themeColor="accent3" w:themeTint="99"/>
        </w:rPr>
        <w:fldChar w:fldCharType="begin"/>
      </w:r>
      <w:r w:rsidRPr="00F73E3A">
        <w:rPr>
          <w:b/>
          <w:i w:val="0"/>
          <w:color w:val="4DA4D8" w:themeColor="accent3" w:themeTint="99"/>
        </w:rPr>
        <w:instrText xml:space="preserve"> SEQ Ilustración \* ARABIC </w:instrText>
      </w:r>
      <w:r w:rsidRPr="00F73E3A">
        <w:rPr>
          <w:b/>
          <w:i w:val="0"/>
          <w:color w:val="4DA4D8" w:themeColor="accent3" w:themeTint="99"/>
        </w:rPr>
        <w:fldChar w:fldCharType="separate"/>
      </w:r>
      <w:bookmarkStart w:id="183" w:name="_Toc515646426"/>
      <w:r w:rsidR="00B31140">
        <w:rPr>
          <w:b/>
          <w:i w:val="0"/>
          <w:noProof/>
          <w:color w:val="4DA4D8" w:themeColor="accent3" w:themeTint="99"/>
        </w:rPr>
        <w:t>102</w:t>
      </w:r>
      <w:r w:rsidRPr="00F73E3A">
        <w:rPr>
          <w:b/>
          <w:i w:val="0"/>
          <w:color w:val="4DA4D8" w:themeColor="accent3" w:themeTint="99"/>
        </w:rPr>
        <w:fldChar w:fldCharType="end"/>
      </w:r>
      <w:r>
        <w:t>-Email falso de Enkei.</w:t>
      </w:r>
      <w:r w:rsidR="00F73E3A">
        <w:t xml:space="preserve"> </w:t>
      </w:r>
      <w:r>
        <w:t>Fuente: propia</w:t>
      </w:r>
      <w:bookmarkEnd w:id="183"/>
    </w:p>
    <w:p w:rsidR="008E53D3" w:rsidRDefault="008E53D3" w:rsidP="001772E2">
      <w:pPr>
        <w:pStyle w:val="Ttulo2"/>
        <w:ind w:left="0" w:firstLine="0"/>
        <w:rPr>
          <w:color w:val="4DA4D8" w:themeColor="accent3" w:themeTint="99"/>
        </w:rPr>
      </w:pPr>
      <w:bookmarkStart w:id="184" w:name="_Toc515648535"/>
      <w:r>
        <w:rPr>
          <w:color w:val="4DA4D8" w:themeColor="accent3" w:themeTint="99"/>
        </w:rPr>
        <w:lastRenderedPageBreak/>
        <w:t>P</w:t>
      </w:r>
      <w:r w:rsidR="002A611C">
        <w:rPr>
          <w:color w:val="4DA4D8" w:themeColor="accent3" w:themeTint="99"/>
        </w:rPr>
        <w:t>T3-</w:t>
      </w:r>
      <w:r w:rsidR="00D803B4">
        <w:rPr>
          <w:color w:val="4DA4D8" w:themeColor="accent3" w:themeTint="99"/>
        </w:rPr>
        <w:t>de</w:t>
      </w:r>
      <w:r>
        <w:rPr>
          <w:color w:val="4DA4D8" w:themeColor="accent3" w:themeTint="99"/>
        </w:rPr>
        <w:t>fe</w:t>
      </w:r>
      <w:r w:rsidR="00D803B4">
        <w:rPr>
          <w:color w:val="4DA4D8" w:themeColor="accent3" w:themeTint="99"/>
        </w:rPr>
        <w:t>n</w:t>
      </w:r>
      <w:r>
        <w:rPr>
          <w:color w:val="4DA4D8" w:themeColor="accent3" w:themeTint="99"/>
        </w:rPr>
        <w:t>sa</w:t>
      </w:r>
      <w:r w:rsidR="002A611C">
        <w:rPr>
          <w:color w:val="4DA4D8" w:themeColor="accent3" w:themeTint="99"/>
        </w:rPr>
        <w:t>s</w:t>
      </w:r>
      <w:r>
        <w:rPr>
          <w:color w:val="4DA4D8" w:themeColor="accent3" w:themeTint="99"/>
        </w:rPr>
        <w:t xml:space="preserve"> para evitar spoofing</w:t>
      </w:r>
      <w:bookmarkEnd w:id="184"/>
    </w:p>
    <w:p w:rsidR="00BA1526" w:rsidRDefault="00BA1526" w:rsidP="001772E2">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1772E2">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1772E2">
      <w:r>
        <w:t>Actualmente los navegadores detectan por si mismos los diferentes ataques informando al usuario de que están entrando en un dominio que puede ser no seguro.</w:t>
      </w:r>
    </w:p>
    <w:p w:rsidR="002F1AB2" w:rsidRDefault="002F1AB2" w:rsidP="001772E2">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1772E2">
      <w:r>
        <w:t xml:space="preserve">Todo el código de los scripts entregados está comentado </w:t>
      </w:r>
      <w:r w:rsidR="000609E8">
        <w:t>explicando cada una de las funciones</w:t>
      </w:r>
      <w:r>
        <w:t>.</w:t>
      </w:r>
    </w:p>
    <w:p w:rsidR="002A611C" w:rsidRDefault="002A611C" w:rsidP="001772E2">
      <w:pPr>
        <w:pStyle w:val="Ttulo3"/>
        <w:ind w:left="0" w:firstLine="0"/>
        <w:rPr>
          <w:noProof/>
          <w:color w:val="4DA4D8" w:themeColor="accent3" w:themeTint="99"/>
        </w:rPr>
      </w:pPr>
      <w:bookmarkStart w:id="185" w:name="_Toc515648536"/>
      <w:r>
        <w:rPr>
          <w:noProof/>
          <w:color w:val="4DA4D8" w:themeColor="accent3" w:themeTint="99"/>
        </w:rPr>
        <w:t xml:space="preserve">Defensa a IP </w:t>
      </w:r>
      <w:r w:rsidR="00602ADE">
        <w:rPr>
          <w:noProof/>
          <w:color w:val="4DA4D8" w:themeColor="accent3" w:themeTint="99"/>
        </w:rPr>
        <w:t>spoofing</w:t>
      </w:r>
      <w:bookmarkEnd w:id="185"/>
      <w:r>
        <w:rPr>
          <w:noProof/>
          <w:color w:val="4DA4D8" w:themeColor="accent3" w:themeTint="99"/>
        </w:rPr>
        <w:t xml:space="preserve"> </w:t>
      </w:r>
    </w:p>
    <w:p w:rsidR="00954966" w:rsidRDefault="009852D9" w:rsidP="001772E2">
      <w:r>
        <w:t>Para que el script funcione correctamente en primer lugar se deben agregar todas las librerías a usar, esto se hace a través</w:t>
      </w:r>
      <w:r w:rsidR="00700BF0">
        <w:t xml:space="preserve"> </w:t>
      </w:r>
      <w:r>
        <w:t xml:space="preserve">del comando </w:t>
      </w:r>
      <w:r w:rsidRPr="009852D9">
        <w:rPr>
          <w:b/>
        </w:rPr>
        <w:t>import</w:t>
      </w:r>
      <w:r>
        <w:t>, se agregaran las siguientes librerías :</w:t>
      </w:r>
    </w:p>
    <w:p w:rsidR="009852D9" w:rsidRDefault="009852D9" w:rsidP="001772E2">
      <w:r w:rsidRPr="001F1FEB">
        <w:rPr>
          <w:b/>
        </w:rPr>
        <w:t>Logging</w:t>
      </w:r>
      <w:r>
        <w:t>:</w:t>
      </w:r>
      <w:r w:rsidR="001F7E70">
        <w:t xml:space="preserve"> Proporciona un conjunto de funciones para el registro de eventos tales como warnings, debugs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1772E2">
      <w:r w:rsidRPr="001F1FEB">
        <w:rPr>
          <w:b/>
        </w:rPr>
        <w:t>Scapy</w:t>
      </w:r>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1772E2">
      <w:r w:rsidRPr="001F1FEB">
        <w:rPr>
          <w:b/>
        </w:rPr>
        <w:t>Commands</w:t>
      </w:r>
      <w:r>
        <w:t>:</w:t>
      </w:r>
      <w:r w:rsidR="00642CE0">
        <w:t xml:space="preserve"> Permite reconocer comandos unix.</w:t>
      </w:r>
    </w:p>
    <w:p w:rsidR="009852D9" w:rsidRDefault="009852D9" w:rsidP="001772E2">
      <w:r w:rsidRPr="001F1FEB">
        <w:rPr>
          <w:b/>
        </w:rPr>
        <w:t>Sys</w:t>
      </w:r>
      <w:r>
        <w:t>:</w:t>
      </w:r>
      <w:r w:rsidR="00642CE0">
        <w:t xml:space="preserve"> Permite funciones de terminal.</w:t>
      </w:r>
    </w:p>
    <w:p w:rsidR="009852D9" w:rsidRDefault="009852D9" w:rsidP="001772E2">
      <w:r w:rsidRPr="001F1FEB">
        <w:rPr>
          <w:b/>
        </w:rPr>
        <w:t>Os</w:t>
      </w:r>
      <w:r>
        <w:t>:</w:t>
      </w:r>
      <w:r w:rsidR="00642CE0">
        <w:t xml:space="preserve"> Permite funciones del sistema operativo.</w:t>
      </w:r>
    </w:p>
    <w:p w:rsidR="009852D9" w:rsidRDefault="009852D9" w:rsidP="001772E2">
      <w:r w:rsidRPr="001F1FEB">
        <w:rPr>
          <w:b/>
        </w:rPr>
        <w:t>Time</w:t>
      </w:r>
      <w:r>
        <w:t>:</w:t>
      </w:r>
      <w:r w:rsidR="00642CE0">
        <w:t xml:space="preserve">  Permite trabajar con fechas y horas.</w:t>
      </w:r>
    </w:p>
    <w:p w:rsidR="009852D9" w:rsidRDefault="009852D9" w:rsidP="001772E2">
      <w:pPr>
        <w:tabs>
          <w:tab w:val="left" w:pos="567"/>
        </w:tabs>
      </w:pPr>
      <w:r w:rsidRPr="001F1FEB">
        <w:rPr>
          <w:b/>
        </w:rPr>
        <w:t>Popen</w:t>
      </w:r>
      <w:r>
        <w:t xml:space="preserve"> y </w:t>
      </w:r>
      <w:r w:rsidRPr="001F1FEB">
        <w:rPr>
          <w:b/>
        </w:rPr>
        <w:t>PIPE</w:t>
      </w:r>
      <w:r>
        <w:t>:</w:t>
      </w:r>
      <w:r w:rsidR="00642CE0">
        <w:t xml:space="preserve"> Permite ejecutar comandos en paralelo con tuberías.</w:t>
      </w:r>
    </w:p>
    <w:p w:rsidR="009852D9" w:rsidRDefault="009852D9" w:rsidP="001772E2">
      <w:r w:rsidRPr="001F1FEB">
        <w:rPr>
          <w:b/>
        </w:rPr>
        <w:t>Nmap</w:t>
      </w:r>
      <w:r>
        <w:t>:</w:t>
      </w:r>
      <w:r w:rsidR="00642CE0">
        <w:t xml:space="preserve"> Programa sniffer, escucha de paquetes de red y puertos.</w:t>
      </w:r>
    </w:p>
    <w:p w:rsidR="009852D9" w:rsidRDefault="009852D9" w:rsidP="001772E2">
      <w:r w:rsidRPr="001F1FEB">
        <w:rPr>
          <w:b/>
        </w:rPr>
        <w:t>Re</w:t>
      </w:r>
      <w:r>
        <w:t>:</w:t>
      </w:r>
      <w:r w:rsidR="00642CE0">
        <w:t xml:space="preserve"> Permite reconocer expresiones regulares.</w:t>
      </w:r>
    </w:p>
    <w:p w:rsidR="001F1FEB" w:rsidRDefault="001F1FEB" w:rsidP="001772E2">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1772E2">
      <w:pPr>
        <w:rPr>
          <w:b/>
        </w:rPr>
      </w:pPr>
      <w:r w:rsidRPr="00BC4289">
        <w:rPr>
          <w:b/>
        </w:rPr>
        <w:lastRenderedPageBreak/>
        <w:t xml:space="preserve">nm = nmap.PortScanner() </w:t>
      </w:r>
    </w:p>
    <w:p w:rsidR="00556634" w:rsidRPr="00BC4289" w:rsidRDefault="00556634" w:rsidP="001772E2">
      <w:pPr>
        <w:rPr>
          <w:b/>
        </w:rPr>
      </w:pPr>
      <w:r w:rsidRPr="00BC4289">
        <w:rPr>
          <w:b/>
        </w:rPr>
        <w:t>nm.scan(hosts = '192.168.0.1/24', arguments = '-PE -sP -n -T5')</w:t>
      </w:r>
    </w:p>
    <w:p w:rsidR="00675F0A" w:rsidRDefault="00675F0A" w:rsidP="001772E2">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1772E2">
      <w:r>
        <w:t>Los argumentos especificados indican lo siguiente:</w:t>
      </w:r>
    </w:p>
    <w:p w:rsidR="00BC4289" w:rsidRDefault="00BC4289" w:rsidP="001772E2">
      <w:r w:rsidRPr="00BC4289">
        <w:rPr>
          <w:b/>
        </w:rPr>
        <w:t>-PE</w:t>
      </w:r>
      <w:r w:rsidRPr="00BC4289">
        <w:t>:</w:t>
      </w:r>
      <w:r>
        <w:t xml:space="preserve"> Permite el envío de paquetes “echo request” llamados ICMP.</w:t>
      </w:r>
    </w:p>
    <w:p w:rsidR="00BC4289" w:rsidRDefault="00BC4289" w:rsidP="001772E2">
      <w:r>
        <w:rPr>
          <w:b/>
        </w:rPr>
        <w:t>-sP</w:t>
      </w:r>
      <w:r>
        <w:t>: Envío de los paquetes ICMP a través de pings.</w:t>
      </w:r>
    </w:p>
    <w:p w:rsidR="00BC4289" w:rsidRDefault="00BC4289" w:rsidP="001772E2">
      <w:r w:rsidRPr="00BC4289">
        <w:rPr>
          <w:b/>
        </w:rPr>
        <w:t>-n</w:t>
      </w:r>
      <w:r>
        <w:t>: No resolver DNS e ignorarlo.</w:t>
      </w:r>
    </w:p>
    <w:p w:rsidR="00BC4289" w:rsidRDefault="00BC4289" w:rsidP="001772E2">
      <w:r w:rsidRPr="00BC4289">
        <w:rPr>
          <w:b/>
        </w:rPr>
        <w:t>-T5</w:t>
      </w:r>
      <w:r>
        <w:t>: Máxima velocidad de ejecución.</w:t>
      </w:r>
    </w:p>
    <w:p w:rsidR="00845A1B" w:rsidRDefault="00845A1B" w:rsidP="001772E2">
      <w:r>
        <w:t xml:space="preserve">De este modo se guardarán en la variable </w:t>
      </w:r>
      <w:r w:rsidRPr="00845A1B">
        <w:rPr>
          <w:b/>
        </w:rPr>
        <w:t>nm</w:t>
      </w:r>
      <w:r>
        <w:rPr>
          <w:b/>
        </w:rPr>
        <w:t xml:space="preserve"> </w:t>
      </w:r>
      <w:r>
        <w:t>los datos de los hosts de red: IP, MAC y STATE.</w:t>
      </w:r>
    </w:p>
    <w:p w:rsidR="00AE472A" w:rsidRDefault="00AE472A" w:rsidP="001772E2">
      <w:r>
        <w:t xml:space="preserve">Una vez captados los hosts comenzamos a guardar los paquetes que se transmiten en la variable </w:t>
      </w:r>
      <w:r w:rsidRPr="003B36A8">
        <w:rPr>
          <w:b/>
        </w:rPr>
        <w:t>pkts</w:t>
      </w:r>
      <w:r>
        <w:t>, para ello usamos:</w:t>
      </w:r>
    </w:p>
    <w:p w:rsidR="00AE472A" w:rsidRPr="00AE472A" w:rsidRDefault="00AE472A" w:rsidP="001772E2">
      <w:pPr>
        <w:rPr>
          <w:b/>
        </w:rPr>
      </w:pPr>
      <w:r w:rsidRPr="00AE472A">
        <w:rPr>
          <w:b/>
        </w:rPr>
        <w:t>pkts = PcapWriter("paquetes.pcap", append=True, sync=True)</w:t>
      </w:r>
    </w:p>
    <w:p w:rsidR="00BC4289" w:rsidRDefault="00AE472A" w:rsidP="001772E2">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1772E2">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up” y no “down” ya que nos interesan solo los equipos activos.</w:t>
      </w:r>
    </w:p>
    <w:p w:rsidR="00491AFF" w:rsidRDefault="00491AFF" w:rsidP="001772E2">
      <w:r>
        <w:t xml:space="preserve">La función siguiente, </w:t>
      </w:r>
      <w:r w:rsidRPr="00491AFF">
        <w:rPr>
          <w:b/>
        </w:rPr>
        <w:t>returnGateway()</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1772E2">
      <w:r>
        <w:t>Para ello guardamos la IP del router a través de:</w:t>
      </w:r>
    </w:p>
    <w:p w:rsidR="00BA342D" w:rsidRDefault="00BA342D" w:rsidP="001772E2">
      <w:pPr>
        <w:rPr>
          <w:b/>
        </w:rPr>
      </w:pPr>
      <w:r w:rsidRPr="00BA342D">
        <w:rPr>
          <w:b/>
        </w:rPr>
        <w:t>result  = commands.getoutput("/sbin/route -n").splitlines()</w:t>
      </w:r>
    </w:p>
    <w:p w:rsidR="00BA342D" w:rsidRDefault="00BA342D" w:rsidP="001772E2">
      <w:pPr>
        <w:rPr>
          <w:b/>
        </w:rPr>
      </w:pPr>
    </w:p>
    <w:p w:rsidR="00BA342D" w:rsidRDefault="00BA342D" w:rsidP="001772E2">
      <w:pPr>
        <w:rPr>
          <w:b/>
        </w:rPr>
      </w:pPr>
    </w:p>
    <w:p w:rsidR="00737C5C" w:rsidRDefault="00737C5C" w:rsidP="001772E2">
      <w:pPr>
        <w:keepNext/>
      </w:pPr>
      <w:r>
        <w:rPr>
          <w:noProof/>
        </w:rPr>
        <w:drawing>
          <wp:inline distT="0" distB="0" distL="0" distR="0">
            <wp:extent cx="5131397" cy="1181735"/>
            <wp:effectExtent l="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135038" cy="1182574"/>
                    </a:xfrm>
                    <a:prstGeom prst="rect">
                      <a:avLst/>
                    </a:prstGeom>
                  </pic:spPr>
                </pic:pic>
              </a:graphicData>
            </a:graphic>
          </wp:inline>
        </w:drawing>
      </w:r>
    </w:p>
    <w:p w:rsidR="00737C5C" w:rsidRDefault="00737C5C" w:rsidP="001772E2">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bookmarkStart w:id="186" w:name="_Toc515646427"/>
      <w:r w:rsidR="00B31140">
        <w:rPr>
          <w:b/>
          <w:i w:val="0"/>
          <w:noProof/>
          <w:color w:val="4DA4D8" w:themeColor="accent3" w:themeTint="99"/>
        </w:rPr>
        <w:t>103</w:t>
      </w:r>
      <w:r w:rsidRPr="00737C5C">
        <w:rPr>
          <w:b/>
          <w:i w:val="0"/>
          <w:color w:val="4DA4D8" w:themeColor="accent3" w:themeTint="99"/>
        </w:rPr>
        <w:fldChar w:fldCharType="end"/>
      </w:r>
      <w:r>
        <w:t>-route -n.</w:t>
      </w:r>
      <w:r w:rsidR="00F73E3A">
        <w:t xml:space="preserve"> </w:t>
      </w:r>
      <w:r>
        <w:t>Fuente: propia</w:t>
      </w:r>
      <w:bookmarkEnd w:id="186"/>
    </w:p>
    <w:p w:rsidR="00737C5C" w:rsidRPr="00D04CA3" w:rsidRDefault="00737C5C" w:rsidP="001772E2">
      <w:r>
        <w:lastRenderedPageBreak/>
        <w:t xml:space="preserve">Detectamos la </w:t>
      </w:r>
      <w:r w:rsidR="00D04CA3">
        <w:t xml:space="preserve">línea 0.0.0.0 a través de </w:t>
      </w:r>
      <w:r w:rsidR="00D04CA3" w:rsidRPr="00D04CA3">
        <w:rPr>
          <w:b/>
        </w:rPr>
        <w:t>if line.split()[0]=="0.0.0.0":</w:t>
      </w:r>
      <w:r w:rsidR="00D04CA3">
        <w:rPr>
          <w:b/>
        </w:rPr>
        <w:t xml:space="preserve"> </w:t>
      </w:r>
      <w:r w:rsidR="00D04CA3">
        <w:t>y a través de la expresión regular conseguimos el Gateway, en este caso 192.168.0.1.</w:t>
      </w:r>
    </w:p>
    <w:p w:rsidR="00737C5C" w:rsidRDefault="00737C5C" w:rsidP="001772E2"/>
    <w:p w:rsidR="00BA342D" w:rsidRDefault="00BA342D" w:rsidP="001772E2">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E96D73" w:rsidRDefault="00E96D73" w:rsidP="001772E2">
      <w:r>
        <w:t xml:space="preserve">La siguiente función </w:t>
      </w:r>
      <w:r w:rsidRPr="00E96D73">
        <w:rPr>
          <w:b/>
        </w:rPr>
        <w:t>AnalisisMac()</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txt','w')</w:t>
      </w:r>
      <w:r w:rsidR="00DF652D">
        <w:t xml:space="preserve"> y escribe en este los datos del atacante a través de la función </w:t>
      </w:r>
      <w:r w:rsidR="00DF652D" w:rsidRPr="00DF652D">
        <w:rPr>
          <w:b/>
        </w:rPr>
        <w:t>write</w:t>
      </w:r>
      <w:r w:rsidR="00DF652D" w:rsidRPr="00DF652D">
        <w:t>.</w:t>
      </w:r>
    </w:p>
    <w:p w:rsidR="00DF652D" w:rsidRDefault="00DF652D" w:rsidP="001772E2">
      <w:r>
        <w:t xml:space="preserve">La función </w:t>
      </w:r>
      <w:r w:rsidRPr="00DF652D">
        <w:rPr>
          <w:b/>
        </w:rPr>
        <w:t>Bloqueo()</w:t>
      </w:r>
      <w:r>
        <w:t xml:space="preserve"> trabaja directamente con el comando </w:t>
      </w:r>
      <w:r w:rsidRPr="00DF652D">
        <w:rPr>
          <w:b/>
        </w:rPr>
        <w:t>iptables</w:t>
      </w:r>
      <w:r w:rsidR="00F333F8">
        <w:rPr>
          <w:b/>
        </w:rPr>
        <w:fldChar w:fldCharType="begin"/>
      </w:r>
      <w:r w:rsidR="00F333F8">
        <w:rPr>
          <w:b/>
        </w:rPr>
        <w:instrText xml:space="preserve"> ADDIN ZOTERO_ITEM CSL_CITATION {"citationID":"PcAZAkph","properties":{"formattedCitation":"[31]","plainCitation":"[31]","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F333F8">
        <w:rPr>
          <w:b/>
          <w:noProof/>
        </w:rPr>
        <w:t>[31]</w:t>
      </w:r>
      <w:r w:rsidR="00F333F8">
        <w:rPr>
          <w:b/>
        </w:rPr>
        <w:fldChar w:fldCharType="end"/>
      </w:r>
      <w:r>
        <w:t>:</w:t>
      </w:r>
    </w:p>
    <w:p w:rsidR="00433E25" w:rsidRDefault="00433E25" w:rsidP="001772E2">
      <w:r>
        <w:t>A través de la acción -j DROP se cierra el acceso.</w:t>
      </w:r>
    </w:p>
    <w:p w:rsidR="00433E25" w:rsidRPr="00DF652D" w:rsidRDefault="00433E25" w:rsidP="001772E2">
      <w:r>
        <w:t>Se cierra acceso entrante a la MAC:</w:t>
      </w:r>
    </w:p>
    <w:p w:rsidR="00075FD2" w:rsidRDefault="00433E25" w:rsidP="001772E2">
      <w:pPr>
        <w:rPr>
          <w:b/>
        </w:rPr>
      </w:pPr>
      <w:r w:rsidRPr="00433E25">
        <w:rPr>
          <w:b/>
        </w:rPr>
        <w:t>os.system('iptables -A INPUT -i ens33 -m mac --mac-source '+ mac_atacante +' -j DROP')</w:t>
      </w:r>
    </w:p>
    <w:p w:rsidR="00433E25" w:rsidRDefault="00433E25" w:rsidP="001772E2">
      <w:r>
        <w:t>Se cierra acceso entrante y saliente a la IP:</w:t>
      </w:r>
    </w:p>
    <w:p w:rsidR="00433E25" w:rsidRPr="00433E25" w:rsidRDefault="00433E25" w:rsidP="001772E2">
      <w:pPr>
        <w:rPr>
          <w:b/>
        </w:rPr>
      </w:pPr>
      <w:r w:rsidRPr="00433E25">
        <w:rPr>
          <w:b/>
        </w:rPr>
        <w:t>os.system('iptables -A INPUT -s '+ ip_atacante +' -j DROP')</w:t>
      </w:r>
    </w:p>
    <w:p w:rsidR="00433E25" w:rsidRDefault="00433E25" w:rsidP="001772E2">
      <w:pPr>
        <w:rPr>
          <w:b/>
        </w:rPr>
      </w:pPr>
      <w:r w:rsidRPr="00433E25">
        <w:rPr>
          <w:b/>
        </w:rPr>
        <w:t>os.system('iptables -A OUTPUT -s '+ ip_atacante +' -j DROP')</w:t>
      </w:r>
    </w:p>
    <w:p w:rsidR="00433E25" w:rsidRDefault="00433E25" w:rsidP="001772E2">
      <w:r w:rsidRPr="00433E25">
        <w:t>S</w:t>
      </w:r>
      <w:r>
        <w:t>e cierran los intentos de iniciar una nueva conexión a través del envío de paquetes SYN:</w:t>
      </w:r>
    </w:p>
    <w:p w:rsidR="00433E25" w:rsidRDefault="00433E25" w:rsidP="001772E2">
      <w:pPr>
        <w:rPr>
          <w:b/>
        </w:rPr>
      </w:pPr>
      <w:r w:rsidRPr="00433E25">
        <w:rPr>
          <w:b/>
        </w:rPr>
        <w:t>os.system('iptables -A INPUT -p tcp ! --syn -m state --state NEW -j DROP')</w:t>
      </w:r>
    </w:p>
    <w:p w:rsidR="00F333F8" w:rsidRDefault="00F333F8" w:rsidP="001772E2"/>
    <w:p w:rsidR="00E20ADA" w:rsidRDefault="00E20ADA" w:rsidP="001772E2">
      <w:r>
        <w:t>Con la función</w:t>
      </w:r>
      <w:r w:rsidR="00E9547C">
        <w:t xml:space="preserve"> </w:t>
      </w:r>
      <w:r w:rsidR="00E9547C" w:rsidRPr="00E9547C">
        <w:rPr>
          <w:b/>
        </w:rPr>
        <w:t>PingRouter()</w:t>
      </w:r>
      <w:r w:rsidR="00E9547C">
        <w:t xml:space="preserve"> hacemos ping con paquetes ICMP al router a través de </w:t>
      </w:r>
      <w:r w:rsidR="00E9547C" w:rsidRPr="00E9547C">
        <w:rPr>
          <w:b/>
        </w:rPr>
        <w:t>send</w:t>
      </w:r>
      <w:r w:rsidR="00E9547C">
        <w:t>:</w:t>
      </w:r>
    </w:p>
    <w:p w:rsidR="00E9547C" w:rsidRPr="00E9547C" w:rsidRDefault="00E9547C" w:rsidP="001772E2">
      <w:pPr>
        <w:rPr>
          <w:b/>
        </w:rPr>
      </w:pPr>
      <w:r>
        <w:rPr>
          <w:b/>
        </w:rPr>
        <w:t>s</w:t>
      </w:r>
      <w:r w:rsidRPr="00E9547C">
        <w:rPr>
          <w:b/>
        </w:rPr>
        <w:t>end(IP(dst=returnGateway())/ICMP())</w:t>
      </w:r>
    </w:p>
    <w:p w:rsidR="00F333F8" w:rsidRDefault="00F333F8" w:rsidP="001772E2">
      <w:pPr>
        <w:rPr>
          <w:b/>
        </w:rPr>
      </w:pPr>
    </w:p>
    <w:p w:rsidR="001E044A" w:rsidRDefault="001E044A" w:rsidP="001772E2">
      <w:r>
        <w:t xml:space="preserve">La función </w:t>
      </w:r>
      <w:r w:rsidRPr="001E044A">
        <w:rPr>
          <w:b/>
        </w:rPr>
        <w:t>PaquetesRouter()</w:t>
      </w:r>
      <w:r>
        <w:t xml:space="preserve"> </w:t>
      </w:r>
      <w:r w:rsidR="00395B54">
        <w:t xml:space="preserve">se consigue la MAC del router y se </w:t>
      </w:r>
      <w:r>
        <w:t>detecta si el paquete</w:t>
      </w:r>
      <w:r w:rsidR="00395B54">
        <w:t xml:space="preserve"> es del router o no, devolviendo un true o un false.</w:t>
      </w:r>
    </w:p>
    <w:p w:rsidR="00395B54" w:rsidRDefault="00395B54" w:rsidP="001772E2">
      <w:r>
        <w:t>Para realizar esta operación recoge los datos del paquete y los compara con los datos del router.</w:t>
      </w:r>
    </w:p>
    <w:p w:rsidR="00395B54" w:rsidRDefault="00395B54" w:rsidP="001772E2"/>
    <w:p w:rsidR="00395B54" w:rsidRDefault="00395B54" w:rsidP="001772E2">
      <w:r>
        <w:t xml:space="preserve">Para detectar si es un ataque se utiliza la función </w:t>
      </w:r>
      <w:r w:rsidRPr="00395B54">
        <w:rPr>
          <w:b/>
        </w:rPr>
        <w:t>Ataque()</w:t>
      </w:r>
      <w:r>
        <w:rPr>
          <w:b/>
        </w:rPr>
        <w:t xml:space="preserve"> </w:t>
      </w:r>
      <w:r w:rsidR="00AB4A26">
        <w:t xml:space="preserve">que analiza las IP del paquete y del host. En caso de que la IP guardada en el diccionario sea igual que la </w:t>
      </w:r>
      <w:r w:rsidR="00AB4A26">
        <w:lastRenderedPageBreak/>
        <w:t>del paquete pero distinta de la del equipo se puede asegurar entonces que la IP ha sido trucada y por tanto es un ataque.</w:t>
      </w:r>
    </w:p>
    <w:p w:rsidR="00013727" w:rsidRPr="00013727" w:rsidRDefault="00013727" w:rsidP="001772E2">
      <w:r>
        <w:t xml:space="preserve">La función </w:t>
      </w:r>
      <w:r w:rsidRPr="00013727">
        <w:rPr>
          <w:b/>
        </w:rPr>
        <w:t>AnalisisPaquetes()</w:t>
      </w:r>
      <w:r>
        <w:t xml:space="preserve"> imprime los datos de los paquetes y lanza la función </w:t>
      </w:r>
      <w:r w:rsidRPr="00395B54">
        <w:rPr>
          <w:b/>
        </w:rPr>
        <w:t>Ataque()</w:t>
      </w:r>
      <w:r>
        <w:rPr>
          <w:b/>
        </w:rPr>
        <w:t xml:space="preserve"> </w:t>
      </w:r>
      <w:r>
        <w:t>para ir comprobándolos uno por uno.</w:t>
      </w:r>
    </w:p>
    <w:p w:rsidR="00AB4A26" w:rsidRDefault="00013727" w:rsidP="001772E2">
      <w:r>
        <w:t xml:space="preserve">Por último la función principal </w:t>
      </w:r>
      <w:r w:rsidRPr="00013727">
        <w:rPr>
          <w:b/>
        </w:rPr>
        <w:t>if __name__ == '__main__':</w:t>
      </w:r>
      <w:r>
        <w:rPr>
          <w:b/>
        </w:rPr>
        <w:t xml:space="preserve"> </w:t>
      </w:r>
      <w:r>
        <w:t>lanza el análisis de la red y captura los paquetes a través de la función de Scapy :</w:t>
      </w:r>
    </w:p>
    <w:p w:rsidR="00013727" w:rsidRDefault="00A12846" w:rsidP="001772E2">
      <w:pPr>
        <w:rPr>
          <w:b/>
        </w:rPr>
      </w:pPr>
      <w:r w:rsidRPr="00A12846">
        <w:rPr>
          <w:b/>
        </w:rPr>
        <w:t>sniff(prn=AnalisisPaquetes, filter="tcp port 80", store=0)</w:t>
      </w:r>
    </w:p>
    <w:p w:rsidR="00013727" w:rsidRDefault="00013727" w:rsidP="001772E2">
      <w:r w:rsidRPr="00013727">
        <w:rPr>
          <w:b/>
        </w:rPr>
        <w:t>prn</w:t>
      </w:r>
      <w:r>
        <w:t>: Envía los paquetes a la función especificada.</w:t>
      </w:r>
    </w:p>
    <w:p w:rsidR="00013727" w:rsidRDefault="00013727" w:rsidP="001772E2">
      <w:r>
        <w:rPr>
          <w:b/>
        </w:rPr>
        <w:t>filter</w:t>
      </w:r>
      <w:r w:rsidRPr="00013727">
        <w:t>:</w:t>
      </w:r>
      <w:r>
        <w:t xml:space="preserve"> Permite especificar el filtro, en este caso paquetes TCP y puerto 80.</w:t>
      </w:r>
    </w:p>
    <w:p w:rsidR="00F333F8" w:rsidRPr="00E61CBB" w:rsidRDefault="00013727" w:rsidP="001772E2">
      <w:r>
        <w:rPr>
          <w:b/>
        </w:rPr>
        <w:t>store</w:t>
      </w:r>
      <w:r w:rsidRPr="00013727">
        <w:t>:</w:t>
      </w:r>
      <w:r>
        <w:t xml:space="preserve"> Permite almacenar los paquetes, en este caso se guardan dentro del diccionario </w:t>
      </w:r>
      <w:r w:rsidR="00203B79">
        <w:t xml:space="preserve">de la función </w:t>
      </w:r>
      <w:r w:rsidR="00203B79" w:rsidRPr="00013727">
        <w:rPr>
          <w:b/>
        </w:rPr>
        <w:t>AnalisisPaquetes</w:t>
      </w:r>
      <w:r w:rsidR="00203B79" w:rsidRPr="00203B79">
        <w:t>.</w:t>
      </w:r>
    </w:p>
    <w:p w:rsidR="002A611C" w:rsidRDefault="002A611C" w:rsidP="001772E2">
      <w:pPr>
        <w:pStyle w:val="Ttulo3"/>
        <w:ind w:left="0" w:firstLine="0"/>
        <w:rPr>
          <w:noProof/>
          <w:color w:val="4DA4D8" w:themeColor="accent3" w:themeTint="99"/>
        </w:rPr>
      </w:pPr>
      <w:bookmarkStart w:id="187" w:name="_Toc515648537"/>
      <w:r>
        <w:rPr>
          <w:noProof/>
          <w:color w:val="4DA4D8" w:themeColor="accent3" w:themeTint="99"/>
        </w:rPr>
        <w:t xml:space="preserve">Defensa a ARP </w:t>
      </w:r>
      <w:r w:rsidR="00602ADE">
        <w:rPr>
          <w:noProof/>
          <w:color w:val="4DA4D8" w:themeColor="accent3" w:themeTint="99"/>
        </w:rPr>
        <w:t>spoofing</w:t>
      </w:r>
      <w:bookmarkEnd w:id="187"/>
    </w:p>
    <w:p w:rsidR="00B854CF" w:rsidRDefault="00B854CF" w:rsidP="001772E2">
      <w:r>
        <w:t>El script de defensa contra el ARP spoofing es muy similar al script de defensa contra IP spoofing</w:t>
      </w:r>
      <w:r w:rsidR="008A7615">
        <w:t xml:space="preserve"> ya que ambos requieren de las funciones de escucha de paquetes, detección de equipos de red, captura de direcciones IP y MAC y otras funciones comunes.</w:t>
      </w:r>
    </w:p>
    <w:p w:rsidR="008A7615" w:rsidRPr="003A484F" w:rsidRDefault="008A7615" w:rsidP="001772E2">
      <w:r>
        <w:t>En este apartado se explicaran las funciones que difieren al script de defensa contra IP spoofing.</w:t>
      </w:r>
    </w:p>
    <w:p w:rsidR="00E61CBB" w:rsidRPr="00684C3F" w:rsidRDefault="00F73E3A" w:rsidP="001772E2">
      <w:pPr>
        <w:rPr>
          <w:b/>
        </w:rPr>
      </w:pPr>
      <w:r>
        <w:rPr>
          <w:noProof/>
        </w:rPr>
        <mc:AlternateContent>
          <mc:Choice Requires="wps">
            <w:drawing>
              <wp:anchor distT="0" distB="0" distL="114300" distR="114300" simplePos="0" relativeHeight="251860992" behindDoc="0" locked="0" layoutInCell="1" allowOverlap="1" wp14:anchorId="7FB44225" wp14:editId="415A90A9">
                <wp:simplePos x="0" y="0"/>
                <wp:positionH relativeFrom="column">
                  <wp:posOffset>-15240</wp:posOffset>
                </wp:positionH>
                <wp:positionV relativeFrom="paragraph">
                  <wp:posOffset>2058670</wp:posOffset>
                </wp:positionV>
                <wp:extent cx="5141595" cy="635"/>
                <wp:effectExtent l="0" t="0" r="1905" b="12065"/>
                <wp:wrapTopAndBottom/>
                <wp:docPr id="71" name="Cuadro de texto 71"/>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5A4674" w:rsidRPr="00E87B3B" w:rsidRDefault="005A4674"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188" w:name="_Toc515561273"/>
                            <w:bookmarkStart w:id="189" w:name="_Toc515646428"/>
                            <w:r>
                              <w:rPr>
                                <w:b/>
                                <w:i w:val="0"/>
                                <w:noProof/>
                                <w:color w:val="4DA4D8" w:themeColor="accent3" w:themeTint="99"/>
                              </w:rPr>
                              <w:t>104</w:t>
                            </w:r>
                            <w:r w:rsidRPr="00F73E3A">
                              <w:rPr>
                                <w:b/>
                                <w:i w:val="0"/>
                                <w:noProof/>
                                <w:color w:val="4DA4D8" w:themeColor="accent3" w:themeTint="99"/>
                              </w:rPr>
                              <w:fldChar w:fldCharType="end"/>
                            </w:r>
                            <w:r w:rsidRPr="000A6CB7">
                              <w:t>-IP neighbor.</w:t>
                            </w:r>
                            <w:r>
                              <w:t xml:space="preserve"> </w:t>
                            </w:r>
                            <w:r w:rsidRPr="000A6CB7">
                              <w:t>Fuente: propia</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B44225" id="Cuadro de texto 71" o:spid="_x0000_s1073" type="#_x0000_t202" style="position:absolute;left:0;text-align:left;margin-left:-1.2pt;margin-top:162.1pt;width:404.8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5iMNgIAAG4EAAAOAAAAZHJzL2Uyb0RvYy54bWysVMFu2zAMvQ/YPwi6L066pu2MOEWWIsOA&#13;&#10;oi2QDj0rshwLkEWNUmJnXz9KttOt22nYRaZIitJ7j/TitmsMOyr0GmzBZ5MpZ8pKKLXdF/zb8+bD&#13;&#10;DWc+CFsKA1YV/KQ8v12+f7doXa4uoAZTKmRUxPq8dQWvQ3B5lnlZq0b4CThlKVgBNiLQFvdZiaKl&#13;&#10;6o3JLqbTq6wFLB2CVN6T964P8mWqX1VKhseq8iowU3B6W0grpnUX12y5EPkehau1HJ4h/uEVjdCW&#13;&#10;Lj2XuhNBsAPqP0o1WiJ4qMJEQpNBVWmpEgZCM5u+QbOthVMJC5Hj3Zkm///KyofjEzJdFvx6xpkV&#13;&#10;DWm0PogSgZWKBdUFYBQhmlrnc8reOsoP3WfoSO7R78kZ0XcVNvFLuBjFifDTmWQqxSQ557PL2fzT&#13;&#10;nDNJsauP81gjez3q0IcvChoWjYIjKZiIFcd7H/rUMSXe5MHocqONiZsYWBtkR0Fqt7UOaij+W5ax&#13;&#10;MddCPNUXjJ4s4utxRCt0uy7Rcnk9gtxBeSLsCH0TeSc3mi68Fz48CaSuIbg0CeGRlspAW3AYLM5q&#13;&#10;wB9/88d8EpOinLXUhQX33w8CFWfmqyWZY8uOBo7GbjTsoVkDQSXl6DXJpAMYzGhWCM0LDcgq3kIh&#13;&#10;YSXdVfAwmuvQzwINmFSrVUqixnQi3Nutk7H0SOxz9yLQDbLExniAsT9F/kadPjfp41aHQFQn6SKx&#13;&#10;PYsD39TUSfxhAOPU/LpPWa+/ieVPAAAA//8DAFBLAwQUAAYACAAAACEAo25Bb+QAAAAPAQAADwAA&#13;&#10;AGRycy9kb3ducmV2LnhtbExPPU/DMBDdkfgP1iGxoNYhiUqVxqmqAgMsFaELmxu7cSA+R7bThn/P&#13;&#10;0QWWk+7eu/dRrifbs5P2oXMo4H6eANPYONVhK2D//jxbAgtRopK9Qy3gWwdYV9dXpSyUO+ObPtWx&#13;&#10;ZSSCoZACTIxDwXlojLYyzN2gkbCj81ZGWn3LlZdnErc9T5Nkwa3skByMHPTW6OarHq2AXf6xM3fj&#13;&#10;8el1k2f+ZT9uF59tLcTtzfS4orFZAYt6in8f8NuB8kNFwQ5uRBVYL2CW5sQUkKV5CowIy+QhA3a4&#13;&#10;XDLgVcn/96h+AAAA//8DAFBLAQItABQABgAIAAAAIQC2gziS/gAAAOEBAAATAAAAAAAAAAAAAAAA&#13;&#10;AAAAAABbQ29udGVudF9UeXBlc10ueG1sUEsBAi0AFAAGAAgAAAAhADj9If/WAAAAlAEAAAsAAAAA&#13;&#10;AAAAAAAAAAAALwEAAF9yZWxzLy5yZWxzUEsBAi0AFAAGAAgAAAAhAK5DmIw2AgAAbgQAAA4AAAAA&#13;&#10;AAAAAAAAAAAALgIAAGRycy9lMm9Eb2MueG1sUEsBAi0AFAAGAAgAAAAhAKNuQW/kAAAADwEAAA8A&#13;&#10;AAAAAAAAAAAAAAAAkAQAAGRycy9kb3ducmV2LnhtbFBLBQYAAAAABAAEAPMAAAChBQAAAAA=&#13;&#10;" stroked="f">
                <v:textbox style="mso-fit-shape-to-text:t" inset="0,0,0,0">
                  <w:txbxContent>
                    <w:p w:rsidR="005A4674" w:rsidRPr="00E87B3B" w:rsidRDefault="005A4674"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67" w:name="_Toc515561273"/>
                      <w:bookmarkStart w:id="268" w:name="_Toc515646428"/>
                      <w:r>
                        <w:rPr>
                          <w:b/>
                          <w:i w:val="0"/>
                          <w:noProof/>
                          <w:color w:val="4DA4D8" w:themeColor="accent3" w:themeTint="99"/>
                        </w:rPr>
                        <w:t>104</w:t>
                      </w:r>
                      <w:r w:rsidRPr="00F73E3A">
                        <w:rPr>
                          <w:b/>
                          <w:i w:val="0"/>
                          <w:noProof/>
                          <w:color w:val="4DA4D8" w:themeColor="accent3" w:themeTint="99"/>
                        </w:rPr>
                        <w:fldChar w:fldCharType="end"/>
                      </w:r>
                      <w:r w:rsidRPr="000A6CB7">
                        <w:t>-IP neighbor.</w:t>
                      </w:r>
                      <w:r>
                        <w:t xml:space="preserve"> </w:t>
                      </w:r>
                      <w:r w:rsidRPr="000A6CB7">
                        <w:t>Fuente: propia</w:t>
                      </w:r>
                      <w:bookmarkEnd w:id="267"/>
                      <w:bookmarkEnd w:id="268"/>
                    </w:p>
                  </w:txbxContent>
                </v:textbox>
                <w10:wrap type="topAndBottom"/>
              </v:shape>
            </w:pict>
          </mc:Fallback>
        </mc:AlternateContent>
      </w:r>
      <w:r w:rsidR="00700BF0">
        <w:rPr>
          <w:noProof/>
        </w:rPr>
        <w:drawing>
          <wp:anchor distT="0" distB="0" distL="114300" distR="114300" simplePos="0" relativeHeight="251804672" behindDoc="0" locked="0" layoutInCell="1" allowOverlap="1">
            <wp:simplePos x="0" y="0"/>
            <wp:positionH relativeFrom="column">
              <wp:posOffset>-15240</wp:posOffset>
            </wp:positionH>
            <wp:positionV relativeFrom="paragraph">
              <wp:posOffset>958215</wp:posOffset>
            </wp:positionV>
            <wp:extent cx="5141595" cy="1043305"/>
            <wp:effectExtent l="0" t="0" r="190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93">
                      <a:extLst>
                        <a:ext uri="{28A0092B-C50C-407E-A947-70E740481C1C}">
                          <a14:useLocalDpi xmlns:a14="http://schemas.microsoft.com/office/drawing/2010/main" val="0"/>
                        </a:ext>
                      </a:extLst>
                    </a:blip>
                    <a:stretch>
                      <a:fillRect/>
                    </a:stretch>
                  </pic:blipFill>
                  <pic:spPr>
                    <a:xfrm>
                      <a:off x="0" y="0"/>
                      <a:ext cx="514159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00684C3F" w:rsidRPr="00684C3F">
        <w:rPr>
          <w:b/>
        </w:rPr>
        <w:t>Bloqueo()</w:t>
      </w:r>
      <w:r w:rsidR="00684C3F">
        <w:rPr>
          <w:b/>
        </w:rPr>
        <w:t xml:space="preserve"> </w:t>
      </w:r>
      <w:r w:rsidR="00684C3F">
        <w:t xml:space="preserve">como estamos  trabajando con tablas ARP, en el caso de sufrir un ataque debemos acceder a la tabla para borrar la IP atacante. Para ello primero debemos saber listar a los hosts vecinos, esto se puede hacer con </w:t>
      </w:r>
      <w:r w:rsidR="00684C3F" w:rsidRPr="00684C3F">
        <w:rPr>
          <w:b/>
        </w:rPr>
        <w:t>ip neighbor show</w:t>
      </w:r>
      <w:r w:rsidR="00684C3F">
        <w:t xml:space="preserve"> o </w:t>
      </w:r>
      <w:r w:rsidR="00684C3F" w:rsidRPr="00684C3F">
        <w:rPr>
          <w:b/>
        </w:rPr>
        <w:t>ip neight show</w:t>
      </w:r>
      <w:r w:rsidR="00684C3F" w:rsidRPr="00684C3F">
        <w:t>.</w:t>
      </w:r>
    </w:p>
    <w:p w:rsidR="00E61CBB" w:rsidRDefault="00E61CBB" w:rsidP="001772E2"/>
    <w:p w:rsidR="00E61CBB" w:rsidRDefault="00684C3F" w:rsidP="001772E2">
      <w:r>
        <w:t>Gracias a este comando podremos ver las IP, interfaz de red, MAC y estado.</w:t>
      </w:r>
    </w:p>
    <w:p w:rsidR="00684C3F" w:rsidRDefault="00684C3F" w:rsidP="001772E2">
      <w:r>
        <w:t>Este estado puede ser uno de los siguientes</w:t>
      </w:r>
      <w:r w:rsidR="004C4DEB">
        <w:t xml:space="preserve"> </w:t>
      </w:r>
      <w:r w:rsidR="004C4DEB">
        <w:fldChar w:fldCharType="begin"/>
      </w:r>
      <w:r w:rsidR="004C4DEB">
        <w:instrText xml:space="preserve"> ADDIN ZOTERO_ITEM CSL_CITATION {"citationID":"fP0LsCBZ","properties":{"formattedCitation":"[32]","plainCitation":"[32]","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C4DEB">
        <w:rPr>
          <w:noProof/>
        </w:rPr>
        <w:t>[32]</w:t>
      </w:r>
      <w:r w:rsidR="004C4DEB">
        <w:fldChar w:fldCharType="end"/>
      </w:r>
      <w:r>
        <w:t>:</w:t>
      </w:r>
    </w:p>
    <w:p w:rsidR="00684C3F" w:rsidRDefault="00684C3F" w:rsidP="001772E2">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1772E2">
      <w:r w:rsidRPr="008D7262">
        <w:rPr>
          <w:b/>
        </w:rPr>
        <w:lastRenderedPageBreak/>
        <w:t>STALE</w:t>
      </w:r>
      <w:r w:rsidR="00096EE3">
        <w:t>:</w:t>
      </w:r>
      <w:r w:rsidR="008D7262">
        <w:t xml:space="preserve"> La entrada ARP es válida y el destino es accesible. Pero no se ha establecido una conexión reciente.</w:t>
      </w:r>
    </w:p>
    <w:p w:rsidR="00684C3F" w:rsidRDefault="00684C3F" w:rsidP="001772E2">
      <w:r w:rsidRPr="008D7262">
        <w:rPr>
          <w:b/>
        </w:rPr>
        <w:t>FAILED</w:t>
      </w:r>
      <w:r w:rsidR="00096EE3">
        <w:t>:</w:t>
      </w:r>
      <w:r w:rsidR="008D7262">
        <w:t xml:space="preserve"> No hay conectividad, la MAC no se puede detectar.</w:t>
      </w:r>
    </w:p>
    <w:p w:rsidR="00684C3F" w:rsidRDefault="00684C3F" w:rsidP="001772E2">
      <w:r w:rsidRPr="008D7262">
        <w:rPr>
          <w:b/>
        </w:rPr>
        <w:t>DELAY</w:t>
      </w:r>
      <w:r w:rsidR="008D7262">
        <w:t>: Se ha enviado información al destino pero no se recibe respuesta o confirmación.</w:t>
      </w:r>
    </w:p>
    <w:p w:rsidR="00E61CBB" w:rsidRDefault="00B6662D" w:rsidP="001772E2">
      <w:r>
        <w:t xml:space="preserve">Para borrar las IP de estas tablas ARP usaremos la siguiente función </w:t>
      </w:r>
      <w:r>
        <w:fldChar w:fldCharType="begin"/>
      </w:r>
      <w:r>
        <w:instrText xml:space="preserve"> ADDIN ZOTERO_ITEM CSL_CITATION {"citationID":"8ySj9bh0","properties":{"formattedCitation":"[33]","plainCitation":"[33]","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Pr>
          <w:noProof/>
        </w:rPr>
        <w:t>[33]</w:t>
      </w:r>
      <w:r>
        <w:fldChar w:fldCharType="end"/>
      </w:r>
      <w:r>
        <w:t>:</w:t>
      </w:r>
    </w:p>
    <w:p w:rsidR="00B6662D" w:rsidRPr="00255844" w:rsidRDefault="00A12846" w:rsidP="001772E2">
      <w:pPr>
        <w:rPr>
          <w:b/>
        </w:rPr>
      </w:pPr>
      <w:r w:rsidRPr="00A12846">
        <w:rPr>
          <w:b/>
        </w:rPr>
        <w:t>os.system("ip -s -s neigh flush all")</w:t>
      </w:r>
    </w:p>
    <w:p w:rsidR="00E61CBB" w:rsidRDefault="00F6247A" w:rsidP="001772E2">
      <w:r>
        <w:t>Insertamos de nuevo los datos del router para no producir errores:</w:t>
      </w:r>
    </w:p>
    <w:p w:rsidR="008F46B7" w:rsidRPr="00A12846" w:rsidRDefault="00A12846" w:rsidP="001772E2">
      <w:pPr>
        <w:rPr>
          <w:b/>
        </w:rPr>
      </w:pPr>
      <w:r w:rsidRPr="00A12846">
        <w:rPr>
          <w:b/>
        </w:rPr>
        <w:t>os.system("arp -s "+ ip_router + " " + mac_router)</w:t>
      </w:r>
    </w:p>
    <w:p w:rsidR="00C142F7" w:rsidRDefault="00C142F7" w:rsidP="001772E2">
      <w:r>
        <w:t xml:space="preserve">Por otro lado a la hora de filtrar en el script de defensa IP spoofing filtrábamos por paquetes TCP mientras que en </w:t>
      </w:r>
      <w:r w:rsidR="008F46B7">
        <w:t>la defensa contra el ARP spoofing necesitamos filtrar por paquetes ARP. Para ello usaremos esta condición:</w:t>
      </w:r>
    </w:p>
    <w:p w:rsidR="00E61CBB" w:rsidRPr="008F46B7" w:rsidRDefault="00A12846" w:rsidP="001772E2">
      <w:pPr>
        <w:rPr>
          <w:b/>
        </w:rPr>
      </w:pPr>
      <w:r w:rsidRPr="00A12846">
        <w:rPr>
          <w:b/>
        </w:rPr>
        <w:t xml:space="preserve">if ARP in pkt and pkt[ARP].op in (1,2):  </w:t>
      </w:r>
    </w:p>
    <w:p w:rsidR="008F46B7" w:rsidRDefault="008F46B7" w:rsidP="001772E2">
      <w:r>
        <w:t>En la que .op se refiere al código de operación “opcode"</w:t>
      </w:r>
      <w:r w:rsidR="00134488">
        <w:t>:</w:t>
      </w:r>
    </w:p>
    <w:p w:rsidR="00134488" w:rsidRDefault="00134488" w:rsidP="001772E2">
      <w:r>
        <w:t xml:space="preserve">pkt[ARP].op == 1:  # who-has (request) </w:t>
      </w:r>
    </w:p>
    <w:p w:rsidR="00134488" w:rsidRDefault="00134488" w:rsidP="001772E2">
      <w:r>
        <w:t>pkt[ARP].op == 2:  # is-at (response)</w:t>
      </w:r>
    </w:p>
    <w:p w:rsidR="00134488" w:rsidRDefault="00134488" w:rsidP="001772E2">
      <w:r w:rsidRPr="00134488">
        <w:t>pkt[ARP].op in (1,2)</w:t>
      </w:r>
      <w:r>
        <w:t xml:space="preserve"> # (request) (response)</w:t>
      </w:r>
    </w:p>
    <w:p w:rsidR="0066207E" w:rsidRDefault="0066207E" w:rsidP="001772E2"/>
    <w:p w:rsidR="00E61CBB" w:rsidRPr="00134488" w:rsidRDefault="0066207E" w:rsidP="001772E2">
      <w:r>
        <w:t>El último cambio es el sniffer ya que debe filtrar por paquetes ARP también.</w:t>
      </w:r>
    </w:p>
    <w:p w:rsidR="00E61CBB" w:rsidRPr="0066207E" w:rsidRDefault="00134488" w:rsidP="001772E2">
      <w:pPr>
        <w:ind w:firstLine="142"/>
        <w:rPr>
          <w:b/>
        </w:rPr>
      </w:pPr>
      <w:r w:rsidRPr="0066207E">
        <w:rPr>
          <w:b/>
        </w:rPr>
        <w:t>sniff(prn=AnalisisPaquetes, filter="arp", store=0)</w:t>
      </w:r>
    </w:p>
    <w:p w:rsidR="00E61CBB" w:rsidRDefault="0066207E" w:rsidP="001772E2">
      <w:r>
        <w:t>Para detectar el ataque debemos tener en cuenta que el ARP spoofing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66207E" w:rsidRDefault="0066207E" w:rsidP="001772E2">
      <w:pPr>
        <w:rPr>
          <w:b/>
        </w:rPr>
      </w:pPr>
      <w:r w:rsidRPr="00664125">
        <w:rPr>
          <w:b/>
        </w:rPr>
        <w:t>if diccionario[pkt[ARP].psrc] != pkt[ARP].hwsrc:</w:t>
      </w:r>
    </w:p>
    <w:p w:rsidR="008F0302" w:rsidRPr="00664125" w:rsidRDefault="008F0302" w:rsidP="001772E2">
      <w:pPr>
        <w:rPr>
          <w:b/>
        </w:rPr>
      </w:pPr>
    </w:p>
    <w:p w:rsidR="008F0302" w:rsidRPr="008F0302" w:rsidRDefault="008F0302" w:rsidP="00700BF0">
      <w:pPr>
        <w:pStyle w:val="Ttulo3"/>
        <w:numPr>
          <w:ilvl w:val="2"/>
          <w:numId w:val="35"/>
        </w:numPr>
        <w:ind w:left="0" w:firstLine="0"/>
        <w:rPr>
          <w:noProof/>
          <w:color w:val="4DA4D8" w:themeColor="accent3" w:themeTint="99"/>
        </w:rPr>
      </w:pPr>
      <w:bookmarkStart w:id="190" w:name="_Toc515648538"/>
      <w:r w:rsidRPr="008F0302">
        <w:rPr>
          <w:noProof/>
          <w:color w:val="4DA4D8" w:themeColor="accent3" w:themeTint="99"/>
        </w:rPr>
        <w:t xml:space="preserve">Defensa a </w:t>
      </w:r>
      <w:r>
        <w:rPr>
          <w:noProof/>
          <w:color w:val="4DA4D8" w:themeColor="accent3" w:themeTint="99"/>
        </w:rPr>
        <w:t>Mail</w:t>
      </w:r>
      <w:r w:rsidRPr="008F0302">
        <w:rPr>
          <w:noProof/>
          <w:color w:val="4DA4D8" w:themeColor="accent3" w:themeTint="99"/>
        </w:rPr>
        <w:t xml:space="preserve"> spoofing</w:t>
      </w:r>
      <w:bookmarkEnd w:id="190"/>
    </w:p>
    <w:p w:rsidR="00E61CBB" w:rsidRDefault="00A93D6F" w:rsidP="001772E2">
      <w:r>
        <w:t xml:space="preserve">Este tipo de spoofing es muy usado </w:t>
      </w:r>
      <w:r w:rsidR="00944632">
        <w:t xml:space="preserve">y es por eso que las compañías que ofrecen servicios de correo se ocupan de procurar a sus usuarios cierta seguridad. </w:t>
      </w:r>
    </w:p>
    <w:p w:rsidR="00944632" w:rsidRDefault="00944632" w:rsidP="001772E2">
      <w:r>
        <w:t>Esta seguridad consiste en las siguientes técnicas:</w:t>
      </w:r>
    </w:p>
    <w:p w:rsidR="00944632" w:rsidRDefault="00944632" w:rsidP="001772E2">
      <w:r>
        <w:t>- Implementación del protocolo SPF</w:t>
      </w:r>
      <w:r w:rsidR="00F31548">
        <w:t xml:space="preserve"> (</w:t>
      </w:r>
      <w:r w:rsidR="00F31548" w:rsidRPr="00F31548">
        <w:t>Sender Policy Framework</w:t>
      </w:r>
      <w:r w:rsidR="00F31548">
        <w:t>).</w:t>
      </w:r>
    </w:p>
    <w:p w:rsidR="00F31548" w:rsidRPr="00E61CBB" w:rsidRDefault="00F31548" w:rsidP="001772E2">
      <w:r>
        <w:lastRenderedPageBreak/>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A25115">
        <w:instrText xml:space="preserve"> ADDIN ZOTERO_ITEM CSL_CITATION {"citationID":"jgWiMACm","properties":{"formattedCitation":"[34]","plainCitation":"[34]","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A25115">
        <w:rPr>
          <w:noProof/>
        </w:rPr>
        <w:t>[34]</w:t>
      </w:r>
      <w:r w:rsidR="00A25115">
        <w:fldChar w:fldCharType="end"/>
      </w:r>
    </w:p>
    <w:p w:rsidR="00E362EF" w:rsidRPr="0031552C" w:rsidRDefault="00F73E3A" w:rsidP="001772E2">
      <w:r>
        <w:rPr>
          <w:noProof/>
        </w:rPr>
        <mc:AlternateContent>
          <mc:Choice Requires="wps">
            <w:drawing>
              <wp:anchor distT="0" distB="0" distL="114300" distR="114300" simplePos="0" relativeHeight="251863040" behindDoc="0" locked="0" layoutInCell="1" allowOverlap="1" wp14:anchorId="109CC844" wp14:editId="69BB8A27">
                <wp:simplePos x="0" y="0"/>
                <wp:positionH relativeFrom="column">
                  <wp:posOffset>44450</wp:posOffset>
                </wp:positionH>
                <wp:positionV relativeFrom="paragraph">
                  <wp:posOffset>3408680</wp:posOffset>
                </wp:positionV>
                <wp:extent cx="5080000" cy="635"/>
                <wp:effectExtent l="0" t="0" r="0" b="12065"/>
                <wp:wrapTopAndBottom/>
                <wp:docPr id="78" name="Cuadro de texto 78"/>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rsidR="005A4674" w:rsidRPr="004C6B0D" w:rsidRDefault="005A4674" w:rsidP="00F73E3A">
                            <w:pPr>
                              <w:pStyle w:val="Descripcin"/>
                              <w:jc w:val="center"/>
                              <w:rPr>
                                <w:noProof/>
                                <w:szCs w:val="22"/>
                              </w:rPr>
                            </w:pP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191" w:name="_Toc515561274"/>
                            <w:bookmarkStart w:id="192" w:name="_Toc515646429"/>
                            <w:r>
                              <w:rPr>
                                <w:b/>
                                <w:noProof/>
                                <w:color w:val="4DA4D8" w:themeColor="accent3" w:themeTint="99"/>
                              </w:rPr>
                              <w:t>105</w:t>
                            </w:r>
                            <w:r w:rsidRPr="00F73E3A">
                              <w:rPr>
                                <w:b/>
                                <w:noProof/>
                                <w:color w:val="4DA4D8" w:themeColor="accent3" w:themeTint="99"/>
                              </w:rPr>
                              <w:fldChar w:fldCharType="end"/>
                            </w:r>
                            <w:r>
                              <w:t>-</w:t>
                            </w:r>
                            <w:r w:rsidRPr="00CB4D7E">
                              <w:t>Protocolo SPF.</w:t>
                            </w:r>
                            <w:r>
                              <w:t xml:space="preserve"> </w:t>
                            </w:r>
                            <w:r w:rsidRPr="00CB4D7E">
                              <w:t>Fuente: https://www.webempresa.com/blog/que-es-el-mail-spoofing-y-como-evitarlo-usando-spf.html</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CC844" id="Cuadro de texto 78" o:spid="_x0000_s1074" type="#_x0000_t202" style="position:absolute;left:0;text-align:left;margin-left:3.5pt;margin-top:268.4pt;width:400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HxTZNAIAAG4EAAAOAAAAZHJzL2Uyb0RvYy54bWysVMFu2zAMvQ/YPwi6L3a6tSuMOEWWIsOA&#13;&#10;oi2QDj0rshwbkESNUmJnXz9KttOu22lYDgpFUpTee6QXN73R7KjQt2BLPp/lnCkroWrtvuTfnzYf&#13;&#10;rjnzQdhKaLCq5Cfl+c3y/btF5wp1AQ3oSiGjItYXnSt5E4IrsszLRhnhZ+CUpWANaESgLe6zCkVH&#13;&#10;1Y3OLvL8KusAK4cglffkvR2CfJnq17WS4aGuvQpMl5zeFtKKad3FNVsuRLFH4ZpWjs8Q//AKI1pL&#13;&#10;l55L3Yog2AHbP0qZViJ4qMNMgsmgrlupEgZCM8/foNk2wqmEhcjx7kyT/39l5f3xEVlblfwzKWWF&#13;&#10;IY3WB1EhsEqxoPoAjCJEU+d8QdlbR/mh/wI9yT35PTkj+r5GE/8JF6M4EX46k0ylmCTnZX6d048z&#13;&#10;SbGrj5exRvZy1KEPXxUYFo2SIymYiBXHOx+G1Ckl3uRBt9Wm1TpuYmCtkR0Fqd01bVBj8d+ytI25&#13;&#10;FuKpoWD0ZBHfgCNaod/1iZZPZ/A7qE6EHWFoIu/kpqUL74QPjwKpawgTTUJ4oKXW0JUcRouzBvDn&#13;&#10;3/wxn8SkKGcddWHJ/Y+DQMWZ/mZJ5tiyk4GTsZsMezBrIKhzmjEnk0kHMOjJrBHMMw3IKt5CIWEl&#13;&#10;3VXyMJnrMMwCDZhUq1VKosZ0ItzZrZOx9ETsU/8s0I2yxMa4h6k/RfFGnSE36eNWh0BUJ+kisQOL&#13;&#10;I9/U1En8cQDj1Lzep6yXz8TyFwAAAP//AwBQSwMEFAAGAAgAAAAhACarGSHjAAAADgEAAA8AAABk&#13;&#10;cnMvZG93bnJldi54bWxMjzFPwzAQhXck/oN1SCyIOtASShqnqgoMsFSELmxufI0D8TmKnTb8e64s&#13;&#10;sJx07+nevS9fjq4VB+xD40nBzSQBgVR501CtYPv+fD0HEaImo1tPqOAbAyyL87NcZ8Yf6Q0PZawF&#13;&#10;h1DItAIbY5dJGSqLToeJ75DY2/ve6chrX0vT6yOHu1beJkkqnW6IP1jd4dpi9VUOTsFm9rGxV8P+&#13;&#10;6XU1m/Yv22GdftalUpcX4+OCx2oBIuIY/y7gxMD9oeBiOz+QCaJVcM84UcHdNGUM9ufJSdn9Kg8g&#13;&#10;i1z+xyh+AAAA//8DAFBLAQItABQABgAIAAAAIQC2gziS/gAAAOEBAAATAAAAAAAAAAAAAAAAAAAA&#13;&#10;AABbQ29udGVudF9UeXBlc10ueG1sUEsBAi0AFAAGAAgAAAAhADj9If/WAAAAlAEAAAsAAAAAAAAA&#13;&#10;AAAAAAAALwEAAF9yZWxzLy5yZWxzUEsBAi0AFAAGAAgAAAAhAI0fFNk0AgAAbgQAAA4AAAAAAAAA&#13;&#10;AAAAAAAALgIAAGRycy9lMm9Eb2MueG1sUEsBAi0AFAAGAAgAAAAhACarGSHjAAAADgEAAA8AAAAA&#13;&#10;AAAAAAAAAAAAjgQAAGRycy9kb3ducmV2LnhtbFBLBQYAAAAABAAEAPMAAACeBQAAAAA=&#13;&#10;" stroked="f">
                <v:textbox style="mso-fit-shape-to-text:t" inset="0,0,0,0">
                  <w:txbxContent>
                    <w:p w:rsidR="005A4674" w:rsidRPr="004C6B0D" w:rsidRDefault="005A4674" w:rsidP="00F73E3A">
                      <w:pPr>
                        <w:pStyle w:val="Descripcin"/>
                        <w:jc w:val="center"/>
                        <w:rPr>
                          <w:noProof/>
                          <w:szCs w:val="22"/>
                        </w:rPr>
                      </w:pP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72" w:name="_Toc515561274"/>
                      <w:bookmarkStart w:id="273" w:name="_Toc515646429"/>
                      <w:r>
                        <w:rPr>
                          <w:b/>
                          <w:noProof/>
                          <w:color w:val="4DA4D8" w:themeColor="accent3" w:themeTint="99"/>
                        </w:rPr>
                        <w:t>105</w:t>
                      </w:r>
                      <w:r w:rsidRPr="00F73E3A">
                        <w:rPr>
                          <w:b/>
                          <w:noProof/>
                          <w:color w:val="4DA4D8" w:themeColor="accent3" w:themeTint="99"/>
                        </w:rPr>
                        <w:fldChar w:fldCharType="end"/>
                      </w:r>
                      <w:r>
                        <w:t>-</w:t>
                      </w:r>
                      <w:r w:rsidRPr="00CB4D7E">
                        <w:t>Protocolo SPF.</w:t>
                      </w:r>
                      <w:r>
                        <w:t xml:space="preserve"> </w:t>
                      </w:r>
                      <w:r w:rsidRPr="00CB4D7E">
                        <w:t>Fuente: https://www.webempresa.com/blog/que-es-el-mail-spoofing-y-como-evitarlo-usando-spf.html</w:t>
                      </w:r>
                      <w:bookmarkEnd w:id="272"/>
                      <w:bookmarkEnd w:id="273"/>
                    </w:p>
                  </w:txbxContent>
                </v:textbox>
                <w10:wrap type="topAndBottom"/>
              </v:shape>
            </w:pict>
          </mc:Fallback>
        </mc:AlternateContent>
      </w:r>
      <w:r w:rsidR="00700BF0">
        <w:rPr>
          <w:noProof/>
        </w:rPr>
        <w:drawing>
          <wp:anchor distT="0" distB="0" distL="114300" distR="114300" simplePos="0" relativeHeight="251805696" behindDoc="0" locked="0" layoutInCell="1" allowOverlap="1">
            <wp:simplePos x="0" y="0"/>
            <wp:positionH relativeFrom="column">
              <wp:posOffset>44637</wp:posOffset>
            </wp:positionH>
            <wp:positionV relativeFrom="paragraph">
              <wp:posOffset>227591</wp:posOffset>
            </wp:positionV>
            <wp:extent cx="5080000" cy="312420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lspoofing_spf.jpg"/>
                    <pic:cNvPicPr/>
                  </pic:nvPicPr>
                  <pic:blipFill>
                    <a:blip r:embed="rId194">
                      <a:extLst>
                        <a:ext uri="{28A0092B-C50C-407E-A947-70E740481C1C}">
                          <a14:useLocalDpi xmlns:a14="http://schemas.microsoft.com/office/drawing/2010/main" val="0"/>
                        </a:ext>
                      </a:extLst>
                    </a:blip>
                    <a:stretch>
                      <a:fillRect/>
                    </a:stretch>
                  </pic:blipFill>
                  <pic:spPr>
                    <a:xfrm>
                      <a:off x="0" y="0"/>
                      <a:ext cx="5080000" cy="3124200"/>
                    </a:xfrm>
                    <a:prstGeom prst="rect">
                      <a:avLst/>
                    </a:prstGeom>
                  </pic:spPr>
                </pic:pic>
              </a:graphicData>
            </a:graphic>
            <wp14:sizeRelH relativeFrom="page">
              <wp14:pctWidth>0</wp14:pctWidth>
            </wp14:sizeRelH>
            <wp14:sizeRelV relativeFrom="page">
              <wp14:pctHeight>0</wp14:pctHeight>
            </wp14:sizeRelV>
          </wp:anchor>
        </w:drawing>
      </w:r>
    </w:p>
    <w:p w:rsidR="00E362EF" w:rsidRPr="0031552C" w:rsidRDefault="00E362EF" w:rsidP="001772E2"/>
    <w:p w:rsidR="00E362EF" w:rsidRDefault="00A25115" w:rsidP="001772E2">
      <w:r>
        <w:t>-</w:t>
      </w:r>
      <w:r w:rsidR="00B1189C">
        <w:t xml:space="preserve"> Los correos con enlaces externos suelen ser analizados y a menudo llegan a SPAM</w:t>
      </w:r>
      <w:r w:rsidR="00B1189C" w:rsidRPr="00B1189C">
        <w:t>.</w:t>
      </w:r>
    </w:p>
    <w:p w:rsidR="00B1189C" w:rsidRDefault="00B1189C" w:rsidP="001772E2">
      <w:r>
        <w:t>- La mayoría de los servidores de correo dan la posibilidad de que el usuario marque mensajes de spam para evitar que lleguen nuevos.</w:t>
      </w:r>
    </w:p>
    <w:p w:rsidR="00B1189C" w:rsidRDefault="00B1189C" w:rsidP="001772E2">
      <w:r>
        <w:t>- Mensajes que han sido añadidos a SPAM por un gran número de usuarios de la servidor de correo.</w:t>
      </w:r>
      <w:r w:rsidR="00D116F7">
        <w:fldChar w:fldCharType="begin"/>
      </w:r>
      <w:r w:rsidR="00D116F7">
        <w:instrText xml:space="preserve"> ADDIN ZOTERO_ITEM CSL_CITATION {"citationID":"WIRcsfsz","properties":{"formattedCitation":"[35]","plainCitation":"[35]","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D116F7">
        <w:rPr>
          <w:noProof/>
        </w:rPr>
        <w:t>[35]</w:t>
      </w:r>
      <w:r w:rsidR="00D116F7">
        <w:fldChar w:fldCharType="end"/>
      </w:r>
    </w:p>
    <w:p w:rsidR="00B1189C" w:rsidRDefault="00B1189C" w:rsidP="001772E2"/>
    <w:p w:rsidR="00700BF0" w:rsidRDefault="00700BF0">
      <w:pPr>
        <w:jc w:val="left"/>
        <w:rPr>
          <w:rFonts w:ascii="Trebuchet MS" w:eastAsiaTheme="majorEastAsia" w:hAnsi="Trebuchet MS" w:cstheme="majorHAnsi"/>
          <w:b/>
          <w:smallCaps/>
          <w:noProof/>
          <w:color w:val="4DA4D8" w:themeColor="accent3" w:themeTint="99"/>
          <w:sz w:val="44"/>
          <w:szCs w:val="44"/>
        </w:rPr>
      </w:pPr>
      <w:r>
        <w:rPr>
          <w:rFonts w:ascii="Trebuchet MS" w:hAnsi="Trebuchet MS"/>
          <w:color w:val="4DA4D8" w:themeColor="accent3" w:themeTint="99"/>
          <w:sz w:val="44"/>
          <w:szCs w:val="44"/>
        </w:rPr>
        <w:br w:type="page"/>
      </w:r>
    </w:p>
    <w:p w:rsidR="00E362EF" w:rsidRPr="00877BA8" w:rsidRDefault="00877BA8" w:rsidP="00700BF0">
      <w:pPr>
        <w:pStyle w:val="Ttulo1"/>
        <w:ind w:left="0" w:firstLine="0"/>
        <w:jc w:val="left"/>
        <w:rPr>
          <w:rFonts w:ascii="Trebuchet MS" w:hAnsi="Trebuchet MS"/>
          <w:color w:val="4DA4D8" w:themeColor="accent3" w:themeTint="99"/>
          <w:sz w:val="44"/>
          <w:szCs w:val="44"/>
        </w:rPr>
      </w:pPr>
      <w:bookmarkStart w:id="193" w:name="_Toc515648539"/>
      <w:r w:rsidRPr="00877BA8">
        <w:rPr>
          <w:rFonts w:ascii="Trebuchet MS" w:hAnsi="Trebuchet MS"/>
          <w:color w:val="4DA4D8" w:themeColor="accent3" w:themeTint="99"/>
          <w:sz w:val="44"/>
          <w:szCs w:val="44"/>
        </w:rPr>
        <w:lastRenderedPageBreak/>
        <w:t xml:space="preserve">Presentación y Validación de </w:t>
      </w:r>
      <w:r w:rsidR="00E362EF" w:rsidRPr="00877BA8">
        <w:rPr>
          <w:rFonts w:ascii="Trebuchet MS" w:hAnsi="Trebuchet MS"/>
          <w:color w:val="4DA4D8" w:themeColor="accent3" w:themeTint="99"/>
          <w:sz w:val="44"/>
          <w:szCs w:val="44"/>
        </w:rPr>
        <w:t>Resultados</w:t>
      </w:r>
      <w:bookmarkEnd w:id="193"/>
    </w:p>
    <w:p w:rsidR="00E362EF" w:rsidRDefault="00566B38" w:rsidP="001772E2">
      <w:r>
        <w:t>En este apartado vamos a proceder a validar cada uno de los objetivos del proyecto, para ello debemos recordar en primer lugar cuales eran los objetivos.</w:t>
      </w:r>
    </w:p>
    <w:p w:rsidR="00566B38" w:rsidRDefault="00566B38" w:rsidP="001772E2">
      <w:r>
        <w:t xml:space="preserve">El objetivo principal del proyecto es el de </w:t>
      </w:r>
      <w:r w:rsidR="00614E35" w:rsidRPr="00614E35">
        <w:t>estudiar los diferentes tipos de ataque spoofing que se pueden realizar en redes wifi públicas, realizando cada uno de los tipos de ataque y desarrollando scripts para evitarlos.</w:t>
      </w:r>
    </w:p>
    <w:p w:rsidR="00614E35" w:rsidRDefault="00614E35" w:rsidP="001772E2">
      <w:r>
        <w:t xml:space="preserve">El primer objetivo, estudiar los diferentes tipos de ataques spoofing </w:t>
      </w:r>
      <w:r w:rsidRPr="00614E35">
        <w:t>que se pueden realizar en redes wifi públicas</w:t>
      </w:r>
      <w:r w:rsidR="00DF511D">
        <w:t>,</w:t>
      </w:r>
      <w:r>
        <w:t xml:space="preserve"> </w:t>
      </w:r>
      <w:r w:rsidR="00DF511D">
        <w:t>se hall</w:t>
      </w:r>
      <w:r>
        <w:t>a completado en el punto 2 del presente documento.</w:t>
      </w:r>
    </w:p>
    <w:p w:rsidR="00614E35" w:rsidRDefault="00614E35" w:rsidP="001772E2">
      <w:r>
        <w:t>El segundo objetivo,</w:t>
      </w:r>
      <w:r w:rsidRPr="00614E35">
        <w:t xml:space="preserve"> </w:t>
      </w:r>
      <w:r>
        <w:t>realizar</w:t>
      </w:r>
      <w:r w:rsidRPr="00614E35">
        <w:t xml:space="preserve"> cada uno de los tipos de ataque</w:t>
      </w:r>
      <w:r>
        <w:t>s, se haya completado en el punto 5 del presente documento.</w:t>
      </w:r>
    </w:p>
    <w:p w:rsidR="00614E35" w:rsidRDefault="00614E35" w:rsidP="001772E2">
      <w:r>
        <w:t>El tercer objetivo, desarrollar scripts para evitar los diferentes ataques, se haya de igual manera completado en el punto 5 del presente documento.</w:t>
      </w:r>
    </w:p>
    <w:p w:rsidR="00614E35" w:rsidRPr="0031552C" w:rsidRDefault="00614E35" w:rsidP="001772E2">
      <w:r>
        <w:t xml:space="preserve">El listado de objetivos específicos hace referencia directa a cada uno de los objetivos mencionados en el objetivo principal del proyecto, por lo que todos ellos han sido completados con éxito. </w:t>
      </w:r>
    </w:p>
    <w:p w:rsidR="00E362EF" w:rsidRPr="0031552C" w:rsidRDefault="00E362EF" w:rsidP="001772E2"/>
    <w:p w:rsidR="00E362EF" w:rsidRPr="0031552C" w:rsidRDefault="00E362EF" w:rsidP="001772E2"/>
    <w:p w:rsidR="00E362EF" w:rsidRPr="0031552C" w:rsidRDefault="00E362EF" w:rsidP="001772E2"/>
    <w:p w:rsidR="00E362EF" w:rsidRPr="0031552C" w:rsidRDefault="00E362EF" w:rsidP="001772E2"/>
    <w:p w:rsidR="00AB6C01" w:rsidRDefault="00AB6C01">
      <w:pPr>
        <w:jc w:val="left"/>
        <w:rPr>
          <w:rFonts w:ascii="Trebuchet MS" w:eastAsiaTheme="majorEastAsia" w:hAnsi="Trebuchet MS" w:cstheme="majorHAnsi"/>
          <w:b/>
          <w:smallCaps/>
          <w:noProof/>
          <w:color w:val="4DA4D8" w:themeColor="accent3" w:themeTint="99"/>
          <w:sz w:val="38"/>
          <w:szCs w:val="38"/>
        </w:rPr>
      </w:pPr>
      <w:r>
        <w:rPr>
          <w:rFonts w:ascii="Trebuchet MS" w:hAnsi="Trebuchet MS"/>
          <w:color w:val="4DA4D8" w:themeColor="accent3" w:themeTint="99"/>
          <w:sz w:val="38"/>
          <w:szCs w:val="38"/>
        </w:rPr>
        <w:br w:type="page"/>
      </w:r>
    </w:p>
    <w:p w:rsidR="00E362EF" w:rsidRPr="00170CB3" w:rsidRDefault="00E362EF" w:rsidP="00AB6C01">
      <w:pPr>
        <w:pStyle w:val="Ttulo1"/>
        <w:ind w:left="0" w:firstLine="0"/>
        <w:jc w:val="left"/>
        <w:rPr>
          <w:rFonts w:ascii="Trebuchet MS" w:hAnsi="Trebuchet MS"/>
          <w:color w:val="4DA4D8" w:themeColor="accent3" w:themeTint="99"/>
          <w:sz w:val="38"/>
          <w:szCs w:val="38"/>
        </w:rPr>
      </w:pPr>
      <w:bookmarkStart w:id="194" w:name="_Toc515648540"/>
      <w:r w:rsidRPr="00170CB3">
        <w:rPr>
          <w:rFonts w:ascii="Trebuchet MS" w:hAnsi="Trebuchet MS"/>
          <w:color w:val="4DA4D8" w:themeColor="accent3" w:themeTint="99"/>
          <w:sz w:val="38"/>
          <w:szCs w:val="38"/>
        </w:rPr>
        <w:lastRenderedPageBreak/>
        <w:t>Conclusiones, Impacto Social y Trabajo Futuro</w:t>
      </w:r>
      <w:bookmarkEnd w:id="194"/>
    </w:p>
    <w:p w:rsidR="00E46FB0" w:rsidRPr="00E46FB0" w:rsidRDefault="00E46FB0" w:rsidP="001772E2">
      <w:pPr>
        <w:pStyle w:val="Ttulo2"/>
        <w:ind w:left="0" w:firstLine="0"/>
      </w:pPr>
      <w:bookmarkStart w:id="195" w:name="_Toc515648541"/>
      <w:r w:rsidRPr="00B65988">
        <w:rPr>
          <w:color w:val="4DA4D8" w:themeColor="accent3" w:themeTint="99"/>
        </w:rPr>
        <w:t>Conclusiones</w:t>
      </w:r>
      <w:bookmarkEnd w:id="195"/>
    </w:p>
    <w:p w:rsidR="00B14060" w:rsidRDefault="00860AEF" w:rsidP="001772E2">
      <w:r>
        <w:t xml:space="preserve">La </w:t>
      </w:r>
      <w:r w:rsidR="006F13C3">
        <w:t>materia sobre la que trata</w:t>
      </w:r>
      <w:r>
        <w:t xml:space="preserve"> este proyecto</w:t>
      </w:r>
      <w:r w:rsidR="00583DAF">
        <w:t xml:space="preserve"> trata sobre una </w:t>
      </w:r>
      <w:r w:rsidR="006F13C3">
        <w:t>realidad</w:t>
      </w:r>
      <w:r w:rsidR="00583DAF">
        <w:t xml:space="preserve"> muy actual y reciente, a pesar de ello la información técnica sobre ataques informáticos es escasa por lo que he debido consultar un gran número de enlaces web y apoyarme en algunos documentos y libros citados en el apartado 4.2.3 del documento.</w:t>
      </w:r>
    </w:p>
    <w:p w:rsidR="008078FD" w:rsidRDefault="008078FD" w:rsidP="001772E2">
      <w:r>
        <w:t>He podido percibir</w:t>
      </w:r>
      <w:r w:rsidR="006F13C3">
        <w:t>,</w:t>
      </w:r>
      <w:r>
        <w:t xml:space="preserve"> durante la realización del proyecto</w:t>
      </w:r>
      <w:r w:rsidR="006F13C3">
        <w:t>,</w:t>
      </w:r>
      <w:r>
        <w:t xml:space="preserve"> como </w:t>
      </w:r>
      <w:r w:rsidR="00F15EC4">
        <w:t>la información aportada por gente interesada en los métodos de ataque y defensa spoofing aumenta en la red, existiendo cada vez más una gran variedad de información diversa y creciente, a pesar de ello todavía queda camino por recorrer ya que las tecnologías y métodos de ataque van avanzando a gran velocidad.</w:t>
      </w:r>
    </w:p>
    <w:p w:rsidR="00F15EC4" w:rsidRDefault="00D30B3F" w:rsidP="001772E2">
      <w:r>
        <w:t>El hecho de buscar y contrastar información me ha servido para consolidar conocimientos, profundizando en el hacking ético de una manera progresiva y pudiendo constatar lo aprendido con el desarrollo de los ataques y scripts.</w:t>
      </w:r>
    </w:p>
    <w:p w:rsidR="00BC76D0" w:rsidRPr="00E46FB0" w:rsidRDefault="00BC76D0" w:rsidP="001772E2">
      <w:pPr>
        <w:rPr>
          <w:highlight w:val="yellow"/>
        </w:rPr>
      </w:pPr>
      <w:r>
        <w:t>Como conclusión he de mencionar la importancia de unificar la diseminada información sobre hacking ético en proyectos, documentos, libros y otros formatos que ayuden a la comprensión de este tema.</w:t>
      </w:r>
    </w:p>
    <w:p w:rsidR="00E46FB0" w:rsidRDefault="00E46FB0" w:rsidP="001772E2">
      <w:pPr>
        <w:pStyle w:val="Ttulo2"/>
        <w:ind w:left="0" w:firstLine="0"/>
        <w:rPr>
          <w:color w:val="4DA4D8" w:themeColor="accent3" w:themeTint="99"/>
        </w:rPr>
      </w:pPr>
      <w:bookmarkStart w:id="196" w:name="_Toc515648542"/>
      <w:r w:rsidRPr="00B65988">
        <w:rPr>
          <w:color w:val="4DA4D8" w:themeColor="accent3" w:themeTint="99"/>
        </w:rPr>
        <w:t>Impacto Social</w:t>
      </w:r>
      <w:bookmarkEnd w:id="196"/>
    </w:p>
    <w:p w:rsidR="006F13C3" w:rsidRDefault="001B110A" w:rsidP="001772E2">
      <w:r>
        <w:t>Es una realidad que las tecnologías cada vez tienden</w:t>
      </w:r>
      <w:r w:rsidR="00631256">
        <w:t xml:space="preserve"> más </w:t>
      </w:r>
      <w:r>
        <w:t xml:space="preserve"> a ser </w:t>
      </w:r>
      <w:r w:rsidR="00631256">
        <w:t>inalámbricas</w:t>
      </w:r>
      <w:r w:rsidR="00544367">
        <w:t xml:space="preserve"> y lo serán mucho más en el momento en que se generalice el uso de las redes 5G,</w:t>
      </w:r>
      <w:r w:rsidR="001A4ADD">
        <w:t xml:space="preserve"> es por este motivo que los ataques </w:t>
      </w:r>
      <w:r w:rsidR="00A91379">
        <w:t xml:space="preserve">a las redes wifi van a ir en aumento provocando como consecuencia la necesidad de mejorar la seguridad de </w:t>
      </w:r>
      <w:r w:rsidR="00544367">
        <w:t>nuestros</w:t>
      </w:r>
      <w:r w:rsidR="00A91379">
        <w:t xml:space="preserve"> equipos.</w:t>
      </w:r>
    </w:p>
    <w:p w:rsidR="00A91379" w:rsidRDefault="00A91379" w:rsidP="001772E2">
      <w:r>
        <w:t>Por otro lado, a la vez que las tecnologías progresan, el nivel de información que guardamos en los equipos aumenta de igual forma, ya que cada vez poseemos mayor capacidad de almacenamiento. Este hecho implica que nuestros equipos pos</w:t>
      </w:r>
      <w:r w:rsidR="00544367">
        <w:t>ea</w:t>
      </w:r>
      <w:r>
        <w:t>n más información sensible expuesta a los diversos ataques</w:t>
      </w:r>
      <w:r w:rsidR="00544367">
        <w:t>, creando una necesidad de salvaguardar nuestros datos</w:t>
      </w:r>
      <w:r>
        <w:t>.</w:t>
      </w:r>
    </w:p>
    <w:p w:rsidR="009C2EFD" w:rsidRDefault="009C2EFD" w:rsidP="001772E2"/>
    <w:p w:rsidR="00E46FB0" w:rsidRPr="00B65988" w:rsidRDefault="00E46FB0" w:rsidP="001772E2">
      <w:pPr>
        <w:pStyle w:val="Ttulo2"/>
        <w:ind w:left="0" w:firstLine="0"/>
        <w:rPr>
          <w:color w:val="4DA4D8" w:themeColor="accent3" w:themeTint="99"/>
        </w:rPr>
      </w:pPr>
      <w:bookmarkStart w:id="197" w:name="_Toc515648543"/>
      <w:r w:rsidRPr="00B65988">
        <w:rPr>
          <w:color w:val="4DA4D8" w:themeColor="accent3" w:themeTint="99"/>
        </w:rPr>
        <w:lastRenderedPageBreak/>
        <w:t>Trabajo futuro</w:t>
      </w:r>
      <w:bookmarkEnd w:id="197"/>
    </w:p>
    <w:p w:rsidR="00E46FB0" w:rsidRDefault="009C2EFD" w:rsidP="001772E2">
      <w:r>
        <w:t>Es importante estar al día sobre nuevos métodos de ataque, de las herramientas existentes y de las tecnologías vigentes.</w:t>
      </w:r>
    </w:p>
    <w:p w:rsidR="001F2D63" w:rsidRDefault="001F2D63" w:rsidP="001772E2">
      <w:r>
        <w:t xml:space="preserve">En cuanto al proyecto, sería interesante hacerlo evolucionar conforme a la salida </w:t>
      </w:r>
      <w:r w:rsidR="00A82A32">
        <w:t xml:space="preserve"> </w:t>
      </w:r>
      <w:r>
        <w:t xml:space="preserve">de nuevas metodologías de ataque, proporcionando una defensa continua al equipo. De igual forma se debería procurar que las defensas sean accesibles a otros sistemas operativos, pudiendo hacer una interfaz gráfica que no dependa de la terminal de Linux. </w:t>
      </w:r>
    </w:p>
    <w:p w:rsidR="00E46FB0" w:rsidRPr="0031552C" w:rsidRDefault="00E46FB0" w:rsidP="001772E2"/>
    <w:p w:rsidR="00AB6C01" w:rsidRDefault="00AB6C01">
      <w:pPr>
        <w:jc w:val="left"/>
        <w:rPr>
          <w:rFonts w:asciiTheme="majorHAnsi" w:eastAsiaTheme="majorEastAsia" w:hAnsiTheme="majorHAnsi" w:cstheme="majorHAnsi"/>
          <w:b/>
          <w:smallCaps/>
          <w:color w:val="002060"/>
          <w:sz w:val="52"/>
          <w:szCs w:val="52"/>
        </w:rPr>
      </w:pPr>
      <w:r>
        <w:br w:type="page"/>
      </w:r>
    </w:p>
    <w:p w:rsidR="00E362EF" w:rsidRPr="00963953" w:rsidRDefault="00E362EF" w:rsidP="00963953">
      <w:pPr>
        <w:pStyle w:val="Ttulo1"/>
        <w:ind w:left="0" w:firstLine="0"/>
        <w:jc w:val="both"/>
        <w:rPr>
          <w:rFonts w:ascii="Trebuchet MS" w:hAnsi="Trebuchet MS"/>
          <w:color w:val="4DA4D8" w:themeColor="accent3" w:themeTint="99"/>
        </w:rPr>
      </w:pPr>
      <w:bookmarkStart w:id="198" w:name="_Toc515648544"/>
      <w:r w:rsidRPr="00963953">
        <w:rPr>
          <w:rFonts w:ascii="Trebuchet MS" w:hAnsi="Trebuchet MS"/>
          <w:color w:val="4DA4D8" w:themeColor="accent3" w:themeTint="99"/>
        </w:rPr>
        <w:lastRenderedPageBreak/>
        <w:t>Otros Méritos del Proyecto</w:t>
      </w:r>
      <w:bookmarkEnd w:id="198"/>
    </w:p>
    <w:p w:rsidR="00E362EF" w:rsidRDefault="00BA1BE6" w:rsidP="001772E2">
      <w:r>
        <w:t xml:space="preserve">Este proyecto es una buena base para comprender e iniciarse en la seguridad informática dentro del campo de las redes wifi y de los ataques spoofing. En él se explican muchos conceptos y metodologías, dando ejemplos de cada una de ellas y explicando paso a paso </w:t>
      </w:r>
      <w:r w:rsidR="001C7CFA">
        <w:t>cómo</w:t>
      </w:r>
      <w:r>
        <w:t xml:space="preserve"> funcionan los diversos ataques. Ayudando a entender mejor cuales son los métodos que pueden usarse para defenderse de estos.</w:t>
      </w:r>
    </w:p>
    <w:p w:rsidR="00BA1BE6" w:rsidRDefault="00BA1BE6" w:rsidP="001772E2">
      <w:r>
        <w:t xml:space="preserve">La herramienta </w:t>
      </w:r>
      <w:r w:rsidR="001C7CFA">
        <w:t xml:space="preserve">creada para la defensa de los ataques </w:t>
      </w:r>
      <w:r>
        <w:t xml:space="preserve">es de fácil uso y muestra todos los datos necesarios para poder entender cada paso dado por </w:t>
      </w:r>
      <w:r w:rsidR="000C1E95">
        <w:t>los</w:t>
      </w:r>
      <w:r>
        <w:t xml:space="preserve"> script</w:t>
      </w:r>
      <w:r w:rsidR="000C1E95">
        <w:t>s</w:t>
      </w:r>
      <w:r>
        <w:t xml:space="preserve">, pudiendo realizar un seguimiento fácil. </w:t>
      </w:r>
    </w:p>
    <w:p w:rsidR="00BA1BE6" w:rsidRDefault="00BA1BE6" w:rsidP="001772E2">
      <w:r>
        <w:t>Además todo el código está comentado, dando referencias de las fuentes que han ayudado a desarrollarlo.</w:t>
      </w:r>
    </w:p>
    <w:p w:rsidR="00BA1BE6" w:rsidRPr="0031552C" w:rsidRDefault="00BA1BE6" w:rsidP="001772E2"/>
    <w:p w:rsidR="00E362EF" w:rsidRPr="0031552C" w:rsidRDefault="00E362EF" w:rsidP="001772E2"/>
    <w:p w:rsidR="00E362EF" w:rsidRPr="0031552C" w:rsidRDefault="00E362EF" w:rsidP="001772E2">
      <w:pPr>
        <w:sectPr w:rsidR="00E362EF" w:rsidRPr="0031552C" w:rsidSect="001772E2">
          <w:type w:val="oddPage"/>
          <w:pgSz w:w="11907" w:h="16840" w:code="9"/>
          <w:pgMar w:top="1417" w:right="1701" w:bottom="1417" w:left="1701" w:header="720" w:footer="720" w:gutter="454"/>
          <w:cols w:space="720"/>
          <w:docGrid w:linePitch="299"/>
        </w:sectPr>
      </w:pPr>
    </w:p>
    <w:p w:rsidR="00E362EF" w:rsidRPr="00963953" w:rsidRDefault="00E362EF" w:rsidP="00963953">
      <w:pPr>
        <w:pStyle w:val="Ttulo1"/>
        <w:ind w:left="0" w:firstLine="0"/>
        <w:jc w:val="both"/>
        <w:rPr>
          <w:rFonts w:ascii="Trebuchet MS" w:hAnsi="Trebuchet MS"/>
          <w:color w:val="4DA4D8" w:themeColor="accent3" w:themeTint="99"/>
        </w:rPr>
      </w:pPr>
      <w:bookmarkStart w:id="199" w:name="_Toc515648545"/>
      <w:r w:rsidRPr="00963953">
        <w:rPr>
          <w:rFonts w:ascii="Trebuchet MS" w:hAnsi="Trebuchet MS"/>
          <w:color w:val="4DA4D8" w:themeColor="accent3" w:themeTint="99"/>
        </w:rPr>
        <w:lastRenderedPageBreak/>
        <w:t>Bibliografía</w:t>
      </w:r>
      <w:bookmarkEnd w:id="199"/>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7971"/>
      </w:tblGrid>
      <w:tr w:rsidR="0004026A" w:rsidRPr="0031552C" w:rsidTr="0004026A">
        <w:trPr>
          <w:tblCellSpacing w:w="15" w:type="dxa"/>
        </w:trPr>
        <w:tc>
          <w:tcPr>
            <w:tcW w:w="291" w:type="pct"/>
            <w:hideMark/>
          </w:tcPr>
          <w:p w:rsidR="0004026A" w:rsidRPr="0031552C" w:rsidRDefault="0004026A" w:rsidP="00885F64">
            <w:pPr>
              <w:jc w:val="left"/>
            </w:pPr>
          </w:p>
        </w:tc>
        <w:tc>
          <w:tcPr>
            <w:tcW w:w="4659" w:type="pct"/>
            <w:hideMark/>
          </w:tcPr>
          <w:p w:rsidR="00D116F7" w:rsidRPr="00D116F7" w:rsidRDefault="009E4EB0" w:rsidP="00885F64">
            <w:pPr>
              <w:widowControl w:val="0"/>
              <w:autoSpaceDE w:val="0"/>
              <w:autoSpaceDN w:val="0"/>
              <w:adjustRightInd w:val="0"/>
              <w:jc w:val="left"/>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D116F7" w:rsidRPr="00D116F7">
              <w:rPr>
                <w:rFonts w:ascii="Calibri"/>
              </w:rPr>
              <w:t>[1]</w:t>
            </w:r>
            <w:r w:rsidR="00D116F7" w:rsidRPr="00D116F7">
              <w:rPr>
                <w:rFonts w:ascii="Calibri"/>
              </w:rPr>
              <w:tab/>
              <w:t xml:space="preserve">Carlos Garcia, «Hablemos de Spoofing», </w:t>
            </w:r>
            <w:r w:rsidR="00D116F7" w:rsidRPr="00D116F7">
              <w:rPr>
                <w:rFonts w:ascii="Calibri"/>
                <w:i/>
                <w:iCs/>
              </w:rPr>
              <w:t>Hacking Ético</w:t>
            </w:r>
            <w:r w:rsidR="00D116F7" w:rsidRPr="00D116F7">
              <w:rPr>
                <w:rFonts w:ascii="Calibri"/>
              </w:rPr>
              <w:t xml:space="preserve">, 26-ago-2010. [En línea]. Disponible en: https://hacking-etico.com/2010/08/26/hablemos-de-spoofing/. [Accedido: </w:t>
            </w:r>
            <w:r w:rsidR="008406D4">
              <w:rPr>
                <w:rFonts w:ascii="Calibri"/>
              </w:rPr>
              <w:t>2</w:t>
            </w:r>
            <w:r w:rsidR="00D116F7" w:rsidRPr="00D116F7">
              <w:rPr>
                <w:rFonts w:ascii="Calibri"/>
              </w:rPr>
              <w:t>-</w:t>
            </w:r>
            <w:r w:rsidR="008406D4">
              <w:rPr>
                <w:rFonts w:ascii="Calibri"/>
              </w:rPr>
              <w:t>feb</w:t>
            </w:r>
            <w:r w:rsidR="00D116F7"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2]</w:t>
            </w:r>
            <w:r w:rsidRPr="00D116F7">
              <w:rPr>
                <w:rFonts w:ascii="Calibri"/>
              </w:rPr>
              <w:tab/>
              <w:t xml:space="preserve">«Introduccion_a_TCPIP.pdf». </w:t>
            </w:r>
            <w:r w:rsidR="000D7902" w:rsidRPr="00D116F7">
              <w:rPr>
                <w:rFonts w:ascii="Calibri"/>
              </w:rPr>
              <w:t xml:space="preserve">[Accedido: </w:t>
            </w:r>
            <w:r w:rsidR="000D7902">
              <w:rPr>
                <w:rFonts w:ascii="Calibri"/>
              </w:rPr>
              <w:t>2</w:t>
            </w:r>
            <w:r w:rsidR="000D7902" w:rsidRPr="00D116F7">
              <w:rPr>
                <w:rFonts w:ascii="Calibri"/>
              </w:rPr>
              <w:t>-</w:t>
            </w:r>
            <w:r w:rsidR="000D7902">
              <w:rPr>
                <w:rFonts w:ascii="Calibri"/>
              </w:rPr>
              <w:t>feb-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w:t>
            </w:r>
            <w:r w:rsidRPr="00D116F7">
              <w:rPr>
                <w:rFonts w:ascii="Calibri"/>
              </w:rPr>
              <w:tab/>
              <w:t xml:space="preserve">Francisco Laguna, «Protocolo ARP.pdf», </w:t>
            </w:r>
            <w:r w:rsidRPr="00D116F7">
              <w:rPr>
                <w:rFonts w:ascii="Calibri"/>
                <w:i/>
                <w:iCs/>
              </w:rPr>
              <w:t>Scribd</w:t>
            </w:r>
            <w:r w:rsidRPr="00D116F7">
              <w:rPr>
                <w:rFonts w:ascii="Calibri"/>
              </w:rPr>
              <w:t>. [En línea]. Disponible en: https://es.scribd.com/document/147410640/</w:t>
            </w:r>
            <w:r w:rsidR="002542FB">
              <w:rPr>
                <w:rFonts w:ascii="Calibri"/>
              </w:rPr>
              <w:t>Protocolo-ARP-pdf. [Accedido: 17</w:t>
            </w:r>
            <w:r w:rsidRPr="00D116F7">
              <w:rPr>
                <w:rFonts w:ascii="Calibri"/>
              </w:rPr>
              <w:t>-</w:t>
            </w:r>
            <w:r w:rsidR="002542FB">
              <w:rPr>
                <w:rFonts w:ascii="Calibri"/>
              </w:rPr>
              <w:t>feb</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4]</w:t>
            </w:r>
            <w:r w:rsidRPr="00D116F7">
              <w:rPr>
                <w:rFonts w:ascii="Calibri"/>
              </w:rPr>
              <w:tab/>
              <w:t>«guia_de_seguridad_en_servicios_dns.pdf».</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5]</w:t>
            </w:r>
            <w:r w:rsidRPr="00D116F7">
              <w:rPr>
                <w:rFonts w:ascii="Calibri"/>
              </w:rPr>
              <w:tab/>
              <w:t>«All About Smurf DDoS Attacks | Corero». [En línea]. Disponible en: https://www.corero.com/resources/ddos-attack-types/smurf-ddos-attack</w:t>
            </w:r>
            <w:r w:rsidR="002542FB">
              <w:rPr>
                <w:rFonts w:ascii="Calibri"/>
              </w:rPr>
              <w:t>.html. [Accedido: 6</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6]</w:t>
            </w:r>
            <w:r w:rsidRPr="00D116F7">
              <w:rPr>
                <w:rFonts w:ascii="Calibri"/>
              </w:rPr>
              <w:tab/>
              <w:t xml:space="preserve">«Top 10 de Ataques DDoS (Denial of Service o Denegación de Servicios).», </w:t>
            </w:r>
            <w:r w:rsidRPr="00D116F7">
              <w:rPr>
                <w:rFonts w:ascii="Calibri"/>
                <w:i/>
                <w:iCs/>
              </w:rPr>
              <w:t>OpenWebinars.net</w:t>
            </w:r>
            <w:r w:rsidRPr="00D116F7">
              <w:rPr>
                <w:rFonts w:ascii="Calibri"/>
              </w:rPr>
              <w:t xml:space="preserve">, 09-oct-2015. [En línea]. Disponible en: https://openwebinars.net/blog/top-10-de-ataques-dos-denial-of-service-o-denegacion-de-servicios/. </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7]</w:t>
            </w:r>
            <w:r w:rsidRPr="00D116F7">
              <w:rPr>
                <w:rFonts w:ascii="Calibri"/>
              </w:rPr>
              <w:tab/>
              <w:t xml:space="preserve">P. por R. V. el 05 febrero 2015, «Hping3: Manual de utilización de esta herramienta para manipular paquetes TCP/IP», </w:t>
            </w:r>
            <w:r w:rsidRPr="00D116F7">
              <w:rPr>
                <w:rFonts w:ascii="Calibri"/>
                <w:i/>
                <w:iCs/>
              </w:rPr>
              <w:t>RedesZone</w:t>
            </w:r>
            <w:r w:rsidRPr="00D116F7">
              <w:rPr>
                <w:rFonts w:ascii="Calibri"/>
              </w:rPr>
              <w:t xml:space="preserve">. [En línea]. Disponible en: https://www.redeszone.net/gnu-linux/hping3-manual-de-utilizacion-de-esta-herramienta-para-manipular-paquetes-tcp-ip/. [Accedido: </w:t>
            </w:r>
            <w:r w:rsidR="002542FB">
              <w:rPr>
                <w:rFonts w:ascii="Calibri"/>
              </w:rPr>
              <w:t>24</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8]</w:t>
            </w:r>
            <w:r w:rsidRPr="00D116F7">
              <w:rPr>
                <w:rFonts w:ascii="Calibri"/>
              </w:rPr>
              <w:tab/>
              <w:t xml:space="preserve">«Nmap: the Network Mapper - Free Security Scanner». [En línea]. Disponible en: https://nmap.org/. [Accedido: </w:t>
            </w:r>
            <w:r w:rsidR="002542FB">
              <w:rPr>
                <w:rFonts w:ascii="Calibri"/>
              </w:rPr>
              <w:t>15</w:t>
            </w:r>
            <w:r w:rsidRPr="00D116F7">
              <w:rPr>
                <w:rFonts w:ascii="Calibri"/>
              </w:rPr>
              <w:t>-</w:t>
            </w:r>
            <w:r w:rsidR="002542FB">
              <w:rPr>
                <w:rFonts w:ascii="Calibri"/>
              </w:rPr>
              <w:t>ab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9]</w:t>
            </w:r>
            <w:r w:rsidRPr="00D116F7">
              <w:rPr>
                <w:rFonts w:ascii="Calibri"/>
              </w:rPr>
              <w:tab/>
              <w:t xml:space="preserve">«Installion: How To Install dsniff On Ubuntu 15.04». [En línea]. Disponible en: http://installion.co.uk/ubuntu/vivid/universe/d/dsniff/install/index.html. </w:t>
            </w:r>
            <w:r w:rsidR="002542FB" w:rsidRPr="00D116F7">
              <w:rPr>
                <w:rFonts w:ascii="Calibri"/>
              </w:rPr>
              <w:t xml:space="preserve">[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0]</w:t>
            </w:r>
            <w:r w:rsidRPr="00D116F7">
              <w:rPr>
                <w:rFonts w:ascii="Calibri"/>
              </w:rPr>
              <w:tab/>
              <w:t xml:space="preserve">trustedsec, </w:t>
            </w:r>
            <w:r w:rsidRPr="00D116F7">
              <w:rPr>
                <w:rFonts w:ascii="Calibri"/>
                <w:i/>
                <w:iCs/>
              </w:rPr>
              <w:t>social-engineer-toolkit: The Social-Engineer Toolkit (SET) repository from TrustedSec - All new versions of SET will be deployed here</w:t>
            </w:r>
            <w:r w:rsidRPr="00D116F7">
              <w:rPr>
                <w:rFonts w:ascii="Calibri"/>
              </w:rPr>
              <w:t>. 2018.</w:t>
            </w:r>
            <w:r w:rsidR="002542FB" w:rsidRPr="00D116F7">
              <w:rPr>
                <w:rFonts w:ascii="Calibri"/>
              </w:rPr>
              <w:t xml:space="preserve"> [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lastRenderedPageBreak/>
              <w:t>[11]</w:t>
            </w:r>
            <w:r w:rsidRPr="00D116F7">
              <w:rPr>
                <w:rFonts w:ascii="Calibri"/>
              </w:rPr>
              <w:tab/>
              <w:t xml:space="preserve">«Ettercap Home Page». [En línea]. Disponible en: https://www.ettercap-project.org/. </w:t>
            </w:r>
            <w:r w:rsidR="002542FB" w:rsidRPr="00D116F7">
              <w:rPr>
                <w:rFonts w:ascii="Calibri"/>
              </w:rPr>
              <w:t xml:space="preserve">[Accedido: </w:t>
            </w:r>
            <w:r w:rsidR="002542FB">
              <w:rPr>
                <w:rFonts w:ascii="Calibri"/>
              </w:rPr>
              <w:t>20</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2]</w:t>
            </w:r>
            <w:r w:rsidRPr="00D116F7">
              <w:rPr>
                <w:rFonts w:ascii="Calibri"/>
              </w:rPr>
              <w:tab/>
              <w:t xml:space="preserve">G. ALKAN, </w:t>
            </w:r>
            <w:r w:rsidRPr="00D116F7">
              <w:rPr>
                <w:rFonts w:ascii="Calibri"/>
                <w:i/>
                <w:iCs/>
              </w:rPr>
              <w:t>sees: SEES aims to increase the success rate of phishing attacks by sending emails to company users as if they are coming from the very same company’s domain</w:t>
            </w:r>
            <w:r w:rsidRPr="00D116F7">
              <w:rPr>
                <w:rFonts w:ascii="Calibri"/>
              </w:rPr>
              <w:t>. 2018.</w:t>
            </w:r>
            <w:r w:rsidR="002542FB" w:rsidRPr="00D116F7">
              <w:rPr>
                <w:rFonts w:ascii="Calibri"/>
              </w:rPr>
              <w:t xml:space="preserve"> [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3]</w:t>
            </w:r>
            <w:r w:rsidRPr="00D116F7">
              <w:rPr>
                <w:rFonts w:ascii="Calibri"/>
              </w:rPr>
              <w:tab/>
              <w:t>«Emkei’s Fake Mailer». [En línea]. Disponible en: https://emkei.cz/. [</w:t>
            </w:r>
            <w:r w:rsidR="002542FB" w:rsidRPr="00D116F7">
              <w:rPr>
                <w:rFonts w:ascii="Calibri"/>
              </w:rPr>
              <w:t xml:space="preserve">[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4]</w:t>
            </w:r>
            <w:r w:rsidRPr="00D116F7">
              <w:rPr>
                <w:rFonts w:ascii="Calibri"/>
              </w:rPr>
              <w:tab/>
              <w:t xml:space="preserve">MatiasTilerias, </w:t>
            </w:r>
            <w:r w:rsidRPr="00D116F7">
              <w:rPr>
                <w:rFonts w:ascii="Calibri"/>
                <w:i/>
                <w:iCs/>
              </w:rPr>
              <w:t>email-spoof: Sistema basico para la realización de Email Spoofing atravez de una cosola bash y un servidor con http</w:t>
            </w:r>
            <w:r w:rsidRPr="00D116F7">
              <w:rPr>
                <w:rFonts w:ascii="Calibri"/>
              </w:rPr>
              <w:t>. 2017.</w:t>
            </w:r>
            <w:r w:rsidR="002542FB" w:rsidRPr="00D116F7">
              <w:rPr>
                <w:rFonts w:ascii="Calibri"/>
              </w:rPr>
              <w:t xml:space="preserve"> [Accedido: </w:t>
            </w:r>
            <w:r w:rsidR="002542FB">
              <w:rPr>
                <w:rFonts w:ascii="Calibri"/>
              </w:rPr>
              <w:t>11</w:t>
            </w:r>
            <w:r w:rsidR="002542FB" w:rsidRPr="00D116F7">
              <w:rPr>
                <w:rFonts w:ascii="Calibri"/>
              </w:rPr>
              <w:t>-</w:t>
            </w:r>
            <w:r w:rsidR="002542FB">
              <w:rPr>
                <w:rFonts w:ascii="Calibri"/>
              </w:rPr>
              <w:t>may</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5]</w:t>
            </w:r>
            <w:r w:rsidRPr="00D116F7">
              <w:rPr>
                <w:rFonts w:ascii="Calibri"/>
              </w:rPr>
              <w:tab/>
              <w:t xml:space="preserve">P. B. and the S. community, «Scapy». [En línea]. Disponible en: https://secdev.github.io/. [Accedido: </w:t>
            </w:r>
            <w:r w:rsidR="002542FB">
              <w:rPr>
                <w:rFonts w:ascii="Calibri"/>
              </w:rPr>
              <w:t>1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6]</w:t>
            </w:r>
            <w:r w:rsidRPr="00D116F7">
              <w:rPr>
                <w:rFonts w:ascii="Calibri"/>
              </w:rPr>
              <w:tab/>
              <w:t xml:space="preserve">«Download VMware Fusion 10». [En línea]. Disponible en: https://my.vmware.com/en/web/vmware/info/slug/desktop_end_user_computing/vmware_fusion/10_0. [Accedido: </w:t>
            </w:r>
            <w:r w:rsidR="002542FB">
              <w:rPr>
                <w:rFonts w:ascii="Calibri"/>
              </w:rPr>
              <w:t>1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7]</w:t>
            </w:r>
            <w:r w:rsidRPr="00D116F7">
              <w:rPr>
                <w:rFonts w:ascii="Calibri"/>
              </w:rPr>
              <w:tab/>
              <w:t xml:space="preserve">«Manual de cómo instalar Ettercap gráfico en Linux (Ubuntu-Kubuntu)», </w:t>
            </w:r>
            <w:r w:rsidRPr="00D116F7">
              <w:rPr>
                <w:rFonts w:ascii="Calibri"/>
                <w:i/>
                <w:iCs/>
              </w:rPr>
              <w:t>Curiosidades varias</w:t>
            </w:r>
            <w:r w:rsidR="002542FB">
              <w:rPr>
                <w:rFonts w:ascii="Calibri"/>
              </w:rPr>
              <w:t>, 07-feb-2015.</w:t>
            </w:r>
            <w:r w:rsidR="002542FB" w:rsidRPr="00D116F7">
              <w:rPr>
                <w:rFonts w:ascii="Calibri"/>
              </w:rPr>
              <w:t xml:space="preserve">[Accedido: </w:t>
            </w:r>
            <w:r w:rsidR="002542FB">
              <w:rPr>
                <w:rFonts w:ascii="Calibri"/>
              </w:rPr>
              <w:t>12</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8]</w:t>
            </w:r>
            <w:r w:rsidRPr="00D116F7">
              <w:rPr>
                <w:rFonts w:ascii="Calibri"/>
              </w:rPr>
              <w:tab/>
              <w:t xml:space="preserve">«¿Qué es postfix? Lista de comandos básicos», </w:t>
            </w:r>
            <w:r w:rsidRPr="00D116F7">
              <w:rPr>
                <w:rFonts w:ascii="Calibri"/>
                <w:i/>
                <w:iCs/>
              </w:rPr>
              <w:t>A.Z.Rodin</w:t>
            </w:r>
            <w:r w:rsidRPr="00D116F7">
              <w:rPr>
                <w:rFonts w:ascii="Calibri"/>
              </w:rPr>
              <w:t>, 13-ene-2016. [En línea]. Disponible en: http://www.azrodin.com/administracion-servidor/que-es-postfix-</w:t>
            </w:r>
            <w:r w:rsidR="002542FB">
              <w:rPr>
                <w:rFonts w:ascii="Calibri"/>
              </w:rPr>
              <w:t>breve-descripcion. [Accedido: 13</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9]</w:t>
            </w:r>
            <w:r w:rsidRPr="00D116F7">
              <w:rPr>
                <w:rFonts w:ascii="Calibri"/>
              </w:rPr>
              <w:tab/>
              <w:t>Alfredo Fiebig, «IPTABLES ¿Que es? y ¿Como Funciona?», 21:31:41 UTC.</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0]</w:t>
            </w:r>
            <w:r w:rsidRPr="00D116F7">
              <w:rPr>
                <w:rFonts w:ascii="Calibri"/>
              </w:rPr>
              <w:tab/>
              <w:t>ports, «hping3». [En línea]. Disponible en: https://tools.kali.org/information-gathering/hping3. [Accedido: 26-may-2018].</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1]</w:t>
            </w:r>
            <w:r w:rsidRPr="00D116F7">
              <w:rPr>
                <w:rFonts w:ascii="Calibri"/>
              </w:rPr>
              <w:tab/>
              <w:t xml:space="preserve">«Ataque DoS (SYN Flood) con Hping3», </w:t>
            </w:r>
            <w:r w:rsidRPr="00D116F7">
              <w:rPr>
                <w:rFonts w:ascii="Calibri"/>
                <w:i/>
                <w:iCs/>
              </w:rPr>
              <w:t>La mirada del replicante</w:t>
            </w:r>
            <w:r w:rsidRPr="00D116F7">
              <w:rPr>
                <w:rFonts w:ascii="Calibri"/>
              </w:rPr>
              <w:t xml:space="preserve">, 24-ene-2012. [En línea]. Disponible en: https://lamiradadelreplicante.com/2012/01/24/ataque-ddos-syn-flood-con-hping3/. [Accedido: </w:t>
            </w:r>
            <w:r w:rsidR="002542FB">
              <w:rPr>
                <w:rFonts w:ascii="Calibri"/>
              </w:rPr>
              <w:t>15</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2]</w:t>
            </w:r>
            <w:r w:rsidRPr="00D116F7">
              <w:rPr>
                <w:rFonts w:ascii="Calibri"/>
              </w:rPr>
              <w:tab/>
              <w:t xml:space="preserve">«Encender ip forward en Linux». [En línea]. Disponible en: https://www.garron.me/es/gnu-linux/habilitar-ip-forward-linux-ubuntu.html. [Accedido: </w:t>
            </w:r>
            <w:r w:rsidR="002542FB">
              <w:rPr>
                <w:rFonts w:ascii="Calibri"/>
              </w:rPr>
              <w:t>1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3]</w:t>
            </w:r>
            <w:r w:rsidRPr="00D116F7">
              <w:rPr>
                <w:rFonts w:ascii="Calibri"/>
              </w:rPr>
              <w:tab/>
              <w:t xml:space="preserve">«Tutorial - DNS Spoofing.pdf». [En línea]. Disponible en: https://www.docdroid.net/QKOE7wJ/tutorial-dns-spoofing.pdf.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4]</w:t>
            </w:r>
            <w:r w:rsidRPr="00D116F7">
              <w:rPr>
                <w:rFonts w:ascii="Calibri"/>
              </w:rPr>
              <w:tab/>
              <w:t xml:space="preserve">«ettercap command man page | ManKier». [En línea]. Disponible en: </w:t>
            </w:r>
            <w:r w:rsidRPr="00D116F7">
              <w:rPr>
                <w:rFonts w:ascii="Calibri"/>
              </w:rPr>
              <w:lastRenderedPageBreak/>
              <w:t xml:space="preserve">https://www.mankier.com/8/ettercap.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5]</w:t>
            </w:r>
            <w:r w:rsidRPr="00D116F7">
              <w:rPr>
                <w:rFonts w:ascii="Calibri"/>
              </w:rPr>
              <w:tab/>
              <w:t xml:space="preserve">İ. Baydan, «Ettercap Tutorial For Network Sniffing and Man In The Middle», </w:t>
            </w:r>
            <w:r w:rsidRPr="00D116F7">
              <w:rPr>
                <w:rFonts w:ascii="Calibri"/>
                <w:i/>
                <w:iCs/>
              </w:rPr>
              <w:t>Poftut</w:t>
            </w:r>
            <w:r w:rsidRPr="00D116F7">
              <w:rPr>
                <w:rFonts w:ascii="Calibri"/>
              </w:rPr>
              <w:t xml:space="preserve">, 10-jul-2017. </w:t>
            </w:r>
            <w:r w:rsidR="002542FB" w:rsidRPr="00D116F7">
              <w:rPr>
                <w:rFonts w:ascii="Calibri"/>
              </w:rPr>
              <w:t xml:space="preserve">[Accedido: </w:t>
            </w:r>
            <w:r w:rsidR="002542FB">
              <w:rPr>
                <w:rFonts w:ascii="Calibri"/>
              </w:rPr>
              <w:t>18</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26]</w:t>
            </w:r>
            <w:r w:rsidRPr="00D116F7">
              <w:rPr>
                <w:rFonts w:ascii="Calibri"/>
              </w:rPr>
              <w:tab/>
              <w:t xml:space="preserve">«python - suppress scapy warning message when importing the module», </w:t>
            </w:r>
            <w:r w:rsidRPr="00D116F7">
              <w:rPr>
                <w:rFonts w:ascii="Calibri"/>
                <w:i/>
                <w:iCs/>
              </w:rPr>
              <w:t>Stack Overflow</w:t>
            </w:r>
            <w:r w:rsidRPr="00D116F7">
              <w:rPr>
                <w:rFonts w:ascii="Calibri"/>
              </w:rPr>
              <w:t xml:space="preserve">. [En línea]. Disponible en: https://stackoverflow.com/questions/13249341/suppress-scapy-warning-message-when-importing-the-module.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7]</w:t>
            </w:r>
            <w:r w:rsidRPr="00D116F7">
              <w:rPr>
                <w:rFonts w:ascii="Calibri"/>
              </w:rPr>
              <w:tab/>
              <w:t xml:space="preserve">P. B. and the S. community, «Scapy». [En línea]. Disponible en: https://secdev.github.io/.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8]</w:t>
            </w:r>
            <w:r w:rsidRPr="00D116F7">
              <w:rPr>
                <w:rFonts w:ascii="Calibri"/>
              </w:rPr>
              <w:tab/>
              <w:t xml:space="preserve">P. por R. V. el 03 junio 2013 y A. E. 16 Junio 2017, «Comandos Nmap - Lista de parámetros y opciones de Nmap para Linux», </w:t>
            </w:r>
            <w:r w:rsidRPr="00D116F7">
              <w:rPr>
                <w:rFonts w:ascii="Calibri"/>
                <w:i/>
                <w:iCs/>
              </w:rPr>
              <w:t>RedesZone</w:t>
            </w:r>
            <w:r w:rsidRPr="00D116F7">
              <w:rPr>
                <w:rFonts w:ascii="Calibri"/>
              </w:rPr>
              <w:t xml:space="preserve">. [En línea]. Disponible en: https://www.redeszone.net/seguridad-informatica/listado-de-parametros-de-nmap/.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9]</w:t>
            </w:r>
            <w:r w:rsidRPr="00D116F7">
              <w:rPr>
                <w:rFonts w:ascii="Calibri"/>
              </w:rPr>
              <w:tab/>
              <w:t xml:space="preserve">«Código de Python - Obtener la puerta de enlace o gateway de nuestro Linux». [En línea]. Disponible en: https://www.lawebdelprogramador.com/codigo/Python/v4490-Obtener-la-puerta-de-enlace-o-gateway-de-nuestro-Linux.html. [Accedido: </w:t>
            </w:r>
            <w:r w:rsidR="002542FB">
              <w:rPr>
                <w:rFonts w:ascii="Calibri"/>
              </w:rPr>
              <w:t>2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0]</w:t>
            </w:r>
            <w:r w:rsidRPr="00D116F7">
              <w:rPr>
                <w:rFonts w:ascii="Calibri"/>
              </w:rPr>
              <w:tab/>
              <w:t xml:space="preserve">«Correct way to pause Python program», </w:t>
            </w:r>
            <w:r w:rsidRPr="00D116F7">
              <w:rPr>
                <w:rFonts w:ascii="Calibri"/>
                <w:i/>
                <w:iCs/>
              </w:rPr>
              <w:t>Stack Overflow</w:t>
            </w:r>
            <w:r w:rsidRPr="00D116F7">
              <w:rPr>
                <w:rFonts w:ascii="Calibri"/>
              </w:rPr>
              <w:t xml:space="preserve">. [En línea]. Disponible en: https://stackoverflow.com/questions/11552320/correct-way-to-pause-python-program. [Accedido: </w:t>
            </w:r>
            <w:r w:rsidR="002542FB">
              <w:rPr>
                <w:rFonts w:ascii="Calibri"/>
              </w:rPr>
              <w:t>2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1]</w:t>
            </w:r>
            <w:r w:rsidRPr="00D116F7">
              <w:rPr>
                <w:rFonts w:ascii="Calibri"/>
              </w:rPr>
              <w:tab/>
              <w:t xml:space="preserve"> vmotos brujeador, «Usar filtrado de MACs con iptables en Linux». </w:t>
            </w:r>
            <w:r w:rsidR="002542FB" w:rsidRPr="00D116F7">
              <w:rPr>
                <w:rFonts w:ascii="Calibri"/>
              </w:rPr>
              <w:t xml:space="preserve">[Accedido: </w:t>
            </w:r>
            <w:r w:rsidR="002542FB">
              <w:rPr>
                <w:rFonts w:ascii="Calibri"/>
              </w:rPr>
              <w:t>25</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2]</w:t>
            </w:r>
            <w:r w:rsidRPr="00D116F7">
              <w:rPr>
                <w:rFonts w:ascii="Calibri"/>
              </w:rPr>
              <w:tab/>
              <w:t xml:space="preserve">«Bytelearning | Un blog centrado principalmente en Linux», </w:t>
            </w:r>
            <w:r w:rsidRPr="00D116F7">
              <w:rPr>
                <w:rFonts w:ascii="Calibri"/>
                <w:i/>
                <w:iCs/>
              </w:rPr>
              <w:t>Bytelearning | Un blog centrado principalmente en Linux</w:t>
            </w:r>
            <w:r w:rsidRPr="00D116F7">
              <w:rPr>
                <w:rFonts w:ascii="Calibri"/>
              </w:rPr>
              <w:t>, 18-nov-2015.</w:t>
            </w:r>
            <w:r w:rsidR="002542FB" w:rsidRPr="00D116F7">
              <w:rPr>
                <w:rFonts w:ascii="Calibri"/>
              </w:rPr>
              <w:t xml:space="preserve"> [Accedido: </w:t>
            </w:r>
            <w:r w:rsidR="002542FB">
              <w:rPr>
                <w:rFonts w:ascii="Calibri"/>
              </w:rPr>
              <w:t>25</w:t>
            </w:r>
            <w:r w:rsidR="002542FB" w:rsidRPr="00D116F7">
              <w:rPr>
                <w:rFonts w:ascii="Calibri"/>
              </w:rPr>
              <w:t>-may-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33]</w:t>
            </w:r>
            <w:r w:rsidRPr="00D116F7">
              <w:rPr>
                <w:rFonts w:ascii="Calibri"/>
              </w:rPr>
              <w:tab/>
              <w:t xml:space="preserve">«How to flush the ARP cache in various OS (Windows, Linux, AIX) | tar.gz.ro». [En línea]. Disponible en: http://docs.gz.ro/flush-arp-cache.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4]</w:t>
            </w:r>
            <w:r w:rsidRPr="00D116F7">
              <w:rPr>
                <w:rFonts w:ascii="Calibri"/>
              </w:rPr>
              <w:tab/>
              <w:t xml:space="preserve">L. M. Alejo, «Que es el Mail Spoofing y como evitarlo usando SPF». [En línea]. Disponible en: https://www.webempresa.com/blog/que-es-el-mail-spoofing-y-como-evitarlo-usando-spf.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5]</w:t>
            </w:r>
            <w:r w:rsidRPr="00D116F7">
              <w:rPr>
                <w:rFonts w:ascii="Calibri"/>
              </w:rPr>
              <w:tab/>
              <w:t xml:space="preserve">«¿Por qué Gmail puede marcar un email como SPAM?», </w:t>
            </w:r>
            <w:r w:rsidRPr="00D116F7">
              <w:rPr>
                <w:rFonts w:ascii="Calibri"/>
                <w:i/>
                <w:iCs/>
              </w:rPr>
              <w:t>Hostinet</w:t>
            </w:r>
            <w:r w:rsidRPr="00D116F7">
              <w:rPr>
                <w:rFonts w:ascii="Calibri"/>
              </w:rPr>
              <w:t>, 13-nov-2014.</w:t>
            </w:r>
            <w:r w:rsidR="002542FB" w:rsidRPr="00D116F7">
              <w:rPr>
                <w:rFonts w:ascii="Calibri"/>
              </w:rPr>
              <w:t xml:space="preserve"> [Accedido: </w:t>
            </w:r>
            <w:r w:rsidR="002542FB">
              <w:rPr>
                <w:rFonts w:ascii="Calibri"/>
              </w:rPr>
              <w:t>27</w:t>
            </w:r>
            <w:r w:rsidR="002542FB" w:rsidRPr="00D116F7">
              <w:rPr>
                <w:rFonts w:ascii="Calibri"/>
              </w:rPr>
              <w:t>-may-2018]</w:t>
            </w:r>
            <w:r w:rsidRPr="00D116F7">
              <w:rPr>
                <w:rFonts w:ascii="Calibri"/>
              </w:rPr>
              <w:t xml:space="preserve"> .</w:t>
            </w:r>
          </w:p>
          <w:p w:rsidR="0004026A" w:rsidRPr="00E46FB0" w:rsidRDefault="009E4EB0" w:rsidP="00885F64">
            <w:pPr>
              <w:jc w:val="left"/>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85F64">
            <w:pPr>
              <w:jc w:val="left"/>
            </w:pPr>
          </w:p>
        </w:tc>
        <w:tc>
          <w:tcPr>
            <w:tcW w:w="4659" w:type="pct"/>
          </w:tcPr>
          <w:p w:rsidR="009E4EB0" w:rsidRDefault="009E4EB0" w:rsidP="00885F64">
            <w:pPr>
              <w:pStyle w:val="Bibliografa1"/>
              <w:ind w:left="0"/>
              <w:jc w:val="left"/>
              <w:rPr>
                <w:highlight w:val="yellow"/>
              </w:rPr>
            </w:pPr>
          </w:p>
        </w:tc>
      </w:tr>
    </w:tbl>
    <w:p w:rsidR="00E362EF" w:rsidRPr="0031552C" w:rsidRDefault="00E362EF" w:rsidP="001772E2"/>
    <w:p w:rsidR="00E362EF" w:rsidRPr="0031552C" w:rsidRDefault="00E362EF" w:rsidP="001772E2"/>
    <w:p w:rsidR="008334A2" w:rsidRPr="0031552C" w:rsidRDefault="008334A2" w:rsidP="001772E2">
      <w:pPr>
        <w:rPr>
          <w:rFonts w:ascii="Calibri" w:hAnsi="Calibri"/>
        </w:rPr>
        <w:sectPr w:rsidR="008334A2" w:rsidRPr="0031552C" w:rsidSect="001772E2">
          <w:type w:val="oddPage"/>
          <w:pgSz w:w="11907" w:h="16840" w:code="9"/>
          <w:pgMar w:top="1417" w:right="1701" w:bottom="1417" w:left="1701" w:header="720" w:footer="720" w:gutter="454"/>
          <w:cols w:space="720"/>
          <w:docGrid w:linePitch="299"/>
        </w:sectPr>
      </w:pPr>
    </w:p>
    <w:p w:rsidR="008334A2" w:rsidRPr="00963953" w:rsidRDefault="008334A2" w:rsidP="00963953">
      <w:pPr>
        <w:pStyle w:val="Ttulo1"/>
        <w:ind w:left="0" w:firstLine="0"/>
        <w:jc w:val="both"/>
        <w:rPr>
          <w:rFonts w:ascii="Trebuchet MS" w:hAnsi="Trebuchet MS"/>
          <w:color w:val="4DA4D8" w:themeColor="accent3" w:themeTint="99"/>
          <w:sz w:val="48"/>
          <w:szCs w:val="48"/>
        </w:rPr>
      </w:pPr>
      <w:bookmarkStart w:id="200" w:name="_Toc515648546"/>
      <w:r w:rsidRPr="00963953">
        <w:rPr>
          <w:rFonts w:ascii="Trebuchet MS" w:hAnsi="Trebuchet MS"/>
          <w:color w:val="4DA4D8" w:themeColor="accent3" w:themeTint="99"/>
          <w:sz w:val="48"/>
          <w:szCs w:val="48"/>
        </w:rPr>
        <w:lastRenderedPageBreak/>
        <w:t xml:space="preserve">Anexo A: </w:t>
      </w:r>
      <w:r w:rsidR="0004026A" w:rsidRPr="00963953">
        <w:rPr>
          <w:rFonts w:ascii="Trebuchet MS" w:hAnsi="Trebuchet MS"/>
          <w:color w:val="4DA4D8" w:themeColor="accent3" w:themeTint="99"/>
          <w:sz w:val="48"/>
          <w:szCs w:val="48"/>
        </w:rPr>
        <w:t>Requisitos de Usuario</w:t>
      </w:r>
      <w:bookmarkEnd w:id="200"/>
    </w:p>
    <w:p w:rsidR="00EF2675" w:rsidRDefault="00963953" w:rsidP="001772E2">
      <w:pPr>
        <w:rPr>
          <w:b/>
          <w:color w:val="4DA4D8" w:themeColor="accent3" w:themeTint="99"/>
        </w:rPr>
      </w:pPr>
      <w:r w:rsidRPr="00963953">
        <w:rPr>
          <w:b/>
          <w:color w:val="4DA4D8" w:themeColor="accent3" w:themeTint="99"/>
        </w:rPr>
        <w:t>REQUISITOS FUNCIONALES</w:t>
      </w:r>
    </w:p>
    <w:p w:rsidR="00882456" w:rsidRDefault="00882456" w:rsidP="001772E2">
      <w:pPr>
        <w:rPr>
          <w:rFonts w:ascii="Calibri"/>
        </w:rPr>
      </w:pPr>
      <w:r>
        <w:rPr>
          <w:rFonts w:ascii="Calibri"/>
        </w:rPr>
        <w:t>RF</w:t>
      </w:r>
      <w:r w:rsidR="00460FCA">
        <w:rPr>
          <w:rFonts w:ascii="Calibri"/>
        </w:rPr>
        <w:t>_</w:t>
      </w:r>
      <w:r>
        <w:rPr>
          <w:rFonts w:ascii="Calibri"/>
        </w:rPr>
        <w:t>1-</w:t>
      </w:r>
      <w:r w:rsidR="00017ABA">
        <w:rPr>
          <w:rFonts w:ascii="Calibri"/>
        </w:rPr>
        <w:t xml:space="preserve"> La a</w:t>
      </w:r>
      <w:r w:rsidR="004A61E0">
        <w:rPr>
          <w:rFonts w:ascii="Calibri"/>
        </w:rPr>
        <w:t>plicación será una aplicación para terminal Linux.</w:t>
      </w:r>
    </w:p>
    <w:p w:rsidR="004A61E0" w:rsidRDefault="004A61E0" w:rsidP="001772E2">
      <w:pPr>
        <w:rPr>
          <w:rFonts w:ascii="Calibri"/>
        </w:rPr>
      </w:pPr>
      <w:r>
        <w:rPr>
          <w:rFonts w:ascii="Calibri"/>
        </w:rPr>
        <w:t>RF</w:t>
      </w:r>
      <w:r w:rsidR="00460FCA">
        <w:rPr>
          <w:rFonts w:ascii="Calibri"/>
        </w:rPr>
        <w:t>_</w:t>
      </w:r>
      <w:r>
        <w:rPr>
          <w:rFonts w:ascii="Calibri"/>
        </w:rPr>
        <w:t>2- La aplicación poseerá un menú de usuario.</w:t>
      </w:r>
    </w:p>
    <w:p w:rsidR="006134BA" w:rsidRDefault="006134BA" w:rsidP="001772E2">
      <w:pPr>
        <w:rPr>
          <w:rFonts w:ascii="Calibri"/>
        </w:rPr>
      </w:pPr>
      <w:r>
        <w:rPr>
          <w:rFonts w:ascii="Calibri"/>
        </w:rPr>
        <w:t>RF</w:t>
      </w:r>
      <w:r w:rsidR="00460FCA">
        <w:rPr>
          <w:rFonts w:ascii="Calibri"/>
        </w:rPr>
        <w:t>_</w:t>
      </w:r>
      <w:r>
        <w:rPr>
          <w:rFonts w:ascii="Calibri"/>
        </w:rPr>
        <w:t>3- La aplicación contará con una función de instalación de dependencias.</w:t>
      </w:r>
    </w:p>
    <w:p w:rsidR="004A61E0" w:rsidRDefault="006134BA" w:rsidP="001772E2">
      <w:pPr>
        <w:rPr>
          <w:rFonts w:ascii="Calibri"/>
        </w:rPr>
      </w:pPr>
      <w:r>
        <w:rPr>
          <w:rFonts w:ascii="Calibri"/>
        </w:rPr>
        <w:t>RF</w:t>
      </w:r>
      <w:r w:rsidR="00460FCA">
        <w:rPr>
          <w:rFonts w:ascii="Calibri"/>
        </w:rPr>
        <w:t>_</w:t>
      </w:r>
      <w:r>
        <w:rPr>
          <w:rFonts w:ascii="Calibri"/>
        </w:rPr>
        <w:t>4</w:t>
      </w:r>
      <w:r w:rsidR="004A61E0">
        <w:rPr>
          <w:rFonts w:ascii="Calibri"/>
        </w:rPr>
        <w:t>- La aplicación será capaz de lanzar a través de un menú de usuario las defensas a IP spoofing y ARP spoofing, defensas necesarias para los ataques descritos en el documento.</w:t>
      </w:r>
    </w:p>
    <w:p w:rsidR="004A61E0" w:rsidRDefault="006134BA" w:rsidP="001772E2">
      <w:pPr>
        <w:rPr>
          <w:rFonts w:ascii="Calibri"/>
        </w:rPr>
      </w:pPr>
      <w:r>
        <w:rPr>
          <w:rFonts w:ascii="Calibri"/>
        </w:rPr>
        <w:t>RF</w:t>
      </w:r>
      <w:r w:rsidR="00460FCA">
        <w:rPr>
          <w:rFonts w:ascii="Calibri"/>
        </w:rPr>
        <w:t>_</w:t>
      </w:r>
      <w:r>
        <w:rPr>
          <w:rFonts w:ascii="Calibri"/>
        </w:rPr>
        <w:t>5</w:t>
      </w:r>
      <w:r w:rsidR="004A61E0">
        <w:rPr>
          <w:rFonts w:ascii="Calibri"/>
        </w:rPr>
        <w:t>- La aplicación se lanzará a través de terminal por medio de un único comando de ejecución.</w:t>
      </w:r>
    </w:p>
    <w:p w:rsidR="004A61E0" w:rsidRDefault="006134BA" w:rsidP="001772E2">
      <w:pPr>
        <w:rPr>
          <w:rFonts w:ascii="Calibri"/>
        </w:rPr>
      </w:pPr>
      <w:r>
        <w:rPr>
          <w:rFonts w:ascii="Calibri"/>
        </w:rPr>
        <w:t>RF</w:t>
      </w:r>
      <w:r w:rsidR="00460FCA">
        <w:rPr>
          <w:rFonts w:ascii="Calibri"/>
        </w:rPr>
        <w:t>_</w:t>
      </w:r>
      <w:r>
        <w:rPr>
          <w:rFonts w:ascii="Calibri"/>
        </w:rPr>
        <w:t>6</w:t>
      </w:r>
      <w:r w:rsidR="004A61E0">
        <w:rPr>
          <w:rFonts w:ascii="Calibri"/>
        </w:rPr>
        <w:t xml:space="preserve">- </w:t>
      </w:r>
      <w:r w:rsidR="00923D73">
        <w:rPr>
          <w:rFonts w:ascii="Calibri"/>
        </w:rPr>
        <w:t xml:space="preserve">La aplicación guardará en un archivo temporal </w:t>
      </w:r>
      <w:r>
        <w:rPr>
          <w:rFonts w:ascii="Calibri"/>
        </w:rPr>
        <w:t>de formato pcap de Wireshark los paquetes escuchados en la última ejecución.</w:t>
      </w:r>
    </w:p>
    <w:p w:rsidR="006134BA" w:rsidRDefault="006134BA" w:rsidP="001772E2">
      <w:pPr>
        <w:rPr>
          <w:rFonts w:ascii="Calibri"/>
        </w:rPr>
      </w:pPr>
      <w:r>
        <w:rPr>
          <w:rFonts w:ascii="Calibri"/>
        </w:rPr>
        <w:t>RF</w:t>
      </w:r>
      <w:r w:rsidR="00460FCA">
        <w:rPr>
          <w:rFonts w:ascii="Calibri"/>
        </w:rPr>
        <w:t>_</w:t>
      </w:r>
      <w:r>
        <w:rPr>
          <w:rFonts w:ascii="Calibri"/>
        </w:rPr>
        <w:t>7- La aplicación guardará en un fichero de texto los datos de IP y MAC del atacante en caso de que exista.</w:t>
      </w:r>
    </w:p>
    <w:p w:rsidR="006134BA" w:rsidRDefault="006134BA" w:rsidP="001772E2">
      <w:pPr>
        <w:rPr>
          <w:rFonts w:ascii="Calibri"/>
        </w:rPr>
      </w:pPr>
      <w:r>
        <w:rPr>
          <w:rFonts w:ascii="Calibri"/>
        </w:rPr>
        <w:t>RF</w:t>
      </w:r>
      <w:r w:rsidR="00460FCA">
        <w:rPr>
          <w:rFonts w:ascii="Calibri"/>
        </w:rPr>
        <w:t>_</w:t>
      </w:r>
      <w:r>
        <w:rPr>
          <w:rFonts w:ascii="Calibri"/>
        </w:rPr>
        <w:t>8- La aplicación evitará ataques en redes wifi públicas.</w:t>
      </w:r>
    </w:p>
    <w:p w:rsidR="006134BA" w:rsidRDefault="006134BA" w:rsidP="001772E2">
      <w:pPr>
        <w:rPr>
          <w:rFonts w:ascii="Calibri"/>
        </w:rPr>
      </w:pPr>
      <w:r>
        <w:rPr>
          <w:rFonts w:ascii="Calibri"/>
        </w:rPr>
        <w:t>RF</w:t>
      </w:r>
      <w:r w:rsidR="00460FCA">
        <w:rPr>
          <w:rFonts w:ascii="Calibri"/>
        </w:rPr>
        <w:t>_</w:t>
      </w:r>
      <w:r>
        <w:rPr>
          <w:rFonts w:ascii="Calibri"/>
        </w:rPr>
        <w:t>9- La aplicación no defenderá de ataques que no sean lanzados dentro de la red wifi desde donde se lanzan las defensas.</w:t>
      </w:r>
    </w:p>
    <w:p w:rsidR="006134BA" w:rsidRPr="004A61E0" w:rsidRDefault="006134BA" w:rsidP="001772E2">
      <w:pPr>
        <w:rPr>
          <w:rFonts w:ascii="Calibri"/>
        </w:rPr>
      </w:pPr>
    </w:p>
    <w:p w:rsidR="00963953" w:rsidRPr="00963953" w:rsidRDefault="00963953" w:rsidP="001772E2">
      <w:pPr>
        <w:rPr>
          <w:b/>
          <w:color w:val="4DA4D8" w:themeColor="accent3" w:themeTint="99"/>
        </w:rPr>
      </w:pPr>
      <w:r w:rsidRPr="00963953">
        <w:rPr>
          <w:b/>
          <w:color w:val="4DA4D8" w:themeColor="accent3" w:themeTint="99"/>
        </w:rPr>
        <w:t>REQUISITOS NO FUNCIONALES</w:t>
      </w:r>
    </w:p>
    <w:p w:rsidR="00EF2675" w:rsidRDefault="00460FCA" w:rsidP="001772E2">
      <w:r>
        <w:t>RNF_1</w:t>
      </w:r>
      <w:r w:rsidR="00FC3D50">
        <w:t>- Los ataques y defensas spoofing se desarrollaran e instalarán en máquinas virtuales con sistema operativo Linux Ubuntu.</w:t>
      </w:r>
    </w:p>
    <w:p w:rsidR="00FC3D50" w:rsidRDefault="00FC3D50" w:rsidP="001772E2">
      <w:r>
        <w:t>RNF_2- La aplicación y los ataques se deberán realizar conectados a una red wifi.</w:t>
      </w:r>
    </w:p>
    <w:p w:rsidR="00FC3D50" w:rsidRDefault="00FC3D50" w:rsidP="001772E2">
      <w:r>
        <w:t>RNF_3- Se usaran las herramientas hping3 y arpspoof para lanzar los ataques.</w:t>
      </w:r>
    </w:p>
    <w:p w:rsidR="00FC3D50" w:rsidRPr="0031552C" w:rsidRDefault="00FC3D50" w:rsidP="001772E2">
      <w:r>
        <w:t>RNF_4- Se hará uso de Wireshark, nmap y scapy junto con lenguaje Python y Shell.</w:t>
      </w:r>
    </w:p>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EF2675" w:rsidRPr="00963953" w:rsidRDefault="00EF2675" w:rsidP="00963953">
      <w:pPr>
        <w:pStyle w:val="Ttulo1"/>
        <w:ind w:left="0" w:firstLine="0"/>
        <w:jc w:val="both"/>
        <w:rPr>
          <w:rFonts w:ascii="Trebuchet MS" w:hAnsi="Trebuchet MS"/>
          <w:color w:val="4DA4D8" w:themeColor="accent3" w:themeTint="99"/>
          <w:sz w:val="48"/>
          <w:szCs w:val="48"/>
        </w:rPr>
      </w:pPr>
      <w:bookmarkStart w:id="201" w:name="_Toc515648547"/>
      <w:r w:rsidRPr="00963953">
        <w:rPr>
          <w:rFonts w:ascii="Trebuchet MS" w:hAnsi="Trebuchet MS"/>
          <w:color w:val="4DA4D8" w:themeColor="accent3" w:themeTint="99"/>
          <w:sz w:val="48"/>
          <w:szCs w:val="48"/>
        </w:rPr>
        <w:lastRenderedPageBreak/>
        <w:t>Anexo B:</w:t>
      </w:r>
      <w:r w:rsidR="0004026A" w:rsidRPr="00963953">
        <w:rPr>
          <w:rFonts w:ascii="Trebuchet MS" w:hAnsi="Trebuchet MS"/>
          <w:color w:val="4DA4D8" w:themeColor="accent3" w:themeTint="99"/>
          <w:sz w:val="48"/>
          <w:szCs w:val="48"/>
        </w:rPr>
        <w:t xml:space="preserve"> Diseño del Sistema</w:t>
      </w:r>
      <w:bookmarkEnd w:id="201"/>
    </w:p>
    <w:p w:rsidR="00EF2675" w:rsidRDefault="000A7B71" w:rsidP="001772E2">
      <w:r>
        <w:t xml:space="preserve">Se ha diseñado el sistema de forma </w:t>
      </w:r>
      <w:r w:rsidR="008F160F">
        <w:t>que su uso sea lo más simple posible, dando la posibilidad de usar toda la herramienta de defensa a través de un menú de opciones.</w:t>
      </w:r>
    </w:p>
    <w:p w:rsidR="008F160F" w:rsidRDefault="008F160F" w:rsidP="001772E2">
      <w:r>
        <w:t>Para ello el menú de opciones conecta con 3 módulos: Instalación, defensa IP spoofing y defensa con ARP spoofing.</w:t>
      </w:r>
    </w:p>
    <w:p w:rsidR="008F160F" w:rsidRDefault="008F160F" w:rsidP="001772E2">
      <w:r>
        <w:t>Tanto el menú como la instalación están desarrollados en Shell, mientras que los scripts</w:t>
      </w:r>
      <w:r w:rsidR="009E3CBE">
        <w:t xml:space="preserve"> de defensa están desarrollados en Python con uso de librerías de Scapy y nmap.</w:t>
      </w:r>
    </w:p>
    <w:p w:rsidR="009E3CBE" w:rsidRDefault="009E3CBE" w:rsidP="001772E2">
      <w:r>
        <w:t>El diseño del sistema podría esquematizarse de esta forma:</w:t>
      </w:r>
    </w:p>
    <w:p w:rsidR="009E3CBE" w:rsidRDefault="004D192C" w:rsidP="001772E2">
      <w:r>
        <w:rPr>
          <w:noProof/>
        </w:rPr>
        <mc:AlternateContent>
          <mc:Choice Requires="wps">
            <w:drawing>
              <wp:anchor distT="0" distB="0" distL="114300" distR="114300" simplePos="0" relativeHeight="251912192" behindDoc="0" locked="0" layoutInCell="1" allowOverlap="1">
                <wp:simplePos x="0" y="0"/>
                <wp:positionH relativeFrom="column">
                  <wp:posOffset>3048830</wp:posOffset>
                </wp:positionH>
                <wp:positionV relativeFrom="paragraph">
                  <wp:posOffset>301918</wp:posOffset>
                </wp:positionV>
                <wp:extent cx="1427871" cy="604911"/>
                <wp:effectExtent l="0" t="0" r="0" b="5080"/>
                <wp:wrapNone/>
                <wp:docPr id="198" name="Rectángulo 198"/>
                <wp:cNvGraphicFramePr/>
                <a:graphic xmlns:a="http://schemas.openxmlformats.org/drawingml/2006/main">
                  <a:graphicData uri="http://schemas.microsoft.com/office/word/2010/wordprocessingShape">
                    <wps:wsp>
                      <wps:cNvSpPr/>
                      <wps:spPr>
                        <a:xfrm>
                          <a:off x="0" y="0"/>
                          <a:ext cx="1427871" cy="604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E2CB99" id="Rectángulo 198" o:spid="_x0000_s1026" style="position:absolute;margin-left:240.05pt;margin-top:23.75pt;width:112.45pt;height:47.65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W7PhmAIAAIoFAAAOAAAAZHJzL2Uyb0RvYy54bWysVNtu2zAMfR+wfxD0vtoO0kuCOkXQosOA&#13;&#10;oi16QZ8VWYoNSKImKXGyv9m37MdGyZe0XbGHYXlwRJE8JI9Inl/stCJb4XwDpqTFUU6JMByqxqxL&#13;&#10;+vx0/eWMEh+YqZgCI0q6F55eLD5/Om/tXEygBlUJRxDE+HlrS1qHYOdZ5nktNPNHYIVBpQSnWUDR&#13;&#10;rbPKsRbRtcomeX6SteAq64AL7/H2qlPSRcKXUvBwJ6UXgaiSYm4hfV36ruI3W5yz+doxWze8T4P9&#13;&#10;QxaaNQaDjlBXLDCycc0fULrhDjzIcMRBZyBlw0WqAasp8nfVPNbMilQLkuPtSJP/f7D8dnvvSFPh&#13;&#10;283wqQzT+EgPSNuvn2a9UUDiNZLUWj9H20d773rJ4zFWvJNOx3+shewSsfuRWLELhONlMZ2cnp0W&#13;&#10;lHDUneTTWVFE0OzgbZ0PXwVoEg8ldZhB4pNtb3zoTAeTGMyDaqrrRqkkxGYRl8qRLcNnXq0H8DdW&#13;&#10;ykRbA9GrA4w3WSysKyWdwl6JaKfMg5DICyY/SYmkjjwEYZwLE4pOVbNKdLGPc/z1pY0eqdAEGJEl&#13;&#10;xh+xe4C3BQzYXZa9fXQVqaFH5/xviXXOo0eKDCaMzrox4D4CUFhVH7mzH0jqqIksraDaY9c46MbJ&#13;&#10;W37d4LPdMB/umcP5wUnDnRDu8CMVtCWF/kRJDe7HR/fRHtsatZS0OI8l9d83zAlK1DeDDT8rptM4&#13;&#10;wEmYHp9OUHCvNavXGrPRl4C9gC2H2aVjtA9qOEoH+gVXxzJGRRUzHGOXlAc3CJeh2xO4fLhYLpMZ&#13;&#10;Dq1l4cY8Wh7BI6uxLZ92L8zZvncDdv0tDLPL5u9auLONngaWmwCySf194LXnGwc+NU6/nOJGeS0n&#13;&#10;q8MKXfwGAAD//wMAUEsDBBQABgAIAAAAIQA1n79W5gAAAA8BAAAPAAAAZHJzL2Rvd25yZXYueG1s&#13;&#10;TI9PT8MwDMXvSHyHyEhcEEu2bqzqmk78ERIXDowJccya0ERrnKrJ2o5PjznBxbLln5/fK7eTb9lg&#13;&#10;+ugCSpjPBDCDddAOGwn79+fbHFhMCrVqAxoJZxNhW11elKrQYcQ3M+xSw0gEY6Ek2JS6gvNYW+NV&#13;&#10;nIXOIO2+Qu9VorFvuO7VSOK+5Qsh7rhXDumDVZ15tKY+7k5ewus5y16Gm+w47l3WuG/++fBhg5TX&#13;&#10;V9PThsr9BlgyU/q7gN8M5B8qMnYIJ9SRtRKWuZgTSs16BYyAtVhRwgORy0UOvCr5/xzVDwAAAP//&#13;&#10;AwBQSwECLQAUAAYACAAAACEAtoM4kv4AAADhAQAAEwAAAAAAAAAAAAAAAAAAAAAAW0NvbnRlbnRf&#13;&#10;VHlwZXNdLnhtbFBLAQItABQABgAIAAAAIQA4/SH/1gAAAJQBAAALAAAAAAAAAAAAAAAAAC8BAABf&#13;&#10;cmVscy8ucmVsc1BLAQItABQABgAIAAAAIQC1W7PhmAIAAIoFAAAOAAAAAAAAAAAAAAAAAC4CAABk&#13;&#10;cnMvZTJvRG9jLnhtbFBLAQItABQABgAIAAAAIQA1n79W5gAAAA8BAAAPAAAAAAAAAAAAAAAAAPIE&#13;&#10;AABkcnMvZG93bnJldi54bWxQSwUGAAAAAAQABADzAAAABQYAAAAA&#13;&#10;" fillcolor="white [3212]" stroked="f" strokeweight="1pt"/>
            </w:pict>
          </mc:Fallback>
        </mc:AlternateContent>
      </w:r>
    </w:p>
    <w:p w:rsidR="00D828E6" w:rsidRDefault="002C463A" w:rsidP="00D828E6">
      <w:pPr>
        <w:keepNext/>
      </w:pPr>
      <w:r>
        <w:rPr>
          <w:noProof/>
        </w:rPr>
        <w:drawing>
          <wp:anchor distT="0" distB="0" distL="114300" distR="114300" simplePos="0" relativeHeight="251913216" behindDoc="0" locked="0" layoutInCell="1" allowOverlap="1">
            <wp:simplePos x="0" y="0"/>
            <wp:positionH relativeFrom="column">
              <wp:posOffset>3048000</wp:posOffset>
            </wp:positionH>
            <wp:positionV relativeFrom="paragraph">
              <wp:posOffset>53193</wp:posOffset>
            </wp:positionV>
            <wp:extent cx="1821180" cy="549275"/>
            <wp:effectExtent l="0" t="0" r="0" b="0"/>
            <wp:wrapNone/>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Captura de pantalla 2018-05-31 a las 21.09.36.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821180" cy="549275"/>
                    </a:xfrm>
                    <a:prstGeom prst="rect">
                      <a:avLst/>
                    </a:prstGeom>
                  </pic:spPr>
                </pic:pic>
              </a:graphicData>
            </a:graphic>
            <wp14:sizeRelH relativeFrom="page">
              <wp14:pctWidth>0</wp14:pctWidth>
            </wp14:sizeRelH>
            <wp14:sizeRelV relativeFrom="page">
              <wp14:pctHeight>0</wp14:pctHeight>
            </wp14:sizeRelV>
          </wp:anchor>
        </w:drawing>
      </w:r>
      <w:r w:rsidR="009E3CBE">
        <w:rPr>
          <w:noProof/>
        </w:rPr>
        <w:drawing>
          <wp:inline distT="0" distB="0" distL="0" distR="0">
            <wp:extent cx="5073604" cy="2600221"/>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png"/>
                    <pic:cNvPicPr/>
                  </pic:nvPicPr>
                  <pic:blipFill>
                    <a:blip r:embed="rId196">
                      <a:extLst>
                        <a:ext uri="{28A0092B-C50C-407E-A947-70E740481C1C}">
                          <a14:useLocalDpi xmlns:a14="http://schemas.microsoft.com/office/drawing/2010/main" val="0"/>
                        </a:ext>
                      </a:extLst>
                    </a:blip>
                    <a:stretch>
                      <a:fillRect/>
                    </a:stretch>
                  </pic:blipFill>
                  <pic:spPr>
                    <a:xfrm>
                      <a:off x="0" y="0"/>
                      <a:ext cx="5105355" cy="2616493"/>
                    </a:xfrm>
                    <a:prstGeom prst="rect">
                      <a:avLst/>
                    </a:prstGeom>
                  </pic:spPr>
                </pic:pic>
              </a:graphicData>
            </a:graphic>
          </wp:inline>
        </w:drawing>
      </w:r>
    </w:p>
    <w:p w:rsidR="009E3CBE" w:rsidRPr="0031552C" w:rsidRDefault="00D828E6" w:rsidP="00D828E6">
      <w:pPr>
        <w:pStyle w:val="Descripcin"/>
        <w:jc w:val="center"/>
      </w:pPr>
      <w:r w:rsidRPr="00D828E6">
        <w:rPr>
          <w:b/>
          <w:color w:val="4DA4D8" w:themeColor="accent3" w:themeTint="99"/>
        </w:rPr>
        <w:fldChar w:fldCharType="begin"/>
      </w:r>
      <w:r w:rsidRPr="00D828E6">
        <w:rPr>
          <w:b/>
          <w:color w:val="4DA4D8" w:themeColor="accent3" w:themeTint="99"/>
        </w:rPr>
        <w:instrText xml:space="preserve"> SEQ Ilustración \* ARABIC </w:instrText>
      </w:r>
      <w:r w:rsidRPr="00D828E6">
        <w:rPr>
          <w:b/>
          <w:color w:val="4DA4D8" w:themeColor="accent3" w:themeTint="99"/>
        </w:rPr>
        <w:fldChar w:fldCharType="separate"/>
      </w:r>
      <w:bookmarkStart w:id="202" w:name="_Toc515646430"/>
      <w:r w:rsidR="00B31140">
        <w:rPr>
          <w:b/>
          <w:noProof/>
          <w:color w:val="4DA4D8" w:themeColor="accent3" w:themeTint="99"/>
        </w:rPr>
        <w:t>106</w:t>
      </w:r>
      <w:r w:rsidRPr="00D828E6">
        <w:rPr>
          <w:b/>
          <w:color w:val="4DA4D8" w:themeColor="accent3" w:themeTint="99"/>
        </w:rPr>
        <w:fldChar w:fldCharType="end"/>
      </w:r>
      <w:r>
        <w:t>-Diagrama de diseño del sistema. Fuente: propia</w:t>
      </w:r>
      <w:bookmarkEnd w:id="202"/>
    </w:p>
    <w:p w:rsidR="00EF2675" w:rsidRDefault="002C463A" w:rsidP="001772E2">
      <w:r>
        <w:t>Como se puede ver en el diagrama, se marca en rojo el script menú creado en Shell cuya función es la de lanzar los diferentes módulos marcados en azul en el diagrama.</w:t>
      </w:r>
    </w:p>
    <w:p w:rsidR="002C463A" w:rsidRDefault="008A4641" w:rsidP="001772E2">
      <w:r>
        <w:t>Es importante señalar que los módulos de defensa dependen de la instalación del script en Shell paquetes.sh en su primer uso.</w:t>
      </w:r>
    </w:p>
    <w:p w:rsidR="00E1337F" w:rsidRPr="0031552C" w:rsidRDefault="00E1337F" w:rsidP="001772E2"/>
    <w:p w:rsidR="00EF2675" w:rsidRPr="0031552C" w:rsidRDefault="00EF2675" w:rsidP="001772E2"/>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CB0A14" w:rsidRPr="00963953" w:rsidRDefault="00EF2675" w:rsidP="00963953">
      <w:pPr>
        <w:pStyle w:val="Ttulo1"/>
        <w:ind w:left="0" w:firstLine="0"/>
        <w:jc w:val="both"/>
        <w:rPr>
          <w:rFonts w:ascii="Trebuchet MS" w:hAnsi="Trebuchet MS"/>
          <w:color w:val="4DA4D8" w:themeColor="accent3" w:themeTint="99"/>
          <w:sz w:val="48"/>
          <w:szCs w:val="48"/>
        </w:rPr>
      </w:pPr>
      <w:bookmarkStart w:id="203" w:name="_Toc515648548"/>
      <w:r w:rsidRPr="00963953">
        <w:rPr>
          <w:rFonts w:ascii="Trebuchet MS" w:hAnsi="Trebuchet MS"/>
          <w:color w:val="4DA4D8" w:themeColor="accent3" w:themeTint="99"/>
          <w:sz w:val="48"/>
          <w:szCs w:val="48"/>
        </w:rPr>
        <w:lastRenderedPageBreak/>
        <w:t xml:space="preserve">Anexo C: </w:t>
      </w:r>
      <w:r w:rsidR="0004026A" w:rsidRPr="00963953">
        <w:rPr>
          <w:rFonts w:ascii="Trebuchet MS" w:hAnsi="Trebuchet MS"/>
          <w:color w:val="4DA4D8" w:themeColor="accent3" w:themeTint="99"/>
          <w:sz w:val="48"/>
          <w:szCs w:val="48"/>
        </w:rPr>
        <w:t>Manuales</w:t>
      </w:r>
      <w:bookmarkEnd w:id="203"/>
    </w:p>
    <w:p w:rsidR="0004026A" w:rsidRPr="00AA1CEB" w:rsidRDefault="003E62E6" w:rsidP="001772E2">
      <w:pPr>
        <w:pStyle w:val="Ttulo2"/>
        <w:numPr>
          <w:ilvl w:val="0"/>
          <w:numId w:val="0"/>
        </w:numPr>
        <w:rPr>
          <w:color w:val="4DA4D8" w:themeColor="accent3" w:themeTint="99"/>
        </w:rPr>
      </w:pPr>
      <w:bookmarkStart w:id="204" w:name="_Toc515648549"/>
      <w:r w:rsidRPr="00AA1CEB">
        <w:rPr>
          <w:color w:val="4DA4D8" w:themeColor="accent3" w:themeTint="99"/>
        </w:rPr>
        <w:t xml:space="preserve">Manual de </w:t>
      </w:r>
      <w:r w:rsidR="0057588B" w:rsidRPr="00AA1CEB">
        <w:rPr>
          <w:color w:val="4DA4D8" w:themeColor="accent3" w:themeTint="99"/>
        </w:rPr>
        <w:t>Instalación</w:t>
      </w:r>
      <w:bookmarkEnd w:id="204"/>
    </w:p>
    <w:p w:rsidR="003E62E6" w:rsidRDefault="006A6005" w:rsidP="001772E2">
      <w:r>
        <w:t xml:space="preserve">Para iniciar la aplicación </w:t>
      </w:r>
      <w:r w:rsidR="00E4798C">
        <w:t>será necesario en primer lugar abrir la carpeta donde la hayamos descargado o copiado.</w:t>
      </w:r>
    </w:p>
    <w:p w:rsidR="00B31140" w:rsidRDefault="002A5C1E" w:rsidP="00B31140">
      <w:pPr>
        <w:keepNext/>
      </w:pPr>
      <w:r>
        <w:rPr>
          <w:noProof/>
        </w:rPr>
        <w:drawing>
          <wp:inline distT="0" distB="0" distL="0" distR="0">
            <wp:extent cx="5112385" cy="2966720"/>
            <wp:effectExtent l="0" t="0" r="5715"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pantalla 2018-05-30 a las 15.49.01.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112385" cy="2966720"/>
                    </a:xfrm>
                    <a:prstGeom prst="rect">
                      <a:avLst/>
                    </a:prstGeom>
                  </pic:spPr>
                </pic:pic>
              </a:graphicData>
            </a:graphic>
          </wp:inline>
        </w:drawing>
      </w:r>
    </w:p>
    <w:p w:rsidR="003E62E6"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05" w:name="_Toc515646431"/>
      <w:r>
        <w:rPr>
          <w:b/>
          <w:i w:val="0"/>
          <w:noProof/>
          <w:color w:val="4DA4D8" w:themeColor="accent3" w:themeTint="99"/>
        </w:rPr>
        <w:t>107</w:t>
      </w:r>
      <w:r w:rsidRPr="00B31140">
        <w:rPr>
          <w:b/>
          <w:i w:val="0"/>
          <w:color w:val="4DA4D8" w:themeColor="accent3" w:themeTint="99"/>
        </w:rPr>
        <w:fldChar w:fldCharType="end"/>
      </w:r>
      <w:r>
        <w:t>-Archivos de aplicación de defensa. Fuente: propia</w:t>
      </w:r>
      <w:bookmarkEnd w:id="205"/>
    </w:p>
    <w:p w:rsidR="00B31140" w:rsidRDefault="00B31140" w:rsidP="001772E2"/>
    <w:p w:rsidR="002A5C1E" w:rsidRDefault="002A5C1E" w:rsidP="001772E2">
      <w:r>
        <w:t>A continuación pulsaremos el botón derecho del ratón y elegiremos la opción “Open in Terminal” en caso de tener el sistema operativo en inglés o “Abrir en Terminal” en caso de tener el sistema operativo en español.</w:t>
      </w:r>
    </w:p>
    <w:p w:rsidR="00B31140" w:rsidRDefault="002A5C1E" w:rsidP="00B31140">
      <w:pPr>
        <w:keepNext/>
      </w:pPr>
      <w:r>
        <w:rPr>
          <w:noProof/>
          <w:color w:val="4DA4D8" w:themeColor="accent3" w:themeTint="99"/>
        </w:rPr>
        <w:lastRenderedPageBreak/>
        <w:drawing>
          <wp:anchor distT="0" distB="0" distL="114300" distR="114300" simplePos="0" relativeHeight="251917312" behindDoc="0" locked="0" layoutInCell="1" allowOverlap="1">
            <wp:simplePos x="0" y="0"/>
            <wp:positionH relativeFrom="column">
              <wp:posOffset>4639656</wp:posOffset>
            </wp:positionH>
            <wp:positionV relativeFrom="paragraph">
              <wp:posOffset>2835275</wp:posOffset>
            </wp:positionV>
            <wp:extent cx="1806652" cy="181610"/>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8-06-01 a las 17.27.20.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1806652" cy="18161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12385" cy="3621405"/>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5-30 a las 15.49.11.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112385" cy="3621405"/>
                    </a:xfrm>
                    <a:prstGeom prst="rect">
                      <a:avLst/>
                    </a:prstGeom>
                  </pic:spPr>
                </pic:pic>
              </a:graphicData>
            </a:graphic>
          </wp:inline>
        </w:drawing>
      </w:r>
    </w:p>
    <w:p w:rsidR="002A5C1E"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06" w:name="_Toc515646432"/>
      <w:r>
        <w:rPr>
          <w:b/>
          <w:i w:val="0"/>
          <w:noProof/>
          <w:color w:val="4DA4D8" w:themeColor="accent3" w:themeTint="99"/>
        </w:rPr>
        <w:t>108</w:t>
      </w:r>
      <w:r w:rsidRPr="00B31140">
        <w:rPr>
          <w:b/>
          <w:i w:val="0"/>
          <w:color w:val="4DA4D8" w:themeColor="accent3" w:themeTint="99"/>
        </w:rPr>
        <w:fldChar w:fldCharType="end"/>
      </w:r>
      <w:r>
        <w:t xml:space="preserve">-Abrir aplicación a través de terminal. </w:t>
      </w:r>
      <w:r w:rsidRPr="00D046AE">
        <w:t>Fuente: propia</w:t>
      </w:r>
      <w:bookmarkEnd w:id="206"/>
    </w:p>
    <w:p w:rsidR="002A5C1E" w:rsidRDefault="00B31140" w:rsidP="001772E2">
      <w:r>
        <w:rPr>
          <w:noProof/>
        </w:rPr>
        <mc:AlternateContent>
          <mc:Choice Requires="wps">
            <w:drawing>
              <wp:anchor distT="0" distB="0" distL="114300" distR="114300" simplePos="0" relativeHeight="251925504" behindDoc="0" locked="0" layoutInCell="1" allowOverlap="1" wp14:anchorId="0FE91443" wp14:editId="7BBB0F99">
                <wp:simplePos x="0" y="0"/>
                <wp:positionH relativeFrom="column">
                  <wp:posOffset>0</wp:posOffset>
                </wp:positionH>
                <wp:positionV relativeFrom="paragraph">
                  <wp:posOffset>1369695</wp:posOffset>
                </wp:positionV>
                <wp:extent cx="5162550" cy="635"/>
                <wp:effectExtent l="0" t="0" r="6350" b="12065"/>
                <wp:wrapTopAndBottom/>
                <wp:docPr id="165" name="Cuadro de texto 165"/>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wps:spPr>
                      <wps:txbx>
                        <w:txbxContent>
                          <w:p w:rsidR="005A4674" w:rsidRPr="001F6982" w:rsidRDefault="005A4674" w:rsidP="00B31140">
                            <w:pPr>
                              <w:pStyle w:val="Descripcin"/>
                              <w:jc w:val="center"/>
                              <w:rPr>
                                <w:noProof/>
                                <w:szCs w:val="22"/>
                              </w:rPr>
                            </w:pP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bookmarkStart w:id="207" w:name="_Toc515646433"/>
                            <w:r>
                              <w:rPr>
                                <w:b/>
                                <w:i w:val="0"/>
                                <w:noProof/>
                                <w:color w:val="4DA4D8" w:themeColor="accent3" w:themeTint="99"/>
                              </w:rPr>
                              <w:t>109</w:t>
                            </w:r>
                            <w:r w:rsidRPr="00B31140">
                              <w:rPr>
                                <w:b/>
                                <w:i w:val="0"/>
                                <w:noProof/>
                                <w:color w:val="4DA4D8" w:themeColor="accent3" w:themeTint="99"/>
                              </w:rPr>
                              <w:fldChar w:fldCharType="end"/>
                            </w:r>
                            <w:r>
                              <w:t xml:space="preserve">-Ejecutar aplicación. </w:t>
                            </w:r>
                            <w:r w:rsidRPr="00C64D5D">
                              <w:t>Fuente: propia</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91443" id="Cuadro de texto 165" o:spid="_x0000_s1075" type="#_x0000_t202" style="position:absolute;left:0;text-align:left;margin-left:0;margin-top:107.85pt;width:406.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YbmNgIAAHAEAAAOAAAAZHJzL2Uyb0RvYy54bWysVE2P2jAQvVfqf7B8LwFaUIsIK8qKqtJq&#13;&#10;dyW22rNxHGLJ9rhjQ0J/fccOYdttT1UvZjJf9ntvhuVNZw07KQwaXMknozFnykmotDuU/NvT9t1H&#13;&#10;zkIUrhIGnCr5WQV+s3r7Ztn6hZpCA6ZSyKiJC4vWl7yJ0S+KIshGWRFG4JWjYA1oRaRPPBQVipa6&#13;&#10;W1NMx+N50QJWHkGqEMh72wf5KvevayXjQ10HFZkpOb0t5hPzuU9nsVqKxQGFb7S8PEP8wyus0I4u&#13;&#10;vba6FVGwI+o/WlktEQLUcSTBFlDXWqqMgdBMxq/Q7BrhVcZC5AR/pSn8v7by/vSITFek3XzGmROW&#13;&#10;RNocRYXAKsWi6iKwFCKiWh8WlL/zVBG7z9BR0eAP5Ez4uxpt+iVkjOJE+flKM/VikpyzyXw6m1FI&#13;&#10;Umz+PvcuXko9hvhFgWXJKDmShplacboLkZ5BqUNKuimA0dVWG5M+UmBjkJ0E6d02Oqr0QKr4Lcu4&#13;&#10;lOsgVfXh5CkSvh5HsmK37zIxHz4NIPdQnQk7Qj9GwcutpgvvRIiPAmluCBPtQnygozbQlhwuFmcN&#13;&#10;4I+/+VM+yUlRzlqaw5KH70eBijPz1ZHQaWgHAwdjPxjuaDdAUCe0ZV5mkwowmsGsEewzrcg63UIh&#13;&#10;4STdVfI4mJvYbwOtmFTrdU6i0fQi3rmdl6n1QOxT9yzQX2RJk3EPw4SKxSt1+tysj18fI1GdpUvE&#13;&#10;9ixe+KaxzvpcVjDtza/fOevlj2L1EwAA//8DAFBLAwQUAAYACAAAACEAO71td+MAAAANAQAADwAA&#13;&#10;AGRycy9kb3ducmV2LnhtbEyPMU/DMBCFdyT+g3VILIg6aUuJ0jhVVWCApSJ0YXNjNw7E58h22vTf&#13;&#10;c3SB5aR7T/fufcVqtB07ah9ahwLSSQJMY+1Ui42A3cfLfQYsRIlKdg61gLMOsCqvrwqZK3fCd32s&#13;&#10;YsMoBEMuBZgY+5zzUBttZZi4XiN5B+etjLT6hisvTxRuOz5NkgW3skX6YGSvN0bX39VgBWznn1tz&#13;&#10;Nxye39bzmX/dDZvFV1MJcXszPi1prJfAoh7j3wX8MlB/KKnY3g2oAusEEE0UME0fHoGRnaUzUvYX&#13;&#10;JQNeFvw/RfkDAAD//wMAUEsBAi0AFAAGAAgAAAAhALaDOJL+AAAA4QEAABMAAAAAAAAAAAAAAAAA&#13;&#10;AAAAAFtDb250ZW50X1R5cGVzXS54bWxQSwECLQAUAAYACAAAACEAOP0h/9YAAACUAQAACwAAAAAA&#13;&#10;AAAAAAAAAAAvAQAAX3JlbHMvLnJlbHNQSwECLQAUAAYACAAAACEAzBWG5jYCAABwBAAADgAAAAAA&#13;&#10;AAAAAAAAAAAuAgAAZHJzL2Uyb0RvYy54bWxQSwECLQAUAAYACAAAACEAO71td+MAAAANAQAADwAA&#13;&#10;AAAAAAAAAAAAAACQBAAAZHJzL2Rvd25yZXYueG1sUEsFBgAAAAAEAAQA8wAAAKAFAAAAAA==&#13;&#10;" stroked="f">
                <v:textbox style="mso-fit-shape-to-text:t" inset="0,0,0,0">
                  <w:txbxContent>
                    <w:p w:rsidR="005A4674" w:rsidRPr="001F6982" w:rsidRDefault="005A4674" w:rsidP="00B31140">
                      <w:pPr>
                        <w:pStyle w:val="Descripcin"/>
                        <w:jc w:val="center"/>
                        <w:rPr>
                          <w:noProof/>
                          <w:szCs w:val="22"/>
                        </w:rPr>
                      </w:pP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bookmarkStart w:id="289" w:name="_Toc515646433"/>
                      <w:r>
                        <w:rPr>
                          <w:b/>
                          <w:i w:val="0"/>
                          <w:noProof/>
                          <w:color w:val="4DA4D8" w:themeColor="accent3" w:themeTint="99"/>
                        </w:rPr>
                        <w:t>109</w:t>
                      </w:r>
                      <w:r w:rsidRPr="00B31140">
                        <w:rPr>
                          <w:b/>
                          <w:i w:val="0"/>
                          <w:noProof/>
                          <w:color w:val="4DA4D8" w:themeColor="accent3" w:themeTint="99"/>
                        </w:rPr>
                        <w:fldChar w:fldCharType="end"/>
                      </w:r>
                      <w:r>
                        <w:t xml:space="preserve">-Ejecutar aplicación. </w:t>
                      </w:r>
                      <w:r w:rsidRPr="00C64D5D">
                        <w:t>Fuente: propia</w:t>
                      </w:r>
                      <w:bookmarkEnd w:id="289"/>
                    </w:p>
                  </w:txbxContent>
                </v:textbox>
                <w10:wrap type="topAndBottom"/>
              </v:shape>
            </w:pict>
          </mc:Fallback>
        </mc:AlternateContent>
      </w:r>
      <w:r w:rsidR="002A5C1E">
        <w:rPr>
          <w:noProof/>
        </w:rPr>
        <w:drawing>
          <wp:anchor distT="0" distB="0" distL="114300" distR="114300" simplePos="0" relativeHeight="251918336" behindDoc="0" locked="0" layoutInCell="1" allowOverlap="1">
            <wp:simplePos x="0" y="0"/>
            <wp:positionH relativeFrom="column">
              <wp:posOffset>0</wp:posOffset>
            </wp:positionH>
            <wp:positionV relativeFrom="paragraph">
              <wp:posOffset>454025</wp:posOffset>
            </wp:positionV>
            <wp:extent cx="5162550" cy="858520"/>
            <wp:effectExtent l="0" t="0" r="6350" b="508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pantalla 2018-05-30 a las 15.49.20.png"/>
                    <pic:cNvPicPr/>
                  </pic:nvPicPr>
                  <pic:blipFill>
                    <a:blip r:embed="rId200">
                      <a:extLst>
                        <a:ext uri="{28A0092B-C50C-407E-A947-70E740481C1C}">
                          <a14:useLocalDpi xmlns:a14="http://schemas.microsoft.com/office/drawing/2010/main" val="0"/>
                        </a:ext>
                      </a:extLst>
                    </a:blip>
                    <a:stretch>
                      <a:fillRect/>
                    </a:stretch>
                  </pic:blipFill>
                  <pic:spPr>
                    <a:xfrm>
                      <a:off x="0" y="0"/>
                      <a:ext cx="5162550" cy="858520"/>
                    </a:xfrm>
                    <a:prstGeom prst="rect">
                      <a:avLst/>
                    </a:prstGeom>
                  </pic:spPr>
                </pic:pic>
              </a:graphicData>
            </a:graphic>
            <wp14:sizeRelH relativeFrom="page">
              <wp14:pctWidth>0</wp14:pctWidth>
            </wp14:sizeRelH>
            <wp14:sizeRelV relativeFrom="page">
              <wp14:pctHeight>0</wp14:pctHeight>
            </wp14:sizeRelV>
          </wp:anchor>
        </w:drawing>
      </w:r>
      <w:r w:rsidR="002A5C1E">
        <w:t xml:space="preserve">Una vez se abra la terminal deberemos ejecutar la aplicación a través del menú. Para ello usaremos el comando </w:t>
      </w:r>
      <w:r w:rsidR="002A5C1E" w:rsidRPr="002A5C1E">
        <w:rPr>
          <w:b/>
        </w:rPr>
        <w:t>./menu.sh</w:t>
      </w:r>
      <w:r w:rsidR="002A5C1E">
        <w:t xml:space="preserve"> de la siguiente forma:</w:t>
      </w:r>
    </w:p>
    <w:p w:rsidR="002A5C1E" w:rsidRDefault="002A5C1E" w:rsidP="001772E2">
      <w:r>
        <w:t>A continuación se iniciará la aplicación y se nos pedirá la contraseña de administrador, ya que las opciones de defensa requieren de permisos de superusuario “root”.</w:t>
      </w:r>
    </w:p>
    <w:p w:rsidR="00B31140" w:rsidRDefault="002A5C1E" w:rsidP="00B31140">
      <w:pPr>
        <w:keepNext/>
      </w:pPr>
      <w:r>
        <w:rPr>
          <w:noProof/>
        </w:rPr>
        <w:drawing>
          <wp:inline distT="0" distB="0" distL="0" distR="0">
            <wp:extent cx="5226618" cy="219825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pantalla 2018-05-30 a las 16.00.11.png"/>
                    <pic:cNvPicPr/>
                  </pic:nvPicPr>
                  <pic:blipFill>
                    <a:blip r:embed="rId201">
                      <a:extLst>
                        <a:ext uri="{28A0092B-C50C-407E-A947-70E740481C1C}">
                          <a14:useLocalDpi xmlns:a14="http://schemas.microsoft.com/office/drawing/2010/main" val="0"/>
                        </a:ext>
                      </a:extLst>
                    </a:blip>
                    <a:stretch>
                      <a:fillRect/>
                    </a:stretch>
                  </pic:blipFill>
                  <pic:spPr>
                    <a:xfrm>
                      <a:off x="0" y="0"/>
                      <a:ext cx="5233888" cy="2201312"/>
                    </a:xfrm>
                    <a:prstGeom prst="rect">
                      <a:avLst/>
                    </a:prstGeom>
                  </pic:spPr>
                </pic:pic>
              </a:graphicData>
            </a:graphic>
          </wp:inline>
        </w:drawing>
      </w:r>
    </w:p>
    <w:p w:rsidR="002A5C1E"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08" w:name="_Toc515646434"/>
      <w:r>
        <w:rPr>
          <w:b/>
          <w:i w:val="0"/>
          <w:noProof/>
          <w:color w:val="4DA4D8" w:themeColor="accent3" w:themeTint="99"/>
        </w:rPr>
        <w:t>110</w:t>
      </w:r>
      <w:r w:rsidRPr="00B31140">
        <w:rPr>
          <w:b/>
          <w:i w:val="0"/>
          <w:color w:val="4DA4D8" w:themeColor="accent3" w:themeTint="99"/>
        </w:rPr>
        <w:fldChar w:fldCharType="end"/>
      </w:r>
      <w:r>
        <w:t xml:space="preserve">-Añadir password para permisos. </w:t>
      </w:r>
      <w:r w:rsidRPr="00F83450">
        <w:t>Fuente: propia</w:t>
      </w:r>
      <w:bookmarkEnd w:id="208"/>
    </w:p>
    <w:p w:rsidR="002A5C1E" w:rsidRDefault="002A5C1E" w:rsidP="001772E2"/>
    <w:p w:rsidR="002A5C1E" w:rsidRDefault="002A5C1E" w:rsidP="001772E2">
      <w:r>
        <w:t>Una vez introducida la contraseña se</w:t>
      </w:r>
      <w:r w:rsidR="00A6711B">
        <w:t xml:space="preserve"> mostrará un mensaje </w:t>
      </w:r>
      <w:r w:rsidR="00941B2C">
        <w:t>de permisos aceptados y se</w:t>
      </w:r>
      <w:r>
        <w:t xml:space="preserve"> abrirán las </w:t>
      </w:r>
      <w:r w:rsidR="00A6711B">
        <w:t xml:space="preserve">diferentes </w:t>
      </w:r>
      <w:r>
        <w:t>opciones:</w:t>
      </w:r>
    </w:p>
    <w:p w:rsidR="00B31140" w:rsidRDefault="002A5C1E" w:rsidP="00B31140">
      <w:pPr>
        <w:keepNext/>
      </w:pPr>
      <w:r>
        <w:rPr>
          <w:noProof/>
        </w:rPr>
        <w:drawing>
          <wp:inline distT="0" distB="0" distL="0" distR="0">
            <wp:extent cx="5172075" cy="368530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a de pantalla 2018-05-30 a las 16.00.23.png"/>
                    <pic:cNvPicPr/>
                  </pic:nvPicPr>
                  <pic:blipFill>
                    <a:blip r:embed="rId202">
                      <a:extLst>
                        <a:ext uri="{28A0092B-C50C-407E-A947-70E740481C1C}">
                          <a14:useLocalDpi xmlns:a14="http://schemas.microsoft.com/office/drawing/2010/main" val="0"/>
                        </a:ext>
                      </a:extLst>
                    </a:blip>
                    <a:stretch>
                      <a:fillRect/>
                    </a:stretch>
                  </pic:blipFill>
                  <pic:spPr>
                    <a:xfrm>
                      <a:off x="0" y="0"/>
                      <a:ext cx="5180172" cy="3691079"/>
                    </a:xfrm>
                    <a:prstGeom prst="rect">
                      <a:avLst/>
                    </a:prstGeom>
                  </pic:spPr>
                </pic:pic>
              </a:graphicData>
            </a:graphic>
          </wp:inline>
        </w:drawing>
      </w:r>
    </w:p>
    <w:p w:rsidR="002A5C1E"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09" w:name="_Toc515646435"/>
      <w:r>
        <w:rPr>
          <w:b/>
          <w:i w:val="0"/>
          <w:noProof/>
          <w:color w:val="4DA4D8" w:themeColor="accent3" w:themeTint="99"/>
        </w:rPr>
        <w:t>111</w:t>
      </w:r>
      <w:r w:rsidRPr="00B31140">
        <w:rPr>
          <w:b/>
          <w:i w:val="0"/>
          <w:color w:val="4DA4D8" w:themeColor="accent3" w:themeTint="99"/>
        </w:rPr>
        <w:fldChar w:fldCharType="end"/>
      </w:r>
      <w:r>
        <w:t xml:space="preserve">-Menú de aplicación. </w:t>
      </w:r>
      <w:r w:rsidRPr="00EC35DF">
        <w:t>Fuente: propia</w:t>
      </w:r>
      <w:bookmarkEnd w:id="209"/>
    </w:p>
    <w:p w:rsidR="002A5C1E" w:rsidRDefault="002A5C1E" w:rsidP="001772E2"/>
    <w:p w:rsidR="002A5C1E" w:rsidRDefault="002A5C1E" w:rsidP="001772E2">
      <w:r>
        <w:t xml:space="preserve">Como podemos ver tenemos 4 opciones: </w:t>
      </w:r>
    </w:p>
    <w:p w:rsidR="002A5C1E" w:rsidRDefault="0057588B" w:rsidP="001772E2">
      <w:r>
        <w:t xml:space="preserve"> - </w:t>
      </w:r>
      <w:r w:rsidRPr="0057588B">
        <w:rPr>
          <w:b/>
        </w:rPr>
        <w:t>INSTALACIÓN</w:t>
      </w:r>
      <w:r>
        <w:t xml:space="preserve"> : instalará todos los paquetes necesarios para que los scripts de defensa puedan funcionar. Es importante ejecutar esta opción la primera vez que se haga uso de la aplicación.</w:t>
      </w:r>
    </w:p>
    <w:p w:rsidR="0057588B" w:rsidRDefault="0057588B" w:rsidP="001772E2">
      <w:r>
        <w:t xml:space="preserve">- </w:t>
      </w:r>
      <w:r w:rsidRPr="0057588B">
        <w:rPr>
          <w:b/>
        </w:rPr>
        <w:t>DEFENSA IP</w:t>
      </w:r>
      <w:r>
        <w:t xml:space="preserve"> : ejecutará el script de defensa IP.</w:t>
      </w:r>
    </w:p>
    <w:p w:rsidR="0057588B" w:rsidRDefault="0057588B" w:rsidP="001772E2">
      <w:r>
        <w:t xml:space="preserve">- </w:t>
      </w:r>
      <w:r w:rsidRPr="0057588B">
        <w:rPr>
          <w:b/>
        </w:rPr>
        <w:t>DEFENSA ARP</w:t>
      </w:r>
      <w:r>
        <w:t xml:space="preserve"> : ejecutará el script de defensa ARP.</w:t>
      </w:r>
    </w:p>
    <w:p w:rsidR="0057588B" w:rsidRDefault="0057588B" w:rsidP="001772E2">
      <w:r>
        <w:t xml:space="preserve">- </w:t>
      </w:r>
      <w:r w:rsidRPr="0057588B">
        <w:rPr>
          <w:b/>
        </w:rPr>
        <w:t>SALIR</w:t>
      </w:r>
      <w:r>
        <w:t xml:space="preserve"> : sale de la aplicación, volviendo a permitir ejecutar comandos del sistema en la terminal. </w:t>
      </w:r>
    </w:p>
    <w:p w:rsidR="0057588B" w:rsidRDefault="0057588B" w:rsidP="001772E2">
      <w:r>
        <w:t>Para elegir una opción basta con escribir el número de la opción escogida y pulsar la tecla &lt;ENTER&gt;.</w:t>
      </w:r>
    </w:p>
    <w:p w:rsidR="0057588B" w:rsidRDefault="0057588B" w:rsidP="001772E2"/>
    <w:p w:rsidR="0057588B" w:rsidRDefault="0057588B" w:rsidP="001772E2"/>
    <w:p w:rsidR="0057588B" w:rsidRDefault="0057588B" w:rsidP="001772E2"/>
    <w:p w:rsidR="0057588B" w:rsidRDefault="0057588B" w:rsidP="001772E2">
      <w:r>
        <w:lastRenderedPageBreak/>
        <w:t>En el primer uso de la aplicación, como ya hemos mencionado, deberemos ejecutar el instalador:</w:t>
      </w:r>
    </w:p>
    <w:p w:rsidR="00B31140" w:rsidRDefault="0057588B" w:rsidP="00B31140">
      <w:pPr>
        <w:keepNext/>
      </w:pPr>
      <w:r>
        <w:rPr>
          <w:noProof/>
        </w:rPr>
        <w:drawing>
          <wp:inline distT="0" distB="0" distL="0" distR="0">
            <wp:extent cx="5126181" cy="3022600"/>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a de pantalla 2018-05-30 a las 16.00.26.png"/>
                    <pic:cNvPicPr/>
                  </pic:nvPicPr>
                  <pic:blipFill>
                    <a:blip r:embed="rId203">
                      <a:extLst>
                        <a:ext uri="{28A0092B-C50C-407E-A947-70E740481C1C}">
                          <a14:useLocalDpi xmlns:a14="http://schemas.microsoft.com/office/drawing/2010/main" val="0"/>
                        </a:ext>
                      </a:extLst>
                    </a:blip>
                    <a:stretch>
                      <a:fillRect/>
                    </a:stretch>
                  </pic:blipFill>
                  <pic:spPr>
                    <a:xfrm>
                      <a:off x="0" y="0"/>
                      <a:ext cx="5130661" cy="3025242"/>
                    </a:xfrm>
                    <a:prstGeom prst="rect">
                      <a:avLst/>
                    </a:prstGeom>
                  </pic:spPr>
                </pic:pic>
              </a:graphicData>
            </a:graphic>
          </wp:inline>
        </w:drawing>
      </w:r>
    </w:p>
    <w:p w:rsidR="0057588B"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10" w:name="_Toc515646436"/>
      <w:r>
        <w:rPr>
          <w:b/>
          <w:i w:val="0"/>
          <w:noProof/>
          <w:color w:val="4DA4D8" w:themeColor="accent3" w:themeTint="99"/>
        </w:rPr>
        <w:t>112</w:t>
      </w:r>
      <w:r w:rsidRPr="00B31140">
        <w:rPr>
          <w:b/>
          <w:i w:val="0"/>
          <w:color w:val="4DA4D8" w:themeColor="accent3" w:themeTint="99"/>
        </w:rPr>
        <w:fldChar w:fldCharType="end"/>
      </w:r>
      <w:r>
        <w:t xml:space="preserve">-Instalación de paquetes de dependencia. </w:t>
      </w:r>
      <w:r w:rsidRPr="007C2794">
        <w:t>Fuente: propia</w:t>
      </w:r>
      <w:bookmarkEnd w:id="210"/>
    </w:p>
    <w:p w:rsidR="0057588B" w:rsidRDefault="0057588B" w:rsidP="001772E2">
      <w:r>
        <w:t>Se ejecutará el instalador de paquetes de dependencia en una terminal secundaria.</w:t>
      </w:r>
    </w:p>
    <w:p w:rsidR="0057588B" w:rsidRDefault="0057588B" w:rsidP="001772E2">
      <w:r>
        <w:t>Es importante esperar a que el proceso finalice</w:t>
      </w:r>
      <w:r w:rsidR="00893777">
        <w:t>.</w:t>
      </w:r>
    </w:p>
    <w:p w:rsidR="00B31140" w:rsidRDefault="0057588B" w:rsidP="00B31140">
      <w:pPr>
        <w:keepNext/>
      </w:pPr>
      <w:r>
        <w:rPr>
          <w:noProof/>
        </w:rPr>
        <w:drawing>
          <wp:inline distT="0" distB="0" distL="0" distR="0">
            <wp:extent cx="5112385" cy="2860675"/>
            <wp:effectExtent l="0" t="0" r="571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a de pantalla 2018-05-30 a las 16.00.36.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112385" cy="2860675"/>
                    </a:xfrm>
                    <a:prstGeom prst="rect">
                      <a:avLst/>
                    </a:prstGeom>
                  </pic:spPr>
                </pic:pic>
              </a:graphicData>
            </a:graphic>
          </wp:inline>
        </w:drawing>
      </w:r>
    </w:p>
    <w:p w:rsidR="0057588B"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11" w:name="_Toc515646437"/>
      <w:r>
        <w:rPr>
          <w:b/>
          <w:i w:val="0"/>
          <w:noProof/>
          <w:color w:val="4DA4D8" w:themeColor="accent3" w:themeTint="99"/>
        </w:rPr>
        <w:t>113</w:t>
      </w:r>
      <w:r w:rsidRPr="00B31140">
        <w:rPr>
          <w:b/>
          <w:i w:val="0"/>
          <w:color w:val="4DA4D8" w:themeColor="accent3" w:themeTint="99"/>
        </w:rPr>
        <w:fldChar w:fldCharType="end"/>
      </w:r>
      <w:r>
        <w:t xml:space="preserve">-Instalación. </w:t>
      </w:r>
      <w:r w:rsidRPr="0031026A">
        <w:t>Fuente: propia</w:t>
      </w:r>
      <w:bookmarkEnd w:id="211"/>
    </w:p>
    <w:p w:rsidR="00C2434E" w:rsidRDefault="00C2434E" w:rsidP="001772E2"/>
    <w:p w:rsidR="0057588B" w:rsidRDefault="0057588B" w:rsidP="001772E2">
      <w:r>
        <w:t xml:space="preserve">A lo largo de la instalación se pide permiso de instalación en algunos momentos puntuales: </w:t>
      </w:r>
    </w:p>
    <w:p w:rsidR="00B31140" w:rsidRDefault="0057588B" w:rsidP="00B31140">
      <w:pPr>
        <w:keepNext/>
      </w:pPr>
      <w:r>
        <w:rPr>
          <w:noProof/>
        </w:rPr>
        <w:lastRenderedPageBreak/>
        <w:drawing>
          <wp:inline distT="0" distB="0" distL="0" distR="0">
            <wp:extent cx="5218430" cy="47105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a de pantalla 2018-05-30 a las 16.00.45.png"/>
                    <pic:cNvPicPr/>
                  </pic:nvPicPr>
                  <pic:blipFill>
                    <a:blip r:embed="rId205">
                      <a:extLst>
                        <a:ext uri="{28A0092B-C50C-407E-A947-70E740481C1C}">
                          <a14:useLocalDpi xmlns:a14="http://schemas.microsoft.com/office/drawing/2010/main" val="0"/>
                        </a:ext>
                      </a:extLst>
                    </a:blip>
                    <a:stretch>
                      <a:fillRect/>
                    </a:stretch>
                  </pic:blipFill>
                  <pic:spPr>
                    <a:xfrm>
                      <a:off x="0" y="0"/>
                      <a:ext cx="5258932" cy="474711"/>
                    </a:xfrm>
                    <a:prstGeom prst="rect">
                      <a:avLst/>
                    </a:prstGeom>
                  </pic:spPr>
                </pic:pic>
              </a:graphicData>
            </a:graphic>
          </wp:inline>
        </w:drawing>
      </w:r>
    </w:p>
    <w:p w:rsidR="0057588B"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12" w:name="_Toc515646438"/>
      <w:r>
        <w:rPr>
          <w:b/>
          <w:i w:val="0"/>
          <w:noProof/>
          <w:color w:val="4DA4D8" w:themeColor="accent3" w:themeTint="99"/>
        </w:rPr>
        <w:t>114</w:t>
      </w:r>
      <w:r w:rsidRPr="00B31140">
        <w:rPr>
          <w:b/>
          <w:i w:val="0"/>
          <w:color w:val="4DA4D8" w:themeColor="accent3" w:themeTint="99"/>
        </w:rPr>
        <w:fldChar w:fldCharType="end"/>
      </w:r>
      <w:r>
        <w:t xml:space="preserve">-Permisos de instalación de herramientas. </w:t>
      </w:r>
      <w:r w:rsidRPr="007726B8">
        <w:t>Fuente: propia</w:t>
      </w:r>
      <w:bookmarkEnd w:id="212"/>
    </w:p>
    <w:p w:rsidR="002A5C1E" w:rsidRDefault="0057588B" w:rsidP="0057588B">
      <w:r>
        <w:t>Basta con pulsar la letra “y”</w:t>
      </w:r>
      <w:r w:rsidR="00C2434E">
        <w:t xml:space="preserve"> y la tecla &lt;ENTER&gt;</w:t>
      </w:r>
      <w:r>
        <w:t xml:space="preserve"> para permitir que la instalación continúe. </w:t>
      </w:r>
    </w:p>
    <w:p w:rsidR="0057588B" w:rsidRPr="0057588B" w:rsidRDefault="0057588B" w:rsidP="0057588B">
      <w:r>
        <w:t>Una vez la instalación finalice podremos usar el resto de opciones de la aplicación.</w:t>
      </w:r>
    </w:p>
    <w:p w:rsidR="003E62E6" w:rsidRPr="00AA1CEB" w:rsidRDefault="003E62E6" w:rsidP="001772E2">
      <w:pPr>
        <w:pStyle w:val="Ttulo2"/>
        <w:numPr>
          <w:ilvl w:val="0"/>
          <w:numId w:val="0"/>
        </w:numPr>
        <w:rPr>
          <w:color w:val="4DA4D8" w:themeColor="accent3" w:themeTint="99"/>
        </w:rPr>
      </w:pPr>
      <w:bookmarkStart w:id="213" w:name="_Toc515648550"/>
      <w:r w:rsidRPr="00AA1CEB">
        <w:rPr>
          <w:color w:val="4DA4D8" w:themeColor="accent3" w:themeTint="99"/>
        </w:rPr>
        <w:t xml:space="preserve">Manual de </w:t>
      </w:r>
      <w:r w:rsidR="0057588B">
        <w:rPr>
          <w:color w:val="4DA4D8" w:themeColor="accent3" w:themeTint="99"/>
        </w:rPr>
        <w:t>Usuario</w:t>
      </w:r>
      <w:bookmarkEnd w:id="213"/>
    </w:p>
    <w:p w:rsidR="003E62E6" w:rsidRDefault="00EE5E84" w:rsidP="001772E2">
      <w:r>
        <w:t>Como hemos visto en el manual de instalación</w:t>
      </w:r>
      <w:r w:rsidR="008C3C4A">
        <w:t xml:space="preserve"> toda la aplicación se controla a través del menú creado.</w:t>
      </w:r>
    </w:p>
    <w:p w:rsidR="008C3C4A" w:rsidRDefault="008C3C4A" w:rsidP="001772E2">
      <w:r>
        <w:t>Para lanzar la defensa a IP spoofing basta con elegir la opción 2:</w:t>
      </w:r>
    </w:p>
    <w:p w:rsidR="00B31140" w:rsidRDefault="008C3C4A" w:rsidP="00B31140">
      <w:pPr>
        <w:keepNext/>
      </w:pPr>
      <w:r>
        <w:rPr>
          <w:noProof/>
        </w:rPr>
        <w:drawing>
          <wp:inline distT="0" distB="0" distL="0" distR="0">
            <wp:extent cx="5218430" cy="3011055"/>
            <wp:effectExtent l="0" t="0" r="127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a de pantalla 2018-06-01 a las 18.53.27.png"/>
                    <pic:cNvPicPr/>
                  </pic:nvPicPr>
                  <pic:blipFill>
                    <a:blip r:embed="rId206">
                      <a:extLst>
                        <a:ext uri="{28A0092B-C50C-407E-A947-70E740481C1C}">
                          <a14:useLocalDpi xmlns:a14="http://schemas.microsoft.com/office/drawing/2010/main" val="0"/>
                        </a:ext>
                      </a:extLst>
                    </a:blip>
                    <a:stretch>
                      <a:fillRect/>
                    </a:stretch>
                  </pic:blipFill>
                  <pic:spPr>
                    <a:xfrm>
                      <a:off x="0" y="0"/>
                      <a:ext cx="5223226" cy="3013822"/>
                    </a:xfrm>
                    <a:prstGeom prst="rect">
                      <a:avLst/>
                    </a:prstGeom>
                  </pic:spPr>
                </pic:pic>
              </a:graphicData>
            </a:graphic>
          </wp:inline>
        </w:drawing>
      </w:r>
    </w:p>
    <w:p w:rsidR="003E62E6" w:rsidRPr="003E62E6" w:rsidRDefault="00B31140" w:rsidP="00B31140">
      <w:pPr>
        <w:pStyle w:val="Descripcin"/>
        <w:jc w:val="center"/>
      </w:pPr>
      <w:r w:rsidRPr="00B31140">
        <w:rPr>
          <w:b/>
          <w:i w:val="0"/>
          <w:color w:val="4DA4D8" w:themeColor="accent3" w:themeTint="99"/>
        </w:rPr>
        <w:fldChar w:fldCharType="begin"/>
      </w:r>
      <w:r w:rsidRPr="00B31140">
        <w:rPr>
          <w:b/>
          <w:i w:val="0"/>
          <w:color w:val="4DA4D8" w:themeColor="accent3" w:themeTint="99"/>
        </w:rPr>
        <w:instrText xml:space="preserve"> SEQ Ilustración \* ARABIC </w:instrText>
      </w:r>
      <w:r w:rsidRPr="00B31140">
        <w:rPr>
          <w:b/>
          <w:i w:val="0"/>
          <w:color w:val="4DA4D8" w:themeColor="accent3" w:themeTint="99"/>
        </w:rPr>
        <w:fldChar w:fldCharType="separate"/>
      </w:r>
      <w:bookmarkStart w:id="214" w:name="_Toc515646439"/>
      <w:r>
        <w:rPr>
          <w:b/>
          <w:i w:val="0"/>
          <w:noProof/>
          <w:color w:val="4DA4D8" w:themeColor="accent3" w:themeTint="99"/>
        </w:rPr>
        <w:t>115</w:t>
      </w:r>
      <w:r w:rsidRPr="00B31140">
        <w:rPr>
          <w:b/>
          <w:i w:val="0"/>
          <w:color w:val="4DA4D8" w:themeColor="accent3" w:themeTint="99"/>
        </w:rPr>
        <w:fldChar w:fldCharType="end"/>
      </w:r>
      <w:r>
        <w:t>-Ejecución de script de defensa IP spoofing</w:t>
      </w:r>
      <w:r>
        <w:rPr>
          <w:noProof/>
        </w:rPr>
        <w:t xml:space="preserve">. </w:t>
      </w:r>
      <w:r w:rsidRPr="008C4349">
        <w:rPr>
          <w:noProof/>
        </w:rPr>
        <w:t>Fuente: propia</w:t>
      </w:r>
      <w:bookmarkEnd w:id="214"/>
    </w:p>
    <w:p w:rsidR="003E62E6" w:rsidRDefault="003E62E6" w:rsidP="001772E2"/>
    <w:p w:rsidR="009807AE" w:rsidRPr="0031552C" w:rsidRDefault="009807AE" w:rsidP="001772E2"/>
    <w:p w:rsidR="008C3C4A" w:rsidRDefault="008C3C4A" w:rsidP="001772E2">
      <w:pPr>
        <w:rPr>
          <w:rFonts w:ascii="Calibri" w:hAnsi="Calibri"/>
        </w:rPr>
      </w:pPr>
      <w:r>
        <w:rPr>
          <w:rFonts w:ascii="Calibri" w:hAnsi="Calibri"/>
        </w:rPr>
        <w:t xml:space="preserve">Una vez seleccionada la opción 2 se abrirá el script de defensa a IP spoofing </w:t>
      </w:r>
      <w:r w:rsidR="009807AE">
        <w:rPr>
          <w:rFonts w:ascii="Calibri" w:hAnsi="Calibri"/>
        </w:rPr>
        <w:t>en una ventana secundaria en la que en primer lugar se mostrarán los hosts de la red:</w:t>
      </w: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B31140" w:rsidP="001772E2">
      <w:pPr>
        <w:rPr>
          <w:rFonts w:ascii="Calibri" w:hAnsi="Calibri"/>
        </w:rPr>
      </w:pPr>
      <w:r>
        <w:rPr>
          <w:noProof/>
        </w:rPr>
        <w:lastRenderedPageBreak/>
        <mc:AlternateContent>
          <mc:Choice Requires="wps">
            <w:drawing>
              <wp:anchor distT="0" distB="0" distL="114300" distR="114300" simplePos="0" relativeHeight="251927552" behindDoc="0" locked="0" layoutInCell="1" allowOverlap="1" wp14:anchorId="71B08CE1" wp14:editId="1D198375">
                <wp:simplePos x="0" y="0"/>
                <wp:positionH relativeFrom="column">
                  <wp:posOffset>267335</wp:posOffset>
                </wp:positionH>
                <wp:positionV relativeFrom="paragraph">
                  <wp:posOffset>8271510</wp:posOffset>
                </wp:positionV>
                <wp:extent cx="4724400" cy="635"/>
                <wp:effectExtent l="0" t="0" r="0" b="12065"/>
                <wp:wrapTopAndBottom/>
                <wp:docPr id="170" name="Cuadro de texto 170"/>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wps:spPr>
                      <wps:txbx>
                        <w:txbxContent>
                          <w:p w:rsidR="005A4674" w:rsidRPr="00E657EA"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215" w:name="_Toc515646440"/>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08CE1" id="Cuadro de texto 170" o:spid="_x0000_s1076" type="#_x0000_t202" style="position:absolute;left:0;text-align:left;margin-left:21.05pt;margin-top:651.3pt;width:372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1+WANAIAAHAEAAAOAAAAZHJzL2Uyb0RvYy54bWysVMFu2zAMvQ/YPwi6L06ytB2MOEWWIsOA&#13;&#10;oi2QDj0rshwLkEWNUmJnXz9KttOt22nYRaZI6knvkfTytmsMOyn0GmzBZ5MpZ8pKKLU9FPzb8/bD&#13;&#10;J858ELYUBqwq+Fl5frt6/27ZulzNoQZTKmQEYn3euoLXIbg8y7ysVSP8BJyyFKwAGxFoi4esRNES&#13;&#10;emOy+XR6nbWApUOQynvy3vVBvkr4VaVkeKwqrwIzBae3hbRiWvdxzVZLkR9QuFrL4RniH17RCG3p&#13;&#10;0gvUnQiCHVH/AdVoieChChMJTQZVpaVKHIjNbPqGza4WTiUuJI53F5n8/4OVD6cnZLqk2t2QPlY0&#13;&#10;VKTNUZQIrFQsqC4AiyESqnU+p/ydoxOh+wwdHRr9npyRf1dhE7/EjFGcIM8XmQmLSXIubuaLxZRC&#13;&#10;kmLXH68iRvZ61KEPXxQ0LBoFR6phklac7n3oU8eUeJMHo8utNiZuYmBjkJ0E1butdVAD+G9ZxsZc&#13;&#10;C/FUDxg9WeTX84hW6PZdEubqQn4P5Zm4I/Rt5J3carrwXvjwJJD6hjjRLIRHWioDbcFhsDirAX/8&#13;&#10;zR/zqZwU5aylPiy4/34UqDgzXy0VmiDDaOBo7EfDHpsNENUZTZmTyaQDGMxoVgjNC43IOt5CIWEl&#13;&#10;3VXwMJqb0E8DjZhU63VKotZ0ItzbnZMRehT2uXsR6IayxM54gLFDRf6mOn1uqo9bHwNJnUoXhe1V&#13;&#10;HPSmtk7FH0Ywzs2v+5T1+qNY/QQAAP//AwBQSwMEFAAGAAgAAAAhAIImfPPkAAAAEQEAAA8AAABk&#13;&#10;cnMvZG93bnJldi54bWxMTz1PwzAQ3ZH4D9YhsSDqNI3SKo1TVQUGWCpCFzY3vsaB2I5spw3/nkMM&#13;&#10;sJx07969j3IzmZ6d0YfOWQHzWQIMbeNUZ1sBh7en+xWwEKVVsncWBXxhgE11fVXKQrmLfcVzHVtG&#13;&#10;IjYUUoCOcSg4D41GI8PMDWjpdnLeyEirb7ny8kLipudpkuTcyM6Sg5YD7jQ2n/VoBOyz972+G0+P&#13;&#10;L9ts4Z8P4y7/aGshbm+mhzWN7RpYxCn+fcBPB8oPFQU7utGqwHoBWTonJuGLJM2BEWO5ygk6/kJL&#13;&#10;4FXJ/zepvgEAAP//AwBQSwECLQAUAAYACAAAACEAtoM4kv4AAADhAQAAEwAAAAAAAAAAAAAAAAAA&#13;&#10;AAAAW0NvbnRlbnRfVHlwZXNdLnhtbFBLAQItABQABgAIAAAAIQA4/SH/1gAAAJQBAAALAAAAAAAA&#13;&#10;AAAAAAAAAC8BAABfcmVscy8ucmVsc1BLAQItABQABgAIAAAAIQBe1+WANAIAAHAEAAAOAAAAAAAA&#13;&#10;AAAAAAAAAC4CAABkcnMvZTJvRG9jLnhtbFBLAQItABQABgAIAAAAIQCCJnzz5AAAABEBAAAPAAAA&#13;&#10;AAAAAAAAAAAAAI4EAABkcnMvZG93bnJldi54bWxQSwUGAAAAAAQABADzAAAAnwUAAAAA&#13;&#10;" stroked="f">
                <v:textbox style="mso-fit-shape-to-text:t" inset="0,0,0,0">
                  <w:txbxContent>
                    <w:p w:rsidR="005A4674" w:rsidRPr="00E657EA"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298" w:name="_Toc515646440"/>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98"/>
                    </w:p>
                  </w:txbxContent>
                </v:textbox>
                <w10:wrap type="topAndBottom"/>
              </v:shape>
            </w:pict>
          </mc:Fallback>
        </mc:AlternateContent>
      </w:r>
      <w:r w:rsidR="009807AE">
        <w:rPr>
          <w:rFonts w:ascii="Calibri" w:hAnsi="Calibri"/>
          <w:noProof/>
        </w:rPr>
        <w:drawing>
          <wp:anchor distT="0" distB="0" distL="114300" distR="114300" simplePos="0" relativeHeight="251919360" behindDoc="0" locked="0" layoutInCell="1" allowOverlap="1">
            <wp:simplePos x="0" y="0"/>
            <wp:positionH relativeFrom="column">
              <wp:posOffset>267508</wp:posOffset>
            </wp:positionH>
            <wp:positionV relativeFrom="paragraph">
              <wp:posOffset>302260</wp:posOffset>
            </wp:positionV>
            <wp:extent cx="4724400" cy="7912100"/>
            <wp:effectExtent l="0" t="0" r="0" b="0"/>
            <wp:wrapTopAndBottom/>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a de pantalla 2018-06-01 a las 19.10.37.png"/>
                    <pic:cNvPicPr/>
                  </pic:nvPicPr>
                  <pic:blipFill>
                    <a:blip r:embed="rId207">
                      <a:extLst>
                        <a:ext uri="{28A0092B-C50C-407E-A947-70E740481C1C}">
                          <a14:useLocalDpi xmlns:a14="http://schemas.microsoft.com/office/drawing/2010/main" val="0"/>
                        </a:ext>
                      </a:extLst>
                    </a:blip>
                    <a:stretch>
                      <a:fillRect/>
                    </a:stretch>
                  </pic:blipFill>
                  <pic:spPr>
                    <a:xfrm>
                      <a:off x="0" y="0"/>
                      <a:ext cx="4724400" cy="7912100"/>
                    </a:xfrm>
                    <a:prstGeom prst="rect">
                      <a:avLst/>
                    </a:prstGeom>
                  </pic:spPr>
                </pic:pic>
              </a:graphicData>
            </a:graphic>
            <wp14:sizeRelH relativeFrom="page">
              <wp14:pctWidth>0</wp14:pctWidth>
            </wp14:sizeRelH>
            <wp14:sizeRelV relativeFrom="page">
              <wp14:pctHeight>0</wp14:pctHeight>
            </wp14:sizeRelV>
          </wp:anchor>
        </w:drawing>
      </w: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r>
        <w:rPr>
          <w:rFonts w:ascii="Calibri" w:hAnsi="Calibri"/>
        </w:rPr>
        <w:t xml:space="preserve">En caso de detectar paquetes </w:t>
      </w:r>
      <w:r w:rsidR="00FE5EBA">
        <w:rPr>
          <w:rFonts w:ascii="Calibri" w:hAnsi="Calibri"/>
        </w:rPr>
        <w:t>no dañinos aparecerá en la terminal los datos del paquete y un análisis que clarifica que no se detecta spoofing:</w:t>
      </w:r>
    </w:p>
    <w:p w:rsidR="009807AE" w:rsidRDefault="009807AE" w:rsidP="001772E2">
      <w:pPr>
        <w:rPr>
          <w:rFonts w:ascii="Calibri" w:hAnsi="Calibri"/>
        </w:rPr>
      </w:pPr>
    </w:p>
    <w:p w:rsidR="00B31140" w:rsidRDefault="00FE5EBA" w:rsidP="00B31140">
      <w:pPr>
        <w:keepNext/>
      </w:pPr>
      <w:r>
        <w:rPr>
          <w:rFonts w:ascii="Calibri" w:hAnsi="Calibri"/>
          <w:noProof/>
        </w:rPr>
        <w:drawing>
          <wp:inline distT="0" distB="0" distL="0" distR="0">
            <wp:extent cx="5112385" cy="2505075"/>
            <wp:effectExtent l="0" t="0" r="5715"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a de pantalla 2018-06-01 a las 19.12.34.png"/>
                    <pic:cNvPicPr/>
                  </pic:nvPicPr>
                  <pic:blipFill>
                    <a:blip r:embed="rId208">
                      <a:extLst>
                        <a:ext uri="{28A0092B-C50C-407E-A947-70E740481C1C}">
                          <a14:useLocalDpi xmlns:a14="http://schemas.microsoft.com/office/drawing/2010/main" val="0"/>
                        </a:ext>
                      </a:extLst>
                    </a:blip>
                    <a:stretch>
                      <a:fillRect/>
                    </a:stretch>
                  </pic:blipFill>
                  <pic:spPr>
                    <a:xfrm>
                      <a:off x="0" y="0"/>
                      <a:ext cx="5112385" cy="2505075"/>
                    </a:xfrm>
                    <a:prstGeom prst="rect">
                      <a:avLst/>
                    </a:prstGeom>
                  </pic:spPr>
                </pic:pic>
              </a:graphicData>
            </a:graphic>
          </wp:inline>
        </w:drawing>
      </w:r>
    </w:p>
    <w:p w:rsidR="009807AE" w:rsidRDefault="00B31140" w:rsidP="00B31140">
      <w:pPr>
        <w:pStyle w:val="Descripcin"/>
        <w:jc w:val="center"/>
        <w:rPr>
          <w:rFonts w:ascii="Calibri" w:hAnsi="Calibri"/>
        </w:rPr>
      </w:pPr>
      <w:r w:rsidRPr="00B31140">
        <w:rPr>
          <w:rFonts w:ascii="Calibri" w:hAnsi="Calibri"/>
          <w:b/>
          <w:color w:val="4DA4D8" w:themeColor="accent3" w:themeTint="99"/>
        </w:rPr>
        <w:fldChar w:fldCharType="begin"/>
      </w:r>
      <w:r w:rsidRPr="00B31140">
        <w:rPr>
          <w:rFonts w:ascii="Calibri" w:hAnsi="Calibri"/>
          <w:b/>
          <w:color w:val="4DA4D8" w:themeColor="accent3" w:themeTint="99"/>
        </w:rPr>
        <w:instrText xml:space="preserve"> SEQ Ilustración \* ARABIC </w:instrText>
      </w:r>
      <w:r w:rsidRPr="00B31140">
        <w:rPr>
          <w:rFonts w:ascii="Calibri" w:hAnsi="Calibri"/>
          <w:b/>
          <w:color w:val="4DA4D8" w:themeColor="accent3" w:themeTint="99"/>
        </w:rPr>
        <w:fldChar w:fldCharType="separate"/>
      </w:r>
      <w:bookmarkStart w:id="216" w:name="_Toc515646441"/>
      <w:r>
        <w:rPr>
          <w:rFonts w:ascii="Calibri" w:hAnsi="Calibri"/>
          <w:b/>
          <w:noProof/>
          <w:color w:val="4DA4D8" w:themeColor="accent3" w:themeTint="99"/>
        </w:rPr>
        <w:t>117</w:t>
      </w:r>
      <w:r w:rsidRPr="00B31140">
        <w:rPr>
          <w:rFonts w:ascii="Calibri" w:hAnsi="Calibri"/>
          <w:b/>
          <w:color w:val="4DA4D8" w:themeColor="accent3" w:themeTint="99"/>
        </w:rPr>
        <w:fldChar w:fldCharType="end"/>
      </w:r>
      <w:r>
        <w:t xml:space="preserve">-Defensa IP spoofing_sin ataque. </w:t>
      </w:r>
      <w:r w:rsidRPr="00C93CE4">
        <w:t>Fuente: propia</w:t>
      </w:r>
      <w:bookmarkEnd w:id="216"/>
    </w:p>
    <w:p w:rsidR="009807AE" w:rsidRDefault="00B31140" w:rsidP="001772E2">
      <w:pPr>
        <w:rPr>
          <w:rFonts w:ascii="Calibri" w:hAnsi="Calibri"/>
        </w:rPr>
      </w:pPr>
      <w:r>
        <w:rPr>
          <w:rFonts w:ascii="Calibri" w:hAnsi="Calibri"/>
          <w:noProof/>
        </w:rPr>
        <w:drawing>
          <wp:anchor distT="0" distB="0" distL="114300" distR="114300" simplePos="0" relativeHeight="251920384" behindDoc="0" locked="0" layoutInCell="1" allowOverlap="1" wp14:anchorId="5A467897">
            <wp:simplePos x="0" y="0"/>
            <wp:positionH relativeFrom="column">
              <wp:posOffset>155113</wp:posOffset>
            </wp:positionH>
            <wp:positionV relativeFrom="paragraph">
              <wp:posOffset>414655</wp:posOffset>
            </wp:positionV>
            <wp:extent cx="4820920" cy="4077335"/>
            <wp:effectExtent l="0" t="0" r="5080" b="0"/>
            <wp:wrapTopAndBottom/>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a de pantalla 2018-06-01 a las 19.10.45.png"/>
                    <pic:cNvPicPr/>
                  </pic:nvPicPr>
                  <pic:blipFill>
                    <a:blip r:embed="rId209">
                      <a:extLst>
                        <a:ext uri="{28A0092B-C50C-407E-A947-70E740481C1C}">
                          <a14:useLocalDpi xmlns:a14="http://schemas.microsoft.com/office/drawing/2010/main" val="0"/>
                        </a:ext>
                      </a:extLst>
                    </a:blip>
                    <a:stretch>
                      <a:fillRect/>
                    </a:stretch>
                  </pic:blipFill>
                  <pic:spPr>
                    <a:xfrm>
                      <a:off x="0" y="0"/>
                      <a:ext cx="4820920" cy="40773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73B1FDE8" wp14:editId="0E66A1F3">
                <wp:simplePos x="0" y="0"/>
                <wp:positionH relativeFrom="column">
                  <wp:posOffset>-1905</wp:posOffset>
                </wp:positionH>
                <wp:positionV relativeFrom="paragraph">
                  <wp:posOffset>4543425</wp:posOffset>
                </wp:positionV>
                <wp:extent cx="5112385" cy="201930"/>
                <wp:effectExtent l="0" t="0" r="5715" b="1270"/>
                <wp:wrapTopAndBottom/>
                <wp:docPr id="172" name="Cuadro de texto 172"/>
                <wp:cNvGraphicFramePr/>
                <a:graphic xmlns:a="http://schemas.openxmlformats.org/drawingml/2006/main">
                  <a:graphicData uri="http://schemas.microsoft.com/office/word/2010/wordprocessingShape">
                    <wps:wsp>
                      <wps:cNvSpPr txBox="1"/>
                      <wps:spPr>
                        <a:xfrm>
                          <a:off x="0" y="0"/>
                          <a:ext cx="5112385" cy="201930"/>
                        </a:xfrm>
                        <a:prstGeom prst="rect">
                          <a:avLst/>
                        </a:prstGeom>
                        <a:solidFill>
                          <a:prstClr val="white"/>
                        </a:solidFill>
                        <a:ln>
                          <a:noFill/>
                        </a:ln>
                      </wps:spPr>
                      <wps:txbx>
                        <w:txbxContent>
                          <w:p w:rsidR="005A4674" w:rsidRPr="006E542B"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217" w:name="_Toc515646442"/>
                            <w:r>
                              <w:rPr>
                                <w:rFonts w:ascii="Calibri" w:hAnsi="Calibri"/>
                                <w:b/>
                                <w:i w:val="0"/>
                                <w:noProof/>
                                <w:color w:val="4DA4D8" w:themeColor="accent3" w:themeTint="99"/>
                              </w:rPr>
                              <w:t>118</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1FDE8" id="Cuadro de texto 172" o:spid="_x0000_s1077" type="#_x0000_t202" style="position:absolute;left:0;text-align:left;margin-left:-.15pt;margin-top:357.75pt;width:402.55pt;height:15.9pt;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b8whOAIAAHMEAAAOAAAAZHJzL2Uyb0RvYy54bWysVE1vGjEQvVfqf7B8LwtEtAliiSgRVaUo&#13;&#10;iUSqnI3Xy1qyPe7YsEt/fcdelrRpT1UvZna+7PfeDIvbzhp2VBg0uJJPRmPOlJNQabcv+bfnzYdr&#13;&#10;zkIUrhIGnCr5SQV+u3z/btH6uZpCA6ZSyKiJC/PWl7yJ0c+LIshGWRFG4JWjYA1oRaRP3BcVipa6&#13;&#10;W1NMx+OPRQtYeQSpQiDvXR/ky9y/rpWMj3UdVGSm5PS2mE/M5y6dxXIh5nsUvtHy/AzxD6+wQju6&#13;&#10;9NLqTkTBDqj/aGW1RAhQx5EEW0Bda6kyBkIzGb9Bs22EVxkLkRP8habw/9rKh+MTMl2Rdp+mnDlh&#13;&#10;SaT1QVQIrFIsqi4CSyEiqvVhTvlbTxWx+wwdFQ3+QM6Ev6vRpl9CxihOlJ8uNFMvJsk5m0ymV9cz&#13;&#10;ziTFCPbNVdaheK32GOIXBZYlo+RIMmZ2xfE+RHoJpQ4p6bIARlcbbUz6SIG1QXYUJHnb6KjSG6ni&#13;&#10;tyzjUq6DVNWHk6dIEHsoyYrdrsvczC44d1CdCD5CP0nBy42mC+9FiE8CaXQIMa1DfKSjNtCWHM4W&#13;&#10;Zw3gj7/5Uz4pSlHOWhrFkofvB4GKM/PVkdZpbgcDB2M3GO5g10BQJ7RoXmaTCjCawawR7AttySrd&#13;&#10;QiHhJN1V8jiY69gvBG2ZVKtVTqLp9CLeu62XqfVA7HP3ItCfZUnD8QDDkIr5G3X63J7m1SFCrbN0&#13;&#10;idiexTPfNNlZn/MWptX59Ttnvf5XLH8CAAD//wMAUEsDBBQABgAIAAAAIQBLoUmb4wAAAA4BAAAP&#13;&#10;AAAAZHJzL2Rvd25yZXYueG1sTI9Pb8IwDMXvk/YdIiPtMkHKf1Saoo1ut+0AQ5xNE9pqjVM1KS3f&#13;&#10;ft5pu1iyn/38fslusLW4mdZXjhRMJxEIQ7nTFRUKTl/v4w0IH5A01o6MgrvxsEsfHxKMtevpYG7H&#13;&#10;UAg2IR+jgjKEJpbS56Wx6CeuMcTa1bUWA7dtIXWLPZvbWs6iaCUtVsQfSmzMvjT597GzClZZ2/UH&#13;&#10;2j9np7cP/GyK2fn1flbqaTRkWy4vWxDBDOHvAn4ZOD+kHOziOtJe1ArGc15UsJ4ulyBY30QL5rnw&#13;&#10;ZLGeg0wT+R8j/QEAAP//AwBQSwECLQAUAAYACAAAACEAtoM4kv4AAADhAQAAEwAAAAAAAAAAAAAA&#13;&#10;AAAAAAAAW0NvbnRlbnRfVHlwZXNdLnhtbFBLAQItABQABgAIAAAAIQA4/SH/1gAAAJQBAAALAAAA&#13;&#10;AAAAAAAAAAAAAC8BAABfcmVscy8ucmVsc1BLAQItABQABgAIAAAAIQBub8whOAIAAHMEAAAOAAAA&#13;&#10;AAAAAAAAAAAAAC4CAABkcnMvZTJvRG9jLnhtbFBLAQItABQABgAIAAAAIQBLoUmb4wAAAA4BAAAP&#13;&#10;AAAAAAAAAAAAAAAAAJIEAABkcnMvZG93bnJldi54bWxQSwUGAAAAAAQABADzAAAAogUAAAAA&#13;&#10;" stroked="f">
                <v:textbox inset="0,0,0,0">
                  <w:txbxContent>
                    <w:p w:rsidR="005A4674" w:rsidRPr="006E542B"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301" w:name="_Toc515646442"/>
                      <w:r>
                        <w:rPr>
                          <w:rFonts w:ascii="Calibri" w:hAnsi="Calibri"/>
                          <w:b/>
                          <w:i w:val="0"/>
                          <w:noProof/>
                          <w:color w:val="4DA4D8" w:themeColor="accent3" w:themeTint="99"/>
                        </w:rPr>
                        <w:t>118</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301"/>
                    </w:p>
                  </w:txbxContent>
                </v:textbox>
                <w10:wrap type="topAndBottom"/>
              </v:shape>
            </w:pict>
          </mc:Fallback>
        </mc:AlternateContent>
      </w:r>
      <w:r w:rsidR="00FE5EBA">
        <w:rPr>
          <w:rFonts w:ascii="Calibri" w:hAnsi="Calibri"/>
        </w:rPr>
        <w:t>En caso del que paquete sea parte de un ataque IP spoofing se notificará de la siguiente forma:</w:t>
      </w:r>
    </w:p>
    <w:p w:rsidR="00FE5EBA" w:rsidRDefault="00FE5EBA" w:rsidP="001772E2">
      <w:pPr>
        <w:rPr>
          <w:rFonts w:ascii="Calibri" w:hAnsi="Calibri"/>
        </w:rPr>
      </w:pPr>
    </w:p>
    <w:p w:rsidR="00FE5EBA" w:rsidRDefault="00974CBF" w:rsidP="001772E2">
      <w:pPr>
        <w:rPr>
          <w:rFonts w:ascii="Calibri" w:hAnsi="Calibri"/>
        </w:rPr>
      </w:pPr>
      <w:r>
        <w:rPr>
          <w:rFonts w:ascii="Calibri" w:hAnsi="Calibri"/>
        </w:rPr>
        <w:t>Durante la</w:t>
      </w:r>
      <w:r w:rsidR="00043159">
        <w:rPr>
          <w:rFonts w:ascii="Calibri" w:hAnsi="Calibri"/>
        </w:rPr>
        <w:t xml:space="preserve"> ejecución de la aplicación se generan dos ficheros:</w:t>
      </w:r>
    </w:p>
    <w:p w:rsidR="00B31140" w:rsidRDefault="00043159" w:rsidP="00B31140">
      <w:pPr>
        <w:keepNext/>
        <w:jc w:val="center"/>
      </w:pPr>
      <w:r>
        <w:rPr>
          <w:rFonts w:ascii="Calibri" w:hAnsi="Calibri"/>
          <w:noProof/>
        </w:rPr>
        <w:drawing>
          <wp:inline distT="0" distB="0" distL="0" distR="0">
            <wp:extent cx="3581400" cy="125730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aptura de pantalla 2018-06-01 a las 19.23.16.png"/>
                    <pic:cNvPicPr/>
                  </pic:nvPicPr>
                  <pic:blipFill>
                    <a:blip r:embed="rId210">
                      <a:extLst>
                        <a:ext uri="{28A0092B-C50C-407E-A947-70E740481C1C}">
                          <a14:useLocalDpi xmlns:a14="http://schemas.microsoft.com/office/drawing/2010/main" val="0"/>
                        </a:ext>
                      </a:extLst>
                    </a:blip>
                    <a:stretch>
                      <a:fillRect/>
                    </a:stretch>
                  </pic:blipFill>
                  <pic:spPr>
                    <a:xfrm>
                      <a:off x="0" y="0"/>
                      <a:ext cx="3581400" cy="1257300"/>
                    </a:xfrm>
                    <a:prstGeom prst="rect">
                      <a:avLst/>
                    </a:prstGeom>
                  </pic:spPr>
                </pic:pic>
              </a:graphicData>
            </a:graphic>
          </wp:inline>
        </w:drawing>
      </w:r>
    </w:p>
    <w:p w:rsidR="009807AE"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18" w:name="_Toc515646443"/>
      <w:r>
        <w:rPr>
          <w:rFonts w:ascii="Calibri" w:hAnsi="Calibri"/>
          <w:b/>
          <w:i w:val="0"/>
          <w:noProof/>
          <w:color w:val="4DA4D8" w:themeColor="accent3" w:themeTint="99"/>
        </w:rPr>
        <w:t>119</w:t>
      </w:r>
      <w:r w:rsidRPr="00B31140">
        <w:rPr>
          <w:rFonts w:ascii="Calibri" w:hAnsi="Calibri"/>
          <w:b/>
          <w:i w:val="0"/>
          <w:color w:val="4DA4D8" w:themeColor="accent3" w:themeTint="99"/>
        </w:rPr>
        <w:fldChar w:fldCharType="end"/>
      </w:r>
      <w:r>
        <w:t xml:space="preserve">-Archivos creados por script de defensa IP spoofing. </w:t>
      </w:r>
      <w:r w:rsidRPr="00656C2B">
        <w:t>Fuente: propia</w:t>
      </w:r>
      <w:bookmarkEnd w:id="218"/>
    </w:p>
    <w:p w:rsidR="009807AE" w:rsidRDefault="009807AE" w:rsidP="001772E2">
      <w:pPr>
        <w:rPr>
          <w:rFonts w:ascii="Calibri" w:hAnsi="Calibri"/>
        </w:rPr>
      </w:pPr>
    </w:p>
    <w:p w:rsidR="009807AE" w:rsidRDefault="00043159" w:rsidP="001772E2">
      <w:pPr>
        <w:rPr>
          <w:rFonts w:ascii="Calibri" w:hAnsi="Calibri"/>
        </w:rPr>
      </w:pPr>
      <w:r>
        <w:rPr>
          <w:rFonts w:ascii="Calibri" w:hAnsi="Calibri"/>
        </w:rPr>
        <w:t>- paquetes.pcap es un archivo de Wireshark que ayuda a escuchar paquetes de la red.</w:t>
      </w:r>
    </w:p>
    <w:p w:rsidR="00B31140" w:rsidRDefault="00043159" w:rsidP="00B31140">
      <w:pPr>
        <w:keepNext/>
      </w:pPr>
      <w:r>
        <w:rPr>
          <w:rFonts w:ascii="Calibri" w:hAnsi="Calibri"/>
          <w:noProof/>
        </w:rPr>
        <w:drawing>
          <wp:inline distT="0" distB="0" distL="0" distR="0">
            <wp:extent cx="5112385" cy="1049020"/>
            <wp:effectExtent l="0" t="0" r="5715" b="508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a de pantalla 2018-06-01 a las 19.27.27.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112385" cy="1049020"/>
                    </a:xfrm>
                    <a:prstGeom prst="rect">
                      <a:avLst/>
                    </a:prstGeom>
                  </pic:spPr>
                </pic:pic>
              </a:graphicData>
            </a:graphic>
          </wp:inline>
        </w:drawing>
      </w:r>
    </w:p>
    <w:p w:rsidR="009807AE"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19" w:name="_Toc515646444"/>
      <w:r>
        <w:rPr>
          <w:rFonts w:ascii="Calibri" w:hAnsi="Calibri"/>
          <w:b/>
          <w:i w:val="0"/>
          <w:noProof/>
          <w:color w:val="4DA4D8" w:themeColor="accent3" w:themeTint="99"/>
        </w:rPr>
        <w:t>120</w:t>
      </w:r>
      <w:r w:rsidRPr="00B31140">
        <w:rPr>
          <w:rFonts w:ascii="Calibri" w:hAnsi="Calibri"/>
          <w:b/>
          <w:i w:val="0"/>
          <w:color w:val="4DA4D8" w:themeColor="accent3" w:themeTint="99"/>
        </w:rPr>
        <w:fldChar w:fldCharType="end"/>
      </w:r>
      <w:r>
        <w:t xml:space="preserve">-Archivo paquetes.pcap de defensa IP spoofing. </w:t>
      </w:r>
      <w:r w:rsidRPr="00AF5434">
        <w:t>Fuente: propia</w:t>
      </w:r>
      <w:bookmarkEnd w:id="219"/>
    </w:p>
    <w:p w:rsidR="009807AE" w:rsidRDefault="009807AE" w:rsidP="001772E2">
      <w:pPr>
        <w:rPr>
          <w:rFonts w:ascii="Calibri" w:hAnsi="Calibri"/>
        </w:rPr>
      </w:pPr>
    </w:p>
    <w:p w:rsidR="00043159" w:rsidRDefault="00043159" w:rsidP="001772E2">
      <w:pPr>
        <w:rPr>
          <w:rFonts w:ascii="Calibri" w:hAnsi="Calibri"/>
        </w:rPr>
      </w:pPr>
      <w:r>
        <w:rPr>
          <w:rFonts w:ascii="Calibri" w:hAnsi="Calibri"/>
        </w:rPr>
        <w:t>- LOG_fecha_hora.txt es un archivo informativo que solo se crea en caso de haber sufrido un ataque, dando los datos del atacante:</w:t>
      </w:r>
    </w:p>
    <w:p w:rsidR="00B31140" w:rsidRDefault="00043159" w:rsidP="00B31140">
      <w:pPr>
        <w:keepNext/>
      </w:pPr>
      <w:r>
        <w:rPr>
          <w:rFonts w:ascii="Calibri" w:hAnsi="Calibri"/>
          <w:noProof/>
        </w:rPr>
        <w:drawing>
          <wp:inline distT="0" distB="0" distL="0" distR="0">
            <wp:extent cx="5112385" cy="1777365"/>
            <wp:effectExtent l="0" t="0" r="5715"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a de pantalla 2018-06-01 a las 19.33.43.png"/>
                    <pic:cNvPicPr/>
                  </pic:nvPicPr>
                  <pic:blipFill>
                    <a:blip r:embed="rId212">
                      <a:extLst>
                        <a:ext uri="{28A0092B-C50C-407E-A947-70E740481C1C}">
                          <a14:useLocalDpi xmlns:a14="http://schemas.microsoft.com/office/drawing/2010/main" val="0"/>
                        </a:ext>
                      </a:extLst>
                    </a:blip>
                    <a:stretch>
                      <a:fillRect/>
                    </a:stretch>
                  </pic:blipFill>
                  <pic:spPr>
                    <a:xfrm>
                      <a:off x="0" y="0"/>
                      <a:ext cx="5112385" cy="1777365"/>
                    </a:xfrm>
                    <a:prstGeom prst="rect">
                      <a:avLst/>
                    </a:prstGeom>
                  </pic:spPr>
                </pic:pic>
              </a:graphicData>
            </a:graphic>
          </wp:inline>
        </w:drawing>
      </w:r>
    </w:p>
    <w:p w:rsidR="009807AE"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20" w:name="_Toc515646445"/>
      <w:r>
        <w:rPr>
          <w:rFonts w:ascii="Calibri" w:hAnsi="Calibri"/>
          <w:b/>
          <w:i w:val="0"/>
          <w:noProof/>
          <w:color w:val="4DA4D8" w:themeColor="accent3" w:themeTint="99"/>
        </w:rPr>
        <w:t>121</w:t>
      </w:r>
      <w:r w:rsidRPr="00B31140">
        <w:rPr>
          <w:rFonts w:ascii="Calibri" w:hAnsi="Calibri"/>
          <w:b/>
          <w:i w:val="0"/>
          <w:color w:val="4DA4D8" w:themeColor="accent3" w:themeTint="99"/>
        </w:rPr>
        <w:fldChar w:fldCharType="end"/>
      </w:r>
      <w:r>
        <w:t xml:space="preserve">-Archivo LOG de defensa IP spoofing. </w:t>
      </w:r>
      <w:r w:rsidRPr="007B469E">
        <w:t>Fuente: propia</w:t>
      </w:r>
      <w:bookmarkEnd w:id="220"/>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B31140" w:rsidP="00043159">
      <w:r>
        <w:rPr>
          <w:noProof/>
        </w:rPr>
        <mc:AlternateContent>
          <mc:Choice Requires="wps">
            <w:drawing>
              <wp:anchor distT="0" distB="0" distL="114300" distR="114300" simplePos="0" relativeHeight="251931648" behindDoc="0" locked="0" layoutInCell="1" allowOverlap="1" wp14:anchorId="44759046" wp14:editId="6D2CAA90">
                <wp:simplePos x="0" y="0"/>
                <wp:positionH relativeFrom="column">
                  <wp:posOffset>0</wp:posOffset>
                </wp:positionH>
                <wp:positionV relativeFrom="paragraph">
                  <wp:posOffset>3835400</wp:posOffset>
                </wp:positionV>
                <wp:extent cx="5112385" cy="635"/>
                <wp:effectExtent l="0" t="0" r="5715" b="12065"/>
                <wp:wrapTopAndBottom/>
                <wp:docPr id="178" name="Cuadro de texto 178"/>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5A4674" w:rsidRPr="000E50FA" w:rsidRDefault="005A4674" w:rsidP="00B31140">
                            <w:pPr>
                              <w:pStyle w:val="Descripcin"/>
                              <w:jc w:val="center"/>
                              <w:rPr>
                                <w:noProof/>
                                <w:szCs w:val="22"/>
                              </w:rPr>
                            </w:pP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bookmarkStart w:id="221" w:name="_Toc515646446"/>
                            <w:r>
                              <w:rPr>
                                <w:b/>
                                <w:i w:val="0"/>
                                <w:noProof/>
                                <w:color w:val="4DA4D8" w:themeColor="accent3" w:themeTint="99"/>
                              </w:rPr>
                              <w:t>122</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59046" id="Cuadro de texto 178" o:spid="_x0000_s1078" type="#_x0000_t202" style="position:absolute;left:0;text-align:left;margin-left:0;margin-top:302pt;width:402.5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OGwNgIAAHAEAAAOAAAAZHJzL2Uyb0RvYy54bWysVMFu2zAMvQ/YPwi6L05SpCuMOEWWIsOA&#13;&#10;oC2QDj0rshwLkEWNUmJ3Xz9KttOu22nYRaZIitJ7j/TytmsMOyv0GmzBZ5MpZ8pKKLU9Fvz70/bT&#13;&#10;DWc+CFsKA1YV/EV5frv6+GHZulzNoQZTKmRUxPq8dQWvQ3B5lnlZq0b4CThlKVgBNiLQFo9ZiaKl&#13;&#10;6o3J5tPpddYClg5BKu/Je9cH+SrVryolw0NVeRWYKTi9LaQV03qIa7ZaivyIwtVaDs8Q//CKRmhL&#13;&#10;l15K3Ykg2An1H6UaLRE8VGEiocmgqrRUCQOhmU3fodnXwqmEhcjx7kKT/39l5f35EZkuSbvPJJUV&#13;&#10;DYm0OYkSgZWKBdUFYDFERLXO55S/d3QidF+go0Oj35Mz4u8qbOKXkDGKE+UvF5qpFpPkXMxm86ub&#13;&#10;BWeSYtdXi1gjez3q0IevChoWjYIjaZioFeedD33qmBJv8mB0udXGxE0MbAyysyC921oHNRT/LcvY&#13;&#10;mGshnuoLRk8W8fU4ohW6Q5eIWcxHkAcoXwg7Qt9G3smtpgt3wodHgdQ3BJdmITzQUhloCw6DxVkN&#13;&#10;+PNv/phPclKUs5b6sOD+x0mg4sx8syR0bNrRwNE4jIY9NRsgqDOaMieTSQcwmNGsEJpnGpF1vIVC&#13;&#10;wkq6q+BhNDehnwYaManW65RErelE2Nm9k7H0SOxT9yzQDbLEzriHsUNF/k6dPjfp49anQFQn6SKx&#13;&#10;PYsD39TWSfxhBOPcvN2nrNcfxeoXAAAA//8DAFBLAwQUAAYACAAAACEA+Rk0hOMAAAANAQAADwAA&#13;&#10;AGRycy9kb3ducmV2LnhtbEyPQU/DMAyF70j8h8hIXBBLC6WauqbTNOAAl4myy25ZkzUdjVMl6Vb+&#13;&#10;PWYXuFi2n/z8vnI52Z6dtA+dQwHpLAGmsXGqw1bA9vP1fg4sRIlK9g61gG8dYFldX5WyUO6MH/pU&#13;&#10;x5aRCYZCCjAxDgXnoTHayjBzg0bSDs5bGWn0LVdensnc9vwhSXJuZYf0wchBr41uvurRCthku425&#13;&#10;Gw8v76vs0b9tx3V+bGshbm+m5wWV1QJY1FP8u4BfBsoPFQXbuxFVYL0AookC8iSjhuR58pQC2182&#13;&#10;KfCq5P8pqh8AAAD//wMAUEsBAi0AFAAGAAgAAAAhALaDOJL+AAAA4QEAABMAAAAAAAAAAAAAAAAA&#13;&#10;AAAAAFtDb250ZW50X1R5cGVzXS54bWxQSwECLQAUAAYACAAAACEAOP0h/9YAAACUAQAACwAAAAAA&#13;&#10;AAAAAAAAAAAvAQAAX3JlbHMvLnJlbHNQSwECLQAUAAYACAAAACEAilzhsDYCAABwBAAADgAAAAAA&#13;&#10;AAAAAAAAAAAuAgAAZHJzL2Uyb0RvYy54bWxQSwECLQAUAAYACAAAACEA+Rk0hOMAAAANAQAADwAA&#13;&#10;AAAAAAAAAAAAAACQBAAAZHJzL2Rvd25yZXYueG1sUEsFBgAAAAAEAAQA8wAAAKAFAAAAAA==&#13;&#10;" stroked="f">
                <v:textbox style="mso-fit-shape-to-text:t" inset="0,0,0,0">
                  <w:txbxContent>
                    <w:p w:rsidR="005A4674" w:rsidRPr="000E50FA" w:rsidRDefault="005A4674" w:rsidP="00B31140">
                      <w:pPr>
                        <w:pStyle w:val="Descripcin"/>
                        <w:jc w:val="center"/>
                        <w:rPr>
                          <w:noProof/>
                          <w:szCs w:val="22"/>
                        </w:rPr>
                      </w:pP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bookmarkStart w:id="306" w:name="_Toc515646446"/>
                      <w:r>
                        <w:rPr>
                          <w:b/>
                          <w:i w:val="0"/>
                          <w:noProof/>
                          <w:color w:val="4DA4D8" w:themeColor="accent3" w:themeTint="99"/>
                        </w:rPr>
                        <w:t>122</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306"/>
                    </w:p>
                  </w:txbxContent>
                </v:textbox>
                <w10:wrap type="topAndBottom"/>
              </v:shape>
            </w:pict>
          </mc:Fallback>
        </mc:AlternateContent>
      </w:r>
      <w:r w:rsidR="00043159">
        <w:rPr>
          <w:noProof/>
        </w:rPr>
        <w:drawing>
          <wp:anchor distT="0" distB="0" distL="114300" distR="114300" simplePos="0" relativeHeight="251921408" behindDoc="0" locked="0" layoutInCell="1" allowOverlap="1">
            <wp:simplePos x="0" y="0"/>
            <wp:positionH relativeFrom="column">
              <wp:posOffset>0</wp:posOffset>
            </wp:positionH>
            <wp:positionV relativeFrom="paragraph">
              <wp:posOffset>265950</wp:posOffset>
            </wp:positionV>
            <wp:extent cx="5112385" cy="3512820"/>
            <wp:effectExtent l="0" t="0" r="5715" b="5080"/>
            <wp:wrapTopAndBottom/>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a de pantalla 2018-06-01 a las 18.54.22.png"/>
                    <pic:cNvPicPr/>
                  </pic:nvPicPr>
                  <pic:blipFill>
                    <a:blip r:embed="rId213">
                      <a:extLst>
                        <a:ext uri="{28A0092B-C50C-407E-A947-70E740481C1C}">
                          <a14:useLocalDpi xmlns:a14="http://schemas.microsoft.com/office/drawing/2010/main" val="0"/>
                        </a:ext>
                      </a:extLst>
                    </a:blip>
                    <a:stretch>
                      <a:fillRect/>
                    </a:stretch>
                  </pic:blipFill>
                  <pic:spPr>
                    <a:xfrm>
                      <a:off x="0" y="0"/>
                      <a:ext cx="5112385" cy="3512820"/>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 xml:space="preserve">De igual forma </w:t>
      </w:r>
      <w:r w:rsidR="00043159">
        <w:t>para lanzar la defensa a ARP spoofing basta con elegir la opción 3:</w:t>
      </w:r>
    </w:p>
    <w:p w:rsidR="00043159" w:rsidRPr="0031552C" w:rsidRDefault="00043159" w:rsidP="00043159"/>
    <w:p w:rsidR="00043159" w:rsidRDefault="00B31140" w:rsidP="00043159">
      <w:pPr>
        <w:rPr>
          <w:rFonts w:ascii="Calibri" w:hAnsi="Calibri"/>
        </w:rPr>
      </w:pPr>
      <w:r>
        <w:rPr>
          <w:noProof/>
        </w:rPr>
        <mc:AlternateContent>
          <mc:Choice Requires="wps">
            <w:drawing>
              <wp:anchor distT="0" distB="0" distL="114300" distR="114300" simplePos="0" relativeHeight="251933696" behindDoc="0" locked="0" layoutInCell="1" allowOverlap="1" wp14:anchorId="25EF70E4" wp14:editId="6DCAB317">
                <wp:simplePos x="0" y="0"/>
                <wp:positionH relativeFrom="column">
                  <wp:posOffset>1200150</wp:posOffset>
                </wp:positionH>
                <wp:positionV relativeFrom="paragraph">
                  <wp:posOffset>3760124</wp:posOffset>
                </wp:positionV>
                <wp:extent cx="3053080" cy="635"/>
                <wp:effectExtent l="0" t="0" r="0" b="0"/>
                <wp:wrapTopAndBottom/>
                <wp:docPr id="190" name="Cuadro de texto 190"/>
                <wp:cNvGraphicFramePr/>
                <a:graphic xmlns:a="http://schemas.openxmlformats.org/drawingml/2006/main">
                  <a:graphicData uri="http://schemas.microsoft.com/office/word/2010/wordprocessingShape">
                    <wps:wsp>
                      <wps:cNvSpPr txBox="1"/>
                      <wps:spPr>
                        <a:xfrm>
                          <a:off x="0" y="0"/>
                          <a:ext cx="3053080" cy="635"/>
                        </a:xfrm>
                        <a:prstGeom prst="rect">
                          <a:avLst/>
                        </a:prstGeom>
                        <a:solidFill>
                          <a:prstClr val="white"/>
                        </a:solidFill>
                        <a:ln>
                          <a:noFill/>
                        </a:ln>
                      </wps:spPr>
                      <wps:txbx>
                        <w:txbxContent>
                          <w:p w:rsidR="005A4674" w:rsidRPr="00262F6D"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222" w:name="_Toc515646447"/>
                            <w:r>
                              <w:rPr>
                                <w:rFonts w:ascii="Calibri" w:hAnsi="Calibri"/>
                                <w:b/>
                                <w:i w:val="0"/>
                                <w:noProof/>
                                <w:color w:val="4DA4D8" w:themeColor="accent3" w:themeTint="99"/>
                              </w:rPr>
                              <w:t>123</w:t>
                            </w:r>
                            <w:r w:rsidRPr="00B31140">
                              <w:rPr>
                                <w:rFonts w:ascii="Calibri" w:hAnsi="Calibri"/>
                                <w:b/>
                                <w:i w:val="0"/>
                                <w:noProof/>
                                <w:color w:val="4DA4D8" w:themeColor="accent3" w:themeTint="99"/>
                              </w:rPr>
                              <w:fldChar w:fldCharType="end"/>
                            </w:r>
                            <w:r>
                              <w:t>-</w:t>
                            </w:r>
                            <w:r w:rsidRPr="00356C5F">
                              <w:t>Hosts de la red mostrados por script. Fuente: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EF70E4" id="Cuadro de texto 190" o:spid="_x0000_s1079" type="#_x0000_t202" style="position:absolute;left:0;text-align:left;margin-left:94.5pt;margin-top:296.05pt;width:240.4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QO4NQIAAHAEAAAOAAAAZHJzL2Uyb0RvYy54bWysVMFu2zAMvQ/YPwi6L3YapOiMOEWWIsOA&#13;&#10;oC2QDj0rshwLkEWNUmJ3Xz9KjtOu22nYRaZI6knvkfTitm8NOyn0GmzJp5OcM2UlVNoeSv79afPp&#13;&#10;hjMfhK2EAatK/qI8v11+/LDoXKGuoAFTKWQEYn3RuZI3Ibgiy7xsVCv8BJyyFKwBWxFoi4esQtER&#13;&#10;emuyqzy/zjrAyiFI5T1574YgXyb8ulYyPNS1V4GZktPbQloxrfu4ZsuFKA4oXKPl+RniH17RCm3p&#13;&#10;0gvUnQiCHVH/AdVqieChDhMJbQZ1raVKHIjNNH/HZtcIpxIXEse7i0z+/8HK+9MjMl1R7T6TPla0&#13;&#10;VKT1UVQIrFIsqD4AiyESqnO+oPydoxOh/wI9HRr9npyRf19jG7/EjFGcIF8uMhMWk+Sc5fNZfkMh&#13;&#10;SbHr2TxiZK9HHfrwVUHLolFypBomacVp68OQOqbEmzwYXW20MXETA2uD7CSo3l2jgzqD/5ZlbMy1&#13;&#10;EE8NgNGTRX4Dj2iFft8nYeazkeQeqhfijjC0kXdyo+nCrfDhUSD1DXGiWQgPtNQGupLD2eKsAfz5&#13;&#10;N3/Mp3JSlLOO+rDk/sdRoOLMfLNUaIIMo4GjsR8Ne2zXQFSnNGVOJpMOYDCjWSO0zzQiq3gLhYSV&#13;&#10;dFfJw2iuwzANNGJSrVYpiVrTibC1Oycj9CjsU/8s0J3LEjvjHsYOFcW76gy5qT5udQwkdSpdFHZQ&#13;&#10;8aw3tXUq/nkE49y83aes1x/F8hcAAAD//wMAUEsDBBQABgAIAAAAIQDQ5NKX5QAAABABAAAPAAAA&#13;&#10;ZHJzL2Rvd25yZXYueG1sTI8/T8MwEMV3JL6DdUgsiDoNJWrSOFVVYIClInRhc+NrHIjtyHba8O05&#13;&#10;WGA56d2fd+9XrifTsxP60DkrYD5LgKFtnOpsK2D/9nS7BBaitEr2zqKALwywri4vSlkod7aveKpj&#13;&#10;y8jEhkIK0DEOBeeh0WhkmLkBLc2OzhsZSfqWKy/PZG56niZJxo3sLH3QcsCtxuazHo2A3eJ9p2/G&#13;&#10;4+PLZnHnn/fjNvtoayGur6aHFZXNCljEKf5dwA8D5YeKgh3caFVgPellTkBRwH2ezoHRRpblRHT4&#13;&#10;7aTAq5L/B6m+AQAA//8DAFBLAQItABQABgAIAAAAIQC2gziS/gAAAOEBAAATAAAAAAAAAAAAAAAA&#13;&#10;AAAAAABbQ29udGVudF9UeXBlc10ueG1sUEsBAi0AFAAGAAgAAAAhADj9If/WAAAAlAEAAAsAAAAA&#13;&#10;AAAAAAAAAAAALwEAAF9yZWxzLy5yZWxzUEsBAi0AFAAGAAgAAAAhAJl1A7g1AgAAcAQAAA4AAAAA&#13;&#10;AAAAAAAAAAAALgIAAGRycy9lMm9Eb2MueG1sUEsBAi0AFAAGAAgAAAAhANDk0pflAAAAEAEAAA8A&#13;&#10;AAAAAAAAAAAAAAAAjwQAAGRycy9kb3ducmV2LnhtbFBLBQYAAAAABAAEAPMAAAChBQAAAAA=&#13;&#10;" stroked="f">
                <v:textbox style="mso-fit-shape-to-text:t" inset="0,0,0,0">
                  <w:txbxContent>
                    <w:p w:rsidR="005A4674" w:rsidRPr="00262F6D"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308" w:name="_Toc515646447"/>
                      <w:r>
                        <w:rPr>
                          <w:rFonts w:ascii="Calibri" w:hAnsi="Calibri"/>
                          <w:b/>
                          <w:i w:val="0"/>
                          <w:noProof/>
                          <w:color w:val="4DA4D8" w:themeColor="accent3" w:themeTint="99"/>
                        </w:rPr>
                        <w:t>123</w:t>
                      </w:r>
                      <w:r w:rsidRPr="00B31140">
                        <w:rPr>
                          <w:rFonts w:ascii="Calibri" w:hAnsi="Calibri"/>
                          <w:b/>
                          <w:i w:val="0"/>
                          <w:noProof/>
                          <w:color w:val="4DA4D8" w:themeColor="accent3" w:themeTint="99"/>
                        </w:rPr>
                        <w:fldChar w:fldCharType="end"/>
                      </w:r>
                      <w:r>
                        <w:t>-</w:t>
                      </w:r>
                      <w:r w:rsidRPr="00356C5F">
                        <w:t>Hosts de la red mostrados por script. Fuente: propia</w:t>
                      </w:r>
                      <w:bookmarkEnd w:id="308"/>
                    </w:p>
                  </w:txbxContent>
                </v:textbox>
                <w10:wrap type="topAndBottom"/>
              </v:shape>
            </w:pict>
          </mc:Fallback>
        </mc:AlternateContent>
      </w:r>
      <w:r w:rsidR="00043159">
        <w:rPr>
          <w:rFonts w:ascii="Calibri" w:hAnsi="Calibri"/>
          <w:noProof/>
        </w:rPr>
        <w:drawing>
          <wp:anchor distT="0" distB="0" distL="114300" distR="114300" simplePos="0" relativeHeight="251922432" behindDoc="0" locked="0" layoutInCell="1" allowOverlap="1">
            <wp:simplePos x="0" y="0"/>
            <wp:positionH relativeFrom="column">
              <wp:posOffset>1200727</wp:posOffset>
            </wp:positionH>
            <wp:positionV relativeFrom="paragraph">
              <wp:posOffset>644987</wp:posOffset>
            </wp:positionV>
            <wp:extent cx="3053620" cy="3121891"/>
            <wp:effectExtent l="0" t="0" r="0" b="2540"/>
            <wp:wrapTopAndBottom/>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a de pantalla 2018-06-01 a las 18.54.41.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3053620" cy="3121891"/>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Una vez seleccionada la opción 3 se abrirá el script de defensa a ARP spoofing en una ventana secundaria en la que al igual que en la defensa a IP spoofing, se mostrarán los hosts :</w:t>
      </w:r>
    </w:p>
    <w:p w:rsidR="00043159" w:rsidRDefault="00043159" w:rsidP="001772E2">
      <w:pPr>
        <w:rPr>
          <w:rFonts w:ascii="Calibri" w:hAnsi="Calibri"/>
        </w:rPr>
      </w:pPr>
    </w:p>
    <w:p w:rsidR="00043159" w:rsidRDefault="00B31140" w:rsidP="001772E2">
      <w:pPr>
        <w:rPr>
          <w:rFonts w:ascii="Calibri" w:hAnsi="Calibri"/>
        </w:rPr>
      </w:pPr>
      <w:r>
        <w:rPr>
          <w:noProof/>
        </w:rPr>
        <mc:AlternateContent>
          <mc:Choice Requires="wps">
            <w:drawing>
              <wp:anchor distT="0" distB="0" distL="114300" distR="114300" simplePos="0" relativeHeight="251935744" behindDoc="0" locked="0" layoutInCell="1" allowOverlap="1" wp14:anchorId="3E4D0697" wp14:editId="2C0292D1">
                <wp:simplePos x="0" y="0"/>
                <wp:positionH relativeFrom="column">
                  <wp:posOffset>0</wp:posOffset>
                </wp:positionH>
                <wp:positionV relativeFrom="paragraph">
                  <wp:posOffset>1951355</wp:posOffset>
                </wp:positionV>
                <wp:extent cx="5112385" cy="635"/>
                <wp:effectExtent l="0" t="0" r="5715" b="12065"/>
                <wp:wrapTopAndBottom/>
                <wp:docPr id="191" name="Cuadro de texto 191"/>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5A4674" w:rsidRPr="00706911"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223" w:name="_Toc515646448"/>
                            <w:r>
                              <w:rPr>
                                <w:rFonts w:ascii="Calibri" w:hAnsi="Calibri"/>
                                <w:b/>
                                <w:i w:val="0"/>
                                <w:noProof/>
                                <w:color w:val="4DA4D8" w:themeColor="accent3" w:themeTint="99"/>
                              </w:rPr>
                              <w:t>124</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D0697" id="Cuadro de texto 191" o:spid="_x0000_s1080" type="#_x0000_t202" style="position:absolute;left:0;text-align:left;margin-left:0;margin-top:153.65pt;width:402.5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b1oNgIAAHAEAAAOAAAAZHJzL2Uyb0RvYy54bWysVMFu2zAMvQ/YPwi6L07SpeiMOEWWIsOA&#13;&#10;oi2QDj0rshwLkEWNUmJnXz9KttOt22nYRaZIitJ7j/TytmsMOyn0GmzBZ5MpZ8pKKLU9FPzb8/bD&#13;&#10;DWc+CFsKA1YV/Kw8v129f7dsXa7mUIMpFTIqYn3euoLXIbg8y7ysVSP8BJyyFKwAGxFoi4esRNFS&#13;&#10;9cZk8+n0OmsBS4cglffkveuDfJXqV5WS4bGqvArMFJzeFtKKad3HNVstRX5A4Woth2eIf3hFI7Sl&#13;&#10;Sy+l7kQQ7Ij6j1KNlggeqjCR0GRQVVqqhIHQzKZv0Oxq4VTCQuR4d6HJ/7+y8uH0hEyXpN2nGWdW&#13;&#10;NCTS5ihKBFYqFlQXgMUQEdU6n1P+ztGJ0H2Gjg6Nfk/OiL+rsIlfQsYoTpSfLzRTLSbJuZjN5lc3&#13;&#10;C84kxa6vFrFG9nrUoQ9fFDQsGgVH0jBRK073PvSpY0q8yYPR5VYbEzcxsDHIToL0bmsd1FD8tyxj&#13;&#10;Y66FeKovGD1ZxNfjiFbo9l0iZvFxBLmH8kzYEfo28k5uNV14L3x4Ekh9Q3BpFsIjLZWBtuAwWJzV&#13;&#10;gD/+5o/5JCdFOWupDwvuvx8FKs7MV0tCx6YdDRyN/WjYY7MBgkrS0WuSSQcwmNGsEJoXGpF1vIVC&#13;&#10;wkq6q+BhNDehnwYaManW65RErelEuLc7J2Ppkdjn7kWgG2SJnfEAY4eK/I06fW7Sx62PgahO0kVi&#13;&#10;exYHvqmtk/jDCMa5+XWfsl5/FKufAAAA//8DAFBLAwQUAAYACAAAACEA1sDSNuQAAAANAQAADwAA&#13;&#10;AGRycy9kb3ducmV2LnhtbEyPMU/DMBCFdyT+g3VILKi1S0Kp0jhVVWCgS0Xahc2Nr3EgPkex04Z/&#13;&#10;j2GB5aS7p/fufflqtC07Y+8bRxJmUwEMqXK6oVrCYf8yWQDzQZFWrSOU8IUeVsX1Va4y7S70hucy&#13;&#10;1CyGkM+UBBNCl3HuK4NW+anrkKJ2cr1VIa59zXWvLjHctvxeiDm3qqH4wagONwarz3KwEnbp+87c&#13;&#10;Dafn7TpN+tfDsJl/1KWUtzfj0zKO9RJYwDH8OeCHIfaHIhY7uoG0Z62ESBMkJOIxARblhXiYATv+&#13;&#10;XlLgRc7/UxTfAAAA//8DAFBLAQItABQABgAIAAAAIQC2gziS/gAAAOEBAAATAAAAAAAAAAAAAAAA&#13;&#10;AAAAAABbQ29udGVudF9UeXBlc10ueG1sUEsBAi0AFAAGAAgAAAAhADj9If/WAAAAlAEAAAsAAAAA&#13;&#10;AAAAAAAAAAAALwEAAF9yZWxzLy5yZWxzUEsBAi0AFAAGAAgAAAAhAKR5vWg2AgAAcAQAAA4AAAAA&#13;&#10;AAAAAAAAAAAALgIAAGRycy9lMm9Eb2MueG1sUEsBAi0AFAAGAAgAAAAhANbA0jbkAAAADQEAAA8A&#13;&#10;AAAAAAAAAAAAAAAAkAQAAGRycy9kb3ducmV2LnhtbFBLBQYAAAAABAAEAPMAAAChBQAAAAA=&#13;&#10;" stroked="f">
                <v:textbox style="mso-fit-shape-to-text:t" inset="0,0,0,0">
                  <w:txbxContent>
                    <w:p w:rsidR="005A4674" w:rsidRPr="00706911" w:rsidRDefault="005A4674" w:rsidP="00B31140">
                      <w:pPr>
                        <w:pStyle w:val="Descripcin"/>
                        <w:jc w:val="center"/>
                        <w:rPr>
                          <w:rFonts w:ascii="Calibri" w:hAnsi="Calibri"/>
                          <w:noProof/>
                          <w:szCs w:val="22"/>
                        </w:rPr>
                      </w:pP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bookmarkStart w:id="310" w:name="_Toc515646448"/>
                      <w:r>
                        <w:rPr>
                          <w:rFonts w:ascii="Calibri" w:hAnsi="Calibri"/>
                          <w:b/>
                          <w:i w:val="0"/>
                          <w:noProof/>
                          <w:color w:val="4DA4D8" w:themeColor="accent3" w:themeTint="99"/>
                        </w:rPr>
                        <w:t>124</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310"/>
                    </w:p>
                  </w:txbxContent>
                </v:textbox>
                <w10:wrap type="topAndBottom"/>
              </v:shape>
            </w:pict>
          </mc:Fallback>
        </mc:AlternateContent>
      </w:r>
      <w:r w:rsidR="008434BA">
        <w:rPr>
          <w:rFonts w:ascii="Calibri" w:hAnsi="Calibri"/>
          <w:noProof/>
        </w:rPr>
        <w:drawing>
          <wp:anchor distT="0" distB="0" distL="114300" distR="114300" simplePos="0" relativeHeight="251923456" behindDoc="0" locked="0" layoutInCell="1" allowOverlap="1" wp14:anchorId="04D664B4">
            <wp:simplePos x="0" y="0"/>
            <wp:positionH relativeFrom="column">
              <wp:posOffset>0</wp:posOffset>
            </wp:positionH>
            <wp:positionV relativeFrom="paragraph">
              <wp:posOffset>605155</wp:posOffset>
            </wp:positionV>
            <wp:extent cx="5112385" cy="1289050"/>
            <wp:effectExtent l="0" t="0" r="5715" b="6350"/>
            <wp:wrapTopAndBottom/>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a de pantalla 2018-06-01 a las 19.13.09.png"/>
                    <pic:cNvPicPr/>
                  </pic:nvPicPr>
                  <pic:blipFill>
                    <a:blip r:embed="rId215">
                      <a:extLst>
                        <a:ext uri="{28A0092B-C50C-407E-A947-70E740481C1C}">
                          <a14:useLocalDpi xmlns:a14="http://schemas.microsoft.com/office/drawing/2010/main" val="0"/>
                        </a:ext>
                      </a:extLst>
                    </a:blip>
                    <a:stretch>
                      <a:fillRect/>
                    </a:stretch>
                  </pic:blipFill>
                  <pic:spPr>
                    <a:xfrm>
                      <a:off x="0" y="0"/>
                      <a:ext cx="5112385" cy="1289050"/>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En caso de no detectar ningún ataque aparecerá en la terminal los datos del paquete y un análisis que clarifica que no se detecta spoofing :</w:t>
      </w:r>
    </w:p>
    <w:p w:rsidR="008434BA" w:rsidRDefault="008434BA" w:rsidP="008434BA">
      <w:pPr>
        <w:rPr>
          <w:rFonts w:ascii="Calibri" w:hAnsi="Calibri"/>
        </w:rPr>
      </w:pPr>
      <w:r>
        <w:rPr>
          <w:rFonts w:ascii="Calibri" w:hAnsi="Calibri"/>
        </w:rPr>
        <w:t>En caso de detectar un ataque ARP spoofing se notificará de la siguiente forma:</w:t>
      </w:r>
    </w:p>
    <w:p w:rsidR="00B31140" w:rsidRDefault="001A1F9F" w:rsidP="00B31140">
      <w:pPr>
        <w:keepNext/>
      </w:pPr>
      <w:r>
        <w:rPr>
          <w:rFonts w:ascii="Calibri" w:hAnsi="Calibri"/>
          <w:noProof/>
        </w:rPr>
        <w:drawing>
          <wp:inline distT="0" distB="0" distL="0" distR="0">
            <wp:extent cx="5112385" cy="3994785"/>
            <wp:effectExtent l="0" t="0" r="5715"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Captura de pantalla 2018-06-01 a las 19.13.33.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112385" cy="3994785"/>
                    </a:xfrm>
                    <a:prstGeom prst="rect">
                      <a:avLst/>
                    </a:prstGeom>
                  </pic:spPr>
                </pic:pic>
              </a:graphicData>
            </a:graphic>
          </wp:inline>
        </w:drawing>
      </w:r>
    </w:p>
    <w:p w:rsidR="001A1F9F"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24" w:name="_Toc515646449"/>
      <w:r>
        <w:rPr>
          <w:rFonts w:ascii="Calibri" w:hAnsi="Calibri"/>
          <w:b/>
          <w:i w:val="0"/>
          <w:noProof/>
          <w:color w:val="4DA4D8" w:themeColor="accent3" w:themeTint="99"/>
        </w:rPr>
        <w:t>125</w:t>
      </w:r>
      <w:r w:rsidRPr="00B31140">
        <w:rPr>
          <w:rFonts w:ascii="Calibri" w:hAnsi="Calibri"/>
          <w:b/>
          <w:i w:val="0"/>
          <w:color w:val="4DA4D8" w:themeColor="accent3" w:themeTint="99"/>
        </w:rPr>
        <w:fldChar w:fldCharType="end"/>
      </w:r>
      <w:r>
        <w:t>-Defensa ARP</w:t>
      </w:r>
      <w:r w:rsidRPr="00523D40">
        <w:t xml:space="preserve"> spoofing_con ataque. Fuente: propia</w:t>
      </w:r>
      <w:bookmarkEnd w:id="224"/>
    </w:p>
    <w:p w:rsidR="00B31140" w:rsidRDefault="00B31140"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De igual forma que en el script de defensa a IP spoofing, durante la ejecución se crearán dos archivos que actúan de la misma forma ya mencionada.</w:t>
      </w:r>
      <w:r>
        <w:rPr>
          <w:rFonts w:ascii="Calibri" w:hAnsi="Calibri"/>
        </w:rPr>
        <w:tab/>
      </w:r>
    </w:p>
    <w:p w:rsidR="00B31140" w:rsidRDefault="001A1F9F" w:rsidP="00B31140">
      <w:pPr>
        <w:keepNext/>
        <w:tabs>
          <w:tab w:val="left" w:pos="4727"/>
        </w:tabs>
        <w:jc w:val="center"/>
      </w:pPr>
      <w:r>
        <w:rPr>
          <w:rFonts w:ascii="Calibri" w:hAnsi="Calibri"/>
          <w:noProof/>
        </w:rPr>
        <w:lastRenderedPageBreak/>
        <w:drawing>
          <wp:inline distT="0" distB="0" distL="0" distR="0">
            <wp:extent cx="3390900" cy="1231900"/>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a de pantalla 2018-06-01 a las 19.23.45.png"/>
                    <pic:cNvPicPr/>
                  </pic:nvPicPr>
                  <pic:blipFill>
                    <a:blip r:embed="rId217">
                      <a:extLst>
                        <a:ext uri="{28A0092B-C50C-407E-A947-70E740481C1C}">
                          <a14:useLocalDpi xmlns:a14="http://schemas.microsoft.com/office/drawing/2010/main" val="0"/>
                        </a:ext>
                      </a:extLst>
                    </a:blip>
                    <a:stretch>
                      <a:fillRect/>
                    </a:stretch>
                  </pic:blipFill>
                  <pic:spPr>
                    <a:xfrm>
                      <a:off x="0" y="0"/>
                      <a:ext cx="3390900" cy="1231900"/>
                    </a:xfrm>
                    <a:prstGeom prst="rect">
                      <a:avLst/>
                    </a:prstGeom>
                  </pic:spPr>
                </pic:pic>
              </a:graphicData>
            </a:graphic>
          </wp:inline>
        </w:drawing>
      </w:r>
    </w:p>
    <w:p w:rsidR="00043159"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25" w:name="_Toc515646450"/>
      <w:r>
        <w:rPr>
          <w:rFonts w:ascii="Calibri" w:hAnsi="Calibri"/>
          <w:b/>
          <w:i w:val="0"/>
          <w:noProof/>
          <w:color w:val="4DA4D8" w:themeColor="accent3" w:themeTint="99"/>
        </w:rPr>
        <w:t>126</w:t>
      </w:r>
      <w:r w:rsidRPr="00B31140">
        <w:rPr>
          <w:rFonts w:ascii="Calibri" w:hAnsi="Calibri"/>
          <w:b/>
          <w:i w:val="0"/>
          <w:color w:val="4DA4D8" w:themeColor="accent3" w:themeTint="99"/>
        </w:rPr>
        <w:fldChar w:fldCharType="end"/>
      </w:r>
      <w:r>
        <w:t>-</w:t>
      </w:r>
      <w:r w:rsidRPr="00BD48DB">
        <w:t xml:space="preserve">Archivos </w:t>
      </w:r>
      <w:r>
        <w:t>creados por script de defensa ARP</w:t>
      </w:r>
      <w:r w:rsidRPr="00BD48DB">
        <w:t xml:space="preserve"> spoofing. Fuente: propia</w:t>
      </w:r>
      <w:bookmarkEnd w:id="225"/>
    </w:p>
    <w:p w:rsidR="00B31140" w:rsidRDefault="001A1F9F" w:rsidP="00B31140">
      <w:pPr>
        <w:keepNext/>
        <w:tabs>
          <w:tab w:val="left" w:pos="4727"/>
        </w:tabs>
        <w:jc w:val="left"/>
      </w:pPr>
      <w:r>
        <w:rPr>
          <w:rFonts w:ascii="Calibri" w:hAnsi="Calibri"/>
        </w:rPr>
        <w:t>Por último para salir de la aplicación basta con elegir la opción 4, de la siguiente forma:</w:t>
      </w:r>
      <w:r>
        <w:rPr>
          <w:rFonts w:ascii="Calibri" w:hAnsi="Calibri"/>
          <w:noProof/>
        </w:rPr>
        <w:drawing>
          <wp:inline distT="0" distB="0" distL="0" distR="0">
            <wp:extent cx="5112385" cy="4664075"/>
            <wp:effectExtent l="0" t="0" r="5715"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a de pantalla 2018-06-01 a las 18.56.41.png"/>
                    <pic:cNvPicPr/>
                  </pic:nvPicPr>
                  <pic:blipFill>
                    <a:blip r:embed="rId218">
                      <a:extLst>
                        <a:ext uri="{28A0092B-C50C-407E-A947-70E740481C1C}">
                          <a14:useLocalDpi xmlns:a14="http://schemas.microsoft.com/office/drawing/2010/main" val="0"/>
                        </a:ext>
                      </a:extLst>
                    </a:blip>
                    <a:stretch>
                      <a:fillRect/>
                    </a:stretch>
                  </pic:blipFill>
                  <pic:spPr>
                    <a:xfrm>
                      <a:off x="0" y="0"/>
                      <a:ext cx="5112385" cy="4664075"/>
                    </a:xfrm>
                    <a:prstGeom prst="rect">
                      <a:avLst/>
                    </a:prstGeom>
                  </pic:spPr>
                </pic:pic>
              </a:graphicData>
            </a:graphic>
          </wp:inline>
        </w:drawing>
      </w:r>
    </w:p>
    <w:p w:rsidR="001A1F9F" w:rsidRDefault="00B31140" w:rsidP="00B31140">
      <w:pPr>
        <w:pStyle w:val="Descripcin"/>
        <w:jc w:val="center"/>
        <w:rPr>
          <w:rFonts w:ascii="Calibri" w:hAnsi="Calibri"/>
        </w:rPr>
      </w:pPr>
      <w:r w:rsidRPr="00B31140">
        <w:rPr>
          <w:rFonts w:ascii="Calibri" w:hAnsi="Calibri"/>
          <w:b/>
          <w:i w:val="0"/>
          <w:color w:val="4DA4D8" w:themeColor="accent3" w:themeTint="99"/>
        </w:rPr>
        <w:fldChar w:fldCharType="begin"/>
      </w:r>
      <w:r w:rsidRPr="00B31140">
        <w:rPr>
          <w:rFonts w:ascii="Calibri" w:hAnsi="Calibri"/>
          <w:b/>
          <w:i w:val="0"/>
          <w:color w:val="4DA4D8" w:themeColor="accent3" w:themeTint="99"/>
        </w:rPr>
        <w:instrText xml:space="preserve"> SEQ Ilustración \* ARABIC </w:instrText>
      </w:r>
      <w:r w:rsidRPr="00B31140">
        <w:rPr>
          <w:rFonts w:ascii="Calibri" w:hAnsi="Calibri"/>
          <w:b/>
          <w:i w:val="0"/>
          <w:color w:val="4DA4D8" w:themeColor="accent3" w:themeTint="99"/>
        </w:rPr>
        <w:fldChar w:fldCharType="separate"/>
      </w:r>
      <w:bookmarkStart w:id="226" w:name="_Toc515646451"/>
      <w:r w:rsidRPr="00B31140">
        <w:rPr>
          <w:rFonts w:ascii="Calibri" w:hAnsi="Calibri"/>
          <w:b/>
          <w:i w:val="0"/>
          <w:noProof/>
          <w:color w:val="4DA4D8" w:themeColor="accent3" w:themeTint="99"/>
        </w:rPr>
        <w:t>127</w:t>
      </w:r>
      <w:r w:rsidRPr="00B31140">
        <w:rPr>
          <w:rFonts w:ascii="Calibri" w:hAnsi="Calibri"/>
          <w:b/>
          <w:i w:val="0"/>
          <w:color w:val="4DA4D8" w:themeColor="accent3" w:themeTint="99"/>
        </w:rPr>
        <w:fldChar w:fldCharType="end"/>
      </w:r>
      <w:r>
        <w:t>-Cierre de aplicación. Fuente: propia</w:t>
      </w:r>
      <w:bookmarkEnd w:id="226"/>
    </w:p>
    <w:p w:rsidR="001A1F9F" w:rsidRDefault="001A1F9F"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De esta forma volveremos a la línea de comandos, cerrando la aplicación.</w:t>
      </w:r>
    </w:p>
    <w:p w:rsidR="001A1F9F" w:rsidRDefault="001A1F9F" w:rsidP="001A1F9F">
      <w:pPr>
        <w:tabs>
          <w:tab w:val="left" w:pos="4727"/>
        </w:tabs>
        <w:jc w:val="left"/>
        <w:rPr>
          <w:rFonts w:ascii="Calibri" w:hAnsi="Calibri"/>
        </w:rPr>
      </w:pPr>
      <w:r>
        <w:rPr>
          <w:rFonts w:ascii="Calibri" w:hAnsi="Calibri"/>
        </w:rPr>
        <w:t>En caso de querer cerrar uno de los scripts abiertos durante su ejecución basta con cerrar la terminal que lo contiene, pudiendo volver a ejecutarlo desde el menú siempre que se desee.</w:t>
      </w:r>
    </w:p>
    <w:p w:rsidR="001A1F9F" w:rsidRDefault="001A1F9F" w:rsidP="001A1F9F">
      <w:pPr>
        <w:tabs>
          <w:tab w:val="left" w:pos="4727"/>
        </w:tabs>
        <w:jc w:val="center"/>
        <w:rPr>
          <w:rFonts w:ascii="Calibri" w:hAnsi="Calibri"/>
        </w:rPr>
      </w:pPr>
    </w:p>
    <w:p w:rsidR="001A1F9F" w:rsidRPr="001A1F9F" w:rsidRDefault="001A1F9F" w:rsidP="001A1F9F">
      <w:pPr>
        <w:tabs>
          <w:tab w:val="left" w:pos="4727"/>
        </w:tabs>
        <w:jc w:val="left"/>
        <w:rPr>
          <w:rFonts w:ascii="Calibri" w:hAnsi="Calibri"/>
        </w:rPr>
        <w:sectPr w:rsidR="001A1F9F" w:rsidRPr="001A1F9F" w:rsidSect="001772E2">
          <w:type w:val="oddPage"/>
          <w:pgSz w:w="11907" w:h="16840" w:code="9"/>
          <w:pgMar w:top="1417" w:right="1701" w:bottom="1417" w:left="1701" w:header="720" w:footer="720" w:gutter="454"/>
          <w:cols w:space="720"/>
          <w:docGrid w:linePitch="299"/>
        </w:sectPr>
      </w:pPr>
    </w:p>
    <w:p w:rsidR="003E62E6" w:rsidRPr="00963953" w:rsidRDefault="003E62E6" w:rsidP="00963953">
      <w:pPr>
        <w:pStyle w:val="Ttulo1"/>
        <w:ind w:left="0" w:firstLine="0"/>
        <w:jc w:val="both"/>
        <w:rPr>
          <w:rFonts w:ascii="Trebuchet MS" w:hAnsi="Trebuchet MS"/>
          <w:color w:val="4DA4D8" w:themeColor="accent3" w:themeTint="99"/>
          <w:sz w:val="48"/>
          <w:szCs w:val="48"/>
        </w:rPr>
      </w:pPr>
      <w:bookmarkStart w:id="227" w:name="_Toc515648551"/>
      <w:r w:rsidRPr="00963953">
        <w:rPr>
          <w:rFonts w:ascii="Trebuchet MS" w:hAnsi="Trebuchet MS"/>
          <w:color w:val="4DA4D8" w:themeColor="accent3" w:themeTint="99"/>
          <w:sz w:val="48"/>
          <w:szCs w:val="48"/>
        </w:rPr>
        <w:lastRenderedPageBreak/>
        <w:t>Anexo D: Contenido del CD</w:t>
      </w:r>
      <w:bookmarkEnd w:id="227"/>
    </w:p>
    <w:p w:rsidR="0004026A" w:rsidRDefault="0004026A" w:rsidP="001772E2"/>
    <w:p w:rsidR="003E62E6" w:rsidRDefault="003E62E6" w:rsidP="001772E2"/>
    <w:p w:rsidR="003E62E6" w:rsidRPr="0031552C" w:rsidRDefault="003E62E6" w:rsidP="001772E2"/>
    <w:p w:rsidR="003E62E6" w:rsidRPr="0031552C" w:rsidRDefault="003E62E6" w:rsidP="001772E2">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1772E2"/>
    <w:sectPr w:rsidR="003E62E6" w:rsidRPr="0031552C" w:rsidSect="001772E2">
      <w:type w:val="oddPage"/>
      <w:pgSz w:w="11907" w:h="16840" w:code="9"/>
      <w:pgMar w:top="1417" w:right="1701" w:bottom="1417" w:left="1701"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10BF" w:rsidRDefault="00C810BF" w:rsidP="00CB0A14">
      <w:pPr>
        <w:spacing w:after="0" w:line="240" w:lineRule="auto"/>
      </w:pPr>
      <w:r>
        <w:separator/>
      </w:r>
    </w:p>
  </w:endnote>
  <w:endnote w:type="continuationSeparator" w:id="0">
    <w:p w:rsidR="00C810BF" w:rsidRDefault="00C810BF"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4674" w:rsidRPr="009847DB" w:rsidRDefault="005A4674"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4674" w:rsidRDefault="005A4674"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5A4674" w:rsidRDefault="005A4674"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10BF" w:rsidRDefault="00C810BF" w:rsidP="00CB0A14">
      <w:pPr>
        <w:spacing w:after="0" w:line="240" w:lineRule="auto"/>
      </w:pPr>
      <w:r>
        <w:separator/>
      </w:r>
    </w:p>
  </w:footnote>
  <w:footnote w:type="continuationSeparator" w:id="0">
    <w:p w:rsidR="00C810BF" w:rsidRDefault="00C810BF"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B2F86D6E"/>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b w:val="0"/>
        <w:bCs w:val="0"/>
        <w:i w:val="0"/>
        <w:iCs w:val="0"/>
        <w:caps w:val="0"/>
        <w:smallCaps w:val="0"/>
        <w:strike w:val="0"/>
        <w:dstrike w:val="0"/>
        <w:outline w:val="0"/>
        <w:shadow w:val="0"/>
        <w:emboss w:val="0"/>
        <w:imprint w:val="0"/>
        <w:noProof w:val="0"/>
        <w:vanish w:val="0"/>
        <w:color w:val="4DA4D8" w:themeColor="accent3" w:themeTint="9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021" w:hanging="1021"/>
      </w:pPr>
      <w:rPr>
        <w:rFonts w:hint="default"/>
        <w:color w:val="4DA4D8" w:themeColor="accent3" w:themeTint="99"/>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
  </w:num>
  <w:num w:numId="38">
    <w:abstractNumId w:val="4"/>
  </w:num>
  <w:num w:numId="39">
    <w:abstractNumId w:val="4"/>
  </w:num>
  <w:num w:numId="40">
    <w:abstractNumId w:val="4"/>
  </w:num>
  <w:num w:numId="41">
    <w:abstractNumId w:val="4"/>
  </w:num>
  <w:num w:numId="42">
    <w:abstractNumId w:val="4"/>
  </w:num>
  <w:num w:numId="43">
    <w:abstractNumId w:val="4"/>
  </w:num>
  <w:num w:numId="44">
    <w:abstractNumId w:val="4"/>
  </w:num>
  <w:num w:numId="45">
    <w:abstractNumId w:val="4"/>
  </w:num>
  <w:num w:numId="46">
    <w:abstractNumId w:val="4"/>
  </w:num>
  <w:num w:numId="47">
    <w:abstractNumId w:val="4"/>
  </w:num>
  <w:num w:numId="48">
    <w:abstractNumId w:val="4"/>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3727"/>
    <w:rsid w:val="00017122"/>
    <w:rsid w:val="00017ABA"/>
    <w:rsid w:val="00020B73"/>
    <w:rsid w:val="000254B6"/>
    <w:rsid w:val="000271DE"/>
    <w:rsid w:val="0004026A"/>
    <w:rsid w:val="00041E34"/>
    <w:rsid w:val="00043159"/>
    <w:rsid w:val="00046EDC"/>
    <w:rsid w:val="000549FB"/>
    <w:rsid w:val="000609E8"/>
    <w:rsid w:val="0006162F"/>
    <w:rsid w:val="00075FD2"/>
    <w:rsid w:val="0009665D"/>
    <w:rsid w:val="00096EE3"/>
    <w:rsid w:val="000A7175"/>
    <w:rsid w:val="000A7B71"/>
    <w:rsid w:val="000B2457"/>
    <w:rsid w:val="000B50D3"/>
    <w:rsid w:val="000B6A93"/>
    <w:rsid w:val="000C1E95"/>
    <w:rsid w:val="000C43D5"/>
    <w:rsid w:val="000C6E6C"/>
    <w:rsid w:val="000C7C0A"/>
    <w:rsid w:val="000D03BA"/>
    <w:rsid w:val="000D0A51"/>
    <w:rsid w:val="000D7902"/>
    <w:rsid w:val="000E4043"/>
    <w:rsid w:val="000E48F7"/>
    <w:rsid w:val="000E72EE"/>
    <w:rsid w:val="000E742C"/>
    <w:rsid w:val="000F32DF"/>
    <w:rsid w:val="000F4515"/>
    <w:rsid w:val="000F6A3A"/>
    <w:rsid w:val="00100FD3"/>
    <w:rsid w:val="00104BD8"/>
    <w:rsid w:val="001107C4"/>
    <w:rsid w:val="001119BA"/>
    <w:rsid w:val="00116558"/>
    <w:rsid w:val="0012000A"/>
    <w:rsid w:val="00126256"/>
    <w:rsid w:val="001328A4"/>
    <w:rsid w:val="00133728"/>
    <w:rsid w:val="00134488"/>
    <w:rsid w:val="00136693"/>
    <w:rsid w:val="00140B24"/>
    <w:rsid w:val="00144DEF"/>
    <w:rsid w:val="00145F52"/>
    <w:rsid w:val="00146CE7"/>
    <w:rsid w:val="00155624"/>
    <w:rsid w:val="00170CB3"/>
    <w:rsid w:val="00171240"/>
    <w:rsid w:val="001772E2"/>
    <w:rsid w:val="00177C94"/>
    <w:rsid w:val="00177E0D"/>
    <w:rsid w:val="00194421"/>
    <w:rsid w:val="00194931"/>
    <w:rsid w:val="00194960"/>
    <w:rsid w:val="0019777A"/>
    <w:rsid w:val="001A1F9F"/>
    <w:rsid w:val="001A4ADD"/>
    <w:rsid w:val="001B110A"/>
    <w:rsid w:val="001C4D6D"/>
    <w:rsid w:val="001C7112"/>
    <w:rsid w:val="001C7889"/>
    <w:rsid w:val="001C7CFA"/>
    <w:rsid w:val="001E044A"/>
    <w:rsid w:val="001E0D11"/>
    <w:rsid w:val="001E2E35"/>
    <w:rsid w:val="001E2F27"/>
    <w:rsid w:val="001E43E0"/>
    <w:rsid w:val="001F1BAE"/>
    <w:rsid w:val="001F1FEB"/>
    <w:rsid w:val="001F2D63"/>
    <w:rsid w:val="001F7501"/>
    <w:rsid w:val="001F7E70"/>
    <w:rsid w:val="00200518"/>
    <w:rsid w:val="00203B79"/>
    <w:rsid w:val="00204462"/>
    <w:rsid w:val="002053F8"/>
    <w:rsid w:val="00215197"/>
    <w:rsid w:val="00226BF0"/>
    <w:rsid w:val="00230E56"/>
    <w:rsid w:val="00234DA8"/>
    <w:rsid w:val="00246E45"/>
    <w:rsid w:val="002542FB"/>
    <w:rsid w:val="00255844"/>
    <w:rsid w:val="0026243C"/>
    <w:rsid w:val="00267F65"/>
    <w:rsid w:val="00276373"/>
    <w:rsid w:val="00276E7E"/>
    <w:rsid w:val="0029172B"/>
    <w:rsid w:val="00291748"/>
    <w:rsid w:val="002922E1"/>
    <w:rsid w:val="00294266"/>
    <w:rsid w:val="00294BAF"/>
    <w:rsid w:val="00296676"/>
    <w:rsid w:val="002970FE"/>
    <w:rsid w:val="002A003D"/>
    <w:rsid w:val="002A0904"/>
    <w:rsid w:val="002A4357"/>
    <w:rsid w:val="002A5C1E"/>
    <w:rsid w:val="002A611C"/>
    <w:rsid w:val="002B4D49"/>
    <w:rsid w:val="002B74F6"/>
    <w:rsid w:val="002B7789"/>
    <w:rsid w:val="002C2579"/>
    <w:rsid w:val="002C463A"/>
    <w:rsid w:val="002C49A7"/>
    <w:rsid w:val="002C723B"/>
    <w:rsid w:val="002D0739"/>
    <w:rsid w:val="002D1518"/>
    <w:rsid w:val="002D31D3"/>
    <w:rsid w:val="002E6E55"/>
    <w:rsid w:val="002E7106"/>
    <w:rsid w:val="002F05B3"/>
    <w:rsid w:val="002F08EE"/>
    <w:rsid w:val="002F1AB2"/>
    <w:rsid w:val="00302072"/>
    <w:rsid w:val="00305E6F"/>
    <w:rsid w:val="003110A7"/>
    <w:rsid w:val="003117DE"/>
    <w:rsid w:val="003125C6"/>
    <w:rsid w:val="00313F84"/>
    <w:rsid w:val="0031552C"/>
    <w:rsid w:val="003172D6"/>
    <w:rsid w:val="00321420"/>
    <w:rsid w:val="00327FCD"/>
    <w:rsid w:val="00336A04"/>
    <w:rsid w:val="003467AB"/>
    <w:rsid w:val="003528FA"/>
    <w:rsid w:val="00360E5F"/>
    <w:rsid w:val="00361288"/>
    <w:rsid w:val="00364C28"/>
    <w:rsid w:val="00366E11"/>
    <w:rsid w:val="00366E46"/>
    <w:rsid w:val="00374446"/>
    <w:rsid w:val="003809CC"/>
    <w:rsid w:val="00381207"/>
    <w:rsid w:val="00382D4B"/>
    <w:rsid w:val="003832CC"/>
    <w:rsid w:val="00394A49"/>
    <w:rsid w:val="00395B54"/>
    <w:rsid w:val="003A2C4E"/>
    <w:rsid w:val="003A34B6"/>
    <w:rsid w:val="003A3C13"/>
    <w:rsid w:val="003A484F"/>
    <w:rsid w:val="003B36A8"/>
    <w:rsid w:val="003C080C"/>
    <w:rsid w:val="003C179F"/>
    <w:rsid w:val="003C4E7F"/>
    <w:rsid w:val="003C548C"/>
    <w:rsid w:val="003C69EC"/>
    <w:rsid w:val="003D0F4C"/>
    <w:rsid w:val="003D246A"/>
    <w:rsid w:val="003E62E6"/>
    <w:rsid w:val="003E77A6"/>
    <w:rsid w:val="0041733B"/>
    <w:rsid w:val="00420848"/>
    <w:rsid w:val="004306D8"/>
    <w:rsid w:val="00433E25"/>
    <w:rsid w:val="00445411"/>
    <w:rsid w:val="004510F8"/>
    <w:rsid w:val="00451B73"/>
    <w:rsid w:val="00451ED3"/>
    <w:rsid w:val="00453934"/>
    <w:rsid w:val="00460FCA"/>
    <w:rsid w:val="004645F9"/>
    <w:rsid w:val="00470BFA"/>
    <w:rsid w:val="00472DA6"/>
    <w:rsid w:val="00487C72"/>
    <w:rsid w:val="00490AED"/>
    <w:rsid w:val="00490E2F"/>
    <w:rsid w:val="00491AFF"/>
    <w:rsid w:val="004971F9"/>
    <w:rsid w:val="004A4057"/>
    <w:rsid w:val="004A61E0"/>
    <w:rsid w:val="004B26F9"/>
    <w:rsid w:val="004C2134"/>
    <w:rsid w:val="004C4DEB"/>
    <w:rsid w:val="004C6810"/>
    <w:rsid w:val="004C6EE3"/>
    <w:rsid w:val="004D192C"/>
    <w:rsid w:val="004D6193"/>
    <w:rsid w:val="004E04D6"/>
    <w:rsid w:val="004E6D2E"/>
    <w:rsid w:val="004E7A2A"/>
    <w:rsid w:val="004F0299"/>
    <w:rsid w:val="004F029C"/>
    <w:rsid w:val="004F1567"/>
    <w:rsid w:val="004F1A5B"/>
    <w:rsid w:val="004F2191"/>
    <w:rsid w:val="00502215"/>
    <w:rsid w:val="00503D13"/>
    <w:rsid w:val="005050DB"/>
    <w:rsid w:val="00507F75"/>
    <w:rsid w:val="00511897"/>
    <w:rsid w:val="00515A72"/>
    <w:rsid w:val="00521F14"/>
    <w:rsid w:val="00523D3D"/>
    <w:rsid w:val="00536B72"/>
    <w:rsid w:val="005372D5"/>
    <w:rsid w:val="0054124D"/>
    <w:rsid w:val="00541272"/>
    <w:rsid w:val="00544367"/>
    <w:rsid w:val="00551A7E"/>
    <w:rsid w:val="00556634"/>
    <w:rsid w:val="005569FC"/>
    <w:rsid w:val="00560642"/>
    <w:rsid w:val="00564B27"/>
    <w:rsid w:val="00566B38"/>
    <w:rsid w:val="0056753A"/>
    <w:rsid w:val="00570669"/>
    <w:rsid w:val="00571030"/>
    <w:rsid w:val="0057588B"/>
    <w:rsid w:val="00583DAF"/>
    <w:rsid w:val="00587FAD"/>
    <w:rsid w:val="00591DCB"/>
    <w:rsid w:val="005977BB"/>
    <w:rsid w:val="005A4674"/>
    <w:rsid w:val="005B05D6"/>
    <w:rsid w:val="005B065D"/>
    <w:rsid w:val="005B64E7"/>
    <w:rsid w:val="005C2F9B"/>
    <w:rsid w:val="005C5DC4"/>
    <w:rsid w:val="005C799B"/>
    <w:rsid w:val="005D718D"/>
    <w:rsid w:val="005D7E37"/>
    <w:rsid w:val="005E3B4F"/>
    <w:rsid w:val="005E63D4"/>
    <w:rsid w:val="005E660A"/>
    <w:rsid w:val="005F00D1"/>
    <w:rsid w:val="005F094A"/>
    <w:rsid w:val="005F1935"/>
    <w:rsid w:val="005F43B0"/>
    <w:rsid w:val="00602ADE"/>
    <w:rsid w:val="00603E0B"/>
    <w:rsid w:val="00605620"/>
    <w:rsid w:val="00611978"/>
    <w:rsid w:val="00612FFF"/>
    <w:rsid w:val="006134BA"/>
    <w:rsid w:val="00614E35"/>
    <w:rsid w:val="006177A2"/>
    <w:rsid w:val="006265E8"/>
    <w:rsid w:val="00631256"/>
    <w:rsid w:val="006409C7"/>
    <w:rsid w:val="006424BD"/>
    <w:rsid w:val="00642CE0"/>
    <w:rsid w:val="0064472D"/>
    <w:rsid w:val="00651452"/>
    <w:rsid w:val="00654AD1"/>
    <w:rsid w:val="00655336"/>
    <w:rsid w:val="0066207E"/>
    <w:rsid w:val="00662C33"/>
    <w:rsid w:val="00664125"/>
    <w:rsid w:val="0067477D"/>
    <w:rsid w:val="00675483"/>
    <w:rsid w:val="0067575B"/>
    <w:rsid w:val="00675C5F"/>
    <w:rsid w:val="00675F0A"/>
    <w:rsid w:val="006760CE"/>
    <w:rsid w:val="00684C3F"/>
    <w:rsid w:val="00684E27"/>
    <w:rsid w:val="0068689D"/>
    <w:rsid w:val="00691B97"/>
    <w:rsid w:val="006A4CF1"/>
    <w:rsid w:val="006A6005"/>
    <w:rsid w:val="006A777D"/>
    <w:rsid w:val="006B0FA1"/>
    <w:rsid w:val="006B5D86"/>
    <w:rsid w:val="006C27E6"/>
    <w:rsid w:val="006C5FAB"/>
    <w:rsid w:val="006C69E1"/>
    <w:rsid w:val="006D3861"/>
    <w:rsid w:val="006D3B1C"/>
    <w:rsid w:val="006E0EFD"/>
    <w:rsid w:val="006E1605"/>
    <w:rsid w:val="006E7762"/>
    <w:rsid w:val="006F075C"/>
    <w:rsid w:val="006F13C3"/>
    <w:rsid w:val="006F3A53"/>
    <w:rsid w:val="006F4684"/>
    <w:rsid w:val="006F6868"/>
    <w:rsid w:val="00700BF0"/>
    <w:rsid w:val="007015E9"/>
    <w:rsid w:val="007017B5"/>
    <w:rsid w:val="00701A3B"/>
    <w:rsid w:val="00704608"/>
    <w:rsid w:val="00710BE4"/>
    <w:rsid w:val="00716928"/>
    <w:rsid w:val="00721D29"/>
    <w:rsid w:val="007225CC"/>
    <w:rsid w:val="00732C8E"/>
    <w:rsid w:val="00737C5C"/>
    <w:rsid w:val="00742412"/>
    <w:rsid w:val="0075150A"/>
    <w:rsid w:val="00777F7E"/>
    <w:rsid w:val="00787604"/>
    <w:rsid w:val="00787635"/>
    <w:rsid w:val="00791E2C"/>
    <w:rsid w:val="007A5830"/>
    <w:rsid w:val="007B0CF0"/>
    <w:rsid w:val="007B327B"/>
    <w:rsid w:val="007C45E3"/>
    <w:rsid w:val="007C7711"/>
    <w:rsid w:val="007D0AC0"/>
    <w:rsid w:val="007D2ED0"/>
    <w:rsid w:val="007E0B36"/>
    <w:rsid w:val="007F4A45"/>
    <w:rsid w:val="007F632F"/>
    <w:rsid w:val="0080615F"/>
    <w:rsid w:val="0080654D"/>
    <w:rsid w:val="00806E99"/>
    <w:rsid w:val="008078FD"/>
    <w:rsid w:val="008145DB"/>
    <w:rsid w:val="00821C4B"/>
    <w:rsid w:val="00823B65"/>
    <w:rsid w:val="00824330"/>
    <w:rsid w:val="008246C8"/>
    <w:rsid w:val="00827D64"/>
    <w:rsid w:val="00830DB9"/>
    <w:rsid w:val="00831C86"/>
    <w:rsid w:val="008334A2"/>
    <w:rsid w:val="008406D4"/>
    <w:rsid w:val="008434BA"/>
    <w:rsid w:val="00845A1B"/>
    <w:rsid w:val="00850D8D"/>
    <w:rsid w:val="00854585"/>
    <w:rsid w:val="00860AEF"/>
    <w:rsid w:val="008612F9"/>
    <w:rsid w:val="008614A4"/>
    <w:rsid w:val="00864F4B"/>
    <w:rsid w:val="0087775C"/>
    <w:rsid w:val="00877A4F"/>
    <w:rsid w:val="00877BA8"/>
    <w:rsid w:val="00882456"/>
    <w:rsid w:val="00885F64"/>
    <w:rsid w:val="0089110D"/>
    <w:rsid w:val="00893777"/>
    <w:rsid w:val="008A04CF"/>
    <w:rsid w:val="008A2F48"/>
    <w:rsid w:val="008A4641"/>
    <w:rsid w:val="008A690A"/>
    <w:rsid w:val="008A7043"/>
    <w:rsid w:val="008A7615"/>
    <w:rsid w:val="008B3BDF"/>
    <w:rsid w:val="008C24F2"/>
    <w:rsid w:val="008C3C4A"/>
    <w:rsid w:val="008C40A5"/>
    <w:rsid w:val="008D0C4B"/>
    <w:rsid w:val="008D32AD"/>
    <w:rsid w:val="008D4171"/>
    <w:rsid w:val="008D7262"/>
    <w:rsid w:val="008E39A5"/>
    <w:rsid w:val="008E53D3"/>
    <w:rsid w:val="008F0302"/>
    <w:rsid w:val="008F160F"/>
    <w:rsid w:val="008F46B7"/>
    <w:rsid w:val="008F4C5F"/>
    <w:rsid w:val="00900703"/>
    <w:rsid w:val="00902385"/>
    <w:rsid w:val="00902825"/>
    <w:rsid w:val="0090283B"/>
    <w:rsid w:val="00923D73"/>
    <w:rsid w:val="00926F4B"/>
    <w:rsid w:val="0094018C"/>
    <w:rsid w:val="00941B2C"/>
    <w:rsid w:val="00944632"/>
    <w:rsid w:val="00954966"/>
    <w:rsid w:val="009562ED"/>
    <w:rsid w:val="00963953"/>
    <w:rsid w:val="00966683"/>
    <w:rsid w:val="00970FD7"/>
    <w:rsid w:val="00971774"/>
    <w:rsid w:val="00974CBF"/>
    <w:rsid w:val="00975B16"/>
    <w:rsid w:val="009807AE"/>
    <w:rsid w:val="009847DB"/>
    <w:rsid w:val="009852D9"/>
    <w:rsid w:val="0098701E"/>
    <w:rsid w:val="009876C1"/>
    <w:rsid w:val="0099162A"/>
    <w:rsid w:val="009C2EFD"/>
    <w:rsid w:val="009D0CFC"/>
    <w:rsid w:val="009D3C47"/>
    <w:rsid w:val="009E094B"/>
    <w:rsid w:val="009E31F9"/>
    <w:rsid w:val="009E3CBE"/>
    <w:rsid w:val="009E3D41"/>
    <w:rsid w:val="009E4EB0"/>
    <w:rsid w:val="009F0C73"/>
    <w:rsid w:val="009F2D87"/>
    <w:rsid w:val="00A00DB9"/>
    <w:rsid w:val="00A12846"/>
    <w:rsid w:val="00A16CDD"/>
    <w:rsid w:val="00A20E5B"/>
    <w:rsid w:val="00A25115"/>
    <w:rsid w:val="00A26D90"/>
    <w:rsid w:val="00A30B0F"/>
    <w:rsid w:val="00A3227D"/>
    <w:rsid w:val="00A32323"/>
    <w:rsid w:val="00A33C43"/>
    <w:rsid w:val="00A33D94"/>
    <w:rsid w:val="00A344C1"/>
    <w:rsid w:val="00A454CC"/>
    <w:rsid w:val="00A46D4C"/>
    <w:rsid w:val="00A476C9"/>
    <w:rsid w:val="00A476E4"/>
    <w:rsid w:val="00A5293E"/>
    <w:rsid w:val="00A62B2E"/>
    <w:rsid w:val="00A641C2"/>
    <w:rsid w:val="00A6443B"/>
    <w:rsid w:val="00A651D9"/>
    <w:rsid w:val="00A6711B"/>
    <w:rsid w:val="00A827FE"/>
    <w:rsid w:val="00A82A32"/>
    <w:rsid w:val="00A82B27"/>
    <w:rsid w:val="00A86E55"/>
    <w:rsid w:val="00A91379"/>
    <w:rsid w:val="00A93CE5"/>
    <w:rsid w:val="00A93D6F"/>
    <w:rsid w:val="00AA1C64"/>
    <w:rsid w:val="00AA1CEB"/>
    <w:rsid w:val="00AA3375"/>
    <w:rsid w:val="00AA402B"/>
    <w:rsid w:val="00AA5780"/>
    <w:rsid w:val="00AA706B"/>
    <w:rsid w:val="00AB2245"/>
    <w:rsid w:val="00AB25FA"/>
    <w:rsid w:val="00AB4A26"/>
    <w:rsid w:val="00AB6C01"/>
    <w:rsid w:val="00AC49F5"/>
    <w:rsid w:val="00AD2DDD"/>
    <w:rsid w:val="00AE2575"/>
    <w:rsid w:val="00AE472A"/>
    <w:rsid w:val="00AE5B7F"/>
    <w:rsid w:val="00AF1C97"/>
    <w:rsid w:val="00B1189C"/>
    <w:rsid w:val="00B14060"/>
    <w:rsid w:val="00B17BAC"/>
    <w:rsid w:val="00B2216A"/>
    <w:rsid w:val="00B31140"/>
    <w:rsid w:val="00B375E1"/>
    <w:rsid w:val="00B423BE"/>
    <w:rsid w:val="00B43F14"/>
    <w:rsid w:val="00B45777"/>
    <w:rsid w:val="00B53452"/>
    <w:rsid w:val="00B61E70"/>
    <w:rsid w:val="00B62CE4"/>
    <w:rsid w:val="00B65988"/>
    <w:rsid w:val="00B6662D"/>
    <w:rsid w:val="00B84223"/>
    <w:rsid w:val="00B854CF"/>
    <w:rsid w:val="00B8636F"/>
    <w:rsid w:val="00B86879"/>
    <w:rsid w:val="00B86D8D"/>
    <w:rsid w:val="00B96689"/>
    <w:rsid w:val="00BA05C3"/>
    <w:rsid w:val="00BA13E3"/>
    <w:rsid w:val="00BA1526"/>
    <w:rsid w:val="00BA1BE6"/>
    <w:rsid w:val="00BA1EFC"/>
    <w:rsid w:val="00BA342D"/>
    <w:rsid w:val="00BB0175"/>
    <w:rsid w:val="00BB5E64"/>
    <w:rsid w:val="00BC4289"/>
    <w:rsid w:val="00BC76D0"/>
    <w:rsid w:val="00BC7F9B"/>
    <w:rsid w:val="00BD1B26"/>
    <w:rsid w:val="00BD1B90"/>
    <w:rsid w:val="00BD2283"/>
    <w:rsid w:val="00BE3DCB"/>
    <w:rsid w:val="00BE7EE2"/>
    <w:rsid w:val="00BF1530"/>
    <w:rsid w:val="00C0775D"/>
    <w:rsid w:val="00C07DD9"/>
    <w:rsid w:val="00C1057A"/>
    <w:rsid w:val="00C10A79"/>
    <w:rsid w:val="00C128BF"/>
    <w:rsid w:val="00C142F7"/>
    <w:rsid w:val="00C17A42"/>
    <w:rsid w:val="00C22CDC"/>
    <w:rsid w:val="00C2434E"/>
    <w:rsid w:val="00C248DE"/>
    <w:rsid w:val="00C466D4"/>
    <w:rsid w:val="00C46B47"/>
    <w:rsid w:val="00C47C15"/>
    <w:rsid w:val="00C509D1"/>
    <w:rsid w:val="00C557E3"/>
    <w:rsid w:val="00C55CAD"/>
    <w:rsid w:val="00C70B2E"/>
    <w:rsid w:val="00C71460"/>
    <w:rsid w:val="00C74DA8"/>
    <w:rsid w:val="00C8021E"/>
    <w:rsid w:val="00C810BF"/>
    <w:rsid w:val="00C9362E"/>
    <w:rsid w:val="00CA42E7"/>
    <w:rsid w:val="00CB0A14"/>
    <w:rsid w:val="00CB1DD0"/>
    <w:rsid w:val="00CC4575"/>
    <w:rsid w:val="00CC4F5C"/>
    <w:rsid w:val="00CD29C8"/>
    <w:rsid w:val="00CD5B28"/>
    <w:rsid w:val="00CD67DE"/>
    <w:rsid w:val="00CE0A9B"/>
    <w:rsid w:val="00CE1500"/>
    <w:rsid w:val="00CE2988"/>
    <w:rsid w:val="00CE4742"/>
    <w:rsid w:val="00CF53DE"/>
    <w:rsid w:val="00CF5616"/>
    <w:rsid w:val="00D04CA3"/>
    <w:rsid w:val="00D04F22"/>
    <w:rsid w:val="00D0573B"/>
    <w:rsid w:val="00D078E7"/>
    <w:rsid w:val="00D116F7"/>
    <w:rsid w:val="00D12FA4"/>
    <w:rsid w:val="00D15B98"/>
    <w:rsid w:val="00D216F9"/>
    <w:rsid w:val="00D23D10"/>
    <w:rsid w:val="00D2637C"/>
    <w:rsid w:val="00D27F16"/>
    <w:rsid w:val="00D30B3F"/>
    <w:rsid w:val="00D31555"/>
    <w:rsid w:val="00D375E0"/>
    <w:rsid w:val="00D37D7F"/>
    <w:rsid w:val="00D43DA6"/>
    <w:rsid w:val="00D453D2"/>
    <w:rsid w:val="00D50FEC"/>
    <w:rsid w:val="00D51357"/>
    <w:rsid w:val="00D5517B"/>
    <w:rsid w:val="00D602B3"/>
    <w:rsid w:val="00D71536"/>
    <w:rsid w:val="00D80112"/>
    <w:rsid w:val="00D803B4"/>
    <w:rsid w:val="00D828E6"/>
    <w:rsid w:val="00D9235D"/>
    <w:rsid w:val="00D95B84"/>
    <w:rsid w:val="00D967DA"/>
    <w:rsid w:val="00DA1923"/>
    <w:rsid w:val="00DA21D4"/>
    <w:rsid w:val="00DA7AAD"/>
    <w:rsid w:val="00DB1816"/>
    <w:rsid w:val="00DB192F"/>
    <w:rsid w:val="00DB38A9"/>
    <w:rsid w:val="00DB4106"/>
    <w:rsid w:val="00DB4C56"/>
    <w:rsid w:val="00DB5549"/>
    <w:rsid w:val="00DC0928"/>
    <w:rsid w:val="00DC1C3F"/>
    <w:rsid w:val="00DC41EB"/>
    <w:rsid w:val="00DD4A24"/>
    <w:rsid w:val="00DD586B"/>
    <w:rsid w:val="00DF0155"/>
    <w:rsid w:val="00DF05AC"/>
    <w:rsid w:val="00DF125C"/>
    <w:rsid w:val="00DF511D"/>
    <w:rsid w:val="00DF6172"/>
    <w:rsid w:val="00DF64E6"/>
    <w:rsid w:val="00DF652D"/>
    <w:rsid w:val="00DF763F"/>
    <w:rsid w:val="00E012CD"/>
    <w:rsid w:val="00E04333"/>
    <w:rsid w:val="00E05D65"/>
    <w:rsid w:val="00E07217"/>
    <w:rsid w:val="00E1337F"/>
    <w:rsid w:val="00E17D4E"/>
    <w:rsid w:val="00E20ADA"/>
    <w:rsid w:val="00E23EA4"/>
    <w:rsid w:val="00E26C16"/>
    <w:rsid w:val="00E27176"/>
    <w:rsid w:val="00E30E49"/>
    <w:rsid w:val="00E34AC8"/>
    <w:rsid w:val="00E362EF"/>
    <w:rsid w:val="00E44331"/>
    <w:rsid w:val="00E46FB0"/>
    <w:rsid w:val="00E4798C"/>
    <w:rsid w:val="00E61CBB"/>
    <w:rsid w:val="00E63749"/>
    <w:rsid w:val="00E73DF8"/>
    <w:rsid w:val="00E760CE"/>
    <w:rsid w:val="00E76AFD"/>
    <w:rsid w:val="00E906D1"/>
    <w:rsid w:val="00E9377C"/>
    <w:rsid w:val="00E9547C"/>
    <w:rsid w:val="00E96D73"/>
    <w:rsid w:val="00EA403F"/>
    <w:rsid w:val="00EB212E"/>
    <w:rsid w:val="00EB5B53"/>
    <w:rsid w:val="00EB6336"/>
    <w:rsid w:val="00EB6B89"/>
    <w:rsid w:val="00ED5595"/>
    <w:rsid w:val="00ED6985"/>
    <w:rsid w:val="00EE5E84"/>
    <w:rsid w:val="00EE685B"/>
    <w:rsid w:val="00EF2675"/>
    <w:rsid w:val="00EF3774"/>
    <w:rsid w:val="00F04E65"/>
    <w:rsid w:val="00F0756D"/>
    <w:rsid w:val="00F1086D"/>
    <w:rsid w:val="00F14BB6"/>
    <w:rsid w:val="00F15EC4"/>
    <w:rsid w:val="00F234D7"/>
    <w:rsid w:val="00F26E05"/>
    <w:rsid w:val="00F31548"/>
    <w:rsid w:val="00F328FF"/>
    <w:rsid w:val="00F33125"/>
    <w:rsid w:val="00F333F8"/>
    <w:rsid w:val="00F34129"/>
    <w:rsid w:val="00F43416"/>
    <w:rsid w:val="00F47279"/>
    <w:rsid w:val="00F47B40"/>
    <w:rsid w:val="00F50C5B"/>
    <w:rsid w:val="00F50CC4"/>
    <w:rsid w:val="00F54F02"/>
    <w:rsid w:val="00F573F4"/>
    <w:rsid w:val="00F6247A"/>
    <w:rsid w:val="00F64EB0"/>
    <w:rsid w:val="00F71AD5"/>
    <w:rsid w:val="00F73E3A"/>
    <w:rsid w:val="00F90519"/>
    <w:rsid w:val="00FA04B8"/>
    <w:rsid w:val="00FA6876"/>
    <w:rsid w:val="00FB20C8"/>
    <w:rsid w:val="00FC292B"/>
    <w:rsid w:val="00FC2BCC"/>
    <w:rsid w:val="00FC3D50"/>
    <w:rsid w:val="00FC5979"/>
    <w:rsid w:val="00FD0F87"/>
    <w:rsid w:val="00FD3298"/>
    <w:rsid w:val="00FE3C12"/>
    <w:rsid w:val="00FE49B5"/>
    <w:rsid w:val="00FE5EBA"/>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 w:type="table" w:styleId="Tabladecuadrcula4-nfasis3">
    <w:name w:val="Grid Table 4 Accent 3"/>
    <w:basedOn w:val="Tablanormal"/>
    <w:uiPriority w:val="49"/>
    <w:rsid w:val="00CE0A9B"/>
    <w:pPr>
      <w:spacing w:after="0" w:line="240" w:lineRule="auto"/>
    </w:pPr>
    <w:tblPr>
      <w:tblStyleRowBandSize w:val="1"/>
      <w:tblStyleColBandSize w:val="1"/>
      <w:tblBorders>
        <w:top w:val="single" w:sz="4" w:space="0" w:color="4DA4D8" w:themeColor="accent3" w:themeTint="99"/>
        <w:left w:val="single" w:sz="4" w:space="0" w:color="4DA4D8" w:themeColor="accent3" w:themeTint="99"/>
        <w:bottom w:val="single" w:sz="4" w:space="0" w:color="4DA4D8" w:themeColor="accent3" w:themeTint="99"/>
        <w:right w:val="single" w:sz="4" w:space="0" w:color="4DA4D8" w:themeColor="accent3" w:themeTint="99"/>
        <w:insideH w:val="single" w:sz="4" w:space="0" w:color="4DA4D8" w:themeColor="accent3" w:themeTint="99"/>
        <w:insideV w:val="single" w:sz="4" w:space="0" w:color="4DA4D8" w:themeColor="accent3" w:themeTint="99"/>
      </w:tblBorders>
    </w:tblPr>
    <w:tblStylePr w:type="firstRow">
      <w:rPr>
        <w:b/>
        <w:bCs/>
        <w:color w:val="FFFFFF" w:themeColor="background1"/>
      </w:rPr>
      <w:tblPr/>
      <w:tcPr>
        <w:tcBorders>
          <w:top w:val="single" w:sz="4" w:space="0" w:color="1B587C" w:themeColor="accent3"/>
          <w:left w:val="single" w:sz="4" w:space="0" w:color="1B587C" w:themeColor="accent3"/>
          <w:bottom w:val="single" w:sz="4" w:space="0" w:color="1B587C" w:themeColor="accent3"/>
          <w:right w:val="single" w:sz="4" w:space="0" w:color="1B587C" w:themeColor="accent3"/>
          <w:insideH w:val="nil"/>
          <w:insideV w:val="nil"/>
        </w:tcBorders>
        <w:shd w:val="clear" w:color="auto" w:fill="1B587C" w:themeFill="accent3"/>
      </w:tcPr>
    </w:tblStylePr>
    <w:tblStylePr w:type="lastRow">
      <w:rPr>
        <w:b/>
        <w:bCs/>
      </w:rPr>
      <w:tblPr/>
      <w:tcPr>
        <w:tcBorders>
          <w:top w:val="double" w:sz="4" w:space="0" w:color="1B587C" w:themeColor="accent3"/>
        </w:tcBorders>
      </w:tc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 w:type="character" w:styleId="Hipervnculovisitado">
    <w:name w:val="FollowedHyperlink"/>
    <w:basedOn w:val="Fuentedeprrafopredeter"/>
    <w:uiPriority w:val="99"/>
    <w:semiHidden/>
    <w:unhideWhenUsed/>
    <w:rsid w:val="005B065D"/>
    <w:rPr>
      <w:color w:val="B26B0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Users/inigo/Desktop/FINAL%20PFG/PLANTILLAS/Memoria-PFG_A07_In&#771;igo_Monta&#769;nchez.docx" TargetMode="External"/><Relationship Id="rId42" Type="http://schemas.openxmlformats.org/officeDocument/2006/relationships/hyperlink" Target="file:////Users/inigo/Desktop/FINAL%20PFG/PLANTILLAS/Memoria-PFG_A07_In&#771;igo_Monta&#769;nchez.docx" TargetMode="External"/><Relationship Id="rId63" Type="http://schemas.openxmlformats.org/officeDocument/2006/relationships/hyperlink" Target="file:////Users/inigo/Desktop/FINAL%20PFG/PLANTILLAS/Memoria-PFG_A07_In&#771;igo_Monta&#769;nchez.docx" TargetMode="External"/><Relationship Id="rId84" Type="http://schemas.openxmlformats.org/officeDocument/2006/relationships/image" Target="media/image20.png"/><Relationship Id="rId138" Type="http://schemas.openxmlformats.org/officeDocument/2006/relationships/image" Target="media/image73.png"/><Relationship Id="rId159" Type="http://schemas.openxmlformats.org/officeDocument/2006/relationships/image" Target="media/image94.png"/><Relationship Id="rId170" Type="http://schemas.openxmlformats.org/officeDocument/2006/relationships/image" Target="media/image105.png"/><Relationship Id="rId191" Type="http://schemas.openxmlformats.org/officeDocument/2006/relationships/image" Target="media/image126.png"/><Relationship Id="rId205" Type="http://schemas.openxmlformats.org/officeDocument/2006/relationships/image" Target="media/image140.png"/><Relationship Id="rId107" Type="http://schemas.openxmlformats.org/officeDocument/2006/relationships/image" Target="media/image42.png"/><Relationship Id="rId11" Type="http://schemas.openxmlformats.org/officeDocument/2006/relationships/footer" Target="footer2.xml"/><Relationship Id="rId32" Type="http://schemas.openxmlformats.org/officeDocument/2006/relationships/hyperlink" Target="file:////Users/inigo/Desktop/FINAL%20PFG/PLANTILLAS/Memoria-PFG_A07_In&#771;igo_Monta&#769;nchez.docx" TargetMode="External"/><Relationship Id="rId53" Type="http://schemas.openxmlformats.org/officeDocument/2006/relationships/hyperlink" Target="file:////Users/inigo/Desktop/FINAL%20PFG/PLANTILLAS/Memoria-PFG_A07_In&#771;igo_Monta&#769;nchez.docx" TargetMode="External"/><Relationship Id="rId74" Type="http://schemas.openxmlformats.org/officeDocument/2006/relationships/image" Target="media/image10.png"/><Relationship Id="rId128" Type="http://schemas.openxmlformats.org/officeDocument/2006/relationships/image" Target="media/image63.png"/><Relationship Id="rId149" Type="http://schemas.openxmlformats.org/officeDocument/2006/relationships/image" Target="media/image84.png"/><Relationship Id="rId5" Type="http://schemas.openxmlformats.org/officeDocument/2006/relationships/settings" Target="settings.xml"/><Relationship Id="rId95" Type="http://schemas.openxmlformats.org/officeDocument/2006/relationships/image" Target="media/image31.png"/><Relationship Id="rId160" Type="http://schemas.openxmlformats.org/officeDocument/2006/relationships/image" Target="media/image95.png"/><Relationship Id="rId181" Type="http://schemas.openxmlformats.org/officeDocument/2006/relationships/image" Target="media/image116.png"/><Relationship Id="rId216" Type="http://schemas.openxmlformats.org/officeDocument/2006/relationships/image" Target="media/image151.png"/><Relationship Id="rId22" Type="http://schemas.openxmlformats.org/officeDocument/2006/relationships/hyperlink" Target="file:////Users/inigo/Desktop/FINAL%20PFG/PLANTILLAS/Memoria-PFG_A07_In&#771;igo_Monta&#769;nchez.docx" TargetMode="External"/><Relationship Id="rId43" Type="http://schemas.openxmlformats.org/officeDocument/2006/relationships/hyperlink" Target="file:////Users/inigo/Desktop/FINAL%20PFG/PLANTILLAS/Memoria-PFG_A07_In&#771;igo_Monta&#769;nchez.docx" TargetMode="External"/><Relationship Id="rId64" Type="http://schemas.openxmlformats.org/officeDocument/2006/relationships/hyperlink" Target="file:////Users/inigo/Desktop/FINAL%20PFG/PLANTILLAS/Memoria-PFG_A07_In&#771;igo_Monta&#769;nchez.docx" TargetMode="External"/><Relationship Id="rId118" Type="http://schemas.openxmlformats.org/officeDocument/2006/relationships/image" Target="media/image53.png"/><Relationship Id="rId139" Type="http://schemas.openxmlformats.org/officeDocument/2006/relationships/image" Target="media/image74.png"/><Relationship Id="rId85" Type="http://schemas.openxmlformats.org/officeDocument/2006/relationships/image" Target="media/image21.png"/><Relationship Id="rId150" Type="http://schemas.openxmlformats.org/officeDocument/2006/relationships/image" Target="media/image85.png"/><Relationship Id="rId171" Type="http://schemas.openxmlformats.org/officeDocument/2006/relationships/image" Target="media/image106.png"/><Relationship Id="rId192" Type="http://schemas.openxmlformats.org/officeDocument/2006/relationships/image" Target="media/image127.png"/><Relationship Id="rId206" Type="http://schemas.openxmlformats.org/officeDocument/2006/relationships/image" Target="media/image141.png"/><Relationship Id="rId12" Type="http://schemas.openxmlformats.org/officeDocument/2006/relationships/hyperlink" Target="file:////Users/inigo/Desktop/FINAL%20PFG/PLANTILLAS/Memoria-PFG_A07_In&#771;igo_Monta&#769;nchez.docx" TargetMode="External"/><Relationship Id="rId33" Type="http://schemas.openxmlformats.org/officeDocument/2006/relationships/hyperlink" Target="file:////Users/inigo/Desktop/FINAL%20PFG/PLANTILLAS/Memoria-PFG_A07_In&#771;igo_Monta&#769;nchez.docx" TargetMode="External"/><Relationship Id="rId108" Type="http://schemas.openxmlformats.org/officeDocument/2006/relationships/image" Target="media/image43.png"/><Relationship Id="rId129" Type="http://schemas.openxmlformats.org/officeDocument/2006/relationships/image" Target="media/image64.png"/><Relationship Id="rId54" Type="http://schemas.openxmlformats.org/officeDocument/2006/relationships/hyperlink" Target="file:////Users/inigo/Desktop/FINAL%20PFG/PLANTILLAS/Memoria-PFG_A07_In&#771;igo_Monta&#769;nchez.docx" TargetMode="External"/><Relationship Id="rId75" Type="http://schemas.openxmlformats.org/officeDocument/2006/relationships/image" Target="media/image11.png"/><Relationship Id="rId96" Type="http://schemas.openxmlformats.org/officeDocument/2006/relationships/image" Target="media/image32.png"/><Relationship Id="rId140" Type="http://schemas.openxmlformats.org/officeDocument/2006/relationships/image" Target="media/image75.png"/><Relationship Id="rId161" Type="http://schemas.openxmlformats.org/officeDocument/2006/relationships/image" Target="media/image96.png"/><Relationship Id="rId182" Type="http://schemas.openxmlformats.org/officeDocument/2006/relationships/image" Target="media/image117.png"/><Relationship Id="rId217" Type="http://schemas.openxmlformats.org/officeDocument/2006/relationships/image" Target="media/image152.png"/><Relationship Id="rId6" Type="http://schemas.openxmlformats.org/officeDocument/2006/relationships/webSettings" Target="webSettings.xml"/><Relationship Id="rId23" Type="http://schemas.openxmlformats.org/officeDocument/2006/relationships/hyperlink" Target="file:////Users/inigo/Desktop/FINAL%20PFG/PLANTILLAS/Memoria-PFG_A07_In&#771;igo_Monta&#769;nchez.docx" TargetMode="External"/><Relationship Id="rId119" Type="http://schemas.openxmlformats.org/officeDocument/2006/relationships/image" Target="media/image54.png"/><Relationship Id="rId44" Type="http://schemas.openxmlformats.org/officeDocument/2006/relationships/hyperlink" Target="file:////Users/inigo/Desktop/FINAL%20PFG/PLANTILLAS/Memoria-PFG_A07_In&#771;igo_Monta&#769;nchez.docx" TargetMode="External"/><Relationship Id="rId65" Type="http://schemas.openxmlformats.org/officeDocument/2006/relationships/hyperlink" Target="file:////Users/inigo/Desktop/FINAL%20PFG/PLANTILLAS/Memoria-PFG_A07_In&#771;igo_Monta&#769;nchez.docx" TargetMode="External"/><Relationship Id="rId86" Type="http://schemas.openxmlformats.org/officeDocument/2006/relationships/image" Target="media/image22.png"/><Relationship Id="rId130" Type="http://schemas.openxmlformats.org/officeDocument/2006/relationships/image" Target="media/image65.png"/><Relationship Id="rId151" Type="http://schemas.openxmlformats.org/officeDocument/2006/relationships/image" Target="media/image86.png"/><Relationship Id="rId172" Type="http://schemas.openxmlformats.org/officeDocument/2006/relationships/image" Target="media/image107.png"/><Relationship Id="rId193" Type="http://schemas.openxmlformats.org/officeDocument/2006/relationships/image" Target="media/image128.png"/><Relationship Id="rId207" Type="http://schemas.openxmlformats.org/officeDocument/2006/relationships/image" Target="media/image142.png"/><Relationship Id="rId13" Type="http://schemas.openxmlformats.org/officeDocument/2006/relationships/hyperlink" Target="file:////Users/inigo/Desktop/FINAL%20PFG/PLANTILLAS/Memoria-PFG_A07_In&#771;igo_Monta&#769;nchez.docx" TargetMode="External"/><Relationship Id="rId109" Type="http://schemas.openxmlformats.org/officeDocument/2006/relationships/image" Target="media/image44.png"/><Relationship Id="rId34" Type="http://schemas.openxmlformats.org/officeDocument/2006/relationships/hyperlink" Target="file:////Users/inigo/Desktop/FINAL%20PFG/PLANTILLAS/Memoria-PFG_A07_In&#771;igo_Monta&#769;nchez.docx" TargetMode="External"/><Relationship Id="rId55" Type="http://schemas.openxmlformats.org/officeDocument/2006/relationships/hyperlink" Target="file:////Users/inigo/Desktop/FINAL%20PFG/PLANTILLAS/Memoria-PFG_A07_In&#771;igo_Monta&#769;nchez.docx" TargetMode="External"/><Relationship Id="rId76" Type="http://schemas.openxmlformats.org/officeDocument/2006/relationships/image" Target="media/image12.png"/><Relationship Id="rId97" Type="http://schemas.openxmlformats.org/officeDocument/2006/relationships/image" Target="media/image33.png"/><Relationship Id="rId120" Type="http://schemas.openxmlformats.org/officeDocument/2006/relationships/image" Target="media/image55.png"/><Relationship Id="rId141" Type="http://schemas.openxmlformats.org/officeDocument/2006/relationships/image" Target="media/image76.png"/><Relationship Id="rId7" Type="http://schemas.openxmlformats.org/officeDocument/2006/relationships/footnotes" Target="footnotes.xml"/><Relationship Id="rId162" Type="http://schemas.openxmlformats.org/officeDocument/2006/relationships/image" Target="media/image97.png"/><Relationship Id="rId183" Type="http://schemas.openxmlformats.org/officeDocument/2006/relationships/image" Target="media/image118.png"/><Relationship Id="rId218" Type="http://schemas.openxmlformats.org/officeDocument/2006/relationships/image" Target="media/image153.png"/><Relationship Id="rId24" Type="http://schemas.openxmlformats.org/officeDocument/2006/relationships/hyperlink" Target="file:////Users/inigo/Desktop/FINAL%20PFG/PLANTILLAS/Memoria-PFG_A07_In&#771;igo_Monta&#769;nchez.docx" TargetMode="External"/><Relationship Id="rId45" Type="http://schemas.openxmlformats.org/officeDocument/2006/relationships/hyperlink" Target="file:////Users/inigo/Desktop/FINAL%20PFG/PLANTILLAS/Memoria-PFG_A07_In&#771;igo_Monta&#769;nchez.docx" TargetMode="External"/><Relationship Id="rId66" Type="http://schemas.openxmlformats.org/officeDocument/2006/relationships/image" Target="media/image2.png"/><Relationship Id="rId87" Type="http://schemas.openxmlformats.org/officeDocument/2006/relationships/image" Target="media/image23.png"/><Relationship Id="rId110" Type="http://schemas.openxmlformats.org/officeDocument/2006/relationships/image" Target="media/image45.png"/><Relationship Id="rId131" Type="http://schemas.openxmlformats.org/officeDocument/2006/relationships/image" Target="media/image66.png"/><Relationship Id="rId152" Type="http://schemas.openxmlformats.org/officeDocument/2006/relationships/image" Target="media/image87.png"/><Relationship Id="rId173" Type="http://schemas.openxmlformats.org/officeDocument/2006/relationships/image" Target="media/image108.png"/><Relationship Id="rId194" Type="http://schemas.openxmlformats.org/officeDocument/2006/relationships/image" Target="media/image129.jpg"/><Relationship Id="rId208" Type="http://schemas.openxmlformats.org/officeDocument/2006/relationships/image" Target="media/image143.png"/><Relationship Id="rId14" Type="http://schemas.openxmlformats.org/officeDocument/2006/relationships/hyperlink" Target="file:////Users/inigo/Desktop/FINAL%20PFG/PLANTILLAS/Memoria-PFG_A07_In&#771;igo_Monta&#769;nchez.docx" TargetMode="External"/><Relationship Id="rId30" Type="http://schemas.openxmlformats.org/officeDocument/2006/relationships/hyperlink" Target="file:////Users/inigo/Desktop/FINAL%20PFG/PLANTILLAS/Memoria-PFG_A07_In&#771;igo_Monta&#769;nchez.docx" TargetMode="External"/><Relationship Id="rId35" Type="http://schemas.openxmlformats.org/officeDocument/2006/relationships/hyperlink" Target="file:////Users/inigo/Desktop/FINAL%20PFG/PLANTILLAS/Memoria-PFG_A07_In&#771;igo_Monta&#769;nchez.docx" TargetMode="External"/><Relationship Id="rId56" Type="http://schemas.openxmlformats.org/officeDocument/2006/relationships/hyperlink" Target="file:////Users/inigo/Desktop/FINAL%20PFG/PLANTILLAS/Memoria-PFG_A07_In&#771;igo_Monta&#769;nchez.docx" TargetMode="External"/><Relationship Id="rId77" Type="http://schemas.openxmlformats.org/officeDocument/2006/relationships/image" Target="media/image13.png"/><Relationship Id="rId100" Type="http://schemas.openxmlformats.org/officeDocument/2006/relationships/image" Target="media/image340.png"/><Relationship Id="rId105" Type="http://schemas.openxmlformats.org/officeDocument/2006/relationships/image" Target="media/image40.png"/><Relationship Id="rId126" Type="http://schemas.openxmlformats.org/officeDocument/2006/relationships/image" Target="media/image61.png"/><Relationship Id="rId147" Type="http://schemas.openxmlformats.org/officeDocument/2006/relationships/image" Target="media/image82.png"/><Relationship Id="rId168" Type="http://schemas.openxmlformats.org/officeDocument/2006/relationships/image" Target="media/image103.png"/><Relationship Id="rId8" Type="http://schemas.openxmlformats.org/officeDocument/2006/relationships/endnotes" Target="endnotes.xml"/><Relationship Id="rId51" Type="http://schemas.openxmlformats.org/officeDocument/2006/relationships/hyperlink" Target="file:////Users/inigo/Desktop/FINAL%20PFG/PLANTILLAS/Memoria-PFG_A07_In&#771;igo_Monta&#769;nchez.docx" TargetMode="External"/><Relationship Id="rId72" Type="http://schemas.openxmlformats.org/officeDocument/2006/relationships/image" Target="media/image8.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image" Target="media/image56.png"/><Relationship Id="rId142" Type="http://schemas.openxmlformats.org/officeDocument/2006/relationships/image" Target="media/image77.png"/><Relationship Id="rId163" Type="http://schemas.openxmlformats.org/officeDocument/2006/relationships/image" Target="media/image98.png"/><Relationship Id="rId184" Type="http://schemas.openxmlformats.org/officeDocument/2006/relationships/image" Target="media/image119.png"/><Relationship Id="rId189" Type="http://schemas.openxmlformats.org/officeDocument/2006/relationships/image" Target="media/image124.png"/><Relationship Id="rId219" Type="http://schemas.openxmlformats.org/officeDocument/2006/relationships/fontTable" Target="fontTable.xml"/><Relationship Id="rId3" Type="http://schemas.openxmlformats.org/officeDocument/2006/relationships/numbering" Target="numbering.xml"/><Relationship Id="rId214" Type="http://schemas.openxmlformats.org/officeDocument/2006/relationships/image" Target="media/image149.png"/><Relationship Id="rId25" Type="http://schemas.openxmlformats.org/officeDocument/2006/relationships/hyperlink" Target="file:////Users/inigo/Desktop/FINAL%20PFG/PLANTILLAS/Memoria-PFG_A07_In&#771;igo_Monta&#769;nchez.docx" TargetMode="External"/><Relationship Id="rId46" Type="http://schemas.openxmlformats.org/officeDocument/2006/relationships/hyperlink" Target="file:////Users/inigo/Desktop/FINAL%20PFG/PLANTILLAS/Memoria-PFG_A07_In&#771;igo_Monta&#769;nchez.docx" TargetMode="External"/><Relationship Id="rId67" Type="http://schemas.openxmlformats.org/officeDocument/2006/relationships/image" Target="media/image3.png"/><Relationship Id="rId116" Type="http://schemas.openxmlformats.org/officeDocument/2006/relationships/image" Target="media/image51.png"/><Relationship Id="rId137" Type="http://schemas.openxmlformats.org/officeDocument/2006/relationships/image" Target="media/image72.png"/><Relationship Id="rId158" Type="http://schemas.openxmlformats.org/officeDocument/2006/relationships/image" Target="media/image93.png"/><Relationship Id="rId20" Type="http://schemas.openxmlformats.org/officeDocument/2006/relationships/hyperlink" Target="file:////Users/inigo/Desktop/FINAL%20PFG/PLANTILLAS/Memoria-PFG_A07_In&#771;igo_Monta&#769;nchez.docx" TargetMode="External"/><Relationship Id="rId41" Type="http://schemas.openxmlformats.org/officeDocument/2006/relationships/hyperlink" Target="file:////Users/inigo/Desktop/FINAL%20PFG/PLANTILLAS/Memoria-PFG_A07_In&#771;igo_Monta&#769;nchez.docx" TargetMode="External"/><Relationship Id="rId62" Type="http://schemas.openxmlformats.org/officeDocument/2006/relationships/hyperlink" Target="file:////Users/inigo/Desktop/FINAL%20PFG/PLANTILLAS/Memoria-PFG_A07_In&#771;igo_Monta&#769;nchez.docx" TargetMode="Externa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6.png"/><Relationship Id="rId132" Type="http://schemas.openxmlformats.org/officeDocument/2006/relationships/image" Target="media/image67.png"/><Relationship Id="rId153" Type="http://schemas.openxmlformats.org/officeDocument/2006/relationships/image" Target="media/image88.png"/><Relationship Id="rId174" Type="http://schemas.openxmlformats.org/officeDocument/2006/relationships/image" Target="media/image109.png"/><Relationship Id="rId179" Type="http://schemas.openxmlformats.org/officeDocument/2006/relationships/image" Target="media/image114.png"/><Relationship Id="rId195" Type="http://schemas.openxmlformats.org/officeDocument/2006/relationships/image" Target="media/image130.png"/><Relationship Id="rId209" Type="http://schemas.openxmlformats.org/officeDocument/2006/relationships/image" Target="media/image144.png"/><Relationship Id="rId190" Type="http://schemas.openxmlformats.org/officeDocument/2006/relationships/image" Target="media/image125.png"/><Relationship Id="rId204" Type="http://schemas.openxmlformats.org/officeDocument/2006/relationships/image" Target="media/image139.png"/><Relationship Id="rId220" Type="http://schemas.openxmlformats.org/officeDocument/2006/relationships/theme" Target="theme/theme1.xml"/><Relationship Id="rId15" Type="http://schemas.openxmlformats.org/officeDocument/2006/relationships/hyperlink" Target="file:////Users/inigo/Desktop/FINAL%20PFG/PLANTILLAS/Memoria-PFG_A07_In&#771;igo_Monta&#769;nchez.docx" TargetMode="External"/><Relationship Id="rId36" Type="http://schemas.openxmlformats.org/officeDocument/2006/relationships/hyperlink" Target="file:////Users/inigo/Desktop/FINAL%20PFG/PLANTILLAS/Memoria-PFG_A07_In&#771;igo_Monta&#769;nchez.docx" TargetMode="External"/><Relationship Id="rId57" Type="http://schemas.openxmlformats.org/officeDocument/2006/relationships/hyperlink" Target="file:////Users/inigo/Desktop/FINAL%20PFG/PLANTILLAS/Memoria-PFG_A07_In&#771;igo_Monta&#769;nchez.docx"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footer" Target="footer1.xml"/><Relationship Id="rId31" Type="http://schemas.openxmlformats.org/officeDocument/2006/relationships/hyperlink" Target="file:////Users/inigo/Desktop/FINAL%20PFG/PLANTILLAS/Memoria-PFG_A07_In&#771;igo_Monta&#769;nchez.docx" TargetMode="External"/><Relationship Id="rId52" Type="http://schemas.openxmlformats.org/officeDocument/2006/relationships/hyperlink" Target="file:////Users/inigo/Desktop/FINAL%20PFG/PLANTILLAS/Memoria-PFG_A07_In&#771;igo_Monta&#769;nchez.docx" TargetMode="External"/><Relationship Id="rId73" Type="http://schemas.openxmlformats.org/officeDocument/2006/relationships/image" Target="media/image9.png"/><Relationship Id="rId78" Type="http://schemas.openxmlformats.org/officeDocument/2006/relationships/image" Target="media/image14.png"/><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6.png"/><Relationship Id="rId122" Type="http://schemas.openxmlformats.org/officeDocument/2006/relationships/image" Target="media/image57.png"/><Relationship Id="rId143" Type="http://schemas.openxmlformats.org/officeDocument/2006/relationships/image" Target="media/image78.png"/><Relationship Id="rId148" Type="http://schemas.openxmlformats.org/officeDocument/2006/relationships/image" Target="media/image83.png"/><Relationship Id="rId164" Type="http://schemas.openxmlformats.org/officeDocument/2006/relationships/image" Target="media/image99.png"/><Relationship Id="rId169" Type="http://schemas.openxmlformats.org/officeDocument/2006/relationships/image" Target="media/image104.png"/><Relationship Id="rId185" Type="http://schemas.openxmlformats.org/officeDocument/2006/relationships/image" Target="media/image12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15.png"/><Relationship Id="rId210" Type="http://schemas.openxmlformats.org/officeDocument/2006/relationships/image" Target="media/image145.png"/><Relationship Id="rId215" Type="http://schemas.openxmlformats.org/officeDocument/2006/relationships/image" Target="media/image150.png"/><Relationship Id="rId26" Type="http://schemas.openxmlformats.org/officeDocument/2006/relationships/hyperlink" Target="file:////Users/inigo/Desktop/FINAL%20PFG/PLANTILLAS/Memoria-PFG_A07_In&#771;igo_Monta&#769;nchez.docx" TargetMode="External"/><Relationship Id="rId47" Type="http://schemas.openxmlformats.org/officeDocument/2006/relationships/hyperlink" Target="file:////Users/inigo/Desktop/FINAL%20PFG/PLANTILLAS/Memoria-PFG_A07_In&#771;igo_Monta&#769;nchez.docx" TargetMode="External"/><Relationship Id="rId68" Type="http://schemas.openxmlformats.org/officeDocument/2006/relationships/image" Target="media/image4.png"/><Relationship Id="rId89" Type="http://schemas.openxmlformats.org/officeDocument/2006/relationships/image" Target="media/image25.png"/><Relationship Id="rId112" Type="http://schemas.openxmlformats.org/officeDocument/2006/relationships/image" Target="media/image47.png"/><Relationship Id="rId133" Type="http://schemas.openxmlformats.org/officeDocument/2006/relationships/image" Target="media/image68.png"/><Relationship Id="rId154" Type="http://schemas.openxmlformats.org/officeDocument/2006/relationships/image" Target="media/image89.png"/><Relationship Id="rId175" Type="http://schemas.openxmlformats.org/officeDocument/2006/relationships/image" Target="media/image110.png"/><Relationship Id="rId196" Type="http://schemas.openxmlformats.org/officeDocument/2006/relationships/image" Target="media/image131.png"/><Relationship Id="rId200" Type="http://schemas.openxmlformats.org/officeDocument/2006/relationships/image" Target="media/image135.png"/><Relationship Id="rId16" Type="http://schemas.openxmlformats.org/officeDocument/2006/relationships/hyperlink" Target="file:////Users/inigo/Desktop/FINAL%20PFG/PLANTILLAS/Memoria-PFG_A07_In&#771;igo_Monta&#769;nchez.docx" TargetMode="External"/><Relationship Id="rId37" Type="http://schemas.openxmlformats.org/officeDocument/2006/relationships/hyperlink" Target="file:////Users/inigo/Desktop/FINAL%20PFG/PLANTILLAS/Memoria-PFG_A07_In&#771;igo_Monta&#769;nchez.docx" TargetMode="External"/><Relationship Id="rId58" Type="http://schemas.openxmlformats.org/officeDocument/2006/relationships/hyperlink" Target="file:////Users/inigo/Desktop/FINAL%20PFG/PLANTILLAS/Memoria-PFG_A07_In&#771;igo_Monta&#769;nchez.docx" TargetMode="External"/><Relationship Id="rId79" Type="http://schemas.openxmlformats.org/officeDocument/2006/relationships/image" Target="media/image15.png"/><Relationship Id="rId102" Type="http://schemas.openxmlformats.org/officeDocument/2006/relationships/image" Target="media/image37.png"/><Relationship Id="rId123" Type="http://schemas.openxmlformats.org/officeDocument/2006/relationships/image" Target="media/image58.png"/><Relationship Id="rId144" Type="http://schemas.openxmlformats.org/officeDocument/2006/relationships/image" Target="media/image79.png"/><Relationship Id="rId90" Type="http://schemas.openxmlformats.org/officeDocument/2006/relationships/image" Target="media/image26.png"/><Relationship Id="rId165" Type="http://schemas.openxmlformats.org/officeDocument/2006/relationships/image" Target="media/image100.png"/><Relationship Id="rId186" Type="http://schemas.openxmlformats.org/officeDocument/2006/relationships/image" Target="media/image121.png"/><Relationship Id="rId211" Type="http://schemas.openxmlformats.org/officeDocument/2006/relationships/image" Target="media/image146.png"/><Relationship Id="rId27" Type="http://schemas.openxmlformats.org/officeDocument/2006/relationships/hyperlink" Target="file:////Users/inigo/Desktop/FINAL%20PFG/PLANTILLAS/Memoria-PFG_A07_In&#771;igo_Monta&#769;nchez.docx" TargetMode="External"/><Relationship Id="rId48" Type="http://schemas.openxmlformats.org/officeDocument/2006/relationships/hyperlink" Target="file:////Users/inigo/Desktop/FINAL%20PFG/PLANTILLAS/Memoria-PFG_A07_In&#771;igo_Monta&#769;nchez.docx" TargetMode="External"/><Relationship Id="rId69" Type="http://schemas.openxmlformats.org/officeDocument/2006/relationships/image" Target="media/image5.png"/><Relationship Id="rId113" Type="http://schemas.openxmlformats.org/officeDocument/2006/relationships/image" Target="media/image48.png"/><Relationship Id="rId134" Type="http://schemas.openxmlformats.org/officeDocument/2006/relationships/image" Target="media/image69.png"/><Relationship Id="rId80" Type="http://schemas.openxmlformats.org/officeDocument/2006/relationships/image" Target="media/image16.png"/><Relationship Id="rId155" Type="http://schemas.openxmlformats.org/officeDocument/2006/relationships/image" Target="media/image90.png"/><Relationship Id="rId176" Type="http://schemas.openxmlformats.org/officeDocument/2006/relationships/image" Target="media/image111.png"/><Relationship Id="rId197" Type="http://schemas.openxmlformats.org/officeDocument/2006/relationships/image" Target="media/image132.png"/><Relationship Id="rId201" Type="http://schemas.openxmlformats.org/officeDocument/2006/relationships/image" Target="media/image136.png"/><Relationship Id="rId17" Type="http://schemas.openxmlformats.org/officeDocument/2006/relationships/hyperlink" Target="file:////Users/inigo/Desktop/FINAL%20PFG/PLANTILLAS/Memoria-PFG_A07_In&#771;igo_Monta&#769;nchez.docx" TargetMode="External"/><Relationship Id="rId38" Type="http://schemas.openxmlformats.org/officeDocument/2006/relationships/hyperlink" Target="file:////Users/inigo/Desktop/FINAL%20PFG/PLANTILLAS/Memoria-PFG_A07_In&#771;igo_Monta&#769;nchez.docx" TargetMode="External"/><Relationship Id="rId59" Type="http://schemas.openxmlformats.org/officeDocument/2006/relationships/hyperlink" Target="file:////Users/inigo/Desktop/FINAL%20PFG/PLANTILLAS/Memoria-PFG_A07_In&#771;igo_Monta&#769;nchez.docx" TargetMode="External"/><Relationship Id="rId103" Type="http://schemas.openxmlformats.org/officeDocument/2006/relationships/image" Target="media/image38.png"/><Relationship Id="rId124" Type="http://schemas.openxmlformats.org/officeDocument/2006/relationships/image" Target="media/image59.png"/><Relationship Id="rId70" Type="http://schemas.openxmlformats.org/officeDocument/2006/relationships/image" Target="media/image6.png"/><Relationship Id="rId91" Type="http://schemas.openxmlformats.org/officeDocument/2006/relationships/image" Target="media/image27.png"/><Relationship Id="rId145" Type="http://schemas.openxmlformats.org/officeDocument/2006/relationships/image" Target="media/image80.png"/><Relationship Id="rId166" Type="http://schemas.openxmlformats.org/officeDocument/2006/relationships/image" Target="media/image101.png"/><Relationship Id="rId187" Type="http://schemas.openxmlformats.org/officeDocument/2006/relationships/image" Target="media/image122.png"/><Relationship Id="rId1" Type="http://schemas.openxmlformats.org/officeDocument/2006/relationships/customXml" Target="../customXml/item1.xml"/><Relationship Id="rId212" Type="http://schemas.openxmlformats.org/officeDocument/2006/relationships/image" Target="media/image147.png"/><Relationship Id="rId28" Type="http://schemas.openxmlformats.org/officeDocument/2006/relationships/hyperlink" Target="file:////Users/inigo/Desktop/FINAL%20PFG/PLANTILLAS/Memoria-PFG_A07_In&#771;igo_Monta&#769;nchez.docx" TargetMode="External"/><Relationship Id="rId49" Type="http://schemas.openxmlformats.org/officeDocument/2006/relationships/hyperlink" Target="file:////Users/inigo/Desktop/FINAL%20PFG/PLANTILLAS/Memoria-PFG_A07_In&#771;igo_Monta&#769;nchez.docx" TargetMode="External"/><Relationship Id="rId114" Type="http://schemas.openxmlformats.org/officeDocument/2006/relationships/image" Target="media/image49.png"/><Relationship Id="rId60" Type="http://schemas.openxmlformats.org/officeDocument/2006/relationships/hyperlink" Target="file:////Users/inigo/Desktop/FINAL%20PFG/PLANTILLAS/Memoria-PFG_A07_In&#771;igo_Monta&#769;nchez.docx" TargetMode="External"/><Relationship Id="rId81" Type="http://schemas.openxmlformats.org/officeDocument/2006/relationships/image" Target="media/image17.png"/><Relationship Id="rId135" Type="http://schemas.openxmlformats.org/officeDocument/2006/relationships/image" Target="media/image70.png"/><Relationship Id="rId156" Type="http://schemas.openxmlformats.org/officeDocument/2006/relationships/image" Target="media/image91.png"/><Relationship Id="rId177" Type="http://schemas.openxmlformats.org/officeDocument/2006/relationships/image" Target="media/image112.png"/><Relationship Id="rId198" Type="http://schemas.openxmlformats.org/officeDocument/2006/relationships/image" Target="media/image133.png"/><Relationship Id="rId202" Type="http://schemas.openxmlformats.org/officeDocument/2006/relationships/image" Target="media/image137.png"/><Relationship Id="rId18" Type="http://schemas.openxmlformats.org/officeDocument/2006/relationships/hyperlink" Target="file:////Users/inigo/Desktop/FINAL%20PFG/PLANTILLAS/Memoria-PFG_A07_In&#771;igo_Monta&#769;nchez.docx" TargetMode="External"/><Relationship Id="rId39" Type="http://schemas.openxmlformats.org/officeDocument/2006/relationships/hyperlink" Target="file:////Users/inigo/Desktop/FINAL%20PFG/PLANTILLAS/Memoria-PFG_A07_In&#771;igo_Monta&#769;nchez.docx" TargetMode="External"/><Relationship Id="rId50" Type="http://schemas.openxmlformats.org/officeDocument/2006/relationships/hyperlink" Target="file:////Users/inigo/Desktop/FINAL%20PFG/PLANTILLAS/Memoria-PFG_A07_In&#771;igo_Monta&#769;nchez.docx" TargetMode="External"/><Relationship Id="rId104" Type="http://schemas.openxmlformats.org/officeDocument/2006/relationships/image" Target="media/image39.png"/><Relationship Id="rId125" Type="http://schemas.openxmlformats.org/officeDocument/2006/relationships/image" Target="media/image60.png"/><Relationship Id="rId146" Type="http://schemas.openxmlformats.org/officeDocument/2006/relationships/image" Target="media/image81.png"/><Relationship Id="rId167" Type="http://schemas.openxmlformats.org/officeDocument/2006/relationships/image" Target="media/image102.png"/><Relationship Id="rId188" Type="http://schemas.openxmlformats.org/officeDocument/2006/relationships/image" Target="media/image123.png"/><Relationship Id="rId71" Type="http://schemas.openxmlformats.org/officeDocument/2006/relationships/image" Target="media/image7.png"/><Relationship Id="rId92" Type="http://schemas.openxmlformats.org/officeDocument/2006/relationships/image" Target="media/image28.png"/><Relationship Id="rId213" Type="http://schemas.openxmlformats.org/officeDocument/2006/relationships/image" Target="media/image148.png"/><Relationship Id="rId2" Type="http://schemas.openxmlformats.org/officeDocument/2006/relationships/customXml" Target="../customXml/item2.xml"/><Relationship Id="rId29" Type="http://schemas.openxmlformats.org/officeDocument/2006/relationships/hyperlink" Target="file:////Users/inigo/Desktop/FINAL%20PFG/PLANTILLAS/Memoria-PFG_A07_In&#771;igo_Monta&#769;nchez.docx" TargetMode="External"/><Relationship Id="rId40" Type="http://schemas.openxmlformats.org/officeDocument/2006/relationships/hyperlink" Target="file:////Users/inigo/Desktop/FINAL%20PFG/PLANTILLAS/Memoria-PFG_A07_In&#771;igo_Monta&#769;nchez.docx" TargetMode="External"/><Relationship Id="rId115" Type="http://schemas.openxmlformats.org/officeDocument/2006/relationships/image" Target="media/image50.png"/><Relationship Id="rId136" Type="http://schemas.openxmlformats.org/officeDocument/2006/relationships/image" Target="media/image71.png"/><Relationship Id="rId157" Type="http://schemas.openxmlformats.org/officeDocument/2006/relationships/image" Target="media/image92.png"/><Relationship Id="rId178" Type="http://schemas.openxmlformats.org/officeDocument/2006/relationships/image" Target="media/image113.png"/><Relationship Id="rId61" Type="http://schemas.openxmlformats.org/officeDocument/2006/relationships/hyperlink" Target="file:////Users/inigo/Desktop/FINAL%20PFG/PLANTILLAS/Memoria-PFG_A07_In&#771;igo_Monta&#769;nchez.docx" TargetMode="External"/><Relationship Id="rId82" Type="http://schemas.openxmlformats.org/officeDocument/2006/relationships/image" Target="media/image18.png"/><Relationship Id="rId199" Type="http://schemas.openxmlformats.org/officeDocument/2006/relationships/image" Target="media/image134.png"/><Relationship Id="rId203" Type="http://schemas.openxmlformats.org/officeDocument/2006/relationships/image" Target="media/image138.png"/><Relationship Id="rId19" Type="http://schemas.openxmlformats.org/officeDocument/2006/relationships/hyperlink" Target="file:////Users/inigo/Desktop/FINAL%20PFG/PLANTILLAS/Memoria-PFG_A07_In&#771;igo_Monta&#769;nchez.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D64162B8-782E-8946-A180-160E28DE7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1241</TotalTime>
  <Pages>111</Pages>
  <Words>19807</Words>
  <Characters>108939</Characters>
  <Application>Microsoft Office Word</Application>
  <DocSecurity>0</DocSecurity>
  <Lines>907</Lines>
  <Paragraphs>256</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2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548</cp:revision>
  <cp:lastPrinted>2018-06-01T13:16:00Z</cp:lastPrinted>
  <dcterms:created xsi:type="dcterms:W3CDTF">2018-05-23T12:30:00Z</dcterms:created>
  <dcterms:modified xsi:type="dcterms:W3CDTF">2018-06-01T18: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